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423F" w:rsidRDefault="009A423F" w:rsidP="001C164F">
      <w:pPr>
        <w:jc w:val="center"/>
        <w:rPr>
          <w:b/>
          <w:color w:val="000000"/>
          <w:sz w:val="36"/>
          <w:szCs w:val="36"/>
        </w:rPr>
      </w:pPr>
    </w:p>
    <w:p w:rsidR="009A423F" w:rsidRDefault="009A423F" w:rsidP="001C164F">
      <w:pPr>
        <w:jc w:val="center"/>
        <w:rPr>
          <w:b/>
          <w:color w:val="000000"/>
          <w:sz w:val="36"/>
          <w:szCs w:val="36"/>
        </w:rPr>
      </w:pPr>
    </w:p>
    <w:p w:rsidR="009A423F" w:rsidRDefault="009A423F" w:rsidP="001C164F">
      <w:pPr>
        <w:jc w:val="center"/>
        <w:rPr>
          <w:b/>
          <w:color w:val="000000"/>
          <w:sz w:val="36"/>
          <w:szCs w:val="36"/>
        </w:rPr>
      </w:pPr>
    </w:p>
    <w:p w:rsidR="009A423F" w:rsidRDefault="009A423F" w:rsidP="001C164F">
      <w:pPr>
        <w:jc w:val="center"/>
        <w:rPr>
          <w:b/>
          <w:color w:val="000000"/>
          <w:sz w:val="36"/>
          <w:szCs w:val="36"/>
        </w:rPr>
      </w:pPr>
    </w:p>
    <w:p w:rsidR="001C164F" w:rsidRPr="009A423F" w:rsidRDefault="001C164F" w:rsidP="001C164F">
      <w:pPr>
        <w:jc w:val="center"/>
        <w:rPr>
          <w:b/>
          <w:color w:val="000000"/>
          <w:sz w:val="36"/>
          <w:szCs w:val="36"/>
        </w:rPr>
      </w:pPr>
      <w:r w:rsidRPr="009A423F">
        <w:rPr>
          <w:b/>
          <w:color w:val="000000"/>
          <w:sz w:val="36"/>
          <w:szCs w:val="36"/>
        </w:rPr>
        <w:t>HEALING IN THE DARK</w:t>
      </w:r>
      <w:r w:rsidR="009240B9">
        <w:rPr>
          <w:rStyle w:val="FootnoteReference"/>
          <w:b/>
          <w:color w:val="000000"/>
          <w:sz w:val="36"/>
          <w:szCs w:val="36"/>
        </w:rPr>
        <w:footnoteReference w:id="1"/>
      </w:r>
    </w:p>
    <w:p w:rsidR="001C164F" w:rsidRPr="009A423F" w:rsidRDefault="001C164F" w:rsidP="001C164F">
      <w:pPr>
        <w:jc w:val="center"/>
        <w:rPr>
          <w:b/>
          <w:color w:val="000000"/>
          <w:sz w:val="36"/>
          <w:szCs w:val="36"/>
          <w:lang w:val="en-AU"/>
        </w:rPr>
      </w:pPr>
    </w:p>
    <w:p w:rsidR="001C164F" w:rsidRPr="009A423F" w:rsidRDefault="001C164F" w:rsidP="001C164F">
      <w:pPr>
        <w:jc w:val="center"/>
        <w:rPr>
          <w:i/>
          <w:color w:val="000000"/>
          <w:sz w:val="36"/>
          <w:szCs w:val="36"/>
        </w:rPr>
      </w:pPr>
      <w:bookmarkStart w:id="0" w:name="_GoBack"/>
      <w:r w:rsidRPr="009A423F">
        <w:rPr>
          <w:i/>
          <w:color w:val="000000"/>
          <w:sz w:val="36"/>
          <w:szCs w:val="36"/>
        </w:rPr>
        <w:t xml:space="preserve">Research into </w:t>
      </w:r>
      <w:r w:rsidR="009A423F">
        <w:rPr>
          <w:i/>
          <w:color w:val="000000"/>
          <w:sz w:val="36"/>
          <w:szCs w:val="36"/>
        </w:rPr>
        <w:t>the premises for the ministry of deliverance in relation to the Catholic Church in Australia today</w:t>
      </w:r>
      <w:bookmarkEnd w:id="0"/>
      <w:r w:rsidR="009A423F">
        <w:rPr>
          <w:i/>
          <w:color w:val="000000"/>
          <w:sz w:val="36"/>
          <w:szCs w:val="36"/>
        </w:rPr>
        <w:t>.</w:t>
      </w:r>
    </w:p>
    <w:p w:rsidR="00F71D81" w:rsidRDefault="00F71D81">
      <w:pPr>
        <w:rPr>
          <w:sz w:val="36"/>
          <w:szCs w:val="36"/>
        </w:rPr>
      </w:pPr>
    </w:p>
    <w:p w:rsidR="009A423F" w:rsidRDefault="009A423F">
      <w:pPr>
        <w:rPr>
          <w:sz w:val="36"/>
          <w:szCs w:val="36"/>
        </w:rPr>
      </w:pPr>
    </w:p>
    <w:p w:rsidR="009240B9" w:rsidRDefault="00CB0D1B" w:rsidP="009240B9">
      <w:pPr>
        <w:jc w:val="center"/>
        <w:rPr>
          <w:sz w:val="28"/>
          <w:szCs w:val="28"/>
        </w:rPr>
      </w:pPr>
      <w:proofErr w:type="gramStart"/>
      <w:r>
        <w:rPr>
          <w:sz w:val="28"/>
          <w:szCs w:val="28"/>
        </w:rPr>
        <w:t>b</w:t>
      </w:r>
      <w:r w:rsidR="009240B9">
        <w:rPr>
          <w:sz w:val="28"/>
          <w:szCs w:val="28"/>
        </w:rPr>
        <w:t>y</w:t>
      </w:r>
      <w:proofErr w:type="gramEnd"/>
      <w:r w:rsidR="009240B9">
        <w:rPr>
          <w:sz w:val="28"/>
          <w:szCs w:val="28"/>
        </w:rPr>
        <w:t xml:space="preserve"> </w:t>
      </w:r>
      <w:r w:rsidR="009240B9" w:rsidRPr="009A423F">
        <w:rPr>
          <w:sz w:val="28"/>
          <w:szCs w:val="28"/>
        </w:rPr>
        <w:t xml:space="preserve">Iain Radvan </w:t>
      </w:r>
      <w:proofErr w:type="spellStart"/>
      <w:r w:rsidR="009240B9" w:rsidRPr="009A423F">
        <w:rPr>
          <w:sz w:val="28"/>
          <w:szCs w:val="28"/>
        </w:rPr>
        <w:t>sj</w:t>
      </w:r>
      <w:proofErr w:type="spellEnd"/>
    </w:p>
    <w:p w:rsidR="009240B9" w:rsidRDefault="009240B9" w:rsidP="009240B9">
      <w:pPr>
        <w:jc w:val="center"/>
        <w:rPr>
          <w:sz w:val="28"/>
          <w:szCs w:val="28"/>
        </w:rPr>
      </w:pPr>
    </w:p>
    <w:p w:rsidR="009240B9" w:rsidRDefault="009240B9" w:rsidP="009240B9">
      <w:pPr>
        <w:jc w:val="center"/>
        <w:rPr>
          <w:sz w:val="28"/>
          <w:szCs w:val="28"/>
        </w:rPr>
      </w:pPr>
      <w:r>
        <w:rPr>
          <w:sz w:val="28"/>
          <w:szCs w:val="28"/>
        </w:rPr>
        <w:t xml:space="preserve">A </w:t>
      </w:r>
      <w:r w:rsidR="001127D9">
        <w:rPr>
          <w:sz w:val="28"/>
          <w:szCs w:val="28"/>
        </w:rPr>
        <w:t>Research Essay</w:t>
      </w:r>
      <w:r>
        <w:rPr>
          <w:sz w:val="28"/>
          <w:szCs w:val="28"/>
        </w:rPr>
        <w:t xml:space="preserve"> submitted </w:t>
      </w:r>
      <w:r w:rsidRPr="009A423F">
        <w:rPr>
          <w:sz w:val="28"/>
          <w:szCs w:val="28"/>
        </w:rPr>
        <w:t>as part fulfillment of the requirements</w:t>
      </w:r>
    </w:p>
    <w:p w:rsidR="009240B9" w:rsidRDefault="00176657" w:rsidP="009240B9">
      <w:pPr>
        <w:jc w:val="center"/>
        <w:rPr>
          <w:sz w:val="28"/>
          <w:szCs w:val="28"/>
        </w:rPr>
      </w:pPr>
      <w:proofErr w:type="gramStart"/>
      <w:r>
        <w:rPr>
          <w:sz w:val="28"/>
          <w:szCs w:val="28"/>
        </w:rPr>
        <w:t>f</w:t>
      </w:r>
      <w:r w:rsidR="009240B9">
        <w:rPr>
          <w:sz w:val="28"/>
          <w:szCs w:val="28"/>
        </w:rPr>
        <w:t>or</w:t>
      </w:r>
      <w:proofErr w:type="gramEnd"/>
      <w:r w:rsidR="009240B9">
        <w:rPr>
          <w:sz w:val="28"/>
          <w:szCs w:val="28"/>
        </w:rPr>
        <w:t xml:space="preserve"> the degree of</w:t>
      </w:r>
    </w:p>
    <w:p w:rsidR="009240B9" w:rsidRDefault="00C21229" w:rsidP="009240B9">
      <w:pPr>
        <w:jc w:val="center"/>
        <w:rPr>
          <w:sz w:val="28"/>
          <w:szCs w:val="28"/>
        </w:rPr>
      </w:pPr>
      <w:r>
        <w:rPr>
          <w:sz w:val="28"/>
          <w:szCs w:val="28"/>
        </w:rPr>
        <w:t>Master</w:t>
      </w:r>
      <w:r w:rsidR="009240B9" w:rsidRPr="009A423F">
        <w:rPr>
          <w:sz w:val="28"/>
          <w:szCs w:val="28"/>
        </w:rPr>
        <w:t xml:space="preserve"> of Theology</w:t>
      </w:r>
    </w:p>
    <w:p w:rsidR="009240B9" w:rsidRDefault="00176657" w:rsidP="009240B9">
      <w:pPr>
        <w:jc w:val="center"/>
        <w:rPr>
          <w:sz w:val="28"/>
          <w:szCs w:val="28"/>
        </w:rPr>
      </w:pPr>
      <w:proofErr w:type="gramStart"/>
      <w:r>
        <w:rPr>
          <w:sz w:val="28"/>
          <w:szCs w:val="28"/>
        </w:rPr>
        <w:t>a</w:t>
      </w:r>
      <w:r w:rsidR="009240B9">
        <w:rPr>
          <w:sz w:val="28"/>
          <w:szCs w:val="28"/>
        </w:rPr>
        <w:t>t</w:t>
      </w:r>
      <w:proofErr w:type="gramEnd"/>
      <w:r w:rsidR="009240B9">
        <w:rPr>
          <w:sz w:val="28"/>
          <w:szCs w:val="28"/>
        </w:rPr>
        <w:t xml:space="preserve"> Sydney College of Divinity</w:t>
      </w:r>
    </w:p>
    <w:p w:rsidR="009240B9" w:rsidRDefault="009240B9" w:rsidP="009240B9">
      <w:pPr>
        <w:jc w:val="center"/>
        <w:rPr>
          <w:sz w:val="28"/>
          <w:szCs w:val="28"/>
        </w:rPr>
      </w:pPr>
      <w:proofErr w:type="gramStart"/>
      <w:r w:rsidRPr="009A423F">
        <w:rPr>
          <w:sz w:val="28"/>
          <w:szCs w:val="28"/>
        </w:rPr>
        <w:t>through</w:t>
      </w:r>
      <w:proofErr w:type="gramEnd"/>
      <w:r w:rsidRPr="009A423F">
        <w:rPr>
          <w:sz w:val="28"/>
          <w:szCs w:val="28"/>
        </w:rPr>
        <w:t xml:space="preserve"> the Catholic Institute of </w:t>
      </w:r>
      <w:r>
        <w:rPr>
          <w:sz w:val="28"/>
          <w:szCs w:val="28"/>
        </w:rPr>
        <w:t>Sydney</w:t>
      </w:r>
    </w:p>
    <w:p w:rsidR="009240B9" w:rsidRDefault="009240B9" w:rsidP="009240B9">
      <w:pPr>
        <w:jc w:val="center"/>
        <w:rPr>
          <w:sz w:val="28"/>
          <w:szCs w:val="28"/>
        </w:rPr>
      </w:pPr>
      <w:r>
        <w:rPr>
          <w:sz w:val="28"/>
          <w:szCs w:val="28"/>
        </w:rPr>
        <w:t>2015</w:t>
      </w:r>
    </w:p>
    <w:p w:rsidR="00721165" w:rsidRDefault="00721165">
      <w:pPr>
        <w:rPr>
          <w:sz w:val="28"/>
          <w:szCs w:val="28"/>
        </w:rPr>
      </w:pPr>
    </w:p>
    <w:p w:rsidR="00721165" w:rsidRDefault="00721165">
      <w:pPr>
        <w:rPr>
          <w:sz w:val="28"/>
          <w:szCs w:val="28"/>
        </w:rPr>
      </w:pPr>
    </w:p>
    <w:p w:rsidR="00721165" w:rsidRDefault="00721165">
      <w:pPr>
        <w:rPr>
          <w:sz w:val="28"/>
          <w:szCs w:val="28"/>
        </w:rPr>
      </w:pPr>
    </w:p>
    <w:p w:rsidR="00721165" w:rsidRDefault="00721165">
      <w:pPr>
        <w:rPr>
          <w:sz w:val="28"/>
          <w:szCs w:val="28"/>
        </w:rPr>
      </w:pPr>
    </w:p>
    <w:p w:rsidR="00CB0D1B" w:rsidRDefault="00CB0D1B">
      <w:pPr>
        <w:rPr>
          <w:sz w:val="28"/>
          <w:szCs w:val="28"/>
        </w:rPr>
      </w:pPr>
    </w:p>
    <w:p w:rsidR="00CB0D1B" w:rsidRDefault="00CB0D1B">
      <w:pPr>
        <w:rPr>
          <w:sz w:val="28"/>
          <w:szCs w:val="28"/>
        </w:rPr>
      </w:pPr>
    </w:p>
    <w:p w:rsidR="00721165" w:rsidRDefault="00721165" w:rsidP="00721165">
      <w:pPr>
        <w:pStyle w:val="NoSpacing"/>
        <w:jc w:val="center"/>
        <w:rPr>
          <w:sz w:val="32"/>
          <w:szCs w:val="32"/>
        </w:rPr>
      </w:pPr>
      <w:r>
        <w:rPr>
          <w:sz w:val="32"/>
          <w:szCs w:val="32"/>
        </w:rPr>
        <w:t>CONTENTS</w:t>
      </w:r>
    </w:p>
    <w:p w:rsidR="00413516" w:rsidRPr="00A25D8F" w:rsidRDefault="00413516" w:rsidP="00721165">
      <w:pPr>
        <w:pStyle w:val="NoSpacing"/>
        <w:jc w:val="center"/>
        <w:rPr>
          <w:sz w:val="32"/>
          <w:szCs w:val="32"/>
        </w:rPr>
      </w:pPr>
    </w:p>
    <w:p w:rsidR="00721165" w:rsidRDefault="00721165" w:rsidP="00721165">
      <w:pPr>
        <w:pStyle w:val="NoSpacing"/>
      </w:pPr>
    </w:p>
    <w:p w:rsidR="00721165" w:rsidRDefault="00721165" w:rsidP="001127D9">
      <w:pPr>
        <w:pStyle w:val="NoSpacing"/>
      </w:pPr>
      <w:r>
        <w:t>INTRODUCTION</w:t>
      </w:r>
    </w:p>
    <w:p w:rsidR="00721165" w:rsidRDefault="00721165" w:rsidP="00721165">
      <w:pPr>
        <w:pStyle w:val="NoSpacing"/>
        <w:ind w:left="1080"/>
      </w:pPr>
    </w:p>
    <w:p w:rsidR="00721165" w:rsidRDefault="00721165" w:rsidP="00721165">
      <w:pPr>
        <w:pStyle w:val="NoSpacing"/>
        <w:numPr>
          <w:ilvl w:val="0"/>
          <w:numId w:val="2"/>
        </w:numPr>
      </w:pPr>
      <w:r>
        <w:t>Context for the research</w:t>
      </w:r>
      <w:r w:rsidR="00544555">
        <w:tab/>
      </w:r>
      <w:r w:rsidR="00544555">
        <w:tab/>
      </w:r>
      <w:r w:rsidR="00544555">
        <w:tab/>
      </w:r>
      <w:r w:rsidR="00544555">
        <w:tab/>
      </w:r>
      <w:r w:rsidR="00544555">
        <w:tab/>
      </w:r>
      <w:r w:rsidR="00544555">
        <w:tab/>
        <w:t>3</w:t>
      </w:r>
    </w:p>
    <w:p w:rsidR="00721165" w:rsidRDefault="00721165" w:rsidP="00721165">
      <w:pPr>
        <w:pStyle w:val="NoSpacing"/>
        <w:ind w:left="1440"/>
      </w:pPr>
    </w:p>
    <w:p w:rsidR="00721165" w:rsidRDefault="00721165" w:rsidP="00721165">
      <w:pPr>
        <w:pStyle w:val="NoSpacing"/>
        <w:numPr>
          <w:ilvl w:val="0"/>
          <w:numId w:val="2"/>
        </w:numPr>
      </w:pPr>
      <w:r>
        <w:t>Discussion of methodology</w:t>
      </w:r>
      <w:r w:rsidR="00544555">
        <w:tab/>
      </w:r>
      <w:r w:rsidR="00544555">
        <w:tab/>
      </w:r>
      <w:r w:rsidR="00544555">
        <w:tab/>
      </w:r>
      <w:r w:rsidR="00544555">
        <w:tab/>
      </w:r>
      <w:r w:rsidR="00544555">
        <w:tab/>
      </w:r>
      <w:r w:rsidR="00544555">
        <w:tab/>
        <w:t>7</w:t>
      </w:r>
    </w:p>
    <w:p w:rsidR="00721165" w:rsidRDefault="00721165" w:rsidP="00721165">
      <w:pPr>
        <w:pStyle w:val="NoSpacing"/>
      </w:pPr>
    </w:p>
    <w:p w:rsidR="00721165" w:rsidRDefault="00721165" w:rsidP="00721165">
      <w:pPr>
        <w:pStyle w:val="NoSpacing"/>
        <w:ind w:left="1440"/>
      </w:pPr>
    </w:p>
    <w:p w:rsidR="00413516" w:rsidRDefault="00413516" w:rsidP="00721165">
      <w:pPr>
        <w:pStyle w:val="NoSpacing"/>
        <w:ind w:left="1440"/>
      </w:pPr>
    </w:p>
    <w:p w:rsidR="00721165" w:rsidRPr="001127D9" w:rsidRDefault="001127D9" w:rsidP="001127D9">
      <w:pPr>
        <w:pStyle w:val="NoSpacing"/>
        <w:rPr>
          <w:lang w:val="fr-FR"/>
        </w:rPr>
      </w:pPr>
      <w:r w:rsidRPr="001127D9">
        <w:rPr>
          <w:lang w:val="fr-FR"/>
        </w:rPr>
        <w:t xml:space="preserve">SECTION </w:t>
      </w:r>
      <w:r>
        <w:rPr>
          <w:lang w:val="fr-FR"/>
        </w:rPr>
        <w:t>A</w:t>
      </w:r>
      <w:r w:rsidRPr="001127D9">
        <w:rPr>
          <w:lang w:val="fr-FR"/>
        </w:rPr>
        <w:tab/>
      </w:r>
      <w:r w:rsidR="00C21229" w:rsidRPr="00C21229">
        <w:rPr>
          <w:lang w:val="fr-FR"/>
        </w:rPr>
        <w:t>THEORETICAL FOUNDATIONS</w:t>
      </w:r>
    </w:p>
    <w:p w:rsidR="00721165" w:rsidRPr="001127D9" w:rsidRDefault="00721165" w:rsidP="00721165">
      <w:pPr>
        <w:pStyle w:val="NoSpacing"/>
        <w:ind w:left="1080"/>
        <w:rPr>
          <w:lang w:val="fr-FR"/>
        </w:rPr>
      </w:pPr>
    </w:p>
    <w:p w:rsidR="00721165" w:rsidRDefault="003E5C25" w:rsidP="003E5C25">
      <w:pPr>
        <w:pStyle w:val="NoSpacing"/>
        <w:ind w:left="720" w:firstLine="720"/>
      </w:pPr>
      <w:r>
        <w:t>Arguments relating to the existence and activity of Satan and evil spirits</w:t>
      </w:r>
    </w:p>
    <w:p w:rsidR="003E5C25" w:rsidRDefault="003E5C25" w:rsidP="003E5C25">
      <w:pPr>
        <w:pStyle w:val="NoSpacing"/>
        <w:ind w:left="720" w:firstLine="720"/>
      </w:pPr>
    </w:p>
    <w:p w:rsidR="00721165" w:rsidRDefault="00721165" w:rsidP="00721165">
      <w:pPr>
        <w:pStyle w:val="NoSpacing"/>
        <w:numPr>
          <w:ilvl w:val="0"/>
          <w:numId w:val="4"/>
        </w:numPr>
        <w:ind w:hanging="450"/>
      </w:pPr>
      <w:r>
        <w:t xml:space="preserve">Arguments from </w:t>
      </w:r>
      <w:r w:rsidR="00C879E5">
        <w:t>theology</w:t>
      </w:r>
      <w:r w:rsidR="00544555">
        <w:tab/>
      </w:r>
      <w:r w:rsidR="00544555">
        <w:tab/>
      </w:r>
      <w:r w:rsidR="00544555">
        <w:tab/>
      </w:r>
      <w:r w:rsidR="00544555">
        <w:tab/>
      </w:r>
      <w:r w:rsidR="00544555">
        <w:tab/>
        <w:t>11</w:t>
      </w:r>
    </w:p>
    <w:p w:rsidR="00721165" w:rsidRDefault="00721165" w:rsidP="00721165">
      <w:pPr>
        <w:pStyle w:val="NoSpacing"/>
        <w:numPr>
          <w:ilvl w:val="0"/>
          <w:numId w:val="4"/>
        </w:numPr>
        <w:ind w:hanging="450"/>
      </w:pPr>
      <w:r>
        <w:t>Arguments from Scripture</w:t>
      </w:r>
      <w:r w:rsidR="00CB0D1B">
        <w:tab/>
      </w:r>
      <w:r w:rsidR="00CB0D1B">
        <w:tab/>
      </w:r>
      <w:r w:rsidR="00CB0D1B">
        <w:tab/>
      </w:r>
      <w:r w:rsidR="00CB0D1B">
        <w:tab/>
      </w:r>
      <w:r w:rsidR="00CB0D1B">
        <w:tab/>
        <w:t>17</w:t>
      </w:r>
    </w:p>
    <w:p w:rsidR="00721165" w:rsidRDefault="00721165" w:rsidP="00721165">
      <w:pPr>
        <w:pStyle w:val="NoSpacing"/>
        <w:numPr>
          <w:ilvl w:val="0"/>
          <w:numId w:val="4"/>
        </w:numPr>
        <w:ind w:hanging="450"/>
      </w:pPr>
      <w:r>
        <w:t xml:space="preserve">Arguments from </w:t>
      </w:r>
      <w:r w:rsidR="00C879E5">
        <w:t xml:space="preserve">Church </w:t>
      </w:r>
      <w:r>
        <w:t>Tradition</w:t>
      </w:r>
      <w:r w:rsidR="00CB0D1B">
        <w:tab/>
      </w:r>
      <w:r w:rsidR="00CB0D1B">
        <w:tab/>
      </w:r>
      <w:r w:rsidR="00CB0D1B">
        <w:tab/>
      </w:r>
      <w:r w:rsidR="00CB0D1B">
        <w:tab/>
        <w:t>22</w:t>
      </w:r>
    </w:p>
    <w:p w:rsidR="00721165" w:rsidRDefault="00721165" w:rsidP="00721165">
      <w:pPr>
        <w:pStyle w:val="NoSpacing"/>
        <w:ind w:left="2160"/>
      </w:pPr>
    </w:p>
    <w:p w:rsidR="00721165" w:rsidRDefault="00721165" w:rsidP="00721165">
      <w:pPr>
        <w:pStyle w:val="NoSpacing"/>
        <w:ind w:left="2160"/>
      </w:pPr>
    </w:p>
    <w:p w:rsidR="00413516" w:rsidRDefault="00413516" w:rsidP="00721165">
      <w:pPr>
        <w:pStyle w:val="NoSpacing"/>
        <w:ind w:left="2160"/>
      </w:pPr>
    </w:p>
    <w:p w:rsidR="00721165" w:rsidRDefault="001127D9" w:rsidP="001127D9">
      <w:pPr>
        <w:pStyle w:val="NoSpacing"/>
      </w:pPr>
      <w:r>
        <w:t xml:space="preserve">SECTION B </w:t>
      </w:r>
      <w:r>
        <w:tab/>
      </w:r>
      <w:r w:rsidR="00721165">
        <w:t xml:space="preserve">PASTORAL </w:t>
      </w:r>
      <w:r>
        <w:t>CONSIDERATIONS</w:t>
      </w:r>
      <w:r w:rsidR="00721165">
        <w:t xml:space="preserve"> </w:t>
      </w:r>
    </w:p>
    <w:p w:rsidR="00721165" w:rsidRDefault="00721165" w:rsidP="00721165">
      <w:pPr>
        <w:pStyle w:val="NoSpacing"/>
        <w:ind w:left="1080"/>
      </w:pPr>
    </w:p>
    <w:p w:rsidR="007228D7" w:rsidRDefault="007228D7" w:rsidP="00413516">
      <w:pPr>
        <w:pStyle w:val="NoSpacing"/>
      </w:pPr>
    </w:p>
    <w:p w:rsidR="007228D7" w:rsidRPr="00413516" w:rsidRDefault="007228D7" w:rsidP="007228D7">
      <w:pPr>
        <w:pStyle w:val="NoSpacing"/>
        <w:numPr>
          <w:ilvl w:val="0"/>
          <w:numId w:val="5"/>
        </w:numPr>
      </w:pPr>
      <w:r w:rsidRPr="00413516">
        <w:t>Terms and definitions (major exorcism, minor exorcism, deliverance, demonisation, possession and oppression)</w:t>
      </w:r>
      <w:r w:rsidR="00CB0D1B">
        <w:tab/>
      </w:r>
      <w:r w:rsidR="00CB0D1B">
        <w:tab/>
      </w:r>
      <w:r w:rsidR="00CB0D1B">
        <w:tab/>
      </w:r>
      <w:r w:rsidR="00CB0D1B">
        <w:tab/>
        <w:t>27</w:t>
      </w:r>
    </w:p>
    <w:p w:rsidR="007228D7" w:rsidRDefault="007228D7" w:rsidP="007228D7">
      <w:pPr>
        <w:pStyle w:val="NoSpacing"/>
        <w:ind w:left="1080"/>
      </w:pPr>
    </w:p>
    <w:p w:rsidR="00721165" w:rsidRDefault="00721165" w:rsidP="00721165">
      <w:pPr>
        <w:pStyle w:val="NoSpacing"/>
        <w:ind w:left="1440"/>
      </w:pPr>
    </w:p>
    <w:p w:rsidR="00721165" w:rsidRDefault="00275CBB" w:rsidP="00721165">
      <w:pPr>
        <w:pStyle w:val="NoSpacing"/>
        <w:numPr>
          <w:ilvl w:val="0"/>
          <w:numId w:val="5"/>
        </w:numPr>
      </w:pPr>
      <w:r>
        <w:t>Discernment of p</w:t>
      </w:r>
      <w:r w:rsidR="00721165">
        <w:t>remises upon which a request for deliverance may be made</w:t>
      </w:r>
    </w:p>
    <w:p w:rsidR="00721165" w:rsidRDefault="00721165" w:rsidP="00721165">
      <w:pPr>
        <w:pStyle w:val="NoSpacing"/>
      </w:pPr>
    </w:p>
    <w:p w:rsidR="00721165" w:rsidRDefault="00721165" w:rsidP="00721165">
      <w:pPr>
        <w:pStyle w:val="NoSpacing"/>
        <w:numPr>
          <w:ilvl w:val="0"/>
          <w:numId w:val="6"/>
        </w:numPr>
        <w:ind w:hanging="450"/>
      </w:pPr>
      <w:r>
        <w:t>Worldviews</w:t>
      </w:r>
      <w:r w:rsidR="00CB0D1B">
        <w:tab/>
      </w:r>
      <w:r w:rsidR="00CB0D1B">
        <w:tab/>
      </w:r>
      <w:r w:rsidR="00CB0D1B">
        <w:tab/>
      </w:r>
      <w:r w:rsidR="00CB0D1B">
        <w:tab/>
      </w:r>
      <w:r w:rsidR="00CB0D1B">
        <w:tab/>
      </w:r>
      <w:r w:rsidR="00CB0D1B">
        <w:tab/>
      </w:r>
      <w:r w:rsidR="00CB0D1B">
        <w:tab/>
        <w:t>31</w:t>
      </w:r>
    </w:p>
    <w:p w:rsidR="00721165" w:rsidRDefault="00721165" w:rsidP="00721165">
      <w:pPr>
        <w:pStyle w:val="NoSpacing"/>
        <w:numPr>
          <w:ilvl w:val="0"/>
          <w:numId w:val="6"/>
        </w:numPr>
        <w:ind w:hanging="450"/>
      </w:pPr>
      <w:r>
        <w:t>Popular media in the West</w:t>
      </w:r>
      <w:r w:rsidR="00CB0D1B">
        <w:tab/>
      </w:r>
      <w:r w:rsidR="00CB0D1B">
        <w:tab/>
      </w:r>
      <w:r w:rsidR="00CB0D1B">
        <w:tab/>
      </w:r>
      <w:r w:rsidR="00CB0D1B">
        <w:tab/>
      </w:r>
      <w:r w:rsidR="00CB0D1B">
        <w:tab/>
        <w:t>36</w:t>
      </w:r>
    </w:p>
    <w:p w:rsidR="00721165" w:rsidRDefault="00721165" w:rsidP="00721165">
      <w:pPr>
        <w:pStyle w:val="NoSpacing"/>
        <w:ind w:left="2160"/>
      </w:pPr>
    </w:p>
    <w:p w:rsidR="00721165" w:rsidRDefault="00721165" w:rsidP="00721165">
      <w:pPr>
        <w:pStyle w:val="NoSpacing"/>
        <w:numPr>
          <w:ilvl w:val="0"/>
          <w:numId w:val="5"/>
        </w:numPr>
      </w:pPr>
      <w:r>
        <w:t>The distinction between deliverance from evil spirits and responses to mental illness</w:t>
      </w:r>
      <w:r w:rsidR="00CB0D1B">
        <w:tab/>
      </w:r>
      <w:r w:rsidR="00CB0D1B">
        <w:tab/>
      </w:r>
      <w:r w:rsidR="00CB0D1B">
        <w:tab/>
      </w:r>
      <w:r w:rsidR="00CB0D1B">
        <w:tab/>
      </w:r>
      <w:r w:rsidR="00CB0D1B">
        <w:tab/>
      </w:r>
      <w:r w:rsidR="00CB0D1B">
        <w:tab/>
      </w:r>
      <w:r w:rsidR="00CB0D1B">
        <w:tab/>
      </w:r>
      <w:r w:rsidR="00CB0D1B">
        <w:tab/>
        <w:t>39</w:t>
      </w:r>
    </w:p>
    <w:p w:rsidR="00721165" w:rsidRDefault="00721165" w:rsidP="00721165">
      <w:pPr>
        <w:pStyle w:val="NoSpacing"/>
        <w:ind w:left="1440"/>
      </w:pPr>
    </w:p>
    <w:p w:rsidR="00413516" w:rsidRDefault="00413516" w:rsidP="00721165">
      <w:pPr>
        <w:pStyle w:val="NoSpacing"/>
        <w:ind w:left="1440"/>
      </w:pPr>
    </w:p>
    <w:p w:rsidR="00721165" w:rsidRDefault="00721165" w:rsidP="00721165">
      <w:pPr>
        <w:pStyle w:val="NoSpacing"/>
        <w:ind w:left="2160"/>
      </w:pPr>
    </w:p>
    <w:p w:rsidR="00721165" w:rsidRDefault="001127D9" w:rsidP="001127D9">
      <w:pPr>
        <w:pStyle w:val="NoSpacing"/>
      </w:pPr>
      <w:r>
        <w:t>SECTION C</w:t>
      </w:r>
      <w:r>
        <w:tab/>
      </w:r>
      <w:r w:rsidR="00721165">
        <w:t xml:space="preserve">THE </w:t>
      </w:r>
      <w:r>
        <w:t>PRACTICE</w:t>
      </w:r>
      <w:r w:rsidR="00721165">
        <w:t xml:space="preserve"> OF THE MINISTRY OF DELIVERANCE</w:t>
      </w:r>
    </w:p>
    <w:p w:rsidR="00721165" w:rsidRDefault="00721165" w:rsidP="00721165">
      <w:pPr>
        <w:pStyle w:val="NoSpacing"/>
        <w:ind w:left="1080"/>
      </w:pPr>
    </w:p>
    <w:p w:rsidR="00721165" w:rsidRDefault="00721165" w:rsidP="00721165">
      <w:pPr>
        <w:pStyle w:val="NoSpacing"/>
        <w:numPr>
          <w:ilvl w:val="0"/>
          <w:numId w:val="7"/>
        </w:numPr>
      </w:pPr>
      <w:r>
        <w:t>International accounts (USA, UK, Asia Pacific)</w:t>
      </w:r>
      <w:r w:rsidR="00CB0D1B">
        <w:tab/>
      </w:r>
      <w:r w:rsidR="00CB0D1B">
        <w:tab/>
      </w:r>
      <w:r w:rsidR="00CB0D1B">
        <w:tab/>
        <w:t>51</w:t>
      </w:r>
    </w:p>
    <w:p w:rsidR="00721165" w:rsidRDefault="00721165" w:rsidP="00721165">
      <w:pPr>
        <w:pStyle w:val="NoSpacing"/>
        <w:ind w:left="1440"/>
      </w:pPr>
    </w:p>
    <w:p w:rsidR="00721165" w:rsidRDefault="00275CBB" w:rsidP="00721165">
      <w:pPr>
        <w:pStyle w:val="NoSpacing"/>
        <w:numPr>
          <w:ilvl w:val="0"/>
          <w:numId w:val="7"/>
        </w:numPr>
      </w:pPr>
      <w:r>
        <w:t>Deliverance m</w:t>
      </w:r>
      <w:r w:rsidR="00544555">
        <w:t>inistry in</w:t>
      </w:r>
      <w:r w:rsidR="00721165">
        <w:t xml:space="preserve"> Australia</w:t>
      </w:r>
      <w:r w:rsidR="00CB0D1B">
        <w:tab/>
      </w:r>
      <w:r w:rsidR="00CB0D1B">
        <w:tab/>
      </w:r>
      <w:r w:rsidR="00CB0D1B">
        <w:tab/>
      </w:r>
      <w:r w:rsidR="00CB0D1B">
        <w:tab/>
      </w:r>
      <w:r w:rsidR="00CB0D1B">
        <w:tab/>
      </w:r>
      <w:r w:rsidR="00F14DA3">
        <w:t>61</w:t>
      </w:r>
    </w:p>
    <w:p w:rsidR="00721165" w:rsidRDefault="00721165" w:rsidP="00721165">
      <w:pPr>
        <w:pStyle w:val="NoSpacing"/>
      </w:pPr>
    </w:p>
    <w:p w:rsidR="00721165" w:rsidRDefault="00721165" w:rsidP="00721165">
      <w:pPr>
        <w:pStyle w:val="NoSpacing"/>
      </w:pPr>
    </w:p>
    <w:p w:rsidR="00721165" w:rsidRDefault="00721165" w:rsidP="00721165">
      <w:pPr>
        <w:pStyle w:val="NoSpacing"/>
        <w:ind w:left="1440"/>
      </w:pPr>
    </w:p>
    <w:p w:rsidR="00721165" w:rsidRDefault="00721165" w:rsidP="00721165">
      <w:pPr>
        <w:pStyle w:val="NoSpacing"/>
        <w:ind w:left="1440"/>
      </w:pPr>
    </w:p>
    <w:p w:rsidR="00721165" w:rsidRDefault="00721165" w:rsidP="00721165">
      <w:pPr>
        <w:pStyle w:val="NoSpacing"/>
        <w:ind w:left="1440"/>
      </w:pPr>
    </w:p>
    <w:p w:rsidR="00721165" w:rsidRDefault="00721165" w:rsidP="00721165">
      <w:pPr>
        <w:pStyle w:val="NoSpacing"/>
        <w:ind w:left="1440"/>
      </w:pPr>
    </w:p>
    <w:p w:rsidR="00C21229" w:rsidRDefault="00C21229" w:rsidP="001127D9">
      <w:pPr>
        <w:pStyle w:val="NoSpacing"/>
        <w:ind w:left="1440" w:hanging="1440"/>
      </w:pPr>
    </w:p>
    <w:p w:rsidR="00C21229" w:rsidRDefault="00C21229" w:rsidP="001127D9">
      <w:pPr>
        <w:pStyle w:val="NoSpacing"/>
        <w:ind w:left="1440" w:hanging="1440"/>
      </w:pPr>
    </w:p>
    <w:p w:rsidR="00721165" w:rsidRDefault="001127D9" w:rsidP="001127D9">
      <w:pPr>
        <w:pStyle w:val="NoSpacing"/>
        <w:ind w:left="1440" w:hanging="1440"/>
      </w:pPr>
      <w:r>
        <w:t>SECTION D</w:t>
      </w:r>
      <w:r>
        <w:tab/>
        <w:t>DEVELOPING A</w:t>
      </w:r>
      <w:r w:rsidR="00721165">
        <w:t xml:space="preserve"> RESPONSE TO THE REQUEST FOR DELIVERANCE</w:t>
      </w:r>
      <w:r w:rsidR="00CB0D1B">
        <w:tab/>
      </w:r>
      <w:r w:rsidR="00CB0D1B">
        <w:tab/>
      </w:r>
      <w:r w:rsidR="00CB0D1B">
        <w:tab/>
      </w:r>
      <w:r w:rsidR="00CB0D1B">
        <w:tab/>
      </w:r>
      <w:r w:rsidR="00CB0D1B">
        <w:tab/>
      </w:r>
      <w:r w:rsidR="00CB0D1B">
        <w:tab/>
      </w:r>
      <w:r w:rsidR="00CB0D1B">
        <w:tab/>
      </w:r>
      <w:r w:rsidR="00F14DA3">
        <w:t>66</w:t>
      </w:r>
    </w:p>
    <w:p w:rsidR="00721165" w:rsidRDefault="00721165" w:rsidP="00721165">
      <w:pPr>
        <w:pStyle w:val="NoSpacing"/>
        <w:ind w:left="1080"/>
      </w:pPr>
    </w:p>
    <w:p w:rsidR="003A72C2" w:rsidRDefault="003A72C2" w:rsidP="003A72C2">
      <w:pPr>
        <w:pStyle w:val="NoSpacing"/>
        <w:numPr>
          <w:ilvl w:val="0"/>
          <w:numId w:val="8"/>
        </w:numPr>
      </w:pPr>
      <w:r>
        <w:t>Catholic Church law</w:t>
      </w:r>
      <w:r w:rsidR="00CB0D1B">
        <w:tab/>
      </w:r>
      <w:r w:rsidR="00CB0D1B">
        <w:tab/>
      </w:r>
      <w:r w:rsidR="00CB0D1B">
        <w:tab/>
      </w:r>
      <w:r w:rsidR="00CB0D1B">
        <w:tab/>
      </w:r>
      <w:r w:rsidR="00CB0D1B">
        <w:tab/>
      </w:r>
      <w:r w:rsidR="00CB0D1B">
        <w:tab/>
      </w:r>
      <w:r w:rsidR="00CB0D1B">
        <w:tab/>
      </w:r>
      <w:r w:rsidR="00F14DA3">
        <w:t>67</w:t>
      </w:r>
    </w:p>
    <w:p w:rsidR="003A72C2" w:rsidRDefault="003A72C2" w:rsidP="003A72C2">
      <w:pPr>
        <w:pStyle w:val="NoSpacing"/>
        <w:ind w:left="1440"/>
      </w:pPr>
    </w:p>
    <w:p w:rsidR="00721165" w:rsidRDefault="00721165" w:rsidP="00721165">
      <w:pPr>
        <w:pStyle w:val="NoSpacing"/>
        <w:numPr>
          <w:ilvl w:val="0"/>
          <w:numId w:val="8"/>
        </w:numPr>
      </w:pPr>
      <w:r>
        <w:t>The moral and religious obligations of the Church and her priests</w:t>
      </w:r>
      <w:r w:rsidR="00544555">
        <w:tab/>
      </w:r>
      <w:r w:rsidR="00F14DA3">
        <w:t>69</w:t>
      </w:r>
    </w:p>
    <w:p w:rsidR="00721165" w:rsidRDefault="00721165" w:rsidP="00721165">
      <w:pPr>
        <w:pStyle w:val="NoSpacing"/>
        <w:ind w:left="1440"/>
      </w:pPr>
    </w:p>
    <w:p w:rsidR="007228D7" w:rsidRDefault="00721165" w:rsidP="00413516">
      <w:pPr>
        <w:pStyle w:val="NoSpacing"/>
        <w:numPr>
          <w:ilvl w:val="0"/>
          <w:numId w:val="8"/>
        </w:numPr>
      </w:pPr>
      <w:r>
        <w:t xml:space="preserve">Five possible ways of proceeding </w:t>
      </w:r>
      <w:r w:rsidR="00CB0D1B">
        <w:tab/>
      </w:r>
      <w:r w:rsidR="00CB0D1B">
        <w:tab/>
      </w:r>
      <w:r w:rsidR="00CB0D1B">
        <w:tab/>
      </w:r>
      <w:r w:rsidR="00CB0D1B">
        <w:tab/>
      </w:r>
      <w:r w:rsidR="00CB0D1B">
        <w:tab/>
      </w:r>
      <w:r w:rsidR="00F14DA3">
        <w:t>74</w:t>
      </w:r>
    </w:p>
    <w:p w:rsidR="00413516" w:rsidRDefault="00413516" w:rsidP="00413516">
      <w:pPr>
        <w:pStyle w:val="NoSpacing"/>
      </w:pPr>
    </w:p>
    <w:p w:rsidR="007228D7" w:rsidRPr="00413516" w:rsidRDefault="00CD044E" w:rsidP="00721165">
      <w:pPr>
        <w:pStyle w:val="NoSpacing"/>
        <w:numPr>
          <w:ilvl w:val="0"/>
          <w:numId w:val="8"/>
        </w:numPr>
      </w:pPr>
      <w:r>
        <w:t>R</w:t>
      </w:r>
      <w:r w:rsidR="007228D7" w:rsidRPr="00413516">
        <w:t>ecommendations</w:t>
      </w:r>
      <w:r w:rsidR="00CB0D1B">
        <w:tab/>
      </w:r>
      <w:r w:rsidR="00CB0D1B">
        <w:tab/>
      </w:r>
      <w:r w:rsidR="00CB0D1B">
        <w:tab/>
      </w:r>
      <w:r w:rsidR="00CB0D1B">
        <w:tab/>
      </w:r>
      <w:r w:rsidR="00CB0D1B">
        <w:tab/>
      </w:r>
      <w:r w:rsidR="00CB0D1B">
        <w:tab/>
      </w:r>
      <w:r w:rsidR="00CB0D1B">
        <w:tab/>
      </w:r>
      <w:r w:rsidR="00F14DA3">
        <w:t>81</w:t>
      </w:r>
    </w:p>
    <w:p w:rsidR="00721165" w:rsidRDefault="00721165" w:rsidP="00721165">
      <w:pPr>
        <w:pStyle w:val="ListParagraph"/>
      </w:pPr>
    </w:p>
    <w:p w:rsidR="00721165" w:rsidRDefault="00721165" w:rsidP="00721165">
      <w:pPr>
        <w:pStyle w:val="NoSpacing"/>
      </w:pPr>
    </w:p>
    <w:p w:rsidR="00721165" w:rsidRDefault="001127D9" w:rsidP="001127D9">
      <w:pPr>
        <w:pStyle w:val="NoSpacing"/>
      </w:pPr>
      <w:r>
        <w:t>CONCLUSION</w:t>
      </w:r>
      <w:r w:rsidR="00CB0D1B">
        <w:tab/>
      </w:r>
      <w:r w:rsidR="00CB0D1B">
        <w:tab/>
      </w:r>
      <w:r w:rsidR="00CB0D1B">
        <w:tab/>
      </w:r>
      <w:r w:rsidR="00CB0D1B">
        <w:tab/>
      </w:r>
      <w:r w:rsidR="00CB0D1B">
        <w:tab/>
      </w:r>
      <w:r w:rsidR="00CB0D1B">
        <w:tab/>
      </w:r>
      <w:r w:rsidR="00CB0D1B">
        <w:tab/>
      </w:r>
      <w:r w:rsidR="00CB0D1B">
        <w:tab/>
      </w:r>
      <w:r w:rsidR="00CB0D1B">
        <w:tab/>
      </w:r>
      <w:r w:rsidR="003D6980">
        <w:t>83</w:t>
      </w:r>
    </w:p>
    <w:p w:rsidR="00D664D0" w:rsidRDefault="00D664D0" w:rsidP="001127D9">
      <w:pPr>
        <w:pStyle w:val="NoSpacing"/>
      </w:pPr>
    </w:p>
    <w:p w:rsidR="00D664D0" w:rsidRDefault="00D664D0" w:rsidP="001127D9">
      <w:pPr>
        <w:pStyle w:val="NoSpacing"/>
      </w:pPr>
      <w:r>
        <w:t>BIBLIOGRAPHY</w:t>
      </w:r>
      <w:r>
        <w:tab/>
      </w:r>
      <w:r>
        <w:tab/>
      </w:r>
      <w:r>
        <w:tab/>
      </w:r>
      <w:r>
        <w:tab/>
      </w:r>
      <w:r>
        <w:tab/>
      </w:r>
      <w:r>
        <w:tab/>
      </w:r>
      <w:r>
        <w:tab/>
      </w:r>
      <w:r>
        <w:tab/>
      </w:r>
      <w:r>
        <w:tab/>
        <w:t>86</w:t>
      </w:r>
    </w:p>
    <w:p w:rsidR="00721165" w:rsidRDefault="00721165" w:rsidP="00721165">
      <w:pPr>
        <w:pStyle w:val="NoSpacing"/>
        <w:ind w:left="1080"/>
      </w:pPr>
    </w:p>
    <w:p w:rsidR="00721165" w:rsidRDefault="00721165" w:rsidP="00721165">
      <w:pPr>
        <w:pStyle w:val="NoSpacing"/>
        <w:ind w:left="1080"/>
      </w:pPr>
    </w:p>
    <w:p w:rsidR="00721165" w:rsidRDefault="00721165" w:rsidP="00721165">
      <w:pPr>
        <w:pStyle w:val="NoSpacing"/>
        <w:ind w:left="1080"/>
      </w:pPr>
    </w:p>
    <w:p w:rsidR="00721165" w:rsidRDefault="00721165" w:rsidP="00721165">
      <w:pPr>
        <w:pStyle w:val="ListParagraph"/>
      </w:pPr>
    </w:p>
    <w:p w:rsidR="00721165" w:rsidRDefault="00721165">
      <w:pPr>
        <w:rPr>
          <w:rFonts w:ascii="Times New Roman" w:eastAsia="Calibri" w:hAnsi="Times New Roman" w:cs="Times New Roman"/>
          <w:b/>
          <w:sz w:val="24"/>
        </w:rPr>
      </w:pPr>
      <w:r>
        <w:rPr>
          <w:rFonts w:ascii="Times New Roman" w:eastAsia="Calibri" w:hAnsi="Times New Roman" w:cs="Times New Roman"/>
          <w:b/>
          <w:sz w:val="24"/>
        </w:rPr>
        <w:br w:type="page"/>
      </w:r>
    </w:p>
    <w:p w:rsidR="00721165" w:rsidRPr="00721165" w:rsidRDefault="001127D9" w:rsidP="00721165">
      <w:pPr>
        <w:spacing w:after="0" w:line="480" w:lineRule="auto"/>
        <w:jc w:val="both"/>
        <w:rPr>
          <w:rFonts w:ascii="Times New Roman" w:eastAsia="Calibri" w:hAnsi="Times New Roman" w:cs="Times New Roman"/>
          <w:b/>
          <w:sz w:val="24"/>
        </w:rPr>
      </w:pPr>
      <w:r>
        <w:rPr>
          <w:rFonts w:ascii="Times New Roman" w:eastAsia="Calibri" w:hAnsi="Times New Roman" w:cs="Times New Roman"/>
          <w:b/>
          <w:sz w:val="24"/>
        </w:rPr>
        <w:lastRenderedPageBreak/>
        <w:t>INTRODUCTION</w:t>
      </w:r>
    </w:p>
    <w:p w:rsidR="00721165" w:rsidRPr="00AC59BA" w:rsidRDefault="00AC59BA" w:rsidP="00AC59BA">
      <w:pPr>
        <w:pStyle w:val="ListParagraph"/>
        <w:numPr>
          <w:ilvl w:val="0"/>
          <w:numId w:val="20"/>
        </w:numPr>
        <w:spacing w:after="0" w:line="480" w:lineRule="auto"/>
        <w:jc w:val="both"/>
        <w:rPr>
          <w:rFonts w:ascii="Times New Roman" w:eastAsia="Calibri" w:hAnsi="Times New Roman" w:cs="Times New Roman"/>
          <w:b/>
          <w:sz w:val="24"/>
        </w:rPr>
      </w:pPr>
      <w:r>
        <w:rPr>
          <w:rFonts w:ascii="Times New Roman" w:eastAsia="Calibri" w:hAnsi="Times New Roman" w:cs="Times New Roman"/>
          <w:b/>
          <w:sz w:val="24"/>
        </w:rPr>
        <w:t>Context</w:t>
      </w:r>
      <w:r w:rsidR="00721165" w:rsidRPr="00AC59BA">
        <w:rPr>
          <w:rFonts w:ascii="Times New Roman" w:eastAsia="Calibri" w:hAnsi="Times New Roman" w:cs="Times New Roman"/>
          <w:b/>
          <w:sz w:val="24"/>
        </w:rPr>
        <w:tab/>
      </w:r>
      <w:r w:rsidR="00721165" w:rsidRPr="00AC59BA">
        <w:rPr>
          <w:rFonts w:ascii="Times New Roman" w:eastAsia="Calibri" w:hAnsi="Times New Roman" w:cs="Times New Roman"/>
          <w:b/>
          <w:sz w:val="24"/>
        </w:rPr>
        <w:tab/>
      </w:r>
      <w:r w:rsidR="00721165" w:rsidRPr="00AC59BA">
        <w:rPr>
          <w:rFonts w:ascii="Times New Roman" w:eastAsia="Calibri" w:hAnsi="Times New Roman" w:cs="Times New Roman"/>
          <w:b/>
          <w:sz w:val="24"/>
        </w:rPr>
        <w:tab/>
      </w:r>
      <w:r w:rsidR="00721165" w:rsidRPr="00AC59BA">
        <w:rPr>
          <w:rFonts w:ascii="Times New Roman" w:eastAsia="Calibri" w:hAnsi="Times New Roman" w:cs="Times New Roman"/>
          <w:b/>
          <w:sz w:val="24"/>
        </w:rPr>
        <w:tab/>
      </w:r>
      <w:r w:rsidR="00721165" w:rsidRPr="00AC59BA">
        <w:rPr>
          <w:rFonts w:ascii="Times New Roman" w:eastAsia="Calibri" w:hAnsi="Times New Roman" w:cs="Times New Roman"/>
          <w:b/>
          <w:sz w:val="24"/>
        </w:rPr>
        <w:tab/>
      </w:r>
      <w:r w:rsidR="00721165" w:rsidRPr="00AC59BA">
        <w:rPr>
          <w:rFonts w:ascii="Times New Roman" w:eastAsia="Calibri" w:hAnsi="Times New Roman" w:cs="Times New Roman"/>
          <w:b/>
          <w:sz w:val="24"/>
        </w:rPr>
        <w:tab/>
      </w:r>
      <w:r w:rsidR="00721165" w:rsidRPr="00AC59BA">
        <w:rPr>
          <w:rFonts w:ascii="Times New Roman" w:eastAsia="Calibri" w:hAnsi="Times New Roman" w:cs="Times New Roman"/>
          <w:b/>
          <w:sz w:val="24"/>
        </w:rPr>
        <w:tab/>
      </w:r>
      <w:r w:rsidR="00721165" w:rsidRPr="00AC59BA">
        <w:rPr>
          <w:rFonts w:ascii="Times New Roman" w:eastAsia="Calibri" w:hAnsi="Times New Roman" w:cs="Times New Roman"/>
          <w:b/>
          <w:sz w:val="24"/>
        </w:rPr>
        <w:tab/>
      </w:r>
      <w:r w:rsidR="00721165" w:rsidRPr="00AC59BA">
        <w:rPr>
          <w:rFonts w:ascii="Times New Roman" w:eastAsia="Calibri" w:hAnsi="Times New Roman" w:cs="Times New Roman"/>
          <w:b/>
          <w:sz w:val="24"/>
        </w:rPr>
        <w:tab/>
      </w:r>
    </w:p>
    <w:p w:rsidR="00721165" w:rsidRPr="00721165" w:rsidRDefault="00721165" w:rsidP="00721165">
      <w:pPr>
        <w:spacing w:after="0" w:line="240" w:lineRule="auto"/>
        <w:rPr>
          <w:rFonts w:ascii="Times New Roman" w:eastAsia="Calibri" w:hAnsi="Times New Roman" w:cs="Times New Roman"/>
          <w:sz w:val="24"/>
        </w:rPr>
      </w:pPr>
    </w:p>
    <w:p w:rsidR="003400D1" w:rsidRPr="003400D1" w:rsidRDefault="003400D1" w:rsidP="003400D1">
      <w:pPr>
        <w:spacing w:after="0" w:line="480" w:lineRule="auto"/>
        <w:jc w:val="both"/>
        <w:rPr>
          <w:rFonts w:ascii="Times New Roman" w:eastAsia="Calibri" w:hAnsi="Times New Roman" w:cs="Times New Roman"/>
          <w:sz w:val="24"/>
        </w:rPr>
      </w:pPr>
      <w:r w:rsidRPr="003400D1">
        <w:rPr>
          <w:rFonts w:ascii="Times New Roman" w:eastAsia="Calibri" w:hAnsi="Times New Roman" w:cs="Times New Roman"/>
          <w:sz w:val="24"/>
        </w:rPr>
        <w:t>Deliverance</w:t>
      </w:r>
      <w:r>
        <w:rPr>
          <w:rFonts w:ascii="Times New Roman" w:eastAsia="Calibri" w:hAnsi="Times New Roman" w:cs="Times New Roman"/>
          <w:sz w:val="24"/>
        </w:rPr>
        <w:t xml:space="preserve"> ministry is the effort, through prayer and spiritual counseling, </w:t>
      </w:r>
      <w:r w:rsidRPr="003400D1">
        <w:rPr>
          <w:rFonts w:ascii="Times New Roman" w:eastAsia="Calibri" w:hAnsi="Times New Roman" w:cs="Times New Roman"/>
          <w:sz w:val="24"/>
        </w:rPr>
        <w:t xml:space="preserve">to help someone take the authority </w:t>
      </w:r>
      <w:r>
        <w:rPr>
          <w:rFonts w:ascii="Times New Roman" w:eastAsia="Calibri" w:hAnsi="Times New Roman" w:cs="Times New Roman"/>
          <w:sz w:val="24"/>
        </w:rPr>
        <w:t>they have</w:t>
      </w:r>
      <w:r w:rsidRPr="003400D1">
        <w:rPr>
          <w:rFonts w:ascii="Times New Roman" w:eastAsia="Calibri" w:hAnsi="Times New Roman" w:cs="Times New Roman"/>
          <w:sz w:val="24"/>
        </w:rPr>
        <w:t xml:space="preserve"> been gi</w:t>
      </w:r>
      <w:r>
        <w:rPr>
          <w:rFonts w:ascii="Times New Roman" w:eastAsia="Calibri" w:hAnsi="Times New Roman" w:cs="Times New Roman"/>
          <w:sz w:val="24"/>
        </w:rPr>
        <w:t xml:space="preserve">ven in Christ, </w:t>
      </w:r>
      <w:r w:rsidR="00C21229">
        <w:rPr>
          <w:rFonts w:ascii="Times New Roman" w:eastAsia="Calibri" w:hAnsi="Times New Roman" w:cs="Times New Roman"/>
          <w:sz w:val="24"/>
        </w:rPr>
        <w:t xml:space="preserve">that they can </w:t>
      </w:r>
      <w:r>
        <w:rPr>
          <w:rFonts w:ascii="Times New Roman" w:eastAsia="Calibri" w:hAnsi="Times New Roman" w:cs="Times New Roman"/>
          <w:sz w:val="24"/>
        </w:rPr>
        <w:t>uncover and renounce the sin by which the devil has ensnared them</w:t>
      </w:r>
      <w:r w:rsidRPr="003400D1">
        <w:rPr>
          <w:rFonts w:ascii="Times New Roman" w:eastAsia="Calibri" w:hAnsi="Times New Roman" w:cs="Times New Roman"/>
          <w:sz w:val="24"/>
        </w:rPr>
        <w:t xml:space="preserve">, and break free of the </w:t>
      </w:r>
      <w:r>
        <w:rPr>
          <w:rFonts w:ascii="Times New Roman" w:eastAsia="Calibri" w:hAnsi="Times New Roman" w:cs="Times New Roman"/>
          <w:sz w:val="24"/>
        </w:rPr>
        <w:t xml:space="preserve">physical and mental </w:t>
      </w:r>
      <w:r w:rsidRPr="003400D1">
        <w:rPr>
          <w:rFonts w:ascii="Times New Roman" w:eastAsia="Calibri" w:hAnsi="Times New Roman" w:cs="Times New Roman"/>
          <w:sz w:val="24"/>
        </w:rPr>
        <w:t xml:space="preserve">oppression </w:t>
      </w:r>
      <w:r w:rsidR="00C21229">
        <w:rPr>
          <w:rFonts w:ascii="Times New Roman" w:eastAsia="Calibri" w:hAnsi="Times New Roman" w:cs="Times New Roman"/>
          <w:sz w:val="24"/>
        </w:rPr>
        <w:t>with which</w:t>
      </w:r>
      <w:r>
        <w:rPr>
          <w:rFonts w:ascii="Times New Roman" w:eastAsia="Calibri" w:hAnsi="Times New Roman" w:cs="Times New Roman"/>
          <w:sz w:val="24"/>
        </w:rPr>
        <w:t xml:space="preserve"> the evil spirits afflict</w:t>
      </w:r>
      <w:r w:rsidRPr="003400D1">
        <w:rPr>
          <w:rFonts w:ascii="Times New Roman" w:eastAsia="Calibri" w:hAnsi="Times New Roman" w:cs="Times New Roman"/>
          <w:sz w:val="24"/>
        </w:rPr>
        <w:t xml:space="preserve"> </w:t>
      </w:r>
      <w:r>
        <w:rPr>
          <w:rFonts w:ascii="Times New Roman" w:eastAsia="Calibri" w:hAnsi="Times New Roman" w:cs="Times New Roman"/>
          <w:sz w:val="24"/>
        </w:rPr>
        <w:t>them.</w:t>
      </w:r>
    </w:p>
    <w:p w:rsidR="003400D1" w:rsidRDefault="003400D1"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I am undertaking this research </w:t>
      </w:r>
      <w:r w:rsidR="003400D1">
        <w:rPr>
          <w:rFonts w:ascii="Times New Roman" w:eastAsia="Calibri" w:hAnsi="Times New Roman" w:cs="Times New Roman"/>
          <w:sz w:val="24"/>
        </w:rPr>
        <w:t xml:space="preserve">into deliverance ministry </w:t>
      </w:r>
      <w:r w:rsidRPr="00721165">
        <w:rPr>
          <w:rFonts w:ascii="Times New Roman" w:eastAsia="Calibri" w:hAnsi="Times New Roman" w:cs="Times New Roman"/>
          <w:sz w:val="24"/>
        </w:rPr>
        <w:t xml:space="preserve">partly because of my own experiences in this area of theology and spirituality, and partly because of the present increase in migrants from Asia, Africa and the Pacific regions in Australian Catholic congregations who bring into the Catholic Church here an understanding of the spiritual world that is different to the Western/European way of thinking. </w:t>
      </w:r>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24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Much has been written about the figure of Satan and the history of his role in the Christian churches; much has been written about the place of evil spirits or demons both in Scripture and in Christian life today. There has also been some research published about beliefs and practices relating to possession and evil spirits in the cultures of Africa, the Pacific and Asia. There is little documentation of the actual practice of deliverance ministry in Australia today. All of these topics will be examined in greater depth in the course of this paper.</w:t>
      </w:r>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Deliverance ministry (as distinct from the rite of exorcism) happens on the fringes of the Christian churches in countries of Europe, the USA and Australia. It is somewhat disparaged and devalued by the mainstream Western clergy as a practice that belongs to </w:t>
      </w:r>
      <w:r w:rsidRPr="00721165">
        <w:rPr>
          <w:rFonts w:ascii="Times New Roman" w:eastAsia="Calibri" w:hAnsi="Times New Roman" w:cs="Times New Roman"/>
          <w:sz w:val="24"/>
        </w:rPr>
        <w:lastRenderedPageBreak/>
        <w:t>more primitive and less scientifically knowledgeable societies.</w:t>
      </w:r>
      <w:r w:rsidRPr="00721165">
        <w:rPr>
          <w:rFonts w:ascii="Times New Roman" w:eastAsia="Calibri" w:hAnsi="Times New Roman" w:cs="Times New Roman"/>
          <w:sz w:val="24"/>
          <w:vertAlign w:val="superscript"/>
        </w:rPr>
        <w:footnoteReference w:id="2"/>
      </w:r>
      <w:r w:rsidRPr="00721165">
        <w:rPr>
          <w:rFonts w:ascii="Times New Roman" w:eastAsia="Calibri" w:hAnsi="Times New Roman" w:cs="Times New Roman"/>
          <w:sz w:val="24"/>
        </w:rPr>
        <w:t xml:space="preserve"> It is time that this ministry was re-evaluated both in theory and in practice. Such an investigation occurred in the UK in the 1970’s when a Bishops’ Commission there (chaired by Robert Mortimer, Bishop of Exeter) produced a report on exorcism and deliverance (The Exeter Report) that provided local clergy with a serious foundation for its practice and guidelines to prevent abuses.</w:t>
      </w:r>
      <w:r w:rsidRPr="00721165">
        <w:rPr>
          <w:rFonts w:ascii="Times New Roman" w:eastAsia="Calibri" w:hAnsi="Times New Roman" w:cs="Times New Roman"/>
          <w:sz w:val="24"/>
          <w:vertAlign w:val="superscript"/>
        </w:rPr>
        <w:footnoteReference w:id="3"/>
      </w:r>
      <w:r w:rsidRPr="00721165">
        <w:rPr>
          <w:rFonts w:ascii="Times New Roman" w:eastAsia="Calibri" w:hAnsi="Times New Roman" w:cs="Times New Roman"/>
          <w:sz w:val="24"/>
        </w:rPr>
        <w:t xml:space="preserve"> Since then many dioceses in England have personnel and resources available for a ministry of deliverance by the local clergy.</w:t>
      </w:r>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All those who work in the realm of the spirit, whether as academics or as practitioners, have to confront their prejudices about Satan and evil spirits. For some there is no question that these malevolent entities exist and influence human lives for the worse; for others there are many questions and much doubt, if not incredulity. Christians </w:t>
      </w:r>
      <w:r w:rsidR="004E5D0B">
        <w:rPr>
          <w:rFonts w:ascii="Times New Roman" w:eastAsia="Calibri" w:hAnsi="Times New Roman" w:cs="Times New Roman"/>
          <w:sz w:val="24"/>
        </w:rPr>
        <w:t xml:space="preserve">have to consider </w:t>
      </w:r>
      <w:r w:rsidRPr="00721165">
        <w:rPr>
          <w:rFonts w:ascii="Times New Roman" w:eastAsia="Calibri" w:hAnsi="Times New Roman" w:cs="Times New Roman"/>
          <w:sz w:val="24"/>
        </w:rPr>
        <w:t xml:space="preserve">what </w:t>
      </w:r>
      <w:r w:rsidR="004E5D0B">
        <w:rPr>
          <w:rFonts w:ascii="Times New Roman" w:eastAsia="Calibri" w:hAnsi="Times New Roman" w:cs="Times New Roman"/>
          <w:sz w:val="24"/>
        </w:rPr>
        <w:t xml:space="preserve">the Hebrew and Christian </w:t>
      </w:r>
      <w:r w:rsidRPr="00721165">
        <w:rPr>
          <w:rFonts w:ascii="Times New Roman" w:eastAsia="Calibri" w:hAnsi="Times New Roman" w:cs="Times New Roman"/>
          <w:sz w:val="24"/>
        </w:rPr>
        <w:t>Scripture</w:t>
      </w:r>
      <w:r w:rsidR="004E5D0B">
        <w:rPr>
          <w:rFonts w:ascii="Times New Roman" w:eastAsia="Calibri" w:hAnsi="Times New Roman" w:cs="Times New Roman"/>
          <w:sz w:val="24"/>
        </w:rPr>
        <w:t>s</w:t>
      </w:r>
      <w:r w:rsidRPr="00721165">
        <w:rPr>
          <w:rFonts w:ascii="Times New Roman" w:eastAsia="Calibri" w:hAnsi="Times New Roman" w:cs="Times New Roman"/>
          <w:sz w:val="24"/>
        </w:rPr>
        <w:t xml:space="preserve"> </w:t>
      </w:r>
      <w:r w:rsidR="004C58E1">
        <w:rPr>
          <w:rFonts w:ascii="Times New Roman" w:eastAsia="Calibri" w:hAnsi="Times New Roman" w:cs="Times New Roman"/>
          <w:sz w:val="24"/>
        </w:rPr>
        <w:t>disclose</w:t>
      </w:r>
      <w:r w:rsidRPr="00721165">
        <w:rPr>
          <w:rFonts w:ascii="Times New Roman" w:eastAsia="Calibri" w:hAnsi="Times New Roman" w:cs="Times New Roman"/>
          <w:sz w:val="24"/>
        </w:rPr>
        <w:t xml:space="preserve"> about the spiritual realm of God, angels and demons. Our initial mindset will influence how we receive what others write about this field. We have to recognise that the Western, rational, secular worldview is both late in the history of humankind and a minority position in the world.</w:t>
      </w:r>
      <w:r w:rsidRPr="00721165">
        <w:rPr>
          <w:rFonts w:ascii="Times New Roman" w:eastAsia="Calibri" w:hAnsi="Times New Roman" w:cs="Times New Roman"/>
          <w:sz w:val="24"/>
          <w:vertAlign w:val="superscript"/>
        </w:rPr>
        <w:footnoteReference w:id="4"/>
      </w:r>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Two competing perspectives that are relevant to this paper are those of dogmatic theology and pastoral theology. Some theologians formulate a picture of the spiritual and material dimensions of creation from what is revealed in Scripture and through the use of reason reflecting on what we can see or infer; others formulate their picture through the very life </w:t>
      </w:r>
      <w:r w:rsidRPr="00721165">
        <w:rPr>
          <w:rFonts w:ascii="Times New Roman" w:eastAsia="Calibri" w:hAnsi="Times New Roman" w:cs="Times New Roman"/>
          <w:sz w:val="24"/>
        </w:rPr>
        <w:lastRenderedPageBreak/>
        <w:t>experiences of people</w:t>
      </w:r>
      <w:r w:rsidR="004C58E1">
        <w:rPr>
          <w:rFonts w:ascii="Times New Roman" w:eastAsia="Calibri" w:hAnsi="Times New Roman" w:cs="Times New Roman"/>
          <w:sz w:val="24"/>
        </w:rPr>
        <w:t xml:space="preserve"> of faith</w:t>
      </w:r>
      <w:r w:rsidRPr="00721165">
        <w:rPr>
          <w:rFonts w:ascii="Times New Roman" w:eastAsia="Calibri" w:hAnsi="Times New Roman" w:cs="Times New Roman"/>
          <w:sz w:val="24"/>
        </w:rPr>
        <w:t>, listening to and integrating what their imagination and unconscious inform them as well as their cultural and educational backgrounds.</w:t>
      </w:r>
      <w:r w:rsidRPr="00721165">
        <w:rPr>
          <w:rFonts w:ascii="Times New Roman" w:eastAsia="Calibri" w:hAnsi="Times New Roman" w:cs="Times New Roman"/>
          <w:sz w:val="24"/>
          <w:vertAlign w:val="superscript"/>
        </w:rPr>
        <w:footnoteReference w:id="5"/>
      </w:r>
      <w:r w:rsidRPr="00721165">
        <w:rPr>
          <w:rFonts w:ascii="Times New Roman" w:eastAsia="Calibri" w:hAnsi="Times New Roman" w:cs="Times New Roman"/>
          <w:sz w:val="24"/>
        </w:rPr>
        <w:t xml:space="preserve">  Sometimes their conclusions do coincide (as we would hope if they are dealing with the same reality) but sometimes they do not. The difference in their perspectives may be stated somewhat baldly in terms of reporting on something as a spectator and participating in the experience as someone involved. </w:t>
      </w:r>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John Richards discusses this issue in relation to deliverance ministry, writing that it is the theologian’s task to evaluate and interpret what a pastor or a pew Christian presents as genuine spiritual experience. In his study of demonic affliction and deliverance he has gathered contemporary experiences of Christian men and women of all denominations, who “have not provided a theology, but the raw stuff about which theology must be hammered out.” </w:t>
      </w:r>
      <w:r w:rsidRPr="00721165">
        <w:rPr>
          <w:rFonts w:ascii="Times New Roman" w:eastAsia="Calibri" w:hAnsi="Times New Roman" w:cs="Times New Roman"/>
          <w:sz w:val="24"/>
          <w:vertAlign w:val="superscript"/>
        </w:rPr>
        <w:footnoteReference w:id="6"/>
      </w:r>
      <w:r w:rsidRPr="00721165">
        <w:rPr>
          <w:rFonts w:ascii="Times New Roman" w:eastAsia="Calibri" w:hAnsi="Times New Roman" w:cs="Times New Roman"/>
          <w:sz w:val="24"/>
        </w:rPr>
        <w:t xml:space="preserve"> He also reports that “A number of ministers … told me how, after witnessing their first exorcism, they have had to modify certain aspects of their theology in the light of the reality which they have seen.”</w:t>
      </w:r>
      <w:r w:rsidRPr="00721165">
        <w:rPr>
          <w:rFonts w:ascii="Times New Roman" w:eastAsia="Calibri" w:hAnsi="Times New Roman" w:cs="Times New Roman"/>
          <w:sz w:val="24"/>
          <w:vertAlign w:val="superscript"/>
        </w:rPr>
        <w:footnoteReference w:id="7"/>
      </w:r>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lastRenderedPageBreak/>
        <w:t xml:space="preserve">The ground between theology and pastoral experience is the position I would like to take, which </w:t>
      </w:r>
      <w:r w:rsidR="004C58E1">
        <w:rPr>
          <w:rFonts w:ascii="Times New Roman" w:eastAsia="Calibri" w:hAnsi="Times New Roman" w:cs="Times New Roman"/>
          <w:sz w:val="24"/>
        </w:rPr>
        <w:t>considers</w:t>
      </w:r>
      <w:r w:rsidRPr="00721165">
        <w:rPr>
          <w:rFonts w:ascii="Times New Roman" w:eastAsia="Calibri" w:hAnsi="Times New Roman" w:cs="Times New Roman"/>
          <w:sz w:val="24"/>
        </w:rPr>
        <w:t xml:space="preserve"> accounts of evil spirits from both points of view: taking into account both the academic research on evil spirits and the written experiences of people whose lives have been impacted on by such phenomena, whether as victims or as ‘deliverers’. Each is able to inform the other.</w:t>
      </w:r>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Despite this topic being one that would seem to belong to the discipline of theology alone, my approach is multi-disciplinary. In the last one hundred years or so ‘possession’ by spirits has been the focus of study by anthropologists, psychologists and philosophers as well as theologians and pastors in the field. These specialists approach this topic from a phenomenological perspective. Christian theology understands that humans are not purely spiritual beings but also beings of a physical nature whose identity as a ‘person’ is inseparable from the history and culture, geography and society that each is born into. These disciplines can offer very helpful insights into the nature of the human experience of demonic affliction. A healthy theology will enter into dialogue with other scholarly disciplines.</w:t>
      </w:r>
      <w:r w:rsidRPr="00721165">
        <w:rPr>
          <w:rFonts w:ascii="Times New Roman" w:eastAsia="Calibri" w:hAnsi="Times New Roman" w:cs="Times New Roman"/>
          <w:sz w:val="24"/>
          <w:vertAlign w:val="superscript"/>
        </w:rPr>
        <w:footnoteReference w:id="8"/>
      </w:r>
    </w:p>
    <w:p w:rsidR="00721165" w:rsidRDefault="00721165" w:rsidP="0092682A">
      <w:pPr>
        <w:spacing w:after="0" w:line="480" w:lineRule="auto"/>
        <w:jc w:val="both"/>
        <w:rPr>
          <w:rFonts w:ascii="Times New Roman" w:eastAsia="Calibri" w:hAnsi="Times New Roman" w:cs="Times New Roman"/>
          <w:sz w:val="24"/>
        </w:rPr>
      </w:pPr>
    </w:p>
    <w:p w:rsidR="003A72C2" w:rsidRDefault="003A72C2" w:rsidP="0092682A">
      <w:pPr>
        <w:spacing w:after="0" w:line="480" w:lineRule="auto"/>
        <w:jc w:val="both"/>
        <w:rPr>
          <w:rFonts w:ascii="Times New Roman" w:eastAsia="Calibri" w:hAnsi="Times New Roman" w:cs="Times New Roman"/>
          <w:sz w:val="24"/>
        </w:rPr>
      </w:pPr>
    </w:p>
    <w:p w:rsidR="003A72C2" w:rsidRDefault="003A72C2" w:rsidP="0092682A">
      <w:pPr>
        <w:spacing w:after="0" w:line="480" w:lineRule="auto"/>
        <w:jc w:val="both"/>
        <w:rPr>
          <w:rFonts w:ascii="Times New Roman" w:eastAsia="Calibri" w:hAnsi="Times New Roman" w:cs="Times New Roman"/>
          <w:sz w:val="24"/>
        </w:rPr>
      </w:pPr>
    </w:p>
    <w:p w:rsidR="00CB0D1B" w:rsidRDefault="00CB0D1B" w:rsidP="0092682A">
      <w:pPr>
        <w:spacing w:after="0" w:line="480" w:lineRule="auto"/>
        <w:jc w:val="both"/>
        <w:rPr>
          <w:rFonts w:ascii="Times New Roman" w:eastAsia="Calibri" w:hAnsi="Times New Roman" w:cs="Times New Roman"/>
          <w:sz w:val="24"/>
        </w:rPr>
      </w:pPr>
    </w:p>
    <w:p w:rsidR="00CB0D1B" w:rsidRDefault="00CB0D1B" w:rsidP="0092682A">
      <w:pPr>
        <w:spacing w:after="0" w:line="480" w:lineRule="auto"/>
        <w:jc w:val="both"/>
        <w:rPr>
          <w:rFonts w:ascii="Times New Roman" w:eastAsia="Calibri" w:hAnsi="Times New Roman" w:cs="Times New Roman"/>
          <w:sz w:val="24"/>
        </w:rPr>
      </w:pPr>
    </w:p>
    <w:p w:rsidR="00CB0D1B" w:rsidRDefault="00CB0D1B" w:rsidP="0092682A">
      <w:pPr>
        <w:spacing w:after="0" w:line="480" w:lineRule="auto"/>
        <w:jc w:val="both"/>
        <w:rPr>
          <w:rFonts w:ascii="Times New Roman" w:eastAsia="Calibri" w:hAnsi="Times New Roman" w:cs="Times New Roman"/>
          <w:sz w:val="24"/>
        </w:rPr>
      </w:pPr>
    </w:p>
    <w:p w:rsidR="00CB0D1B" w:rsidRDefault="00CB0D1B" w:rsidP="0092682A">
      <w:pPr>
        <w:spacing w:after="0" w:line="480" w:lineRule="auto"/>
        <w:jc w:val="both"/>
        <w:rPr>
          <w:rFonts w:ascii="Times New Roman" w:eastAsia="Calibri" w:hAnsi="Times New Roman" w:cs="Times New Roman"/>
          <w:sz w:val="24"/>
        </w:rPr>
      </w:pPr>
    </w:p>
    <w:p w:rsidR="00CB0D1B" w:rsidRDefault="00CB0D1B" w:rsidP="0092682A">
      <w:pPr>
        <w:spacing w:after="0" w:line="480" w:lineRule="auto"/>
        <w:jc w:val="both"/>
        <w:rPr>
          <w:rFonts w:ascii="Times New Roman" w:eastAsia="Calibri" w:hAnsi="Times New Roman" w:cs="Times New Roman"/>
          <w:sz w:val="24"/>
        </w:rPr>
      </w:pPr>
    </w:p>
    <w:p w:rsidR="003A72C2" w:rsidRDefault="003A72C2" w:rsidP="0092682A">
      <w:pPr>
        <w:spacing w:after="0" w:line="480" w:lineRule="auto"/>
        <w:jc w:val="both"/>
        <w:rPr>
          <w:rFonts w:ascii="Times New Roman" w:eastAsia="Calibri" w:hAnsi="Times New Roman" w:cs="Times New Roman"/>
          <w:sz w:val="24"/>
        </w:rPr>
      </w:pPr>
    </w:p>
    <w:p w:rsidR="00AC59BA" w:rsidRPr="00AC59BA" w:rsidRDefault="00AC59BA" w:rsidP="00AC59BA">
      <w:pPr>
        <w:pStyle w:val="ListParagraph"/>
        <w:numPr>
          <w:ilvl w:val="0"/>
          <w:numId w:val="20"/>
        </w:numPr>
        <w:spacing w:after="0" w:line="480" w:lineRule="auto"/>
        <w:jc w:val="both"/>
        <w:rPr>
          <w:rFonts w:ascii="Times New Roman" w:eastAsia="Calibri" w:hAnsi="Times New Roman" w:cs="Times New Roman"/>
          <w:b/>
          <w:sz w:val="24"/>
        </w:rPr>
      </w:pPr>
      <w:r w:rsidRPr="00AC59BA">
        <w:rPr>
          <w:rFonts w:ascii="Times New Roman" w:eastAsia="Calibri" w:hAnsi="Times New Roman" w:cs="Times New Roman"/>
          <w:b/>
          <w:sz w:val="24"/>
        </w:rPr>
        <w:lastRenderedPageBreak/>
        <w:t>Methodology</w:t>
      </w:r>
    </w:p>
    <w:p w:rsidR="00AC59BA" w:rsidRDefault="00AC59BA" w:rsidP="007C20CE">
      <w:pPr>
        <w:spacing w:after="0" w:line="480" w:lineRule="auto"/>
        <w:jc w:val="both"/>
        <w:rPr>
          <w:rFonts w:ascii="Times New Roman" w:eastAsia="Calibri" w:hAnsi="Times New Roman" w:cs="Times New Roman"/>
          <w:sz w:val="24"/>
        </w:rPr>
      </w:pPr>
    </w:p>
    <w:p w:rsidR="00AC59BA" w:rsidRPr="00721165" w:rsidRDefault="00AC59BA" w:rsidP="00AC59B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My approach in this research </w:t>
      </w:r>
      <w:r>
        <w:rPr>
          <w:rFonts w:ascii="Times New Roman" w:eastAsia="Calibri" w:hAnsi="Times New Roman" w:cs="Times New Roman"/>
          <w:sz w:val="24"/>
        </w:rPr>
        <w:t>is</w:t>
      </w:r>
      <w:r w:rsidRPr="00721165">
        <w:rPr>
          <w:rFonts w:ascii="Times New Roman" w:eastAsia="Calibri" w:hAnsi="Times New Roman" w:cs="Times New Roman"/>
          <w:sz w:val="24"/>
        </w:rPr>
        <w:t xml:space="preserve"> based on the methodology described by </w:t>
      </w:r>
      <w:proofErr w:type="spellStart"/>
      <w:r w:rsidRPr="00721165">
        <w:rPr>
          <w:rFonts w:ascii="Times New Roman" w:eastAsia="Calibri" w:hAnsi="Times New Roman" w:cs="Times New Roman"/>
          <w:sz w:val="24"/>
        </w:rPr>
        <w:t>Kees</w:t>
      </w:r>
      <w:proofErr w:type="spellEnd"/>
      <w:r w:rsidRPr="00721165">
        <w:rPr>
          <w:rFonts w:ascii="Times New Roman" w:eastAsia="Calibri" w:hAnsi="Times New Roman" w:cs="Times New Roman"/>
          <w:sz w:val="24"/>
        </w:rPr>
        <w:t xml:space="preserve"> </w:t>
      </w:r>
      <w:proofErr w:type="spellStart"/>
      <w:r w:rsidRPr="00721165">
        <w:rPr>
          <w:rFonts w:ascii="Times New Roman" w:eastAsia="Calibri" w:hAnsi="Times New Roman" w:cs="Times New Roman"/>
          <w:sz w:val="24"/>
        </w:rPr>
        <w:t>Waaijman</w:t>
      </w:r>
      <w:proofErr w:type="spellEnd"/>
      <w:r w:rsidRPr="00721165">
        <w:rPr>
          <w:rFonts w:ascii="Times New Roman" w:eastAsia="Calibri" w:hAnsi="Times New Roman" w:cs="Times New Roman"/>
          <w:sz w:val="24"/>
        </w:rPr>
        <w:t xml:space="preserve"> as ‘</w:t>
      </w:r>
      <w:proofErr w:type="gramStart"/>
      <w:r w:rsidRPr="00721165">
        <w:rPr>
          <w:rFonts w:ascii="Times New Roman" w:eastAsia="Calibri" w:hAnsi="Times New Roman" w:cs="Times New Roman"/>
          <w:sz w:val="24"/>
        </w:rPr>
        <w:t>systematics’</w:t>
      </w:r>
      <w:proofErr w:type="gramEnd"/>
      <w:r w:rsidRPr="00721165">
        <w:rPr>
          <w:rFonts w:ascii="Times New Roman" w:eastAsia="Calibri" w:hAnsi="Times New Roman" w:cs="Times New Roman"/>
          <w:sz w:val="24"/>
        </w:rPr>
        <w:t>.</w:t>
      </w:r>
      <w:r w:rsidRPr="00721165">
        <w:rPr>
          <w:rFonts w:ascii="Times New Roman" w:eastAsia="Calibri" w:hAnsi="Times New Roman" w:cs="Times New Roman"/>
          <w:sz w:val="24"/>
          <w:vertAlign w:val="superscript"/>
        </w:rPr>
        <w:footnoteReference w:id="9"/>
      </w:r>
      <w:r w:rsidRPr="00721165">
        <w:rPr>
          <w:rFonts w:ascii="Times New Roman" w:eastAsia="Calibri" w:hAnsi="Times New Roman" w:cs="Times New Roman"/>
          <w:sz w:val="24"/>
        </w:rPr>
        <w:t xml:space="preserve">  </w:t>
      </w:r>
      <w:proofErr w:type="spellStart"/>
      <w:r w:rsidRPr="00721165">
        <w:rPr>
          <w:rFonts w:ascii="Times New Roman" w:eastAsia="Calibri" w:hAnsi="Times New Roman" w:cs="Times New Roman"/>
          <w:sz w:val="24"/>
        </w:rPr>
        <w:t>Waaijman</w:t>
      </w:r>
      <w:proofErr w:type="spellEnd"/>
      <w:r w:rsidRPr="00721165">
        <w:rPr>
          <w:rFonts w:ascii="Times New Roman" w:eastAsia="Calibri" w:hAnsi="Times New Roman" w:cs="Times New Roman"/>
          <w:sz w:val="24"/>
        </w:rPr>
        <w:t xml:space="preserve"> explains this dimension of research with reference to the term, ‘</w:t>
      </w:r>
      <w:proofErr w:type="spellStart"/>
      <w:r w:rsidRPr="00721165">
        <w:rPr>
          <w:rFonts w:ascii="Times New Roman" w:eastAsia="Calibri" w:hAnsi="Times New Roman" w:cs="Times New Roman"/>
          <w:sz w:val="24"/>
        </w:rPr>
        <w:t>collatio</w:t>
      </w:r>
      <w:proofErr w:type="spellEnd"/>
      <w:r w:rsidRPr="00721165">
        <w:rPr>
          <w:rFonts w:ascii="Times New Roman" w:eastAsia="Calibri" w:hAnsi="Times New Roman" w:cs="Times New Roman"/>
          <w:sz w:val="24"/>
        </w:rPr>
        <w:t xml:space="preserve">’. </w:t>
      </w:r>
      <w:proofErr w:type="spellStart"/>
      <w:r w:rsidRPr="00721165">
        <w:rPr>
          <w:rFonts w:ascii="Times New Roman" w:eastAsia="Calibri" w:hAnsi="Times New Roman" w:cs="Times New Roman"/>
          <w:sz w:val="24"/>
        </w:rPr>
        <w:t>Collatio</w:t>
      </w:r>
      <w:proofErr w:type="spellEnd"/>
      <w:r w:rsidRPr="00721165">
        <w:rPr>
          <w:rFonts w:ascii="Times New Roman" w:eastAsia="Calibri" w:hAnsi="Times New Roman" w:cs="Times New Roman"/>
          <w:sz w:val="24"/>
        </w:rPr>
        <w:t xml:space="preserve"> is the process in which the truth of a given subject matter becomes apparent in a learning community by means of critical articulation and testing. It involves examining the subject matter from different points of view, comparing and weighing up different statements given by different voices. The learning community in my context consists of the scholars from a variety of disciplines who write, publish and present papers at conferences or in academic periodicals on this topic. </w:t>
      </w:r>
    </w:p>
    <w:p w:rsidR="00AC59BA" w:rsidRPr="00721165" w:rsidRDefault="00AC59BA" w:rsidP="00AC59BA">
      <w:pPr>
        <w:spacing w:after="0" w:line="480" w:lineRule="auto"/>
        <w:jc w:val="both"/>
        <w:rPr>
          <w:rFonts w:ascii="Times New Roman" w:eastAsia="Calibri" w:hAnsi="Times New Roman" w:cs="Times New Roman"/>
          <w:sz w:val="24"/>
        </w:rPr>
      </w:pPr>
    </w:p>
    <w:p w:rsidR="00AC59BA" w:rsidRDefault="00AC59BA" w:rsidP="00AC59B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The ‘systematic’ approach appraises definitions of concepts, the structure of categories, and the relationship of the parts to the whole. The aim of collation is “to bring the subject matter of darkness into light, so that participants gain insight”. </w:t>
      </w:r>
      <w:r w:rsidRPr="00721165">
        <w:rPr>
          <w:rFonts w:ascii="Times New Roman" w:eastAsia="Calibri" w:hAnsi="Times New Roman" w:cs="Times New Roman"/>
          <w:sz w:val="24"/>
          <w:vertAlign w:val="superscript"/>
        </w:rPr>
        <w:footnoteReference w:id="10"/>
      </w:r>
    </w:p>
    <w:p w:rsidR="00AC59BA" w:rsidRPr="00721165" w:rsidRDefault="00AC59BA" w:rsidP="00AC59BA">
      <w:pPr>
        <w:spacing w:after="0" w:line="480" w:lineRule="auto"/>
        <w:jc w:val="both"/>
        <w:rPr>
          <w:rFonts w:ascii="Times New Roman" w:eastAsia="Calibri" w:hAnsi="Times New Roman" w:cs="Times New Roman"/>
          <w:sz w:val="24"/>
        </w:rPr>
      </w:pPr>
    </w:p>
    <w:p w:rsidR="00000CE1" w:rsidRDefault="007C20CE" w:rsidP="007C20CE">
      <w:pPr>
        <w:spacing w:after="0" w:line="480" w:lineRule="auto"/>
        <w:jc w:val="both"/>
        <w:rPr>
          <w:rFonts w:ascii="Times New Roman" w:eastAsia="Calibri" w:hAnsi="Times New Roman" w:cs="Times New Roman"/>
          <w:sz w:val="24"/>
        </w:rPr>
      </w:pPr>
      <w:r w:rsidRPr="00AC59BA">
        <w:rPr>
          <w:rFonts w:ascii="Times New Roman" w:eastAsia="Calibri" w:hAnsi="Times New Roman" w:cs="Times New Roman"/>
          <w:sz w:val="24"/>
        </w:rPr>
        <w:t xml:space="preserve">I </w:t>
      </w:r>
      <w:r w:rsidR="00A30E10">
        <w:rPr>
          <w:rFonts w:ascii="Times New Roman" w:eastAsia="Calibri" w:hAnsi="Times New Roman" w:cs="Times New Roman"/>
          <w:sz w:val="24"/>
        </w:rPr>
        <w:t xml:space="preserve">have </w:t>
      </w:r>
      <w:r w:rsidR="00AC59BA">
        <w:rPr>
          <w:rFonts w:ascii="Times New Roman" w:eastAsia="Calibri" w:hAnsi="Times New Roman" w:cs="Times New Roman"/>
          <w:sz w:val="24"/>
        </w:rPr>
        <w:t>restrict</w:t>
      </w:r>
      <w:r w:rsidR="00A30E10">
        <w:rPr>
          <w:rFonts w:ascii="Times New Roman" w:eastAsia="Calibri" w:hAnsi="Times New Roman" w:cs="Times New Roman"/>
          <w:sz w:val="24"/>
        </w:rPr>
        <w:t>ed</w:t>
      </w:r>
      <w:r w:rsidRPr="00AC59BA">
        <w:rPr>
          <w:rFonts w:ascii="Times New Roman" w:eastAsia="Calibri" w:hAnsi="Times New Roman" w:cs="Times New Roman"/>
          <w:sz w:val="24"/>
        </w:rPr>
        <w:t xml:space="preserve"> my research to what others have written on this topic, both academic and personal</w:t>
      </w:r>
      <w:r w:rsidRPr="00AC59BA">
        <w:rPr>
          <w:rFonts w:ascii="Times New Roman" w:eastAsia="Calibri" w:hAnsi="Times New Roman" w:cs="Times New Roman"/>
          <w:i/>
          <w:sz w:val="24"/>
        </w:rPr>
        <w:t>.</w:t>
      </w:r>
      <w:r w:rsidRPr="00721165">
        <w:rPr>
          <w:rFonts w:ascii="Times New Roman" w:eastAsia="Calibri" w:hAnsi="Times New Roman" w:cs="Times New Roman"/>
          <w:sz w:val="24"/>
        </w:rPr>
        <w:t xml:space="preserve"> </w:t>
      </w:r>
      <w:r w:rsidR="00AC59BA">
        <w:rPr>
          <w:rFonts w:ascii="Times New Roman" w:eastAsia="Calibri" w:hAnsi="Times New Roman" w:cs="Times New Roman"/>
          <w:sz w:val="24"/>
        </w:rPr>
        <w:t xml:space="preserve">There were </w:t>
      </w:r>
      <w:r w:rsidR="00A30E10">
        <w:rPr>
          <w:rFonts w:ascii="Times New Roman" w:eastAsia="Calibri" w:hAnsi="Times New Roman" w:cs="Times New Roman"/>
          <w:sz w:val="24"/>
        </w:rPr>
        <w:t>a number of key</w:t>
      </w:r>
      <w:r w:rsidR="00AC59BA">
        <w:rPr>
          <w:rFonts w:ascii="Times New Roman" w:eastAsia="Calibri" w:hAnsi="Times New Roman" w:cs="Times New Roman"/>
          <w:sz w:val="24"/>
        </w:rPr>
        <w:t xml:space="preserve"> areas in which I sought source material. Firstly I approached biblical scholars from whom I learnt the different ways in which the stories of demons and possession in the Scriptures are interpreted, and how those interpretations have changed over the last century. I wanted to have a philosophical basis to my arguments as well as a Scriptural one as the Catholic Church confirms the truth of its teachings through the use of reason (investigation into the natural world) as well as through Revelation. </w:t>
      </w:r>
      <w:r w:rsidR="00A30E10">
        <w:rPr>
          <w:rFonts w:ascii="Times New Roman" w:eastAsia="Calibri" w:hAnsi="Times New Roman" w:cs="Times New Roman"/>
          <w:sz w:val="24"/>
        </w:rPr>
        <w:t xml:space="preserve">This took me to the area of theodicy. </w:t>
      </w:r>
      <w:r w:rsidR="00AC59BA">
        <w:rPr>
          <w:rFonts w:ascii="Times New Roman" w:eastAsia="Calibri" w:hAnsi="Times New Roman" w:cs="Times New Roman"/>
          <w:sz w:val="24"/>
        </w:rPr>
        <w:t>The arguments from philosophy lead naturally into a</w:t>
      </w:r>
      <w:r w:rsidR="00844E26">
        <w:rPr>
          <w:rFonts w:ascii="Times New Roman" w:eastAsia="Calibri" w:hAnsi="Times New Roman" w:cs="Times New Roman"/>
          <w:sz w:val="24"/>
        </w:rPr>
        <w:t>n</w:t>
      </w:r>
      <w:r w:rsidR="00AC59BA">
        <w:rPr>
          <w:rFonts w:ascii="Times New Roman" w:eastAsia="Calibri" w:hAnsi="Times New Roman" w:cs="Times New Roman"/>
          <w:sz w:val="24"/>
        </w:rPr>
        <w:t xml:space="preserve"> </w:t>
      </w:r>
      <w:r w:rsidR="00844E26">
        <w:rPr>
          <w:rFonts w:ascii="Times New Roman" w:eastAsia="Calibri" w:hAnsi="Times New Roman" w:cs="Times New Roman"/>
          <w:sz w:val="24"/>
        </w:rPr>
        <w:t xml:space="preserve">elementary </w:t>
      </w:r>
      <w:r w:rsidR="00AC59BA">
        <w:rPr>
          <w:rFonts w:ascii="Times New Roman" w:eastAsia="Calibri" w:hAnsi="Times New Roman" w:cs="Times New Roman"/>
          <w:sz w:val="24"/>
        </w:rPr>
        <w:t>study of neuropsychology</w:t>
      </w:r>
      <w:r w:rsidR="00844E26">
        <w:rPr>
          <w:rFonts w:ascii="Times New Roman" w:eastAsia="Calibri" w:hAnsi="Times New Roman" w:cs="Times New Roman"/>
          <w:sz w:val="24"/>
        </w:rPr>
        <w:t xml:space="preserve"> and ‘consciousness’.  I </w:t>
      </w:r>
      <w:r w:rsidR="00844E26">
        <w:rPr>
          <w:rFonts w:ascii="Times New Roman" w:eastAsia="Calibri" w:hAnsi="Times New Roman" w:cs="Times New Roman"/>
          <w:sz w:val="24"/>
        </w:rPr>
        <w:lastRenderedPageBreak/>
        <w:t xml:space="preserve">uncovered accounts of the presence and activity of malignant spiritual beings by a significant number of people in the present time, both churched and un-churched. </w:t>
      </w:r>
      <w:r w:rsidR="00416B04">
        <w:rPr>
          <w:rFonts w:ascii="Times New Roman" w:eastAsia="Calibri" w:hAnsi="Times New Roman" w:cs="Times New Roman"/>
          <w:sz w:val="24"/>
        </w:rPr>
        <w:t>While it used to be thought that all demonic oppression or possession was attributed to me</w:t>
      </w:r>
      <w:r w:rsidR="004C58E1">
        <w:rPr>
          <w:rFonts w:ascii="Times New Roman" w:eastAsia="Calibri" w:hAnsi="Times New Roman" w:cs="Times New Roman"/>
          <w:sz w:val="24"/>
        </w:rPr>
        <w:t>n</w:t>
      </w:r>
      <w:r w:rsidR="00416B04">
        <w:rPr>
          <w:rFonts w:ascii="Times New Roman" w:eastAsia="Calibri" w:hAnsi="Times New Roman" w:cs="Times New Roman"/>
          <w:sz w:val="24"/>
        </w:rPr>
        <w:t xml:space="preserve">tal illness (to neuro-psychological deficiencies) there is a current of thought now that holds open the possibility that some symptoms of mental illness may be the result of the influence of evil spirits. </w:t>
      </w:r>
      <w:r w:rsidR="00844E26">
        <w:rPr>
          <w:rFonts w:ascii="Times New Roman" w:eastAsia="Calibri" w:hAnsi="Times New Roman" w:cs="Times New Roman"/>
          <w:sz w:val="24"/>
        </w:rPr>
        <w:t xml:space="preserve">When I read histories of the figure of Satan and of exorcism I learnt of the influence of group dynamics (the need for tactics of survival by minority groups in the Church) </w:t>
      </w:r>
      <w:r w:rsidR="00EA58C3">
        <w:rPr>
          <w:rFonts w:ascii="Times New Roman" w:eastAsia="Calibri" w:hAnsi="Times New Roman" w:cs="Times New Roman"/>
          <w:sz w:val="24"/>
        </w:rPr>
        <w:t xml:space="preserve">from </w:t>
      </w:r>
      <w:r w:rsidR="004C58E1">
        <w:rPr>
          <w:rFonts w:ascii="Times New Roman" w:eastAsia="Calibri" w:hAnsi="Times New Roman" w:cs="Times New Roman"/>
          <w:sz w:val="24"/>
        </w:rPr>
        <w:t xml:space="preserve">within </w:t>
      </w:r>
      <w:r w:rsidR="00EA58C3">
        <w:rPr>
          <w:rFonts w:ascii="Times New Roman" w:eastAsia="Calibri" w:hAnsi="Times New Roman" w:cs="Times New Roman"/>
          <w:sz w:val="24"/>
        </w:rPr>
        <w:t>the field of</w:t>
      </w:r>
      <w:r w:rsidR="00844E26">
        <w:rPr>
          <w:rFonts w:ascii="Times New Roman" w:eastAsia="Calibri" w:hAnsi="Times New Roman" w:cs="Times New Roman"/>
          <w:sz w:val="24"/>
        </w:rPr>
        <w:t xml:space="preserve"> </w:t>
      </w:r>
      <w:r w:rsidR="00EA58C3">
        <w:rPr>
          <w:rFonts w:ascii="Times New Roman" w:eastAsia="Calibri" w:hAnsi="Times New Roman" w:cs="Times New Roman"/>
          <w:sz w:val="24"/>
        </w:rPr>
        <w:t>anthropology</w:t>
      </w:r>
      <w:r w:rsidR="00844E26">
        <w:rPr>
          <w:rFonts w:ascii="Times New Roman" w:eastAsia="Calibri" w:hAnsi="Times New Roman" w:cs="Times New Roman"/>
          <w:sz w:val="24"/>
        </w:rPr>
        <w:t xml:space="preserve">. Satan and demons might not be such a significant issue in the Catholic Church today in Australia if it were not for immigration from Third World countries: my conjecture that there was a strong belief in spirits among those new arrivals to this country was confirmed upon my reading accounts of possession and exorcism in cultures of the Asia/Pacific region. </w:t>
      </w:r>
      <w:r w:rsidR="00EA58C3">
        <w:rPr>
          <w:rFonts w:ascii="Times New Roman" w:eastAsia="Calibri" w:hAnsi="Times New Roman" w:cs="Times New Roman"/>
          <w:sz w:val="24"/>
        </w:rPr>
        <w:t>I was aware that many Christians of European origin are skeptical about the supernatural and spirit beings because of the reductionism of science (and philosophy) of the 20</w:t>
      </w:r>
      <w:r w:rsidR="00EA58C3" w:rsidRPr="00EA58C3">
        <w:rPr>
          <w:rFonts w:ascii="Times New Roman" w:eastAsia="Calibri" w:hAnsi="Times New Roman" w:cs="Times New Roman"/>
          <w:sz w:val="24"/>
          <w:vertAlign w:val="superscript"/>
        </w:rPr>
        <w:t>th</w:t>
      </w:r>
      <w:r w:rsidR="00EA58C3">
        <w:rPr>
          <w:rFonts w:ascii="Times New Roman" w:eastAsia="Calibri" w:hAnsi="Times New Roman" w:cs="Times New Roman"/>
          <w:sz w:val="24"/>
        </w:rPr>
        <w:t xml:space="preserve"> century: in my reading in this area I came across some very interesting material on </w:t>
      </w:r>
      <w:r w:rsidR="00416B04">
        <w:rPr>
          <w:rFonts w:ascii="Times New Roman" w:eastAsia="Calibri" w:hAnsi="Times New Roman" w:cs="Times New Roman"/>
          <w:sz w:val="24"/>
        </w:rPr>
        <w:t xml:space="preserve">‘worldview’ and on </w:t>
      </w:r>
      <w:r w:rsidR="00EA58C3">
        <w:rPr>
          <w:rFonts w:ascii="Times New Roman" w:eastAsia="Calibri" w:hAnsi="Times New Roman" w:cs="Times New Roman"/>
          <w:sz w:val="24"/>
        </w:rPr>
        <w:t>the influence of the entertainment industry (particularly movies and TV series about the devil and the supernatural).</w:t>
      </w:r>
      <w:r w:rsidR="00A30E10">
        <w:rPr>
          <w:rFonts w:ascii="Times New Roman" w:eastAsia="Calibri" w:hAnsi="Times New Roman" w:cs="Times New Roman"/>
          <w:sz w:val="24"/>
        </w:rPr>
        <w:t xml:space="preserve"> In reading accounts of deliverance ministry from charismatic groups and Catholic priests I uncovered the problematic area of Church governance in relation to exorcism and deliverance</w:t>
      </w:r>
      <w:r w:rsidR="0020268D">
        <w:rPr>
          <w:rFonts w:ascii="Times New Roman" w:eastAsia="Calibri" w:hAnsi="Times New Roman" w:cs="Times New Roman"/>
          <w:sz w:val="24"/>
        </w:rPr>
        <w:t>: these ministries have</w:t>
      </w:r>
      <w:r w:rsidR="00700769">
        <w:rPr>
          <w:rFonts w:ascii="Times New Roman" w:eastAsia="Calibri" w:hAnsi="Times New Roman" w:cs="Times New Roman"/>
          <w:sz w:val="24"/>
        </w:rPr>
        <w:t xml:space="preserve"> generated much debate over definitions and authority (who can and cannot exercise a ministry of deliverance).</w:t>
      </w:r>
      <w:r w:rsidR="00416B04">
        <w:rPr>
          <w:rFonts w:ascii="Times New Roman" w:eastAsia="Calibri" w:hAnsi="Times New Roman" w:cs="Times New Roman"/>
          <w:sz w:val="24"/>
        </w:rPr>
        <w:t xml:space="preserve"> </w:t>
      </w:r>
    </w:p>
    <w:p w:rsidR="00000CE1" w:rsidRDefault="00000CE1" w:rsidP="007C20CE">
      <w:pPr>
        <w:spacing w:after="0" w:line="480" w:lineRule="auto"/>
        <w:jc w:val="both"/>
        <w:rPr>
          <w:rFonts w:ascii="Times New Roman" w:eastAsia="Calibri" w:hAnsi="Times New Roman" w:cs="Times New Roman"/>
          <w:sz w:val="24"/>
        </w:rPr>
      </w:pPr>
    </w:p>
    <w:p w:rsidR="00AC59BA" w:rsidRDefault="00416B04" w:rsidP="007C20CE">
      <w:pPr>
        <w:spacing w:after="0" w:line="480" w:lineRule="auto"/>
        <w:jc w:val="both"/>
        <w:rPr>
          <w:rFonts w:ascii="Times New Roman" w:eastAsia="Calibri" w:hAnsi="Times New Roman" w:cs="Times New Roman"/>
          <w:sz w:val="24"/>
        </w:rPr>
      </w:pPr>
      <w:r>
        <w:rPr>
          <w:rFonts w:ascii="Times New Roman" w:eastAsia="Calibri" w:hAnsi="Times New Roman" w:cs="Times New Roman"/>
          <w:sz w:val="24"/>
        </w:rPr>
        <w:t>In all these areas of scholarship my sources ha</w:t>
      </w:r>
      <w:r w:rsidR="004C58E1">
        <w:rPr>
          <w:rFonts w:ascii="Times New Roman" w:eastAsia="Calibri" w:hAnsi="Times New Roman" w:cs="Times New Roman"/>
          <w:sz w:val="24"/>
        </w:rPr>
        <w:t>ve been Catholic and Christian</w:t>
      </w:r>
      <w:r>
        <w:rPr>
          <w:rFonts w:ascii="Times New Roman" w:eastAsia="Calibri" w:hAnsi="Times New Roman" w:cs="Times New Roman"/>
          <w:sz w:val="24"/>
        </w:rPr>
        <w:t xml:space="preserve">, </w:t>
      </w:r>
      <w:r w:rsidR="00A8239C">
        <w:rPr>
          <w:rFonts w:ascii="Times New Roman" w:eastAsia="Calibri" w:hAnsi="Times New Roman" w:cs="Times New Roman"/>
          <w:sz w:val="24"/>
        </w:rPr>
        <w:t>skeptics</w:t>
      </w:r>
      <w:r>
        <w:rPr>
          <w:rFonts w:ascii="Times New Roman" w:eastAsia="Calibri" w:hAnsi="Times New Roman" w:cs="Times New Roman"/>
          <w:sz w:val="24"/>
        </w:rPr>
        <w:t xml:space="preserve"> and non-believers.</w:t>
      </w:r>
      <w:r w:rsidR="00A8239C">
        <w:rPr>
          <w:rFonts w:ascii="Times New Roman" w:eastAsia="Calibri" w:hAnsi="Times New Roman" w:cs="Times New Roman"/>
          <w:sz w:val="24"/>
        </w:rPr>
        <w:t xml:space="preserve"> </w:t>
      </w:r>
      <w:r w:rsidR="00000CE1">
        <w:rPr>
          <w:rFonts w:ascii="Times New Roman" w:eastAsia="Calibri" w:hAnsi="Times New Roman" w:cs="Times New Roman"/>
          <w:sz w:val="24"/>
        </w:rPr>
        <w:t xml:space="preserve">Many of the books, papers and articles I read presented evidence in the form of stories from pastors and from those who sought deliverance or exorcism who had experiences of evil that they interpreted as demonic. The authors recognised the difficulty of interpretation and addressed it logically. </w:t>
      </w:r>
      <w:r w:rsidR="00A8239C">
        <w:rPr>
          <w:rFonts w:ascii="Times New Roman" w:eastAsia="Calibri" w:hAnsi="Times New Roman" w:cs="Times New Roman"/>
          <w:sz w:val="24"/>
        </w:rPr>
        <w:t xml:space="preserve">My research has taken me into many different disciplines over a wide period of history. What has held this material together </w:t>
      </w:r>
      <w:r w:rsidR="00A8239C">
        <w:rPr>
          <w:rFonts w:ascii="Times New Roman" w:eastAsia="Calibri" w:hAnsi="Times New Roman" w:cs="Times New Roman"/>
          <w:sz w:val="24"/>
        </w:rPr>
        <w:lastRenderedPageBreak/>
        <w:t xml:space="preserve">has been my focus on a specific ministry of the Catholic Church in one country at this </w:t>
      </w:r>
      <w:proofErr w:type="gramStart"/>
      <w:r w:rsidR="00A8239C">
        <w:rPr>
          <w:rFonts w:ascii="Times New Roman" w:eastAsia="Calibri" w:hAnsi="Times New Roman" w:cs="Times New Roman"/>
          <w:sz w:val="24"/>
        </w:rPr>
        <w:t>time.</w:t>
      </w:r>
      <w:proofErr w:type="gramEnd"/>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In Section </w:t>
      </w:r>
      <w:r w:rsidR="001127D9">
        <w:rPr>
          <w:rFonts w:ascii="Times New Roman" w:eastAsia="Calibri" w:hAnsi="Times New Roman" w:cs="Times New Roman"/>
          <w:sz w:val="24"/>
        </w:rPr>
        <w:t>A</w:t>
      </w:r>
      <w:r w:rsidRPr="00721165">
        <w:rPr>
          <w:rFonts w:ascii="Times New Roman" w:eastAsia="Calibri" w:hAnsi="Times New Roman" w:cs="Times New Roman"/>
          <w:sz w:val="24"/>
        </w:rPr>
        <w:t xml:space="preserve"> of this paper I shall review those arguments that explain how the devil and evil spirits, as evil, may fit into a world created by a loving God (theodicy). I shall then offer an overview of what the Hebrew and Christian Testaments reveal about Satan and evil spirits. I shall present in brief the writings of the Catholic Church on this area of theology from the Patristic Fathers through to today. This has not been a key concern in the Church since the Enlightenment, but </w:t>
      </w:r>
      <w:r w:rsidR="004C58E1">
        <w:rPr>
          <w:rFonts w:ascii="Times New Roman" w:eastAsia="Calibri" w:hAnsi="Times New Roman" w:cs="Times New Roman"/>
          <w:sz w:val="24"/>
        </w:rPr>
        <w:t xml:space="preserve">the core of </w:t>
      </w:r>
      <w:r w:rsidRPr="00721165">
        <w:rPr>
          <w:rFonts w:ascii="Times New Roman" w:eastAsia="Calibri" w:hAnsi="Times New Roman" w:cs="Times New Roman"/>
          <w:sz w:val="24"/>
        </w:rPr>
        <w:t xml:space="preserve">what has been </w:t>
      </w:r>
      <w:r w:rsidR="004C58E1">
        <w:rPr>
          <w:rFonts w:ascii="Times New Roman" w:eastAsia="Calibri" w:hAnsi="Times New Roman" w:cs="Times New Roman"/>
          <w:sz w:val="24"/>
        </w:rPr>
        <w:t>pronounced</w:t>
      </w:r>
      <w:r w:rsidRPr="00721165">
        <w:rPr>
          <w:rFonts w:ascii="Times New Roman" w:eastAsia="Calibri" w:hAnsi="Times New Roman" w:cs="Times New Roman"/>
          <w:sz w:val="24"/>
        </w:rPr>
        <w:t xml:space="preserve"> is unambiguous. </w:t>
      </w:r>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In Section </w:t>
      </w:r>
      <w:r w:rsidR="001127D9">
        <w:rPr>
          <w:rFonts w:ascii="Times New Roman" w:eastAsia="Calibri" w:hAnsi="Times New Roman" w:cs="Times New Roman"/>
          <w:sz w:val="24"/>
        </w:rPr>
        <w:t>B</w:t>
      </w:r>
      <w:r w:rsidRPr="00721165">
        <w:rPr>
          <w:rFonts w:ascii="Times New Roman" w:eastAsia="Calibri" w:hAnsi="Times New Roman" w:cs="Times New Roman"/>
          <w:sz w:val="24"/>
        </w:rPr>
        <w:t xml:space="preserve"> </w:t>
      </w:r>
      <w:r w:rsidR="00FB1FF6" w:rsidRPr="00721165">
        <w:rPr>
          <w:rFonts w:ascii="Times New Roman" w:eastAsia="Calibri" w:hAnsi="Times New Roman" w:cs="Times New Roman"/>
          <w:sz w:val="24"/>
        </w:rPr>
        <w:t xml:space="preserve">I will clarify some of the key terms in this area of study (evil spirits, deliverance, exorcism, </w:t>
      </w:r>
      <w:r w:rsidR="004C58E1" w:rsidRPr="00721165">
        <w:rPr>
          <w:rFonts w:ascii="Times New Roman" w:eastAsia="Calibri" w:hAnsi="Times New Roman" w:cs="Times New Roman"/>
          <w:sz w:val="24"/>
        </w:rPr>
        <w:t>etc.</w:t>
      </w:r>
      <w:r w:rsidR="00FB1FF6" w:rsidRPr="00721165">
        <w:rPr>
          <w:rFonts w:ascii="Times New Roman" w:eastAsia="Calibri" w:hAnsi="Times New Roman" w:cs="Times New Roman"/>
          <w:sz w:val="24"/>
        </w:rPr>
        <w:t xml:space="preserve">). </w:t>
      </w:r>
      <w:r w:rsidRPr="00721165">
        <w:rPr>
          <w:rFonts w:ascii="Times New Roman" w:eastAsia="Calibri" w:hAnsi="Times New Roman" w:cs="Times New Roman"/>
          <w:sz w:val="24"/>
        </w:rPr>
        <w:t xml:space="preserve">I will draw attention to two distinct worldviews, a naturalist and scientific worldview held by the dominant culture of the Western world, and a religious/spiritualist one held by indigenous cultures of Africa, Asia and the Pacific. I will also show how the media (film and TV) has influenced how people in the Western world conceive of the devil and his activities. I will clarify the difference between ‘possession’ and ‘oppression’ and the distinctions that need to be made between these and psychological disorders and mental illnesses that are recognised by medical practitioners today: these distinctions are vital for a helpful response to a person who presents with symptoms of demonic attack. </w:t>
      </w:r>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In Section </w:t>
      </w:r>
      <w:r w:rsidR="001127D9">
        <w:rPr>
          <w:rFonts w:ascii="Times New Roman" w:eastAsia="Calibri" w:hAnsi="Times New Roman" w:cs="Times New Roman"/>
          <w:sz w:val="24"/>
        </w:rPr>
        <w:t>C</w:t>
      </w:r>
      <w:r w:rsidRPr="00721165">
        <w:rPr>
          <w:rFonts w:ascii="Times New Roman" w:eastAsia="Calibri" w:hAnsi="Times New Roman" w:cs="Times New Roman"/>
          <w:sz w:val="24"/>
        </w:rPr>
        <w:t xml:space="preserve"> I will sketch the role of the Pentecostal and charismatic movements on the development of this ministry, describe in what ways the ministry of deliverance is offered in the UK, USA and some Asian and Pacific nations, and show what of this ministry is operating in Australia at the present time. </w:t>
      </w:r>
    </w:p>
    <w:p w:rsidR="00721165" w:rsidRPr="00721165" w:rsidRDefault="00721165" w:rsidP="0092682A">
      <w:pPr>
        <w:spacing w:after="0" w:line="480" w:lineRule="auto"/>
        <w:jc w:val="both"/>
        <w:rPr>
          <w:rFonts w:ascii="Times New Roman" w:eastAsia="Calibri" w:hAnsi="Times New Roman" w:cs="Times New Roman"/>
          <w:i/>
          <w:sz w:val="24"/>
        </w:rPr>
      </w:pPr>
    </w:p>
    <w:p w:rsidR="00FB1FF6" w:rsidRDefault="00721165" w:rsidP="007C20CE">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lastRenderedPageBreak/>
        <w:t xml:space="preserve">In Section </w:t>
      </w:r>
      <w:r w:rsidR="001127D9">
        <w:rPr>
          <w:rFonts w:ascii="Times New Roman" w:eastAsia="Calibri" w:hAnsi="Times New Roman" w:cs="Times New Roman"/>
          <w:sz w:val="24"/>
        </w:rPr>
        <w:t>D</w:t>
      </w:r>
      <w:r w:rsidRPr="00721165">
        <w:rPr>
          <w:rFonts w:ascii="Times New Roman" w:eastAsia="Calibri" w:hAnsi="Times New Roman" w:cs="Times New Roman"/>
          <w:sz w:val="24"/>
        </w:rPr>
        <w:t xml:space="preserve"> I will present some moral arguments for Catholic clergy to take up their responsibility in the ministry of deliverance, and present some of the options for action a priest might take in his parish to support a person reporting affliction by evil spirits.</w:t>
      </w:r>
      <w:r w:rsidR="00FB1FF6">
        <w:rPr>
          <w:rFonts w:ascii="Times New Roman" w:eastAsia="Calibri" w:hAnsi="Times New Roman" w:cs="Times New Roman"/>
          <w:sz w:val="24"/>
        </w:rPr>
        <w:t xml:space="preserve"> </w:t>
      </w:r>
      <w:r w:rsidRPr="00721165">
        <w:rPr>
          <w:rFonts w:ascii="Times New Roman" w:eastAsia="Calibri" w:hAnsi="Times New Roman" w:cs="Times New Roman"/>
          <w:sz w:val="24"/>
        </w:rPr>
        <w:t>I will offer some recommendations for further research and action in this area of theology and pastoral ministry.</w:t>
      </w:r>
      <w:r w:rsidR="007C20CE">
        <w:rPr>
          <w:rFonts w:ascii="Times New Roman" w:eastAsia="Calibri" w:hAnsi="Times New Roman" w:cs="Times New Roman"/>
          <w:sz w:val="24"/>
        </w:rPr>
        <w:t xml:space="preserve"> </w:t>
      </w:r>
    </w:p>
    <w:p w:rsidR="00FB1FF6" w:rsidRDefault="00FB1FF6" w:rsidP="007C20CE">
      <w:pPr>
        <w:spacing w:after="0" w:line="480" w:lineRule="auto"/>
        <w:jc w:val="both"/>
        <w:rPr>
          <w:rFonts w:ascii="Times New Roman" w:eastAsia="Calibri" w:hAnsi="Times New Roman" w:cs="Times New Roman"/>
          <w:sz w:val="24"/>
        </w:rPr>
      </w:pPr>
    </w:p>
    <w:p w:rsidR="007C20CE" w:rsidRPr="00721165" w:rsidRDefault="007C20CE" w:rsidP="007C20CE">
      <w:pPr>
        <w:spacing w:after="0" w:line="480" w:lineRule="auto"/>
        <w:jc w:val="both"/>
        <w:rPr>
          <w:rFonts w:ascii="Times New Roman" w:eastAsia="Calibri" w:hAnsi="Times New Roman" w:cs="Times New Roman"/>
          <w:sz w:val="24"/>
        </w:rPr>
      </w:pPr>
      <w:r w:rsidRPr="00721165">
        <w:rPr>
          <w:rFonts w:ascii="Times New Roman" w:eastAsia="Calibri" w:hAnsi="Times New Roman" w:cs="Times New Roman"/>
          <w:sz w:val="24"/>
        </w:rPr>
        <w:t xml:space="preserve">Among the Catholic clergy in Australia today the current attitude towards people’s reported experiences of affliction by evil spirits is one of disbelief and helplessness.  My aim in this paper is to provide evidence that demonstrates how the ministry of deliverance, practiced with due care, is a </w:t>
      </w:r>
      <w:r w:rsidR="004C58E1">
        <w:rPr>
          <w:rFonts w:ascii="Times New Roman" w:eastAsia="Calibri" w:hAnsi="Times New Roman" w:cs="Times New Roman"/>
          <w:sz w:val="24"/>
        </w:rPr>
        <w:t>practicable</w:t>
      </w:r>
      <w:r w:rsidRPr="00721165">
        <w:rPr>
          <w:rFonts w:ascii="Times New Roman" w:eastAsia="Calibri" w:hAnsi="Times New Roman" w:cs="Times New Roman"/>
          <w:sz w:val="24"/>
        </w:rPr>
        <w:t xml:space="preserve"> ministry for Catholic priests to offer in their parishes in Australian churches today for those who suffer from demonic oppression. </w:t>
      </w:r>
    </w:p>
    <w:p w:rsidR="00721165" w:rsidRPr="00721165" w:rsidRDefault="00721165" w:rsidP="0092682A">
      <w:pPr>
        <w:spacing w:after="0" w:line="480" w:lineRule="auto"/>
        <w:jc w:val="both"/>
        <w:rPr>
          <w:rFonts w:ascii="Times New Roman" w:eastAsia="Calibri" w:hAnsi="Times New Roman" w:cs="Times New Roman"/>
          <w:sz w:val="24"/>
        </w:rPr>
      </w:pPr>
    </w:p>
    <w:p w:rsidR="00721165" w:rsidRPr="00721165" w:rsidRDefault="00721165" w:rsidP="0092682A">
      <w:pPr>
        <w:spacing w:after="0" w:line="480" w:lineRule="auto"/>
        <w:jc w:val="both"/>
        <w:rPr>
          <w:rFonts w:ascii="Times New Roman" w:eastAsia="Calibri" w:hAnsi="Times New Roman" w:cs="Times New Roman"/>
          <w:sz w:val="24"/>
        </w:rPr>
      </w:pPr>
    </w:p>
    <w:p w:rsidR="00CF1185" w:rsidRDefault="00CF1185">
      <w:pPr>
        <w:rPr>
          <w:sz w:val="24"/>
          <w:szCs w:val="24"/>
        </w:rPr>
      </w:pPr>
      <w:r>
        <w:rPr>
          <w:sz w:val="24"/>
          <w:szCs w:val="24"/>
        </w:rPr>
        <w:br w:type="page"/>
      </w:r>
    </w:p>
    <w:p w:rsidR="0092682A" w:rsidRPr="0092682A" w:rsidRDefault="0092682A" w:rsidP="0092682A">
      <w:pPr>
        <w:spacing w:after="0" w:line="240" w:lineRule="auto"/>
        <w:rPr>
          <w:rFonts w:ascii="Times New Roman" w:eastAsia="Calibri" w:hAnsi="Times New Roman" w:cs="Times New Roman"/>
          <w:b/>
          <w:sz w:val="24"/>
        </w:rPr>
      </w:pPr>
      <w:r w:rsidRPr="0092682A">
        <w:rPr>
          <w:rFonts w:ascii="Times New Roman" w:eastAsia="Calibri" w:hAnsi="Times New Roman" w:cs="Times New Roman"/>
          <w:b/>
          <w:sz w:val="24"/>
        </w:rPr>
        <w:lastRenderedPageBreak/>
        <w:t xml:space="preserve">SECTION </w:t>
      </w:r>
      <w:r w:rsidR="001127D9">
        <w:rPr>
          <w:rFonts w:ascii="Times New Roman" w:eastAsia="Calibri" w:hAnsi="Times New Roman" w:cs="Times New Roman"/>
          <w:b/>
          <w:sz w:val="24"/>
        </w:rPr>
        <w:t>A</w:t>
      </w:r>
      <w:r w:rsidRPr="0092682A">
        <w:rPr>
          <w:rFonts w:ascii="Times New Roman" w:eastAsia="Calibri" w:hAnsi="Times New Roman" w:cs="Times New Roman"/>
          <w:b/>
          <w:sz w:val="24"/>
        </w:rPr>
        <w:t xml:space="preserve"> </w:t>
      </w:r>
      <w:r w:rsidRPr="0092682A">
        <w:rPr>
          <w:rFonts w:ascii="Times New Roman" w:eastAsia="Calibri" w:hAnsi="Times New Roman" w:cs="Times New Roman"/>
          <w:b/>
          <w:sz w:val="24"/>
        </w:rPr>
        <w:tab/>
      </w:r>
      <w:r w:rsidR="00781EC1">
        <w:rPr>
          <w:rFonts w:ascii="Times New Roman" w:eastAsia="Calibri" w:hAnsi="Times New Roman" w:cs="Times New Roman"/>
          <w:b/>
          <w:sz w:val="24"/>
        </w:rPr>
        <w:t>THEORETICAL FOUNDATIONS</w:t>
      </w:r>
    </w:p>
    <w:p w:rsidR="0092682A" w:rsidRPr="0092682A" w:rsidRDefault="0092682A" w:rsidP="0092682A">
      <w:pPr>
        <w:spacing w:after="0" w:line="240" w:lineRule="auto"/>
        <w:rPr>
          <w:rFonts w:ascii="Times New Roman" w:eastAsia="Calibri" w:hAnsi="Times New Roman" w:cs="Times New Roman"/>
          <w:b/>
          <w:sz w:val="24"/>
        </w:rPr>
      </w:pPr>
    </w:p>
    <w:p w:rsidR="0092682A" w:rsidRPr="0092682A" w:rsidRDefault="0092682A" w:rsidP="0092682A">
      <w:pPr>
        <w:spacing w:after="0" w:line="480" w:lineRule="auto"/>
        <w:jc w:val="both"/>
        <w:rPr>
          <w:rFonts w:ascii="Times New Roman" w:eastAsia="Calibri" w:hAnsi="Times New Roman" w:cs="Times New Roman"/>
          <w:b/>
          <w:sz w:val="24"/>
        </w:rPr>
      </w:pPr>
    </w:p>
    <w:p w:rsidR="0092682A" w:rsidRPr="0092682A" w:rsidRDefault="003E5C25" w:rsidP="0092682A">
      <w:pPr>
        <w:spacing w:after="0" w:line="480" w:lineRule="auto"/>
        <w:jc w:val="both"/>
        <w:rPr>
          <w:rFonts w:ascii="Times New Roman" w:eastAsia="Calibri" w:hAnsi="Times New Roman" w:cs="Times New Roman"/>
          <w:b/>
          <w:sz w:val="24"/>
        </w:rPr>
      </w:pPr>
      <w:r>
        <w:rPr>
          <w:rFonts w:ascii="Times New Roman" w:eastAsia="Calibri" w:hAnsi="Times New Roman" w:cs="Times New Roman"/>
          <w:b/>
          <w:sz w:val="24"/>
        </w:rPr>
        <w:t>Arguments relating to the existence and activity of Satan and evil spirits</w:t>
      </w:r>
    </w:p>
    <w:p w:rsidR="0092682A" w:rsidRPr="0092682A" w:rsidRDefault="0092682A" w:rsidP="003E5C25">
      <w:pPr>
        <w:spacing w:after="0" w:line="240" w:lineRule="auto"/>
        <w:ind w:firstLine="720"/>
        <w:rPr>
          <w:rFonts w:ascii="Times New Roman" w:eastAsia="Calibri" w:hAnsi="Times New Roman" w:cs="Times New Roman"/>
          <w:b/>
          <w:sz w:val="24"/>
        </w:rPr>
      </w:pPr>
      <w:proofErr w:type="spellStart"/>
      <w:r w:rsidRPr="0092682A">
        <w:rPr>
          <w:rFonts w:ascii="Times New Roman" w:eastAsia="Calibri" w:hAnsi="Times New Roman" w:cs="Times New Roman"/>
          <w:b/>
          <w:sz w:val="24"/>
        </w:rPr>
        <w:t>i</w:t>
      </w:r>
      <w:proofErr w:type="spellEnd"/>
      <w:r w:rsidRPr="0092682A">
        <w:rPr>
          <w:rFonts w:ascii="Times New Roman" w:eastAsia="Calibri" w:hAnsi="Times New Roman" w:cs="Times New Roman"/>
          <w:b/>
          <w:sz w:val="24"/>
        </w:rPr>
        <w:t xml:space="preserve">) Arguments </w:t>
      </w:r>
      <w:r w:rsidR="003E5C25">
        <w:rPr>
          <w:rFonts w:ascii="Times New Roman" w:eastAsia="Calibri" w:hAnsi="Times New Roman" w:cs="Times New Roman"/>
          <w:b/>
          <w:sz w:val="24"/>
        </w:rPr>
        <w:t>from</w:t>
      </w:r>
      <w:r w:rsidRPr="0092682A">
        <w:rPr>
          <w:rFonts w:ascii="Times New Roman" w:eastAsia="Calibri" w:hAnsi="Times New Roman" w:cs="Times New Roman"/>
          <w:b/>
          <w:sz w:val="24"/>
        </w:rPr>
        <w:t xml:space="preserve"> </w:t>
      </w:r>
      <w:r w:rsidR="00C879E5">
        <w:rPr>
          <w:rFonts w:ascii="Times New Roman" w:eastAsia="Calibri" w:hAnsi="Times New Roman" w:cs="Times New Roman"/>
          <w:b/>
          <w:sz w:val="24"/>
        </w:rPr>
        <w:t>theology</w:t>
      </w:r>
    </w:p>
    <w:p w:rsidR="0092682A" w:rsidRPr="0092682A" w:rsidRDefault="0092682A" w:rsidP="0092682A">
      <w:pPr>
        <w:spacing w:after="0" w:line="240" w:lineRule="auto"/>
        <w:rPr>
          <w:rFonts w:ascii="Times New Roman" w:eastAsia="Calibri" w:hAnsi="Times New Roman" w:cs="Times New Roman"/>
          <w:sz w:val="24"/>
        </w:rPr>
      </w:pPr>
      <w:r w:rsidRPr="0092682A">
        <w:rPr>
          <w:rFonts w:ascii="Times New Roman" w:eastAsia="Calibri" w:hAnsi="Times New Roman" w:cs="Times New Roman"/>
          <w:sz w:val="24"/>
        </w:rPr>
        <w:tab/>
      </w:r>
    </w:p>
    <w:p w:rsidR="00093737" w:rsidRDefault="00093737" w:rsidP="0092682A">
      <w:pPr>
        <w:spacing w:after="0" w:line="480" w:lineRule="auto"/>
        <w:jc w:val="both"/>
        <w:rPr>
          <w:rFonts w:ascii="Times New Roman" w:eastAsia="Calibri" w:hAnsi="Times New Roman" w:cs="Times New Roman"/>
          <w:sz w:val="24"/>
        </w:rPr>
      </w:pPr>
    </w:p>
    <w:p w:rsidR="0092682A" w:rsidRPr="0092682A" w:rsidRDefault="00C879E5" w:rsidP="0092682A">
      <w:pPr>
        <w:spacing w:after="0" w:line="480" w:lineRule="auto"/>
        <w:jc w:val="both"/>
        <w:rPr>
          <w:rFonts w:ascii="Times New Roman" w:eastAsia="Calibri" w:hAnsi="Times New Roman" w:cs="Times New Roman"/>
          <w:sz w:val="24"/>
        </w:rPr>
      </w:pPr>
      <w:r>
        <w:rPr>
          <w:rFonts w:ascii="Times New Roman" w:eastAsia="Calibri" w:hAnsi="Times New Roman" w:cs="Times New Roman"/>
          <w:sz w:val="24"/>
        </w:rPr>
        <w:t>For the</w:t>
      </w:r>
      <w:r w:rsidR="0092682A" w:rsidRPr="0092682A">
        <w:rPr>
          <w:rFonts w:ascii="Times New Roman" w:eastAsia="Calibri" w:hAnsi="Times New Roman" w:cs="Times New Roman"/>
          <w:sz w:val="24"/>
        </w:rPr>
        <w:t xml:space="preserve"> ministry of deliverance </w:t>
      </w:r>
      <w:r>
        <w:rPr>
          <w:rFonts w:ascii="Times New Roman" w:eastAsia="Calibri" w:hAnsi="Times New Roman" w:cs="Times New Roman"/>
          <w:sz w:val="24"/>
        </w:rPr>
        <w:t xml:space="preserve">to be feasible </w:t>
      </w:r>
      <w:r w:rsidR="0092682A" w:rsidRPr="0092682A">
        <w:rPr>
          <w:rFonts w:ascii="Times New Roman" w:eastAsia="Calibri" w:hAnsi="Times New Roman" w:cs="Times New Roman"/>
          <w:sz w:val="24"/>
        </w:rPr>
        <w:t xml:space="preserve">the arguments for </w:t>
      </w:r>
      <w:r>
        <w:rPr>
          <w:rFonts w:ascii="Times New Roman" w:eastAsia="Calibri" w:hAnsi="Times New Roman" w:cs="Times New Roman"/>
          <w:sz w:val="24"/>
        </w:rPr>
        <w:t xml:space="preserve">and against </w:t>
      </w:r>
      <w:r w:rsidR="0092682A" w:rsidRPr="0092682A">
        <w:rPr>
          <w:rFonts w:ascii="Times New Roman" w:eastAsia="Calibri" w:hAnsi="Times New Roman" w:cs="Times New Roman"/>
          <w:sz w:val="24"/>
        </w:rPr>
        <w:t>the reality of the devil and evil spirits, and their influence on human beings</w:t>
      </w:r>
      <w:r w:rsidRPr="00C879E5">
        <w:rPr>
          <w:rFonts w:ascii="Times New Roman" w:eastAsia="Calibri" w:hAnsi="Times New Roman" w:cs="Times New Roman"/>
          <w:sz w:val="24"/>
        </w:rPr>
        <w:t xml:space="preserve"> </w:t>
      </w:r>
      <w:r>
        <w:rPr>
          <w:rFonts w:ascii="Times New Roman" w:eastAsia="Calibri" w:hAnsi="Times New Roman" w:cs="Times New Roman"/>
          <w:sz w:val="24"/>
        </w:rPr>
        <w:t xml:space="preserve">must be taken </w:t>
      </w:r>
      <w:r w:rsidRPr="0092682A">
        <w:rPr>
          <w:rFonts w:ascii="Times New Roman" w:eastAsia="Calibri" w:hAnsi="Times New Roman" w:cs="Times New Roman"/>
          <w:sz w:val="24"/>
        </w:rPr>
        <w:t>seriously</w:t>
      </w:r>
      <w:r w:rsidR="0092682A" w:rsidRPr="0092682A">
        <w:rPr>
          <w:rFonts w:ascii="Times New Roman" w:eastAsia="Calibri" w:hAnsi="Times New Roman" w:cs="Times New Roman"/>
          <w:sz w:val="24"/>
        </w:rPr>
        <w:t xml:space="preserve">.  </w:t>
      </w:r>
      <w:r>
        <w:rPr>
          <w:rFonts w:ascii="Times New Roman" w:eastAsia="Calibri" w:hAnsi="Times New Roman" w:cs="Times New Roman"/>
          <w:sz w:val="24"/>
        </w:rPr>
        <w:t>One</w:t>
      </w:r>
      <w:r w:rsidR="0092682A" w:rsidRPr="0092682A">
        <w:rPr>
          <w:rFonts w:ascii="Times New Roman" w:eastAsia="Calibri" w:hAnsi="Times New Roman" w:cs="Times New Roman"/>
          <w:sz w:val="24"/>
        </w:rPr>
        <w:t xml:space="preserve"> of the most challenging questions Catholic clergy in Australia hav</w:t>
      </w:r>
      <w:r>
        <w:rPr>
          <w:rFonts w:ascii="Times New Roman" w:eastAsia="Calibri" w:hAnsi="Times New Roman" w:cs="Times New Roman"/>
          <w:sz w:val="24"/>
        </w:rPr>
        <w:t xml:space="preserve">e about Satan and evil spirits </w:t>
      </w:r>
      <w:r w:rsidR="0092682A" w:rsidRPr="0092682A">
        <w:rPr>
          <w:rFonts w:ascii="Times New Roman" w:eastAsia="Calibri" w:hAnsi="Times New Roman" w:cs="Times New Roman"/>
          <w:sz w:val="24"/>
        </w:rPr>
        <w:t>is</w:t>
      </w:r>
      <w:r>
        <w:rPr>
          <w:rFonts w:ascii="Times New Roman" w:eastAsia="Calibri" w:hAnsi="Times New Roman" w:cs="Times New Roman"/>
          <w:sz w:val="24"/>
        </w:rPr>
        <w:t>: is</w:t>
      </w:r>
      <w:r w:rsidR="0092682A" w:rsidRPr="0092682A">
        <w:rPr>
          <w:rFonts w:ascii="Times New Roman" w:eastAsia="Calibri" w:hAnsi="Times New Roman" w:cs="Times New Roman"/>
          <w:sz w:val="24"/>
        </w:rPr>
        <w:t xml:space="preserve"> the existence of evil spiritual beings or an evil personal entity at all possible in God’s creation? This question is related to the larger one of the presence and origin of evil in the world.</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 xml:space="preserve">The problem of evil has been cause for much debate in the Western world since the time of the ancient Greeks; </w:t>
      </w:r>
      <w:r w:rsidRPr="0092682A">
        <w:rPr>
          <w:rFonts w:ascii="Times New Roman" w:eastAsia="Calibri" w:hAnsi="Times New Roman" w:cs="Times New Roman"/>
          <w:sz w:val="24"/>
          <w:vertAlign w:val="superscript"/>
        </w:rPr>
        <w:footnoteReference w:id="11"/>
      </w:r>
      <w:r w:rsidRPr="0092682A">
        <w:rPr>
          <w:rFonts w:ascii="Times New Roman" w:eastAsia="Calibri" w:hAnsi="Times New Roman" w:cs="Times New Roman"/>
          <w:sz w:val="24"/>
        </w:rPr>
        <w:t xml:space="preserve">  the existence of invisible spiritual beings (not merely ‘a spirit of evil’ that can pervade human society) that may be the cause of evil in the human, material world is even more problematic. Different religions have proffered different explanations for the presence of evil and suffering in the world.</w:t>
      </w:r>
      <w:r w:rsidRPr="0092682A">
        <w:rPr>
          <w:rFonts w:ascii="Times New Roman" w:eastAsia="Calibri" w:hAnsi="Times New Roman" w:cs="Times New Roman"/>
          <w:sz w:val="24"/>
          <w:vertAlign w:val="superscript"/>
        </w:rPr>
        <w:footnoteReference w:id="12"/>
      </w:r>
      <w:r w:rsidRPr="0092682A">
        <w:rPr>
          <w:rFonts w:ascii="Times New Roman" w:eastAsia="Calibri" w:hAnsi="Times New Roman" w:cs="Times New Roman"/>
          <w:sz w:val="24"/>
        </w:rPr>
        <w:t xml:space="preserve"> In Asia, African, and the Pacific where Western philosophy and religion are not indigenous, belief in spirits and the supernatural is commonplace. </w:t>
      </w:r>
      <w:r w:rsidRPr="0092682A">
        <w:rPr>
          <w:rFonts w:ascii="Times New Roman" w:eastAsia="Calibri" w:hAnsi="Times New Roman" w:cs="Times New Roman"/>
          <w:sz w:val="24"/>
          <w:vertAlign w:val="superscript"/>
        </w:rPr>
        <w:footnoteReference w:id="13"/>
      </w:r>
    </w:p>
    <w:p w:rsidR="0092682A" w:rsidRPr="0092682A" w:rsidRDefault="0092682A" w:rsidP="0092682A">
      <w:pPr>
        <w:spacing w:after="0" w:line="480" w:lineRule="auto"/>
        <w:jc w:val="both"/>
        <w:rPr>
          <w:rFonts w:ascii="Times New Roman" w:eastAsia="Calibri" w:hAnsi="Times New Roman" w:cs="Times New Roman"/>
          <w:sz w:val="24"/>
        </w:rPr>
      </w:pPr>
    </w:p>
    <w:p w:rsid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Suffering experienced by humans has been attributed to many causes. Natural disasters are the result of the laws of physics to which men and women are subject by reason of their small size and limited powers. Sickn</w:t>
      </w:r>
      <w:r w:rsidR="00BA62E6">
        <w:rPr>
          <w:rFonts w:ascii="Times New Roman" w:eastAsia="Calibri" w:hAnsi="Times New Roman" w:cs="Times New Roman"/>
          <w:sz w:val="24"/>
        </w:rPr>
        <w:t xml:space="preserve">ess and death bring suffering. </w:t>
      </w:r>
      <w:r w:rsidRPr="0092682A">
        <w:rPr>
          <w:rFonts w:ascii="Times New Roman" w:eastAsia="Calibri" w:hAnsi="Times New Roman" w:cs="Times New Roman"/>
          <w:sz w:val="24"/>
        </w:rPr>
        <w:t>Then there is the suffering that men and women inflict on each other, emotional and physical, which Christianity calls ‘sin’. Sin can be understood as the capacity that men and women have to act contrary to what they believe or know is right or good.</w:t>
      </w:r>
      <w:r w:rsidRPr="0092682A">
        <w:rPr>
          <w:rFonts w:ascii="Times New Roman" w:eastAsia="Calibri" w:hAnsi="Times New Roman" w:cs="Times New Roman"/>
          <w:sz w:val="24"/>
          <w:vertAlign w:val="superscript"/>
        </w:rPr>
        <w:footnoteReference w:id="14"/>
      </w:r>
      <w:r w:rsidRPr="0092682A">
        <w:rPr>
          <w:rFonts w:ascii="Times New Roman" w:eastAsia="Calibri" w:hAnsi="Times New Roman" w:cs="Times New Roman"/>
          <w:sz w:val="24"/>
        </w:rPr>
        <w:t xml:space="preserve">  A vital element in any monotheistic explanation for evil has to include the doctrine of free will: that some created beings can choose to act contrarily to the known will of God for them, and that God permits such choices.</w:t>
      </w:r>
      <w:r w:rsidRPr="0092682A">
        <w:rPr>
          <w:rFonts w:ascii="Times New Roman" w:eastAsia="Calibri" w:hAnsi="Times New Roman" w:cs="Times New Roman"/>
          <w:sz w:val="24"/>
          <w:vertAlign w:val="superscript"/>
        </w:rPr>
        <w:footnoteReference w:id="15"/>
      </w:r>
      <w:r w:rsidRPr="0092682A">
        <w:rPr>
          <w:rFonts w:ascii="Times New Roman" w:eastAsia="Calibri" w:hAnsi="Times New Roman" w:cs="Times New Roman"/>
          <w:sz w:val="24"/>
        </w:rPr>
        <w:t xml:space="preserve">  </w:t>
      </w:r>
    </w:p>
    <w:p w:rsidR="00C879E5" w:rsidRDefault="00C879E5" w:rsidP="0092682A">
      <w:pPr>
        <w:spacing w:after="0" w:line="480" w:lineRule="auto"/>
        <w:jc w:val="both"/>
        <w:rPr>
          <w:rFonts w:ascii="Times New Roman" w:eastAsia="Calibri" w:hAnsi="Times New Roman" w:cs="Times New Roman"/>
          <w:sz w:val="24"/>
        </w:rPr>
      </w:pPr>
    </w:p>
    <w:p w:rsidR="00255A21" w:rsidRDefault="00C879E5"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As a monotheistic religion Christianity has had to confront the question: how can an all-powerful and loving God permit the existence of evil and sufferi</w:t>
      </w:r>
      <w:r>
        <w:rPr>
          <w:rFonts w:ascii="Times New Roman" w:eastAsia="Calibri" w:hAnsi="Times New Roman" w:cs="Times New Roman"/>
          <w:sz w:val="24"/>
        </w:rPr>
        <w:t>ng in the universe God created?</w:t>
      </w:r>
      <w:r w:rsidRPr="0092682A">
        <w:rPr>
          <w:rFonts w:ascii="Times New Roman" w:eastAsia="Calibri" w:hAnsi="Times New Roman" w:cs="Times New Roman"/>
          <w:sz w:val="24"/>
          <w:vertAlign w:val="superscript"/>
        </w:rPr>
        <w:footnoteReference w:id="16"/>
      </w:r>
      <w:r w:rsidRPr="0092682A">
        <w:rPr>
          <w:rFonts w:ascii="Times New Roman" w:eastAsia="Calibri" w:hAnsi="Times New Roman" w:cs="Times New Roman"/>
          <w:sz w:val="24"/>
        </w:rPr>
        <w:t xml:space="preserve"> To this problem of theodicy there are two broad schools of Christian response.</w:t>
      </w:r>
      <w:r w:rsidRPr="0092682A">
        <w:rPr>
          <w:rFonts w:ascii="Times New Roman" w:eastAsia="Calibri" w:hAnsi="Times New Roman" w:cs="Times New Roman"/>
          <w:sz w:val="24"/>
          <w:vertAlign w:val="superscript"/>
        </w:rPr>
        <w:footnoteReference w:id="17"/>
      </w:r>
      <w:r w:rsidRPr="0092682A">
        <w:rPr>
          <w:rFonts w:ascii="Times New Roman" w:eastAsia="Calibri" w:hAnsi="Times New Roman" w:cs="Times New Roman"/>
          <w:sz w:val="24"/>
        </w:rPr>
        <w:t xml:space="preserve"> These schools do not by necessity have to find a place for Satan or evil spirits </w:t>
      </w:r>
      <w:r w:rsidRPr="0092682A">
        <w:rPr>
          <w:rFonts w:ascii="Times New Roman" w:eastAsia="Calibri" w:hAnsi="Times New Roman" w:cs="Times New Roman"/>
          <w:sz w:val="24"/>
        </w:rPr>
        <w:lastRenderedPageBreak/>
        <w:t xml:space="preserve">in the universe: evil can be simply posited in human nature and behaviour. Nonetheless, there is room in both schools for the belief in evil spirits that influence human </w:t>
      </w:r>
    </w:p>
    <w:p w:rsidR="0092682A" w:rsidRDefault="00C879E5" w:rsidP="0092682A">
      <w:pPr>
        <w:spacing w:after="0" w:line="480" w:lineRule="auto"/>
        <w:jc w:val="both"/>
        <w:rPr>
          <w:rFonts w:ascii="Times New Roman" w:eastAsia="Calibri" w:hAnsi="Times New Roman" w:cs="Times New Roman"/>
          <w:sz w:val="24"/>
        </w:rPr>
      </w:pPr>
      <w:proofErr w:type="gramStart"/>
      <w:r w:rsidRPr="0092682A">
        <w:rPr>
          <w:rFonts w:ascii="Times New Roman" w:eastAsia="Calibri" w:hAnsi="Times New Roman" w:cs="Times New Roman"/>
          <w:sz w:val="24"/>
        </w:rPr>
        <w:t>behaviour</w:t>
      </w:r>
      <w:proofErr w:type="gramEnd"/>
      <w:r w:rsidRPr="0092682A">
        <w:rPr>
          <w:rFonts w:ascii="Times New Roman" w:eastAsia="Calibri" w:hAnsi="Times New Roman" w:cs="Times New Roman"/>
          <w:sz w:val="24"/>
        </w:rPr>
        <w:t xml:space="preserve">. </w:t>
      </w:r>
      <w:r w:rsidRPr="0092682A">
        <w:rPr>
          <w:rFonts w:ascii="Times New Roman" w:eastAsia="Calibri" w:hAnsi="Times New Roman" w:cs="Times New Roman"/>
          <w:sz w:val="24"/>
          <w:vertAlign w:val="superscript"/>
        </w:rPr>
        <w:footnoteReference w:id="18"/>
      </w:r>
    </w:p>
    <w:p w:rsidR="00C879E5" w:rsidRPr="0092682A" w:rsidRDefault="00C879E5"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 xml:space="preserve">While men and women produce evil by their own intentions and actions, it has been argued </w:t>
      </w:r>
      <w:r w:rsidR="00093737">
        <w:rPr>
          <w:rFonts w:ascii="Times New Roman" w:eastAsia="Calibri" w:hAnsi="Times New Roman" w:cs="Times New Roman"/>
          <w:sz w:val="24"/>
        </w:rPr>
        <w:t xml:space="preserve">on the evidence of Scripture and experience </w:t>
      </w:r>
      <w:r w:rsidRPr="0092682A">
        <w:rPr>
          <w:rFonts w:ascii="Times New Roman" w:eastAsia="Calibri" w:hAnsi="Times New Roman" w:cs="Times New Roman"/>
          <w:sz w:val="24"/>
        </w:rPr>
        <w:t>that evil spirits also induce them to turn away from their proper relationship with God though temptation and physical trials, adding to the experience of evil in the world. These spirits cannot make men and women sin, but they are understood to influence their faith and behaviour by acting on their minds, their bodies and their environments to impede their relationship with God.</w:t>
      </w:r>
      <w:r w:rsidRPr="0092682A">
        <w:rPr>
          <w:rFonts w:ascii="Times New Roman" w:eastAsia="Calibri" w:hAnsi="Times New Roman" w:cs="Times New Roman"/>
          <w:sz w:val="24"/>
          <w:vertAlign w:val="superscript"/>
        </w:rPr>
        <w:footnoteReference w:id="19"/>
      </w:r>
      <w:r w:rsidRPr="0092682A">
        <w:rPr>
          <w:rFonts w:ascii="Times New Roman" w:eastAsia="Calibri" w:hAnsi="Times New Roman" w:cs="Times New Roman"/>
          <w:sz w:val="24"/>
        </w:rPr>
        <w:t xml:space="preserve"> Few Christians will deny the fundamental responsibility of men and women for their evil acts: the excuse that ‘the devil made me do it’ is not supported by any mainstream Christian theology.</w:t>
      </w:r>
      <w:r w:rsidRPr="0092682A">
        <w:rPr>
          <w:rFonts w:ascii="Times New Roman" w:eastAsia="Calibri" w:hAnsi="Times New Roman" w:cs="Times New Roman"/>
          <w:sz w:val="24"/>
          <w:vertAlign w:val="superscript"/>
        </w:rPr>
        <w:footnoteReference w:id="20"/>
      </w:r>
      <w:r w:rsidRPr="0092682A">
        <w:rPr>
          <w:rFonts w:ascii="Times New Roman" w:eastAsia="Calibri" w:hAnsi="Times New Roman" w:cs="Times New Roman"/>
          <w:sz w:val="24"/>
        </w:rPr>
        <w:t xml:space="preserve">  Sometimes, however, one person has chosen so much evil that after a certain point it seems to move beyond his or her control. Sometimes human inflicted evil at the group level is of such a dimension that it is out of the control of any group of humans to </w:t>
      </w:r>
      <w:r w:rsidRPr="0092682A">
        <w:rPr>
          <w:rFonts w:ascii="Times New Roman" w:eastAsia="Calibri" w:hAnsi="Times New Roman" w:cs="Times New Roman"/>
          <w:sz w:val="24"/>
        </w:rPr>
        <w:lastRenderedPageBreak/>
        <w:t>counteract, like the Holocaust or the activity of I.S. in Iraq and Syria.</w:t>
      </w:r>
      <w:r w:rsidRPr="0092682A">
        <w:rPr>
          <w:rFonts w:ascii="Times New Roman" w:eastAsia="Calibri" w:hAnsi="Times New Roman" w:cs="Times New Roman"/>
          <w:sz w:val="24"/>
          <w:vertAlign w:val="superscript"/>
        </w:rPr>
        <w:footnoteReference w:id="21"/>
      </w:r>
      <w:r w:rsidRPr="0092682A">
        <w:rPr>
          <w:rFonts w:ascii="Times New Roman" w:eastAsia="Calibri" w:hAnsi="Times New Roman" w:cs="Times New Roman"/>
          <w:sz w:val="24"/>
        </w:rPr>
        <w:t xml:space="preserve">  In such cases some Christians have looked to supernatural causes for an explanation. </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According to traditional Catholic teaching, based on Scripture and theological reflection over the centuries, spiritual beings exist that oppose the will of God for the destiny of men and women.</w:t>
      </w:r>
      <w:r w:rsidRPr="0092682A">
        <w:rPr>
          <w:rFonts w:ascii="Times New Roman" w:eastAsia="Calibri" w:hAnsi="Times New Roman" w:cs="Times New Roman"/>
          <w:sz w:val="24"/>
          <w:vertAlign w:val="superscript"/>
        </w:rPr>
        <w:footnoteReference w:id="22"/>
      </w:r>
      <w:r w:rsidRPr="0092682A">
        <w:rPr>
          <w:rFonts w:ascii="Times New Roman" w:eastAsia="Calibri" w:hAnsi="Times New Roman" w:cs="Times New Roman"/>
          <w:sz w:val="24"/>
        </w:rPr>
        <w:t xml:space="preserve"> In the time of the early Church Fathers it came to be believed that these evil spirits were fallen angels who had rebelled against God before the world was made. In the medieval Church it was conceived that as with the hierarchical human society so in also in the spiritual realm there is a hierarchy of spirits, the ‘chief’ of these has come to be known as Satan or the devil.</w:t>
      </w:r>
      <w:r w:rsidRPr="0092682A">
        <w:rPr>
          <w:rFonts w:ascii="Times New Roman" w:eastAsia="Calibri" w:hAnsi="Times New Roman" w:cs="Times New Roman"/>
          <w:sz w:val="24"/>
          <w:vertAlign w:val="superscript"/>
        </w:rPr>
        <w:footnoteReference w:id="23"/>
      </w:r>
      <w:r w:rsidRPr="0092682A">
        <w:rPr>
          <w:rFonts w:ascii="Times New Roman" w:eastAsia="Calibri" w:hAnsi="Times New Roman" w:cs="Times New Roman"/>
          <w:sz w:val="24"/>
        </w:rPr>
        <w:t xml:space="preserve">  </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This understanding of the devil and other evil spirits was mainstream in Christianity until the sixteenth century. After that time belief in a realm of created spiritual beings was gradually eroded in the Western world, firstly by the Reformation and secondly by the developing secular sciences.</w:t>
      </w:r>
      <w:r w:rsidRPr="0092682A">
        <w:rPr>
          <w:rFonts w:ascii="Times New Roman" w:eastAsia="Calibri" w:hAnsi="Times New Roman" w:cs="Times New Roman"/>
          <w:sz w:val="24"/>
          <w:vertAlign w:val="superscript"/>
        </w:rPr>
        <w:footnoteReference w:id="24"/>
      </w:r>
      <w:r w:rsidRPr="0092682A">
        <w:rPr>
          <w:rFonts w:ascii="Times New Roman" w:eastAsia="Calibri" w:hAnsi="Times New Roman" w:cs="Times New Roman"/>
          <w:sz w:val="24"/>
        </w:rPr>
        <w:t xml:space="preserve"> </w:t>
      </w:r>
      <w:r w:rsidR="00C879E5" w:rsidRPr="0092682A">
        <w:rPr>
          <w:rFonts w:ascii="Times New Roman" w:eastAsia="Calibri" w:hAnsi="Times New Roman" w:cs="Times New Roman"/>
          <w:sz w:val="24"/>
        </w:rPr>
        <w:t xml:space="preserve">The traditional division between the secular and the sacred was gradually broken down. </w:t>
      </w:r>
      <w:r w:rsidRPr="0092682A">
        <w:rPr>
          <w:rFonts w:ascii="Times New Roman" w:eastAsia="Calibri" w:hAnsi="Times New Roman" w:cs="Times New Roman"/>
          <w:sz w:val="24"/>
        </w:rPr>
        <w:t xml:space="preserve">The advent of the science of psychology with an increasing </w:t>
      </w:r>
      <w:r w:rsidRPr="0092682A">
        <w:rPr>
          <w:rFonts w:ascii="Times New Roman" w:eastAsia="Calibri" w:hAnsi="Times New Roman" w:cs="Times New Roman"/>
          <w:sz w:val="24"/>
        </w:rPr>
        <w:lastRenderedPageBreak/>
        <w:t xml:space="preserve">understanding of the workings of the human mind and </w:t>
      </w:r>
      <w:r w:rsidR="00C879E5">
        <w:rPr>
          <w:rFonts w:ascii="Times New Roman" w:eastAsia="Calibri" w:hAnsi="Times New Roman" w:cs="Times New Roman"/>
          <w:sz w:val="24"/>
        </w:rPr>
        <w:t xml:space="preserve">the </w:t>
      </w:r>
      <w:r w:rsidRPr="0092682A">
        <w:rPr>
          <w:rFonts w:ascii="Times New Roman" w:eastAsia="Calibri" w:hAnsi="Times New Roman" w:cs="Times New Roman"/>
          <w:sz w:val="24"/>
        </w:rPr>
        <w:t>unconscious has put belief in spirits under increasing scrutiny.</w:t>
      </w:r>
      <w:r w:rsidRPr="0092682A">
        <w:rPr>
          <w:rFonts w:ascii="Times New Roman" w:eastAsia="Calibri" w:hAnsi="Times New Roman" w:cs="Times New Roman"/>
          <w:sz w:val="24"/>
          <w:vertAlign w:val="superscript"/>
        </w:rPr>
        <w:footnoteReference w:id="25"/>
      </w:r>
      <w:r w:rsidRPr="0092682A">
        <w:rPr>
          <w:rFonts w:ascii="Times New Roman" w:eastAsia="Calibri" w:hAnsi="Times New Roman" w:cs="Times New Roman"/>
          <w:sz w:val="24"/>
        </w:rPr>
        <w:t xml:space="preserve"> Sociologists of religion today explain apparent supernatural manifestations as projections of a certain group dynamic</w:t>
      </w:r>
      <w:r w:rsidRPr="0092682A">
        <w:rPr>
          <w:rFonts w:ascii="Times New Roman" w:eastAsia="Calibri" w:hAnsi="Times New Roman" w:cs="Times New Roman"/>
          <w:i/>
          <w:sz w:val="24"/>
        </w:rPr>
        <w:t>.</w:t>
      </w:r>
      <w:r w:rsidRPr="0092682A">
        <w:rPr>
          <w:rFonts w:ascii="Times New Roman" w:eastAsia="Calibri" w:hAnsi="Times New Roman" w:cs="Times New Roman"/>
          <w:sz w:val="24"/>
          <w:vertAlign w:val="superscript"/>
        </w:rPr>
        <w:footnoteReference w:id="26"/>
      </w:r>
      <w:r w:rsidRPr="0092682A">
        <w:rPr>
          <w:rFonts w:ascii="Times New Roman" w:eastAsia="Calibri" w:hAnsi="Times New Roman" w:cs="Times New Roman"/>
          <w:i/>
          <w:sz w:val="24"/>
        </w:rPr>
        <w:t xml:space="preserve"> </w:t>
      </w:r>
      <w:r w:rsidRPr="0092682A">
        <w:rPr>
          <w:rFonts w:ascii="Times New Roman" w:eastAsia="Calibri" w:hAnsi="Times New Roman" w:cs="Times New Roman"/>
          <w:sz w:val="24"/>
        </w:rPr>
        <w:t>As humans came to perceive and understand the complexity and depth of the human psyche, both on an individual level and in communities, the spiritual dimension of existence shrank.</w:t>
      </w:r>
      <w:r w:rsidRPr="0092682A">
        <w:rPr>
          <w:rFonts w:ascii="Times New Roman" w:eastAsia="Calibri" w:hAnsi="Times New Roman" w:cs="Times New Roman"/>
          <w:sz w:val="24"/>
          <w:vertAlign w:val="superscript"/>
        </w:rPr>
        <w:footnoteReference w:id="27"/>
      </w:r>
      <w:r w:rsidRPr="0092682A">
        <w:rPr>
          <w:rFonts w:ascii="Times New Roman" w:eastAsia="Calibri" w:hAnsi="Times New Roman" w:cs="Times New Roman"/>
          <w:sz w:val="24"/>
        </w:rPr>
        <w:t xml:space="preserve">  </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Contemporary theology, informed by the modern human sciences, argues more commonly against the reality of evil spiritual beings: human nature is capable of all the evil that is experienced by humans. ‘Sin’ is a supra human (but not supernatural) power that can keep humans in bondage.</w:t>
      </w:r>
      <w:r w:rsidRPr="0092682A">
        <w:rPr>
          <w:rFonts w:ascii="Times New Roman" w:eastAsia="Calibri" w:hAnsi="Times New Roman" w:cs="Times New Roman"/>
          <w:sz w:val="24"/>
          <w:vertAlign w:val="superscript"/>
        </w:rPr>
        <w:footnoteReference w:id="28"/>
      </w:r>
      <w:r w:rsidRPr="0092682A">
        <w:rPr>
          <w:rFonts w:ascii="Times New Roman" w:eastAsia="Calibri" w:hAnsi="Times New Roman" w:cs="Times New Roman"/>
          <w:sz w:val="24"/>
        </w:rPr>
        <w:t xml:space="preserve"> Temptation is a struggle of the human heart and mind that does not require external agency.</w:t>
      </w:r>
      <w:r w:rsidRPr="0092682A">
        <w:rPr>
          <w:rFonts w:ascii="Times New Roman" w:eastAsia="Calibri" w:hAnsi="Times New Roman" w:cs="Times New Roman"/>
          <w:sz w:val="24"/>
          <w:vertAlign w:val="superscript"/>
        </w:rPr>
        <w:footnoteReference w:id="29"/>
      </w:r>
      <w:r w:rsidRPr="0092682A">
        <w:rPr>
          <w:rFonts w:ascii="Times New Roman" w:eastAsia="Calibri" w:hAnsi="Times New Roman" w:cs="Times New Roman"/>
          <w:sz w:val="24"/>
        </w:rPr>
        <w:t xml:space="preserve"> Affliction by evil spirits and deliverance from </w:t>
      </w:r>
      <w:r w:rsidRPr="0092682A">
        <w:rPr>
          <w:rFonts w:ascii="Times New Roman" w:eastAsia="Calibri" w:hAnsi="Times New Roman" w:cs="Times New Roman"/>
          <w:sz w:val="24"/>
        </w:rPr>
        <w:lastRenderedPageBreak/>
        <w:t>them is a matter of personal conviction, not ‘scientific’ reality.</w:t>
      </w:r>
      <w:r w:rsidRPr="0092682A">
        <w:rPr>
          <w:rFonts w:ascii="Times New Roman" w:eastAsia="Calibri" w:hAnsi="Times New Roman" w:cs="Times New Roman"/>
          <w:sz w:val="24"/>
          <w:vertAlign w:val="superscript"/>
        </w:rPr>
        <w:footnoteReference w:id="30"/>
      </w:r>
      <w:r w:rsidRPr="0092682A">
        <w:rPr>
          <w:rFonts w:ascii="Times New Roman" w:eastAsia="Calibri" w:hAnsi="Times New Roman" w:cs="Times New Roman"/>
          <w:sz w:val="24"/>
        </w:rPr>
        <w:t xml:space="preserve">  ‘Demonic’ is a term that has come to mean extreme evil and suffering.  The devil is more commonly understood to be a metaphor or a personification of evil, rather than a real spiritual entity.</w:t>
      </w:r>
      <w:r w:rsidRPr="0092682A">
        <w:rPr>
          <w:rFonts w:ascii="Times New Roman" w:eastAsia="Calibri" w:hAnsi="Times New Roman" w:cs="Times New Roman"/>
          <w:sz w:val="24"/>
          <w:vertAlign w:val="superscript"/>
        </w:rPr>
        <w:footnoteReference w:id="31"/>
      </w:r>
      <w:r w:rsidRPr="0092682A">
        <w:rPr>
          <w:rFonts w:ascii="Times New Roman" w:eastAsia="Calibri" w:hAnsi="Times New Roman" w:cs="Times New Roman"/>
          <w:sz w:val="24"/>
        </w:rPr>
        <w:t xml:space="preserve"> </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Nonetheless, few skeptical theologians will deny categorically the non-existence of an evil spirit; rather they say that it cannot be proved conclusively from Revelation nor from the point of view of the natural sciences.</w:t>
      </w:r>
      <w:r w:rsidRPr="0092682A">
        <w:rPr>
          <w:rFonts w:ascii="Times New Roman" w:eastAsia="Calibri" w:hAnsi="Times New Roman" w:cs="Times New Roman"/>
          <w:sz w:val="24"/>
          <w:vertAlign w:val="superscript"/>
        </w:rPr>
        <w:footnoteReference w:id="32"/>
      </w:r>
      <w:r w:rsidRPr="0092682A">
        <w:rPr>
          <w:rFonts w:ascii="Times New Roman" w:eastAsia="Calibri" w:hAnsi="Times New Roman" w:cs="Times New Roman"/>
          <w:sz w:val="24"/>
        </w:rPr>
        <w:t xml:space="preserve"> Michael Ramsay has commented, “It is arbitrary to assume that we human beings are the only rational beings, knowing good and evil, in the universe, and it seems to me a reasonable assumption that there are, outside the human sphere, beings who can do good and evil.” </w:t>
      </w:r>
      <w:r w:rsidRPr="0092682A">
        <w:rPr>
          <w:rFonts w:ascii="Times New Roman" w:eastAsia="Calibri" w:hAnsi="Times New Roman" w:cs="Times New Roman"/>
          <w:sz w:val="24"/>
          <w:vertAlign w:val="superscript"/>
        </w:rPr>
        <w:footnoteReference w:id="33"/>
      </w:r>
    </w:p>
    <w:p w:rsidR="0092682A" w:rsidRPr="0092682A" w:rsidRDefault="0092682A" w:rsidP="0092682A">
      <w:pPr>
        <w:spacing w:after="0" w:line="480" w:lineRule="auto"/>
        <w:jc w:val="both"/>
        <w:rPr>
          <w:rFonts w:ascii="Times New Roman" w:eastAsia="Calibri" w:hAnsi="Times New Roman" w:cs="Times New Roman"/>
          <w:sz w:val="24"/>
        </w:rPr>
      </w:pPr>
    </w:p>
    <w:p w:rsidR="00C879E5" w:rsidRDefault="00C879E5" w:rsidP="00C879E5">
      <w:pPr>
        <w:spacing w:after="0" w:line="480" w:lineRule="auto"/>
        <w:jc w:val="both"/>
        <w:rPr>
          <w:rFonts w:ascii="Times New Roman" w:eastAsia="Calibri" w:hAnsi="Times New Roman" w:cs="Times New Roman"/>
          <w:sz w:val="24"/>
        </w:rPr>
      </w:pPr>
      <w:r>
        <w:rPr>
          <w:rFonts w:ascii="Times New Roman" w:eastAsia="Calibri" w:hAnsi="Times New Roman" w:cs="Times New Roman"/>
          <w:sz w:val="24"/>
        </w:rPr>
        <w:t>M</w:t>
      </w:r>
      <w:r w:rsidR="0092682A" w:rsidRPr="0092682A">
        <w:rPr>
          <w:rFonts w:ascii="Times New Roman" w:eastAsia="Calibri" w:hAnsi="Times New Roman" w:cs="Times New Roman"/>
          <w:sz w:val="24"/>
        </w:rPr>
        <w:t xml:space="preserve">odern philosophical ideas about evil have not been able to replace the Christian belief in and the experience of entities such as evil spirits. </w:t>
      </w:r>
      <w:r w:rsidRPr="00C879E5">
        <w:rPr>
          <w:rFonts w:ascii="Times New Roman" w:eastAsia="Calibri" w:hAnsi="Times New Roman" w:cs="Times New Roman"/>
          <w:sz w:val="24"/>
        </w:rPr>
        <w:t xml:space="preserve">The Christian faith puts human </w:t>
      </w:r>
      <w:r w:rsidRPr="00C879E5">
        <w:rPr>
          <w:rFonts w:ascii="Times New Roman" w:eastAsia="Calibri" w:hAnsi="Times New Roman" w:cs="Times New Roman"/>
          <w:sz w:val="24"/>
        </w:rPr>
        <w:lastRenderedPageBreak/>
        <w:t>existence in the context of a cosmic battle against the powers of darkness.</w:t>
      </w:r>
      <w:r w:rsidRPr="00C879E5">
        <w:rPr>
          <w:rFonts w:ascii="Times New Roman" w:eastAsia="Calibri" w:hAnsi="Times New Roman" w:cs="Times New Roman"/>
          <w:sz w:val="24"/>
          <w:vertAlign w:val="superscript"/>
        </w:rPr>
        <w:footnoteReference w:id="34"/>
      </w:r>
      <w:r w:rsidRPr="00C879E5">
        <w:rPr>
          <w:rFonts w:ascii="Times New Roman" w:eastAsia="Calibri" w:hAnsi="Times New Roman" w:cs="Times New Roman"/>
          <w:sz w:val="24"/>
        </w:rPr>
        <w:t xml:space="preserve"> As with the existence of evil in general, the existence of any creatures of evil in the universe is a mystery to the human mind.</w:t>
      </w:r>
      <w:r w:rsidRPr="00C879E5">
        <w:rPr>
          <w:rFonts w:ascii="Times New Roman" w:eastAsia="Calibri" w:hAnsi="Times New Roman" w:cs="Times New Roman"/>
          <w:sz w:val="24"/>
          <w:vertAlign w:val="superscript"/>
        </w:rPr>
        <w:footnoteReference w:id="35"/>
      </w:r>
      <w:r w:rsidRPr="00C879E5">
        <w:rPr>
          <w:rFonts w:ascii="Times New Roman" w:eastAsia="Calibri" w:hAnsi="Times New Roman" w:cs="Times New Roman"/>
          <w:sz w:val="24"/>
        </w:rPr>
        <w:t xml:space="preserve"> </w:t>
      </w:r>
      <w:r>
        <w:rPr>
          <w:rFonts w:ascii="Times New Roman" w:eastAsia="Calibri" w:hAnsi="Times New Roman" w:cs="Times New Roman"/>
          <w:sz w:val="24"/>
        </w:rPr>
        <w:t>The ministry of deliverance has its place in this theological context.</w:t>
      </w:r>
    </w:p>
    <w:p w:rsidR="00C879E5" w:rsidRPr="00C879E5" w:rsidRDefault="00C879E5" w:rsidP="00C879E5">
      <w:pPr>
        <w:spacing w:after="0" w:line="480" w:lineRule="auto"/>
        <w:jc w:val="both"/>
        <w:rPr>
          <w:rFonts w:ascii="Times New Roman" w:eastAsia="Calibri" w:hAnsi="Times New Roman" w:cs="Times New Roman"/>
          <w:sz w:val="24"/>
        </w:rPr>
      </w:pPr>
    </w:p>
    <w:p w:rsid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 xml:space="preserve">In the next section of this paper I will examine the basis of belief in </w:t>
      </w:r>
      <w:r w:rsidR="00FB1FF6">
        <w:rPr>
          <w:rFonts w:ascii="Times New Roman" w:eastAsia="Calibri" w:hAnsi="Times New Roman" w:cs="Times New Roman"/>
          <w:sz w:val="24"/>
        </w:rPr>
        <w:t>Satan and d</w:t>
      </w:r>
      <w:r w:rsidR="00C879E5">
        <w:rPr>
          <w:rFonts w:ascii="Times New Roman" w:eastAsia="Calibri" w:hAnsi="Times New Roman" w:cs="Times New Roman"/>
          <w:sz w:val="24"/>
        </w:rPr>
        <w:t xml:space="preserve">emons from </w:t>
      </w:r>
      <w:r w:rsidRPr="0092682A">
        <w:rPr>
          <w:rFonts w:ascii="Times New Roman" w:eastAsia="Calibri" w:hAnsi="Times New Roman" w:cs="Times New Roman"/>
          <w:sz w:val="24"/>
        </w:rPr>
        <w:t>Scripture a</w:t>
      </w:r>
      <w:r w:rsidR="00C879E5">
        <w:rPr>
          <w:rFonts w:ascii="Times New Roman" w:eastAsia="Calibri" w:hAnsi="Times New Roman" w:cs="Times New Roman"/>
          <w:sz w:val="24"/>
        </w:rPr>
        <w:t>nd Church T</w:t>
      </w:r>
      <w:r w:rsidRPr="0092682A">
        <w:rPr>
          <w:rFonts w:ascii="Times New Roman" w:eastAsia="Calibri" w:hAnsi="Times New Roman" w:cs="Times New Roman"/>
          <w:sz w:val="24"/>
        </w:rPr>
        <w:t xml:space="preserve">radition, and in </w:t>
      </w:r>
      <w:r w:rsidR="00C879E5">
        <w:rPr>
          <w:rFonts w:ascii="Times New Roman" w:eastAsia="Calibri" w:hAnsi="Times New Roman" w:cs="Times New Roman"/>
          <w:sz w:val="24"/>
        </w:rPr>
        <w:t xml:space="preserve">a </w:t>
      </w:r>
      <w:r w:rsidR="00FB1FF6">
        <w:rPr>
          <w:rFonts w:ascii="Times New Roman" w:eastAsia="Calibri" w:hAnsi="Times New Roman" w:cs="Times New Roman"/>
          <w:sz w:val="24"/>
        </w:rPr>
        <w:t>later</w:t>
      </w:r>
      <w:r w:rsidR="00C879E5">
        <w:rPr>
          <w:rFonts w:ascii="Times New Roman" w:eastAsia="Calibri" w:hAnsi="Times New Roman" w:cs="Times New Roman"/>
          <w:sz w:val="24"/>
        </w:rPr>
        <w:t xml:space="preserve"> section</w:t>
      </w:r>
      <w:r w:rsidRPr="0092682A">
        <w:rPr>
          <w:rFonts w:ascii="Times New Roman" w:eastAsia="Calibri" w:hAnsi="Times New Roman" w:cs="Times New Roman"/>
          <w:sz w:val="24"/>
        </w:rPr>
        <w:t xml:space="preserve"> I will explore the contribution of </w:t>
      </w:r>
      <w:r w:rsidR="00C879E5">
        <w:rPr>
          <w:rFonts w:ascii="Times New Roman" w:eastAsia="Calibri" w:hAnsi="Times New Roman" w:cs="Times New Roman"/>
          <w:sz w:val="24"/>
        </w:rPr>
        <w:t xml:space="preserve">the field of </w:t>
      </w:r>
      <w:r w:rsidRPr="0092682A">
        <w:rPr>
          <w:rFonts w:ascii="Times New Roman" w:eastAsia="Calibri" w:hAnsi="Times New Roman" w:cs="Times New Roman"/>
          <w:sz w:val="24"/>
        </w:rPr>
        <w:t>psychology to this debate.</w:t>
      </w:r>
    </w:p>
    <w:p w:rsidR="00FB1FF6" w:rsidRPr="00C879E5" w:rsidRDefault="00FB1FF6" w:rsidP="0092682A">
      <w:pPr>
        <w:spacing w:after="0" w:line="480" w:lineRule="auto"/>
        <w:jc w:val="both"/>
        <w:rPr>
          <w:rFonts w:ascii="Times New Roman" w:eastAsia="Calibri" w:hAnsi="Times New Roman" w:cs="Times New Roman"/>
          <w:sz w:val="24"/>
        </w:rPr>
      </w:pPr>
    </w:p>
    <w:p w:rsidR="0092682A" w:rsidRPr="0092682A" w:rsidRDefault="00B44903" w:rsidP="00B44903">
      <w:pPr>
        <w:spacing w:after="0" w:line="480" w:lineRule="auto"/>
        <w:ind w:firstLine="720"/>
        <w:jc w:val="both"/>
        <w:rPr>
          <w:rFonts w:ascii="Times New Roman" w:eastAsia="Calibri" w:hAnsi="Times New Roman" w:cs="Times New Roman"/>
          <w:b/>
          <w:sz w:val="24"/>
        </w:rPr>
      </w:pPr>
      <w:r>
        <w:rPr>
          <w:rFonts w:ascii="Times New Roman" w:eastAsia="Calibri" w:hAnsi="Times New Roman" w:cs="Times New Roman"/>
          <w:b/>
          <w:sz w:val="24"/>
        </w:rPr>
        <w:t>ii) A</w:t>
      </w:r>
      <w:r w:rsidR="0092682A" w:rsidRPr="0092682A">
        <w:rPr>
          <w:rFonts w:ascii="Times New Roman" w:eastAsia="Calibri" w:hAnsi="Times New Roman" w:cs="Times New Roman"/>
          <w:b/>
          <w:sz w:val="24"/>
        </w:rPr>
        <w:t xml:space="preserve">rguments from Scripture. </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C879E5" w:rsidP="0092682A">
      <w:pPr>
        <w:spacing w:after="0" w:line="480" w:lineRule="auto"/>
        <w:jc w:val="both"/>
        <w:rPr>
          <w:rFonts w:ascii="Times New Roman" w:eastAsia="Calibri" w:hAnsi="Times New Roman" w:cs="Times New Roman"/>
          <w:sz w:val="24"/>
        </w:rPr>
      </w:pPr>
      <w:r>
        <w:rPr>
          <w:rFonts w:ascii="Times New Roman" w:eastAsia="Calibri" w:hAnsi="Times New Roman" w:cs="Times New Roman"/>
          <w:sz w:val="24"/>
        </w:rPr>
        <w:t>T</w:t>
      </w:r>
      <w:r w:rsidR="0092682A" w:rsidRPr="0092682A">
        <w:rPr>
          <w:rFonts w:ascii="Times New Roman" w:eastAsia="Calibri" w:hAnsi="Times New Roman" w:cs="Times New Roman"/>
          <w:sz w:val="24"/>
        </w:rPr>
        <w:t xml:space="preserve">he data presented in Jewish and Christian Scriptures, both canonical and apocryphal, </w:t>
      </w:r>
      <w:r>
        <w:rPr>
          <w:rFonts w:ascii="Times New Roman" w:eastAsia="Calibri" w:hAnsi="Times New Roman" w:cs="Times New Roman"/>
          <w:sz w:val="24"/>
        </w:rPr>
        <w:t>is the basis of</w:t>
      </w:r>
      <w:r w:rsidR="0092682A" w:rsidRPr="0092682A">
        <w:rPr>
          <w:rFonts w:ascii="Times New Roman" w:eastAsia="Calibri" w:hAnsi="Times New Roman" w:cs="Times New Roman"/>
          <w:sz w:val="24"/>
        </w:rPr>
        <w:t xml:space="preserve"> much speculation and theorizing about the devil and evil spirits, and</w:t>
      </w:r>
      <w:r>
        <w:rPr>
          <w:rFonts w:ascii="Times New Roman" w:eastAsia="Calibri" w:hAnsi="Times New Roman" w:cs="Times New Roman"/>
          <w:sz w:val="24"/>
        </w:rPr>
        <w:t xml:space="preserve"> of exorcism and</w:t>
      </w:r>
      <w:r w:rsidR="0092682A" w:rsidRPr="0092682A">
        <w:rPr>
          <w:rFonts w:ascii="Times New Roman" w:eastAsia="Calibri" w:hAnsi="Times New Roman" w:cs="Times New Roman"/>
          <w:sz w:val="24"/>
        </w:rPr>
        <w:t xml:space="preserve"> delivera</w:t>
      </w:r>
      <w:r>
        <w:rPr>
          <w:rFonts w:ascii="Times New Roman" w:eastAsia="Calibri" w:hAnsi="Times New Roman" w:cs="Times New Roman"/>
          <w:sz w:val="24"/>
        </w:rPr>
        <w:t>nce ministry</w:t>
      </w:r>
      <w:r w:rsidR="0092682A" w:rsidRPr="0092682A">
        <w:rPr>
          <w:rFonts w:ascii="Times New Roman" w:eastAsia="Calibri" w:hAnsi="Times New Roman" w:cs="Times New Roman"/>
          <w:sz w:val="24"/>
        </w:rPr>
        <w:t>. Much has been written about the evidence for (evil) spirits in Scripture so here I will merely outline the arguments and refer the reader to more detailed studies.</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 xml:space="preserve">Denis Hamm states clearly: “Theories of the origin and structure of the demonic world do not exist in the canonical Christian Scriptures. The existence and activity of the devil and his demons is, however, pre-supposed.” </w:t>
      </w:r>
      <w:r w:rsidRPr="0092682A">
        <w:rPr>
          <w:rFonts w:ascii="Times New Roman" w:eastAsia="Calibri" w:hAnsi="Times New Roman" w:cs="Times New Roman"/>
          <w:sz w:val="24"/>
          <w:vertAlign w:val="superscript"/>
        </w:rPr>
        <w:footnoteReference w:id="36"/>
      </w:r>
      <w:r w:rsidRPr="0092682A">
        <w:rPr>
          <w:rFonts w:ascii="Times New Roman" w:eastAsia="Calibri" w:hAnsi="Times New Roman" w:cs="Times New Roman"/>
          <w:sz w:val="24"/>
        </w:rPr>
        <w:t xml:space="preserve">  Parts of the Hebrew Scriptures witness to </w:t>
      </w:r>
      <w:r w:rsidRPr="0092682A">
        <w:rPr>
          <w:rFonts w:ascii="Times New Roman" w:eastAsia="Calibri" w:hAnsi="Times New Roman" w:cs="Times New Roman"/>
          <w:sz w:val="24"/>
        </w:rPr>
        <w:lastRenderedPageBreak/>
        <w:t>the existence of angels as spiritual beings that serve God and humanity but there is little indication of the existence of evil spirits in these texts.  ‘Satan’ is a Hebrew term that means ‘accuser’ or ‘adversary’. ‘</w:t>
      </w:r>
      <w:proofErr w:type="spellStart"/>
      <w:r w:rsidRPr="0092682A">
        <w:rPr>
          <w:rFonts w:ascii="Times New Roman" w:eastAsia="Calibri" w:hAnsi="Times New Roman" w:cs="Times New Roman"/>
          <w:sz w:val="24"/>
        </w:rPr>
        <w:t>Diabolos</w:t>
      </w:r>
      <w:proofErr w:type="spellEnd"/>
      <w:r w:rsidRPr="0092682A">
        <w:rPr>
          <w:rFonts w:ascii="Times New Roman" w:eastAsia="Calibri" w:hAnsi="Times New Roman" w:cs="Times New Roman"/>
          <w:sz w:val="24"/>
        </w:rPr>
        <w:t>’ is the Greek translation of that term. This figure is not understood to be any kind of evil entity in opposition to God, but rather an angel who works for God by testing God’s people (Num 22, Job, Ps 109:6, Zech 3).</w:t>
      </w:r>
      <w:r w:rsidRPr="0092682A">
        <w:rPr>
          <w:rFonts w:ascii="Times New Roman" w:eastAsia="Calibri" w:hAnsi="Times New Roman" w:cs="Times New Roman"/>
          <w:sz w:val="24"/>
          <w:vertAlign w:val="superscript"/>
        </w:rPr>
        <w:footnoteReference w:id="37"/>
      </w:r>
      <w:r w:rsidRPr="0092682A">
        <w:rPr>
          <w:rFonts w:ascii="Times New Roman" w:eastAsia="Calibri" w:hAnsi="Times New Roman" w:cs="Times New Roman"/>
          <w:sz w:val="24"/>
        </w:rPr>
        <w:t xml:space="preserve">  </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Only in the few centuries before the time of Jesus did belief in evil spirits become prevalent among the Jews.</w:t>
      </w:r>
      <w:r w:rsidRPr="0092682A">
        <w:rPr>
          <w:rFonts w:ascii="Times New Roman" w:eastAsia="Calibri" w:hAnsi="Times New Roman" w:cs="Times New Roman"/>
          <w:sz w:val="24"/>
          <w:vertAlign w:val="superscript"/>
        </w:rPr>
        <w:footnoteReference w:id="38"/>
      </w:r>
      <w:r w:rsidRPr="0092682A">
        <w:rPr>
          <w:rFonts w:ascii="Times New Roman" w:eastAsia="Calibri" w:hAnsi="Times New Roman" w:cs="Times New Roman"/>
          <w:sz w:val="24"/>
        </w:rPr>
        <w:t xml:space="preserve"> Most scholars attribute this to the influence of the religious beliefs of the dominant culture of Babylon at the time when the Jews lived among them in Exile.</w:t>
      </w:r>
      <w:r w:rsidRPr="0092682A">
        <w:rPr>
          <w:rFonts w:ascii="Times New Roman" w:eastAsia="Calibri" w:hAnsi="Times New Roman" w:cs="Times New Roman"/>
          <w:sz w:val="24"/>
          <w:vertAlign w:val="superscript"/>
        </w:rPr>
        <w:footnoteReference w:id="39"/>
      </w:r>
      <w:r w:rsidRPr="0092682A">
        <w:rPr>
          <w:rFonts w:ascii="Times New Roman" w:eastAsia="Calibri" w:hAnsi="Times New Roman" w:cs="Times New Roman"/>
          <w:sz w:val="24"/>
        </w:rPr>
        <w:t xml:space="preserve"> The later books of the Hebrew Scriptures, such as Daniel and Tobit, and the Intertestamental literature both provide evidence for the popular belief in evil spirits (Daniel 10, Tobit 6, Enoch, Jubilees, Assumption of Moses, The Martyrdom and Ascension of Isaiah, and the Books of Adam and Eve).</w:t>
      </w:r>
      <w:r w:rsidRPr="0092682A">
        <w:rPr>
          <w:rFonts w:ascii="Times New Roman" w:eastAsia="Calibri" w:hAnsi="Times New Roman" w:cs="Times New Roman"/>
          <w:sz w:val="24"/>
          <w:vertAlign w:val="superscript"/>
        </w:rPr>
        <w:footnoteReference w:id="40"/>
      </w:r>
      <w:r w:rsidRPr="0092682A">
        <w:rPr>
          <w:rFonts w:ascii="Times New Roman" w:eastAsia="Calibri" w:hAnsi="Times New Roman" w:cs="Times New Roman"/>
          <w:sz w:val="24"/>
        </w:rPr>
        <w:t xml:space="preserve"> </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lastRenderedPageBreak/>
        <w:t xml:space="preserve">By the time of Jesus there is evidence from religious and secular texts such as </w:t>
      </w:r>
      <w:r w:rsidRPr="0092682A">
        <w:rPr>
          <w:rFonts w:ascii="Times New Roman" w:eastAsia="Calibri" w:hAnsi="Times New Roman" w:cs="Times New Roman"/>
          <w:i/>
          <w:sz w:val="24"/>
        </w:rPr>
        <w:t xml:space="preserve">The Life of </w:t>
      </w:r>
      <w:proofErr w:type="spellStart"/>
      <w:r w:rsidRPr="0092682A">
        <w:rPr>
          <w:rFonts w:ascii="Times New Roman" w:eastAsia="Calibri" w:hAnsi="Times New Roman" w:cs="Times New Roman"/>
          <w:i/>
          <w:sz w:val="24"/>
        </w:rPr>
        <w:t>Appolonius</w:t>
      </w:r>
      <w:proofErr w:type="spellEnd"/>
      <w:r w:rsidRPr="0092682A">
        <w:rPr>
          <w:rFonts w:ascii="Times New Roman" w:eastAsia="Calibri" w:hAnsi="Times New Roman" w:cs="Times New Roman"/>
          <w:sz w:val="24"/>
        </w:rPr>
        <w:t xml:space="preserve"> and the works of Josephus that belief in the activity of spirits for ill or for good was widespread in the Mediterranean world.</w:t>
      </w:r>
      <w:r w:rsidRPr="0092682A">
        <w:rPr>
          <w:rFonts w:ascii="Times New Roman" w:eastAsia="Calibri" w:hAnsi="Times New Roman" w:cs="Times New Roman"/>
          <w:sz w:val="24"/>
          <w:vertAlign w:val="superscript"/>
        </w:rPr>
        <w:footnoteReference w:id="41"/>
      </w:r>
      <w:r w:rsidRPr="0092682A">
        <w:rPr>
          <w:rFonts w:ascii="Times New Roman" w:eastAsia="Calibri" w:hAnsi="Times New Roman" w:cs="Times New Roman"/>
          <w:sz w:val="24"/>
        </w:rPr>
        <w:t xml:space="preserve"> But not all people believed in spirits, good or bad.</w:t>
      </w:r>
      <w:r w:rsidRPr="0092682A">
        <w:rPr>
          <w:rFonts w:ascii="Times New Roman" w:eastAsia="Calibri" w:hAnsi="Times New Roman" w:cs="Times New Roman"/>
          <w:sz w:val="24"/>
          <w:vertAlign w:val="superscript"/>
        </w:rPr>
        <w:footnoteReference w:id="42"/>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6F7465">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 xml:space="preserve">The writers of the synoptic Gospels give both general summaries of Jesus’ healing and driving out </w:t>
      </w:r>
      <w:r w:rsidR="00C879E5">
        <w:rPr>
          <w:rFonts w:ascii="Times New Roman" w:eastAsia="Calibri" w:hAnsi="Times New Roman" w:cs="Times New Roman"/>
          <w:sz w:val="24"/>
        </w:rPr>
        <w:t xml:space="preserve">of </w:t>
      </w:r>
      <w:r w:rsidR="007930FA">
        <w:rPr>
          <w:rFonts w:ascii="Times New Roman" w:eastAsia="Calibri" w:hAnsi="Times New Roman" w:cs="Times New Roman"/>
          <w:sz w:val="24"/>
        </w:rPr>
        <w:t>demons (Mt 4: 24, 8:16; Mk 1:32, 34, 39, 3:11, 6:13; Lk 4:4,</w:t>
      </w:r>
      <w:r w:rsidRPr="0092682A">
        <w:rPr>
          <w:rFonts w:ascii="Times New Roman" w:eastAsia="Calibri" w:hAnsi="Times New Roman" w:cs="Times New Roman"/>
          <w:sz w:val="24"/>
        </w:rPr>
        <w:t xml:space="preserve"> </w:t>
      </w:r>
      <w:r w:rsidR="007930FA">
        <w:rPr>
          <w:rFonts w:ascii="Times New Roman" w:eastAsia="Calibri" w:hAnsi="Times New Roman" w:cs="Times New Roman"/>
          <w:sz w:val="24"/>
        </w:rPr>
        <w:t>6:18,</w:t>
      </w:r>
      <w:r w:rsidRPr="0092682A">
        <w:rPr>
          <w:rFonts w:ascii="Times New Roman" w:eastAsia="Calibri" w:hAnsi="Times New Roman" w:cs="Times New Roman"/>
          <w:sz w:val="24"/>
        </w:rPr>
        <w:t xml:space="preserve"> 7:21), and also specific accounts of Jesus addressing evil spirits and delivering people from them with a few words. There are an agreed number of stories that demonstrate Jesus at work in driving out spirits</w:t>
      </w:r>
      <w:r w:rsidR="00B44903" w:rsidRPr="0092682A">
        <w:rPr>
          <w:rFonts w:ascii="Times New Roman" w:eastAsia="Calibri" w:hAnsi="Times New Roman" w:cs="Times New Roman"/>
          <w:sz w:val="24"/>
        </w:rPr>
        <w:t>; there</w:t>
      </w:r>
      <w:r w:rsidRPr="0092682A">
        <w:rPr>
          <w:rFonts w:ascii="Times New Roman" w:eastAsia="Calibri" w:hAnsi="Times New Roman" w:cs="Times New Roman"/>
          <w:sz w:val="24"/>
        </w:rPr>
        <w:t xml:space="preserve"> is no complete agreement about which stories can be identified </w:t>
      </w:r>
      <w:r w:rsidR="00B44903" w:rsidRPr="0092682A">
        <w:rPr>
          <w:rFonts w:ascii="Times New Roman" w:eastAsia="Calibri" w:hAnsi="Times New Roman" w:cs="Times New Roman"/>
          <w:sz w:val="24"/>
        </w:rPr>
        <w:t>as exorcisms</w:t>
      </w:r>
      <w:r w:rsidRPr="0092682A">
        <w:rPr>
          <w:rFonts w:ascii="Times New Roman" w:eastAsia="Calibri" w:hAnsi="Times New Roman" w:cs="Times New Roman"/>
          <w:sz w:val="24"/>
        </w:rPr>
        <w:t xml:space="preserve"> and which as acts of deliverance.</w:t>
      </w:r>
      <w:r w:rsidRPr="0092682A">
        <w:rPr>
          <w:rFonts w:ascii="Times New Roman" w:eastAsia="Calibri" w:hAnsi="Times New Roman" w:cs="Times New Roman"/>
          <w:sz w:val="24"/>
          <w:vertAlign w:val="superscript"/>
        </w:rPr>
        <w:footnoteReference w:id="43"/>
      </w:r>
      <w:r w:rsidRPr="0092682A">
        <w:rPr>
          <w:rFonts w:ascii="Times New Roman" w:eastAsia="Calibri" w:hAnsi="Times New Roman" w:cs="Times New Roman"/>
          <w:sz w:val="24"/>
        </w:rPr>
        <w:t xml:space="preserve"> </w:t>
      </w:r>
      <w:proofErr w:type="spellStart"/>
      <w:r w:rsidRPr="0092682A">
        <w:rPr>
          <w:rFonts w:ascii="Times New Roman" w:eastAsia="Calibri" w:hAnsi="Times New Roman" w:cs="Times New Roman"/>
          <w:sz w:val="24"/>
        </w:rPr>
        <w:t>Twelftree</w:t>
      </w:r>
      <w:proofErr w:type="spellEnd"/>
      <w:r w:rsidRPr="0092682A">
        <w:rPr>
          <w:rFonts w:ascii="Times New Roman" w:eastAsia="Calibri" w:hAnsi="Times New Roman" w:cs="Times New Roman"/>
          <w:sz w:val="24"/>
        </w:rPr>
        <w:t xml:space="preserve"> shows how Luke gives particular prominence to the actions of Jesus as an exorcist.</w:t>
      </w:r>
      <w:r w:rsidRPr="0092682A">
        <w:rPr>
          <w:rFonts w:ascii="Times New Roman" w:eastAsia="Calibri" w:hAnsi="Times New Roman" w:cs="Times New Roman"/>
          <w:sz w:val="24"/>
          <w:vertAlign w:val="superscript"/>
        </w:rPr>
        <w:footnoteReference w:id="44"/>
      </w:r>
      <w:r w:rsidR="00C879E5">
        <w:rPr>
          <w:rFonts w:ascii="Times New Roman" w:eastAsia="Calibri" w:hAnsi="Times New Roman" w:cs="Times New Roman"/>
          <w:sz w:val="24"/>
        </w:rPr>
        <w:t xml:space="preserve"> </w:t>
      </w:r>
      <w:r w:rsidRPr="0092682A">
        <w:rPr>
          <w:rFonts w:ascii="Times New Roman" w:eastAsia="Calibri" w:hAnsi="Times New Roman" w:cs="Times New Roman"/>
          <w:sz w:val="24"/>
        </w:rPr>
        <w:t xml:space="preserve">The Gospel of John does not record any expulsions of demons by Jesus or even a summary description that includes these. For John, Jesus’ victory over evil is couched in terms of light and </w:t>
      </w:r>
      <w:r w:rsidRPr="0092682A">
        <w:rPr>
          <w:rFonts w:ascii="Times New Roman" w:eastAsia="Calibri" w:hAnsi="Times New Roman" w:cs="Times New Roman"/>
          <w:sz w:val="24"/>
        </w:rPr>
        <w:lastRenderedPageBreak/>
        <w:t>darkness: the death and resurrection of Jesus is the one event that frees all people from the</w:t>
      </w:r>
      <w:r w:rsidR="007930FA">
        <w:rPr>
          <w:rFonts w:ascii="Times New Roman" w:eastAsia="Calibri" w:hAnsi="Times New Roman" w:cs="Times New Roman"/>
          <w:sz w:val="24"/>
        </w:rPr>
        <w:t xml:space="preserve"> rule of the Evil one (</w:t>
      </w:r>
      <w:proofErr w:type="spellStart"/>
      <w:r w:rsidR="007930FA">
        <w:rPr>
          <w:rFonts w:ascii="Times New Roman" w:eastAsia="Calibri" w:hAnsi="Times New Roman" w:cs="Times New Roman"/>
          <w:sz w:val="24"/>
        </w:rPr>
        <w:t>Jn</w:t>
      </w:r>
      <w:proofErr w:type="spellEnd"/>
      <w:r w:rsidR="007930FA">
        <w:rPr>
          <w:rFonts w:ascii="Times New Roman" w:eastAsia="Calibri" w:hAnsi="Times New Roman" w:cs="Times New Roman"/>
          <w:sz w:val="24"/>
        </w:rPr>
        <w:t xml:space="preserve"> 12:31, 17: 15, 16,</w:t>
      </w:r>
      <w:r w:rsidRPr="0092682A">
        <w:rPr>
          <w:rFonts w:ascii="Times New Roman" w:eastAsia="Calibri" w:hAnsi="Times New Roman" w:cs="Times New Roman"/>
          <w:sz w:val="24"/>
        </w:rPr>
        <w:t xml:space="preserve"> 1 </w:t>
      </w:r>
      <w:proofErr w:type="spellStart"/>
      <w:r w:rsidRPr="0092682A">
        <w:rPr>
          <w:rFonts w:ascii="Times New Roman" w:eastAsia="Calibri" w:hAnsi="Times New Roman" w:cs="Times New Roman"/>
          <w:sz w:val="24"/>
        </w:rPr>
        <w:t>Jn</w:t>
      </w:r>
      <w:proofErr w:type="spellEnd"/>
      <w:r w:rsidRPr="0092682A">
        <w:rPr>
          <w:rFonts w:ascii="Times New Roman" w:eastAsia="Calibri" w:hAnsi="Times New Roman" w:cs="Times New Roman"/>
          <w:sz w:val="24"/>
        </w:rPr>
        <w:t xml:space="preserve"> 5:18-19).</w:t>
      </w:r>
      <w:r w:rsidRPr="0092682A">
        <w:rPr>
          <w:rFonts w:ascii="Times New Roman" w:eastAsia="Calibri" w:hAnsi="Times New Roman" w:cs="Times New Roman"/>
          <w:sz w:val="24"/>
          <w:vertAlign w:val="superscript"/>
        </w:rPr>
        <w:footnoteReference w:id="45"/>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 xml:space="preserve">The figure of ‘Satan’ or the Devil has its own place in the gospels. Satan is given many pejorative labels, </w:t>
      </w:r>
      <w:r w:rsidRPr="0092682A">
        <w:rPr>
          <w:rFonts w:ascii="Times New Roman" w:eastAsia="Calibri" w:hAnsi="Times New Roman" w:cs="Times New Roman"/>
          <w:sz w:val="24"/>
          <w:vertAlign w:val="superscript"/>
        </w:rPr>
        <w:footnoteReference w:id="46"/>
      </w:r>
      <w:r w:rsidRPr="0092682A">
        <w:rPr>
          <w:rFonts w:ascii="Times New Roman" w:eastAsia="Calibri" w:hAnsi="Times New Roman" w:cs="Times New Roman"/>
          <w:sz w:val="24"/>
        </w:rPr>
        <w:t xml:space="preserve"> and is most generally identified as the ruler of this world who is in opposition to the Kin</w:t>
      </w:r>
      <w:r w:rsidR="007930FA">
        <w:rPr>
          <w:rFonts w:ascii="Times New Roman" w:eastAsia="Calibri" w:hAnsi="Times New Roman" w:cs="Times New Roman"/>
          <w:sz w:val="24"/>
        </w:rPr>
        <w:t>gdom of God (</w:t>
      </w:r>
      <w:proofErr w:type="spellStart"/>
      <w:r w:rsidR="007930FA">
        <w:rPr>
          <w:rFonts w:ascii="Times New Roman" w:eastAsia="Calibri" w:hAnsi="Times New Roman" w:cs="Times New Roman"/>
          <w:sz w:val="24"/>
        </w:rPr>
        <w:t>Jn</w:t>
      </w:r>
      <w:proofErr w:type="spellEnd"/>
      <w:r w:rsidR="007930FA">
        <w:rPr>
          <w:rFonts w:ascii="Times New Roman" w:eastAsia="Calibri" w:hAnsi="Times New Roman" w:cs="Times New Roman"/>
          <w:sz w:val="24"/>
        </w:rPr>
        <w:t xml:space="preserve"> 21:31; Acts 26:</w:t>
      </w:r>
      <w:r w:rsidRPr="0092682A">
        <w:rPr>
          <w:rFonts w:ascii="Times New Roman" w:eastAsia="Calibri" w:hAnsi="Times New Roman" w:cs="Times New Roman"/>
          <w:sz w:val="24"/>
        </w:rPr>
        <w:t xml:space="preserve">18; </w:t>
      </w:r>
      <w:proofErr w:type="spellStart"/>
      <w:r w:rsidRPr="0092682A">
        <w:rPr>
          <w:rFonts w:ascii="Times New Roman" w:eastAsia="Calibri" w:hAnsi="Times New Roman" w:cs="Times New Roman"/>
          <w:sz w:val="24"/>
        </w:rPr>
        <w:t>Eph</w:t>
      </w:r>
      <w:proofErr w:type="spellEnd"/>
      <w:r w:rsidRPr="0092682A">
        <w:rPr>
          <w:rFonts w:ascii="Times New Roman" w:eastAsia="Calibri" w:hAnsi="Times New Roman" w:cs="Times New Roman"/>
          <w:sz w:val="24"/>
        </w:rPr>
        <w:t xml:space="preserve"> 2:2; 1 </w:t>
      </w:r>
      <w:proofErr w:type="spellStart"/>
      <w:r w:rsidRPr="0092682A">
        <w:rPr>
          <w:rFonts w:ascii="Times New Roman" w:eastAsia="Calibri" w:hAnsi="Times New Roman" w:cs="Times New Roman"/>
          <w:sz w:val="24"/>
        </w:rPr>
        <w:t>Jn</w:t>
      </w:r>
      <w:proofErr w:type="spellEnd"/>
      <w:r w:rsidRPr="0092682A">
        <w:rPr>
          <w:rFonts w:ascii="Times New Roman" w:eastAsia="Calibri" w:hAnsi="Times New Roman" w:cs="Times New Roman"/>
          <w:sz w:val="24"/>
        </w:rPr>
        <w:t xml:space="preserve"> 5:19). Satan tempts Jesus an</w:t>
      </w:r>
      <w:r w:rsidR="007930FA">
        <w:rPr>
          <w:rFonts w:ascii="Times New Roman" w:eastAsia="Calibri" w:hAnsi="Times New Roman" w:cs="Times New Roman"/>
          <w:sz w:val="24"/>
        </w:rPr>
        <w:t xml:space="preserve">d the disciples (Lk 4: 1-13; </w:t>
      </w:r>
      <w:proofErr w:type="gramStart"/>
      <w:r w:rsidR="007930FA">
        <w:rPr>
          <w:rFonts w:ascii="Times New Roman" w:eastAsia="Calibri" w:hAnsi="Times New Roman" w:cs="Times New Roman"/>
          <w:sz w:val="24"/>
        </w:rPr>
        <w:t>M</w:t>
      </w:r>
      <w:r w:rsidRPr="0092682A">
        <w:rPr>
          <w:rFonts w:ascii="Times New Roman" w:eastAsia="Calibri" w:hAnsi="Times New Roman" w:cs="Times New Roman"/>
          <w:sz w:val="24"/>
        </w:rPr>
        <w:t>t ;</w:t>
      </w:r>
      <w:proofErr w:type="gramEnd"/>
      <w:r w:rsidRPr="0092682A">
        <w:rPr>
          <w:rFonts w:ascii="Times New Roman" w:eastAsia="Calibri" w:hAnsi="Times New Roman" w:cs="Times New Roman"/>
          <w:sz w:val="24"/>
        </w:rPr>
        <w:t xml:space="preserve"> Mk ; Lk 22:31). While the New Testament connects sin, illness and death with the Devil, no demonisation or possession is ever directly attributed to his particular presence in a person.</w:t>
      </w:r>
      <w:r w:rsidRPr="0092682A">
        <w:rPr>
          <w:rFonts w:ascii="Times New Roman" w:eastAsia="Calibri" w:hAnsi="Times New Roman" w:cs="Times New Roman"/>
          <w:sz w:val="24"/>
          <w:vertAlign w:val="superscript"/>
        </w:rPr>
        <w:footnoteReference w:id="47"/>
      </w:r>
      <w:r w:rsidRPr="0092682A">
        <w:rPr>
          <w:rFonts w:ascii="Times New Roman" w:eastAsia="Calibri" w:hAnsi="Times New Roman" w:cs="Times New Roman"/>
          <w:sz w:val="24"/>
        </w:rPr>
        <w:t xml:space="preserve">  He is considered to be the </w:t>
      </w:r>
      <w:r w:rsidR="007930FA">
        <w:rPr>
          <w:rFonts w:ascii="Times New Roman" w:eastAsia="Calibri" w:hAnsi="Times New Roman" w:cs="Times New Roman"/>
          <w:sz w:val="24"/>
        </w:rPr>
        <w:t>‘chief’ of all evil spirits (M</w:t>
      </w:r>
      <w:r w:rsidRPr="0092682A">
        <w:rPr>
          <w:rFonts w:ascii="Times New Roman" w:eastAsia="Calibri" w:hAnsi="Times New Roman" w:cs="Times New Roman"/>
          <w:sz w:val="24"/>
        </w:rPr>
        <w:t xml:space="preserve">t 12:24). In the gospels the theme of the struggle with Satan is everywhere – healings, exorcisms, summaries and the </w:t>
      </w:r>
      <w:r w:rsidRPr="0092682A">
        <w:rPr>
          <w:rFonts w:ascii="Times New Roman" w:eastAsia="Calibri" w:hAnsi="Times New Roman" w:cs="Times New Roman"/>
          <w:i/>
          <w:sz w:val="24"/>
        </w:rPr>
        <w:t>logia</w:t>
      </w:r>
      <w:r w:rsidRPr="0092682A">
        <w:rPr>
          <w:rFonts w:ascii="Times New Roman" w:eastAsia="Calibri" w:hAnsi="Times New Roman" w:cs="Times New Roman"/>
          <w:sz w:val="24"/>
        </w:rPr>
        <w:t xml:space="preserve"> from Q. A number of scholars have argued for the historicity of the exorcisms without which the Gospels would lose their purpose.</w:t>
      </w:r>
      <w:r w:rsidRPr="0092682A">
        <w:rPr>
          <w:rFonts w:ascii="Times New Roman" w:eastAsia="Calibri" w:hAnsi="Times New Roman" w:cs="Times New Roman"/>
          <w:sz w:val="24"/>
          <w:vertAlign w:val="superscript"/>
        </w:rPr>
        <w:footnoteReference w:id="48"/>
      </w:r>
      <w:r w:rsidRPr="0092682A">
        <w:rPr>
          <w:rFonts w:ascii="Times New Roman" w:eastAsia="Calibri" w:hAnsi="Times New Roman" w:cs="Times New Roman"/>
          <w:sz w:val="24"/>
        </w:rPr>
        <w:t xml:space="preserve">  It has been argued that exorcisms play a more important part in the mission of Jesus than does the healing of bodily ills, because the essential liberation that </w:t>
      </w:r>
      <w:r w:rsidRPr="0092682A">
        <w:rPr>
          <w:rFonts w:ascii="Times New Roman" w:eastAsia="Calibri" w:hAnsi="Times New Roman" w:cs="Times New Roman"/>
          <w:sz w:val="24"/>
        </w:rPr>
        <w:lastRenderedPageBreak/>
        <w:t>he brings is freedom from sin and control of the Evil One. The victory of Jesus announces that Satan is retreating and his kingdom is collapsing.</w:t>
      </w:r>
      <w:r w:rsidRPr="0092682A">
        <w:rPr>
          <w:rFonts w:ascii="Times New Roman" w:eastAsia="Calibri" w:hAnsi="Times New Roman" w:cs="Times New Roman"/>
          <w:sz w:val="24"/>
          <w:vertAlign w:val="superscript"/>
        </w:rPr>
        <w:footnoteReference w:id="49"/>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Jesus commanded his disciples to continue with his ministry of healing and deliverance in his name which they did while he was alive and after his death and resurrection (</w:t>
      </w:r>
      <w:r w:rsidR="007930FA">
        <w:rPr>
          <w:rFonts w:ascii="Times New Roman" w:eastAsia="Calibri" w:hAnsi="Times New Roman" w:cs="Times New Roman"/>
          <w:sz w:val="24"/>
        </w:rPr>
        <w:t>Mk 6:13, 16:17; Lk 10:17-20; M</w:t>
      </w:r>
      <w:r w:rsidRPr="0092682A">
        <w:rPr>
          <w:rFonts w:ascii="Times New Roman" w:eastAsia="Calibri" w:hAnsi="Times New Roman" w:cs="Times New Roman"/>
          <w:sz w:val="24"/>
        </w:rPr>
        <w:t>t 10:1,</w:t>
      </w:r>
      <w:r w:rsidR="00C879E5">
        <w:rPr>
          <w:rFonts w:ascii="Times New Roman" w:eastAsia="Calibri" w:hAnsi="Times New Roman" w:cs="Times New Roman"/>
          <w:sz w:val="24"/>
        </w:rPr>
        <w:t xml:space="preserve"> </w:t>
      </w:r>
      <w:r w:rsidRPr="0092682A">
        <w:rPr>
          <w:rFonts w:ascii="Times New Roman" w:eastAsia="Calibri" w:hAnsi="Times New Roman" w:cs="Times New Roman"/>
          <w:sz w:val="24"/>
        </w:rPr>
        <w:t>8). Their ministry of this type is r</w:t>
      </w:r>
      <w:r w:rsidR="007930FA">
        <w:rPr>
          <w:rFonts w:ascii="Times New Roman" w:eastAsia="Calibri" w:hAnsi="Times New Roman" w:cs="Times New Roman"/>
          <w:sz w:val="24"/>
        </w:rPr>
        <w:t>ecorded in the Book of Acts (3:1-10; 5:16, 8:6-7, 10:12,</w:t>
      </w:r>
      <w:r w:rsidRPr="0092682A">
        <w:rPr>
          <w:rFonts w:ascii="Times New Roman" w:eastAsia="Calibri" w:hAnsi="Times New Roman" w:cs="Times New Roman"/>
          <w:sz w:val="24"/>
        </w:rPr>
        <w:t xml:space="preserve"> 19:11-12).</w:t>
      </w:r>
      <w:r w:rsidRPr="0092682A">
        <w:rPr>
          <w:rFonts w:ascii="Times New Roman" w:eastAsia="Calibri" w:hAnsi="Times New Roman" w:cs="Times New Roman"/>
          <w:sz w:val="24"/>
          <w:vertAlign w:val="superscript"/>
        </w:rPr>
        <w:footnoteReference w:id="50"/>
      </w:r>
      <w:r w:rsidR="00C879E5">
        <w:rPr>
          <w:rFonts w:ascii="Times New Roman" w:eastAsia="Calibri" w:hAnsi="Times New Roman" w:cs="Times New Roman"/>
          <w:sz w:val="24"/>
        </w:rPr>
        <w:t xml:space="preserve"> </w:t>
      </w:r>
      <w:r w:rsidRPr="0092682A">
        <w:rPr>
          <w:rFonts w:ascii="Times New Roman" w:eastAsia="Calibri" w:hAnsi="Times New Roman" w:cs="Times New Roman"/>
          <w:sz w:val="24"/>
        </w:rPr>
        <w:t>The Pauline literature of the early Church does not describe any specific accounts of personal demonisation or deliverance but it does reveal the mindset of Paul and the other contemporary writers who took seriously the presence and activity of demonic forces among the Christian and pagan communities.</w:t>
      </w:r>
      <w:r w:rsidRPr="0092682A">
        <w:rPr>
          <w:rFonts w:ascii="Times New Roman" w:eastAsia="Calibri" w:hAnsi="Times New Roman" w:cs="Times New Roman"/>
          <w:sz w:val="24"/>
          <w:vertAlign w:val="superscript"/>
        </w:rPr>
        <w:footnoteReference w:id="51"/>
      </w:r>
      <w:r w:rsidR="00C879E5">
        <w:rPr>
          <w:rFonts w:ascii="Times New Roman" w:eastAsia="Calibri" w:hAnsi="Times New Roman" w:cs="Times New Roman"/>
          <w:sz w:val="24"/>
        </w:rPr>
        <w:t xml:space="preserve"> </w:t>
      </w:r>
      <w:r w:rsidRPr="0092682A">
        <w:rPr>
          <w:rFonts w:ascii="Times New Roman" w:eastAsia="Calibri" w:hAnsi="Times New Roman" w:cs="Times New Roman"/>
          <w:sz w:val="24"/>
        </w:rPr>
        <w:t xml:space="preserve">The Book of Revelation uses the imagery of battle to depict the struggle between God and the devil, the ‘beast’, to encourage those Christians living under the </w:t>
      </w:r>
      <w:r w:rsidRPr="0092682A">
        <w:rPr>
          <w:rFonts w:ascii="Times New Roman" w:eastAsia="Calibri" w:hAnsi="Times New Roman" w:cs="Times New Roman"/>
          <w:sz w:val="24"/>
        </w:rPr>
        <w:lastRenderedPageBreak/>
        <w:t>persecution of the Romans.</w:t>
      </w:r>
      <w:r w:rsidRPr="0092682A">
        <w:rPr>
          <w:rFonts w:ascii="Times New Roman" w:eastAsia="Calibri" w:hAnsi="Times New Roman" w:cs="Times New Roman"/>
          <w:sz w:val="24"/>
          <w:vertAlign w:val="superscript"/>
        </w:rPr>
        <w:footnoteReference w:id="52"/>
      </w:r>
      <w:r w:rsidRPr="0092682A">
        <w:rPr>
          <w:rFonts w:ascii="Times New Roman" w:eastAsia="Calibri" w:hAnsi="Times New Roman" w:cs="Times New Roman"/>
          <w:sz w:val="24"/>
        </w:rPr>
        <w:t xml:space="preserve">  Satan is presented as the instrument of God’s punishment in the end times for those who failed to repent.</w:t>
      </w:r>
      <w:r w:rsidRPr="0092682A">
        <w:rPr>
          <w:rFonts w:ascii="Times New Roman" w:eastAsia="Calibri" w:hAnsi="Times New Roman" w:cs="Times New Roman"/>
          <w:sz w:val="24"/>
          <w:vertAlign w:val="superscript"/>
        </w:rPr>
        <w:footnoteReference w:id="53"/>
      </w:r>
    </w:p>
    <w:p w:rsidR="0092682A" w:rsidRPr="0092682A" w:rsidRDefault="0092682A" w:rsidP="0092682A">
      <w:pPr>
        <w:spacing w:after="0" w:line="480" w:lineRule="auto"/>
        <w:jc w:val="both"/>
        <w:rPr>
          <w:rFonts w:ascii="Times New Roman" w:eastAsia="Calibri" w:hAnsi="Times New Roman" w:cs="Times New Roman"/>
          <w:sz w:val="24"/>
        </w:rPr>
      </w:pPr>
    </w:p>
    <w:p w:rsidR="00153D13"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 xml:space="preserve">While there are </w:t>
      </w:r>
      <w:r w:rsidR="00C879E5">
        <w:rPr>
          <w:rFonts w:ascii="Times New Roman" w:eastAsia="Calibri" w:hAnsi="Times New Roman" w:cs="Times New Roman"/>
          <w:sz w:val="24"/>
        </w:rPr>
        <w:t>disagreements</w:t>
      </w:r>
      <w:r w:rsidRPr="0092682A">
        <w:rPr>
          <w:rFonts w:ascii="Times New Roman" w:eastAsia="Calibri" w:hAnsi="Times New Roman" w:cs="Times New Roman"/>
          <w:sz w:val="24"/>
        </w:rPr>
        <w:t xml:space="preserve"> by Scripture scholars and theologians today about the sources of evil, the overall message of the evangelists, Paul and other apostolic writers is clear: much evil present in the world today has its source in the spiritual realm as well as the natural one.</w:t>
      </w:r>
      <w:r w:rsidRPr="0092682A">
        <w:rPr>
          <w:rFonts w:ascii="Times New Roman" w:eastAsia="Calibri" w:hAnsi="Times New Roman" w:cs="Times New Roman"/>
          <w:sz w:val="24"/>
          <w:vertAlign w:val="superscript"/>
        </w:rPr>
        <w:footnoteReference w:id="54"/>
      </w:r>
      <w:r w:rsidRPr="0092682A">
        <w:rPr>
          <w:rFonts w:ascii="Times New Roman" w:eastAsia="Calibri" w:hAnsi="Times New Roman" w:cs="Times New Roman"/>
          <w:sz w:val="24"/>
        </w:rPr>
        <w:t xml:space="preserve"> Satan, a personal purposeful agent, has control of this world and inflicts his malevolence on people through demons.  Jesus, however, possesses the authority from God to free people from this bondage and God’s power was given to his disciples to continue that mission of preaching, </w:t>
      </w:r>
      <w:r w:rsidR="00704B7B">
        <w:rPr>
          <w:rFonts w:ascii="Times New Roman" w:eastAsia="Calibri" w:hAnsi="Times New Roman" w:cs="Times New Roman"/>
          <w:sz w:val="24"/>
        </w:rPr>
        <w:t>healing and casting out demons.</w:t>
      </w:r>
      <w:r w:rsidRPr="0092682A">
        <w:rPr>
          <w:rFonts w:ascii="Times New Roman" w:eastAsia="Calibri" w:hAnsi="Times New Roman" w:cs="Times New Roman"/>
          <w:sz w:val="24"/>
          <w:vertAlign w:val="superscript"/>
        </w:rPr>
        <w:footnoteReference w:id="55"/>
      </w:r>
      <w:r w:rsidR="00C879E5">
        <w:rPr>
          <w:rFonts w:ascii="Times New Roman" w:eastAsia="Calibri" w:hAnsi="Times New Roman" w:cs="Times New Roman"/>
          <w:sz w:val="24"/>
        </w:rPr>
        <w:t xml:space="preserve"> This is the foundation of the ministry of exorcism and deliverance today.</w:t>
      </w:r>
    </w:p>
    <w:p w:rsidR="00121246" w:rsidRPr="0092682A" w:rsidRDefault="00121246" w:rsidP="0092682A">
      <w:pPr>
        <w:spacing w:after="0" w:line="480" w:lineRule="auto"/>
        <w:jc w:val="both"/>
        <w:rPr>
          <w:rFonts w:ascii="Times New Roman" w:eastAsia="Calibri" w:hAnsi="Times New Roman" w:cs="Times New Roman"/>
          <w:sz w:val="24"/>
        </w:rPr>
      </w:pPr>
    </w:p>
    <w:p w:rsidR="0092682A" w:rsidRPr="0092682A" w:rsidRDefault="0092682A" w:rsidP="003E5C25">
      <w:pPr>
        <w:spacing w:after="0" w:line="240" w:lineRule="auto"/>
        <w:ind w:firstLine="720"/>
        <w:rPr>
          <w:rFonts w:ascii="Times New Roman" w:eastAsia="Calibri" w:hAnsi="Times New Roman" w:cs="Times New Roman"/>
          <w:b/>
          <w:sz w:val="24"/>
        </w:rPr>
      </w:pPr>
      <w:r w:rsidRPr="0092682A">
        <w:rPr>
          <w:rFonts w:ascii="Times New Roman" w:eastAsia="Calibri" w:hAnsi="Times New Roman" w:cs="Times New Roman"/>
          <w:b/>
          <w:sz w:val="24"/>
        </w:rPr>
        <w:t xml:space="preserve">iii) Arguments from </w:t>
      </w:r>
      <w:r w:rsidR="00C879E5">
        <w:rPr>
          <w:rFonts w:ascii="Times New Roman" w:eastAsia="Calibri" w:hAnsi="Times New Roman" w:cs="Times New Roman"/>
          <w:b/>
          <w:sz w:val="24"/>
        </w:rPr>
        <w:t xml:space="preserve">Church </w:t>
      </w:r>
      <w:r w:rsidRPr="0092682A">
        <w:rPr>
          <w:rFonts w:ascii="Times New Roman" w:eastAsia="Calibri" w:hAnsi="Times New Roman" w:cs="Times New Roman"/>
          <w:b/>
          <w:sz w:val="24"/>
        </w:rPr>
        <w:t>Tradition</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In what ways has Christian community continued to develop a response to the problem of affliction and possession by evil spirits? From Scriptural sources and other apocryphal writings some early Christian Fathers, notably Justin and Origen, developed a larger story about the existence of evil spirits as angels who had rebelled against God before the world was created.</w:t>
      </w:r>
      <w:r w:rsidRPr="0092682A">
        <w:rPr>
          <w:rFonts w:ascii="Times New Roman" w:eastAsia="Calibri" w:hAnsi="Times New Roman" w:cs="Times New Roman"/>
          <w:sz w:val="24"/>
          <w:vertAlign w:val="superscript"/>
        </w:rPr>
        <w:footnoteReference w:id="56"/>
      </w:r>
      <w:r w:rsidRPr="0092682A">
        <w:rPr>
          <w:rFonts w:ascii="Times New Roman" w:eastAsia="Calibri" w:hAnsi="Times New Roman" w:cs="Times New Roman"/>
          <w:sz w:val="24"/>
        </w:rPr>
        <w:t xml:space="preserve"> </w:t>
      </w:r>
      <w:proofErr w:type="spellStart"/>
      <w:r w:rsidRPr="0092682A">
        <w:rPr>
          <w:rFonts w:ascii="Times New Roman" w:eastAsia="Calibri" w:hAnsi="Times New Roman" w:cs="Times New Roman"/>
          <w:sz w:val="24"/>
        </w:rPr>
        <w:t>Melito</w:t>
      </w:r>
      <w:proofErr w:type="spellEnd"/>
      <w:r w:rsidRPr="0092682A">
        <w:rPr>
          <w:rFonts w:ascii="Times New Roman" w:eastAsia="Calibri" w:hAnsi="Times New Roman" w:cs="Times New Roman"/>
          <w:sz w:val="24"/>
        </w:rPr>
        <w:t xml:space="preserve"> of </w:t>
      </w:r>
      <w:proofErr w:type="spellStart"/>
      <w:r w:rsidRPr="0092682A">
        <w:rPr>
          <w:rFonts w:ascii="Times New Roman" w:eastAsia="Calibri" w:hAnsi="Times New Roman" w:cs="Times New Roman"/>
          <w:sz w:val="24"/>
        </w:rPr>
        <w:t>Sards</w:t>
      </w:r>
      <w:proofErr w:type="spellEnd"/>
      <w:r w:rsidRPr="0092682A">
        <w:rPr>
          <w:rFonts w:ascii="Times New Roman" w:eastAsia="Calibri" w:hAnsi="Times New Roman" w:cs="Times New Roman"/>
          <w:sz w:val="24"/>
        </w:rPr>
        <w:t xml:space="preserve">, </w:t>
      </w:r>
      <w:proofErr w:type="spellStart"/>
      <w:r w:rsidRPr="0092682A">
        <w:rPr>
          <w:rFonts w:ascii="Times New Roman" w:eastAsia="Calibri" w:hAnsi="Times New Roman" w:cs="Times New Roman"/>
          <w:sz w:val="24"/>
        </w:rPr>
        <w:t>Iraenaeus</w:t>
      </w:r>
      <w:proofErr w:type="spellEnd"/>
      <w:r w:rsidRPr="0092682A">
        <w:rPr>
          <w:rFonts w:ascii="Times New Roman" w:eastAsia="Calibri" w:hAnsi="Times New Roman" w:cs="Times New Roman"/>
          <w:sz w:val="24"/>
        </w:rPr>
        <w:t xml:space="preserve">, Tertullian, Cyprian and John Cassian wrote </w:t>
      </w:r>
      <w:r w:rsidRPr="0092682A">
        <w:rPr>
          <w:rFonts w:ascii="Times New Roman" w:eastAsia="Calibri" w:hAnsi="Times New Roman" w:cs="Times New Roman"/>
          <w:sz w:val="24"/>
        </w:rPr>
        <w:lastRenderedPageBreak/>
        <w:t>about Satan and his demons as agents of temptation, suffering and unbelief.</w:t>
      </w:r>
      <w:r w:rsidRPr="0092682A">
        <w:rPr>
          <w:rFonts w:ascii="Times New Roman" w:eastAsia="Calibri" w:hAnsi="Times New Roman" w:cs="Times New Roman"/>
          <w:sz w:val="24"/>
          <w:vertAlign w:val="superscript"/>
        </w:rPr>
        <w:footnoteReference w:id="57"/>
      </w:r>
      <w:r w:rsidRPr="0092682A">
        <w:rPr>
          <w:rFonts w:ascii="Times New Roman" w:eastAsia="Calibri" w:hAnsi="Times New Roman" w:cs="Times New Roman"/>
          <w:sz w:val="24"/>
        </w:rPr>
        <w:t xml:space="preserve">  Augustine developed this </w:t>
      </w:r>
      <w:proofErr w:type="spellStart"/>
      <w:r w:rsidRPr="0092682A">
        <w:rPr>
          <w:rFonts w:ascii="Times New Roman" w:eastAsia="Calibri" w:hAnsi="Times New Roman" w:cs="Times New Roman"/>
          <w:sz w:val="24"/>
        </w:rPr>
        <w:t>Satanology</w:t>
      </w:r>
      <w:proofErr w:type="spellEnd"/>
      <w:r w:rsidRPr="0092682A">
        <w:rPr>
          <w:rFonts w:ascii="Times New Roman" w:eastAsia="Calibri" w:hAnsi="Times New Roman" w:cs="Times New Roman"/>
          <w:sz w:val="24"/>
        </w:rPr>
        <w:t xml:space="preserve"> in his account of Original Sin and placed it firmly in the centre of the Church’s teachings about sin and evil. In his ‘Two Cities’ the un-Christianised (‘pagan’) world was understood to be under the control of Satan, the ‘chief’ of the evil spirits while the heavenly city was ruled by God through his Church.</w:t>
      </w:r>
      <w:r w:rsidRPr="0092682A">
        <w:rPr>
          <w:rFonts w:ascii="Times New Roman" w:eastAsia="Calibri" w:hAnsi="Times New Roman" w:cs="Times New Roman"/>
          <w:sz w:val="24"/>
          <w:vertAlign w:val="superscript"/>
        </w:rPr>
        <w:footnoteReference w:id="58"/>
      </w:r>
      <w:r w:rsidRPr="0092682A">
        <w:rPr>
          <w:rFonts w:ascii="Times New Roman" w:eastAsia="Calibri" w:hAnsi="Times New Roman" w:cs="Times New Roman"/>
          <w:sz w:val="24"/>
        </w:rPr>
        <w:t xml:space="preserve"> The existence of the demonic was part and parcel of a Christian’s struggle against sin; if a Christian sought to be indwelt by the spirit of Christ, so may he or she also be influenced and indwelt by the Devil. The desert fathers are well known for their descriptions of their struggle against temptation and demons.</w:t>
      </w:r>
      <w:r w:rsidRPr="0092682A">
        <w:rPr>
          <w:rFonts w:ascii="Times New Roman" w:eastAsia="Calibri" w:hAnsi="Times New Roman" w:cs="Times New Roman"/>
          <w:sz w:val="24"/>
          <w:vertAlign w:val="superscript"/>
        </w:rPr>
        <w:footnoteReference w:id="59"/>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The sacrament of Baptism and the practice of exorcism developed as rituals that demarcated the new life of the man or woman in Christ from the world of sin and evil spirits. Christians were under constant temptation from these spirits to fall away from their new found faith: they were tested both to act immorally and to deny the existence of (a good) God under deliberate persecution or simply from the culture around them. The warding off of demons gradually became part of all seven sacraments and numerous sacramentals.</w:t>
      </w:r>
      <w:r w:rsidRPr="0092682A">
        <w:rPr>
          <w:rFonts w:ascii="Times New Roman" w:eastAsia="Calibri" w:hAnsi="Times New Roman" w:cs="Times New Roman"/>
          <w:sz w:val="24"/>
          <w:vertAlign w:val="superscript"/>
        </w:rPr>
        <w:footnoteReference w:id="60"/>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lastRenderedPageBreak/>
        <w:t xml:space="preserve">Many saints of the medieval period made their name by performing miracles of healing and exorcism, such as Bernard of </w:t>
      </w:r>
      <w:proofErr w:type="spellStart"/>
      <w:r w:rsidRPr="0092682A">
        <w:rPr>
          <w:rFonts w:ascii="Times New Roman" w:eastAsia="Calibri" w:hAnsi="Times New Roman" w:cs="Times New Roman"/>
          <w:sz w:val="24"/>
        </w:rPr>
        <w:t>Clairvaux</w:t>
      </w:r>
      <w:proofErr w:type="spellEnd"/>
      <w:r w:rsidRPr="0092682A">
        <w:rPr>
          <w:rFonts w:ascii="Times New Roman" w:eastAsia="Calibri" w:hAnsi="Times New Roman" w:cs="Times New Roman"/>
          <w:sz w:val="24"/>
        </w:rPr>
        <w:t xml:space="preserve"> and Hildegard of </w:t>
      </w:r>
      <w:proofErr w:type="spellStart"/>
      <w:r w:rsidRPr="0092682A">
        <w:rPr>
          <w:rFonts w:ascii="Times New Roman" w:eastAsia="Calibri" w:hAnsi="Times New Roman" w:cs="Times New Roman"/>
          <w:sz w:val="24"/>
        </w:rPr>
        <w:t>Bingen</w:t>
      </w:r>
      <w:proofErr w:type="spellEnd"/>
      <w:r w:rsidRPr="0092682A">
        <w:rPr>
          <w:rFonts w:ascii="Times New Roman" w:eastAsia="Calibri" w:hAnsi="Times New Roman" w:cs="Times New Roman"/>
          <w:sz w:val="24"/>
        </w:rPr>
        <w:t>.</w:t>
      </w:r>
      <w:r w:rsidRPr="0092682A">
        <w:rPr>
          <w:rFonts w:ascii="Times New Roman" w:eastAsia="Calibri" w:hAnsi="Times New Roman" w:cs="Times New Roman"/>
          <w:sz w:val="24"/>
          <w:vertAlign w:val="superscript"/>
        </w:rPr>
        <w:footnoteReference w:id="61"/>
      </w:r>
      <w:r w:rsidRPr="0092682A">
        <w:rPr>
          <w:rFonts w:ascii="Times New Roman" w:eastAsia="Calibri" w:hAnsi="Times New Roman" w:cs="Times New Roman"/>
          <w:sz w:val="24"/>
        </w:rPr>
        <w:t xml:space="preserve"> The encyclopedic writings of Thomas Aquinas (1225-1274) included </w:t>
      </w:r>
      <w:r w:rsidR="00C879E5">
        <w:rPr>
          <w:rFonts w:ascii="Times New Roman" w:eastAsia="Calibri" w:hAnsi="Times New Roman" w:cs="Times New Roman"/>
          <w:sz w:val="24"/>
        </w:rPr>
        <w:t xml:space="preserve">discussion of heavenly </w:t>
      </w:r>
      <w:r w:rsidRPr="0092682A">
        <w:rPr>
          <w:rFonts w:ascii="Times New Roman" w:eastAsia="Calibri" w:hAnsi="Times New Roman" w:cs="Times New Roman"/>
          <w:sz w:val="24"/>
        </w:rPr>
        <w:t>angels and fallen angels which afflict humans with temptation and trials.</w:t>
      </w:r>
      <w:r w:rsidRPr="0092682A">
        <w:rPr>
          <w:rFonts w:ascii="Times New Roman" w:eastAsia="Calibri" w:hAnsi="Times New Roman" w:cs="Times New Roman"/>
          <w:sz w:val="24"/>
          <w:vertAlign w:val="superscript"/>
        </w:rPr>
        <w:footnoteReference w:id="62"/>
      </w:r>
      <w:r w:rsidR="00C879E5">
        <w:rPr>
          <w:rFonts w:ascii="Times New Roman" w:eastAsia="Calibri" w:hAnsi="Times New Roman" w:cs="Times New Roman"/>
          <w:sz w:val="24"/>
        </w:rPr>
        <w:t xml:space="preserve"> </w:t>
      </w:r>
      <w:r w:rsidRPr="0092682A">
        <w:rPr>
          <w:rFonts w:ascii="Times New Roman" w:eastAsia="Calibri" w:hAnsi="Times New Roman" w:cs="Times New Roman"/>
          <w:sz w:val="24"/>
        </w:rPr>
        <w:t xml:space="preserve">In the later </w:t>
      </w:r>
      <w:proofErr w:type="gramStart"/>
      <w:r w:rsidRPr="0092682A">
        <w:rPr>
          <w:rFonts w:ascii="Times New Roman" w:eastAsia="Calibri" w:hAnsi="Times New Roman" w:cs="Times New Roman"/>
          <w:sz w:val="24"/>
        </w:rPr>
        <w:t>Middle</w:t>
      </w:r>
      <w:proofErr w:type="gramEnd"/>
      <w:r w:rsidRPr="0092682A">
        <w:rPr>
          <w:rFonts w:ascii="Times New Roman" w:eastAsia="Calibri" w:hAnsi="Times New Roman" w:cs="Times New Roman"/>
          <w:sz w:val="24"/>
        </w:rPr>
        <w:t xml:space="preserve"> Ages with an emphasis on rigorous theology, scholastic theologians tried to define and specify with even more detail the demonic </w:t>
      </w:r>
      <w:r w:rsidR="00C879E5">
        <w:rPr>
          <w:rFonts w:ascii="Times New Roman" w:eastAsia="Calibri" w:hAnsi="Times New Roman" w:cs="Times New Roman"/>
          <w:sz w:val="24"/>
        </w:rPr>
        <w:t xml:space="preserve">which lead to </w:t>
      </w:r>
      <w:r w:rsidRPr="0092682A">
        <w:rPr>
          <w:rFonts w:ascii="Times New Roman" w:eastAsia="Calibri" w:hAnsi="Times New Roman" w:cs="Times New Roman"/>
          <w:sz w:val="24"/>
        </w:rPr>
        <w:t xml:space="preserve">the excesses and panic of the early modern period witch hunts. In 1614 the variety of rites of exorcism used in the Catholic Church were brought together and systematised with the publication of </w:t>
      </w:r>
      <w:proofErr w:type="spellStart"/>
      <w:r w:rsidRPr="0092682A">
        <w:rPr>
          <w:rFonts w:ascii="Times New Roman" w:eastAsia="Calibri" w:hAnsi="Times New Roman" w:cs="Times New Roman"/>
          <w:i/>
          <w:sz w:val="24"/>
        </w:rPr>
        <w:t>Rituale</w:t>
      </w:r>
      <w:proofErr w:type="spellEnd"/>
      <w:r w:rsidRPr="0092682A">
        <w:rPr>
          <w:rFonts w:ascii="Times New Roman" w:eastAsia="Calibri" w:hAnsi="Times New Roman" w:cs="Times New Roman"/>
          <w:i/>
          <w:sz w:val="24"/>
        </w:rPr>
        <w:t xml:space="preserve"> </w:t>
      </w:r>
      <w:proofErr w:type="spellStart"/>
      <w:r w:rsidRPr="0092682A">
        <w:rPr>
          <w:rFonts w:ascii="Times New Roman" w:eastAsia="Calibri" w:hAnsi="Times New Roman" w:cs="Times New Roman"/>
          <w:i/>
          <w:sz w:val="24"/>
        </w:rPr>
        <w:t>Romanum</w:t>
      </w:r>
      <w:proofErr w:type="spellEnd"/>
      <w:r w:rsidRPr="0092682A">
        <w:rPr>
          <w:rFonts w:ascii="Times New Roman" w:eastAsia="Calibri" w:hAnsi="Times New Roman" w:cs="Times New Roman"/>
          <w:i/>
          <w:sz w:val="24"/>
        </w:rPr>
        <w:t>.</w:t>
      </w:r>
      <w:r w:rsidRPr="0092682A">
        <w:rPr>
          <w:rFonts w:ascii="Times New Roman" w:eastAsia="Calibri" w:hAnsi="Times New Roman" w:cs="Times New Roman"/>
          <w:sz w:val="24"/>
        </w:rPr>
        <w:t xml:space="preserve"> This text tried to curb the excesses of the practice by prescribing strict rules regarding the limited occasions when an exorcism could be performed. This text remained in place until the revision of the Rite in 1965.</w:t>
      </w:r>
      <w:r w:rsidRPr="0092682A">
        <w:rPr>
          <w:rFonts w:ascii="Times New Roman" w:eastAsia="Calibri" w:hAnsi="Times New Roman" w:cs="Times New Roman"/>
          <w:sz w:val="24"/>
          <w:vertAlign w:val="superscript"/>
        </w:rPr>
        <w:footnoteReference w:id="63"/>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The existence of Satan and evil spirits was questioned and criticized in the Western world following the development of Rationalist philosophy in the eighteenth century. The publication of ‘Diseases which lead to a loss of reason’ by Paracelsus (1520) marked the realisation that mental illness and possession by spirits were not the same thing.</w:t>
      </w:r>
      <w:r w:rsidRPr="0092682A">
        <w:rPr>
          <w:rFonts w:ascii="Times New Roman" w:eastAsia="Calibri" w:hAnsi="Times New Roman" w:cs="Times New Roman"/>
          <w:sz w:val="24"/>
          <w:vertAlign w:val="superscript"/>
        </w:rPr>
        <w:footnoteReference w:id="64"/>
      </w:r>
      <w:r w:rsidRPr="0092682A">
        <w:rPr>
          <w:rFonts w:ascii="Times New Roman" w:eastAsia="Calibri" w:hAnsi="Times New Roman" w:cs="Times New Roman"/>
          <w:sz w:val="24"/>
        </w:rPr>
        <w:t xml:space="preserve"> By the Age of Enlightenment the distinction between ritual deliverance and the treatment of the mentally ill by secular medical practitioners was complete. Philosophers and theologians began to think of possession and demonic affliction as products of mental illness and superstition. The texts of the Biblical Testaments relating to demons and exorcism were </w:t>
      </w:r>
      <w:r w:rsidRPr="0092682A">
        <w:rPr>
          <w:rFonts w:ascii="Times New Roman" w:eastAsia="Calibri" w:hAnsi="Times New Roman" w:cs="Times New Roman"/>
          <w:sz w:val="24"/>
        </w:rPr>
        <w:lastRenderedPageBreak/>
        <w:t>reinterpreted and demythologized.</w:t>
      </w:r>
      <w:r w:rsidRPr="0092682A">
        <w:rPr>
          <w:rFonts w:ascii="Times New Roman" w:eastAsia="Calibri" w:hAnsi="Times New Roman" w:cs="Times New Roman"/>
          <w:sz w:val="24"/>
          <w:vertAlign w:val="superscript"/>
        </w:rPr>
        <w:footnoteReference w:id="65"/>
      </w:r>
      <w:r w:rsidR="00C879E5">
        <w:rPr>
          <w:rFonts w:ascii="Times New Roman" w:eastAsia="Calibri" w:hAnsi="Times New Roman" w:cs="Times New Roman"/>
          <w:sz w:val="24"/>
        </w:rPr>
        <w:t xml:space="preserve"> The practice of the rite of exorcism became a rare event.</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C879E5" w:rsidP="0092682A">
      <w:pPr>
        <w:spacing w:after="0" w:line="480" w:lineRule="auto"/>
        <w:jc w:val="both"/>
        <w:rPr>
          <w:rFonts w:ascii="Times New Roman" w:eastAsia="Calibri" w:hAnsi="Times New Roman" w:cs="Times New Roman"/>
          <w:sz w:val="24"/>
        </w:rPr>
      </w:pPr>
      <w:r>
        <w:rPr>
          <w:rFonts w:ascii="Times New Roman" w:eastAsia="Calibri" w:hAnsi="Times New Roman" w:cs="Times New Roman"/>
          <w:sz w:val="24"/>
        </w:rPr>
        <w:t>Only three Church C</w:t>
      </w:r>
      <w:r w:rsidR="0092682A" w:rsidRPr="0092682A">
        <w:rPr>
          <w:rFonts w:ascii="Times New Roman" w:eastAsia="Calibri" w:hAnsi="Times New Roman" w:cs="Times New Roman"/>
          <w:sz w:val="24"/>
        </w:rPr>
        <w:t>ouncils have addressed the issue of demons and exorcism briefly in response to a misunderstanding or abuse within the ministry.</w:t>
      </w:r>
      <w:r w:rsidR="0092682A" w:rsidRPr="0092682A">
        <w:rPr>
          <w:rFonts w:ascii="Times New Roman" w:eastAsia="Calibri" w:hAnsi="Times New Roman" w:cs="Times New Roman"/>
          <w:sz w:val="24"/>
          <w:vertAlign w:val="superscript"/>
        </w:rPr>
        <w:footnoteReference w:id="66"/>
      </w:r>
      <w:r w:rsidR="0092682A" w:rsidRPr="0092682A">
        <w:rPr>
          <w:rFonts w:ascii="Times New Roman" w:eastAsia="Calibri" w:hAnsi="Times New Roman" w:cs="Times New Roman"/>
          <w:sz w:val="24"/>
        </w:rPr>
        <w:t xml:space="preserve">  In 1975 the Vatican issued a document on this topic that was in the nature of a review of what the Church has taught and practised and a reaffirmation of its teaching on the existence and activity of the devil and evil spirits in the world entitled ‘Christian Faith and Demonology’.</w:t>
      </w:r>
      <w:r w:rsidR="0092682A" w:rsidRPr="0092682A">
        <w:rPr>
          <w:rFonts w:ascii="Times New Roman" w:eastAsia="Calibri" w:hAnsi="Times New Roman" w:cs="Times New Roman"/>
          <w:sz w:val="24"/>
          <w:vertAlign w:val="superscript"/>
        </w:rPr>
        <w:footnoteReference w:id="67"/>
      </w:r>
      <w:r w:rsidR="0092682A" w:rsidRPr="0092682A">
        <w:rPr>
          <w:rFonts w:ascii="Times New Roman" w:eastAsia="Calibri" w:hAnsi="Times New Roman" w:cs="Times New Roman"/>
          <w:sz w:val="24"/>
        </w:rPr>
        <w:t xml:space="preserve">  The Second Vatican Council referred to Satan and the powers of darkness in some of its documents.</w:t>
      </w:r>
      <w:r w:rsidR="0092682A" w:rsidRPr="0092682A">
        <w:rPr>
          <w:rFonts w:ascii="Times New Roman" w:eastAsia="Calibri" w:hAnsi="Times New Roman" w:cs="Times New Roman"/>
          <w:sz w:val="24"/>
          <w:vertAlign w:val="superscript"/>
        </w:rPr>
        <w:footnoteReference w:id="68"/>
      </w:r>
      <w:r w:rsidR="0092682A" w:rsidRPr="0092682A">
        <w:rPr>
          <w:rFonts w:ascii="Times New Roman" w:eastAsia="Calibri" w:hAnsi="Times New Roman" w:cs="Times New Roman"/>
          <w:sz w:val="24"/>
        </w:rPr>
        <w:t xml:space="preserve">  Recent Popes have made public statements affirming the Church’s theology of Satan and evil spirits and their activity.</w:t>
      </w:r>
      <w:r w:rsidR="0092682A" w:rsidRPr="0092682A">
        <w:rPr>
          <w:rFonts w:ascii="Times New Roman" w:eastAsia="Calibri" w:hAnsi="Times New Roman" w:cs="Times New Roman"/>
          <w:sz w:val="24"/>
          <w:vertAlign w:val="superscript"/>
        </w:rPr>
        <w:footnoteReference w:id="69"/>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While the Revised Rite of Baptism (19</w:t>
      </w:r>
      <w:r w:rsidR="00F01C5B">
        <w:rPr>
          <w:rFonts w:ascii="Times New Roman" w:eastAsia="Calibri" w:hAnsi="Times New Roman" w:cs="Times New Roman"/>
          <w:sz w:val="24"/>
        </w:rPr>
        <w:t>69</w:t>
      </w:r>
      <w:r w:rsidRPr="0092682A">
        <w:rPr>
          <w:rFonts w:ascii="Times New Roman" w:eastAsia="Calibri" w:hAnsi="Times New Roman" w:cs="Times New Roman"/>
          <w:sz w:val="24"/>
        </w:rPr>
        <w:t xml:space="preserve">) and the Rite of Christian Initiation of Adults have omitted some of the more explicit references to Satan in the current Rite, the deliverance or </w:t>
      </w:r>
      <w:proofErr w:type="spellStart"/>
      <w:r w:rsidRPr="0092682A">
        <w:rPr>
          <w:rFonts w:ascii="Times New Roman" w:eastAsia="Calibri" w:hAnsi="Times New Roman" w:cs="Times New Roman"/>
          <w:sz w:val="24"/>
        </w:rPr>
        <w:t>exorcistic</w:t>
      </w:r>
      <w:proofErr w:type="spellEnd"/>
      <w:r w:rsidRPr="0092682A">
        <w:rPr>
          <w:rFonts w:ascii="Times New Roman" w:eastAsia="Calibri" w:hAnsi="Times New Roman" w:cs="Times New Roman"/>
          <w:sz w:val="24"/>
        </w:rPr>
        <w:t xml:space="preserve"> dimension of this sacrament remains apparent.</w:t>
      </w:r>
      <w:r w:rsidRPr="0092682A">
        <w:rPr>
          <w:rFonts w:ascii="Times New Roman" w:eastAsia="Calibri" w:hAnsi="Times New Roman" w:cs="Times New Roman"/>
          <w:sz w:val="24"/>
          <w:vertAlign w:val="superscript"/>
        </w:rPr>
        <w:footnoteReference w:id="70"/>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92682A" w:rsidRDefault="0092682A" w:rsidP="0092682A">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In the twentieth century in the Western world while official Catholic Church teaching has remained relatively consistent,</w:t>
      </w:r>
      <w:r w:rsidRPr="0092682A">
        <w:rPr>
          <w:rFonts w:ascii="Times New Roman" w:eastAsia="Calibri" w:hAnsi="Times New Roman" w:cs="Times New Roman"/>
          <w:i/>
          <w:sz w:val="24"/>
        </w:rPr>
        <w:t xml:space="preserve"> </w:t>
      </w:r>
      <w:r w:rsidRPr="0092682A">
        <w:rPr>
          <w:rFonts w:ascii="Times New Roman" w:eastAsia="Calibri" w:hAnsi="Times New Roman" w:cs="Times New Roman"/>
          <w:sz w:val="24"/>
        </w:rPr>
        <w:t>belief in Satan and evil spirits is the norm only among some groups of Christians, notably members of some fundamentalist Evangelical Churches, and of the Pentecostal and Charismatic Church movements. In the countries and cultures of Africa, Asia and the Pacific those converted to Christianity have readily adopted and retain the biblical and traditional Christian worldview on evil spirits and the practices of exorcism and deliverance.</w:t>
      </w:r>
    </w:p>
    <w:p w:rsidR="0092682A" w:rsidRPr="0092682A" w:rsidRDefault="0092682A" w:rsidP="0092682A">
      <w:pPr>
        <w:spacing w:after="0" w:line="480" w:lineRule="auto"/>
        <w:jc w:val="both"/>
        <w:rPr>
          <w:rFonts w:ascii="Times New Roman" w:eastAsia="Calibri" w:hAnsi="Times New Roman" w:cs="Times New Roman"/>
          <w:sz w:val="24"/>
        </w:rPr>
      </w:pPr>
    </w:p>
    <w:p w:rsidR="0092682A" w:rsidRPr="00C879E5" w:rsidRDefault="00C879E5" w:rsidP="0092682A">
      <w:pPr>
        <w:spacing w:after="0" w:line="480" w:lineRule="auto"/>
        <w:jc w:val="both"/>
        <w:rPr>
          <w:rFonts w:ascii="Times New Roman" w:eastAsia="Calibri" w:hAnsi="Times New Roman" w:cs="Times New Roman"/>
          <w:sz w:val="24"/>
        </w:rPr>
      </w:pPr>
      <w:r w:rsidRPr="00C879E5">
        <w:rPr>
          <w:rFonts w:ascii="Times New Roman" w:eastAsia="Calibri" w:hAnsi="Times New Roman" w:cs="Times New Roman"/>
          <w:sz w:val="24"/>
        </w:rPr>
        <w:t>While affliction by evil spirits has been questioned or doubted by theologians and philosophers</w:t>
      </w:r>
      <w:r>
        <w:rPr>
          <w:rFonts w:ascii="Times New Roman" w:eastAsia="Calibri" w:hAnsi="Times New Roman" w:cs="Times New Roman"/>
          <w:sz w:val="24"/>
        </w:rPr>
        <w:t xml:space="preserve"> of recent times</w:t>
      </w:r>
      <w:r w:rsidRPr="00C879E5">
        <w:rPr>
          <w:rFonts w:ascii="Times New Roman" w:eastAsia="Calibri" w:hAnsi="Times New Roman" w:cs="Times New Roman"/>
          <w:sz w:val="24"/>
        </w:rPr>
        <w:t xml:space="preserve">, </w:t>
      </w:r>
      <w:r w:rsidR="0092682A" w:rsidRPr="00C879E5">
        <w:rPr>
          <w:rFonts w:ascii="Times New Roman" w:eastAsia="Calibri" w:hAnsi="Times New Roman" w:cs="Times New Roman"/>
          <w:sz w:val="24"/>
        </w:rPr>
        <w:t>Scripture and Church Tradition give significant weight to the reality of evil spirits and their influence on men and women. The ministry of deliverance, whether limited to the Rite of Exorcism</w:t>
      </w:r>
      <w:r w:rsidRPr="00C879E5">
        <w:rPr>
          <w:rFonts w:ascii="Times New Roman" w:eastAsia="Calibri" w:hAnsi="Times New Roman" w:cs="Times New Roman"/>
          <w:sz w:val="24"/>
        </w:rPr>
        <w:t>,</w:t>
      </w:r>
      <w:r w:rsidR="0092682A" w:rsidRPr="00C879E5">
        <w:rPr>
          <w:rFonts w:ascii="Times New Roman" w:eastAsia="Calibri" w:hAnsi="Times New Roman" w:cs="Times New Roman"/>
          <w:sz w:val="24"/>
        </w:rPr>
        <w:t xml:space="preserve"> or more broadly interpreted</w:t>
      </w:r>
      <w:r w:rsidRPr="00C879E5">
        <w:rPr>
          <w:rFonts w:ascii="Times New Roman" w:eastAsia="Calibri" w:hAnsi="Times New Roman" w:cs="Times New Roman"/>
          <w:sz w:val="24"/>
        </w:rPr>
        <w:t>,</w:t>
      </w:r>
      <w:r w:rsidR="0092682A" w:rsidRPr="00C879E5">
        <w:rPr>
          <w:rFonts w:ascii="Times New Roman" w:eastAsia="Calibri" w:hAnsi="Times New Roman" w:cs="Times New Roman"/>
          <w:sz w:val="24"/>
        </w:rPr>
        <w:t xml:space="preserve"> </w:t>
      </w:r>
      <w:r w:rsidRPr="00C879E5">
        <w:rPr>
          <w:rFonts w:ascii="Times New Roman" w:eastAsia="Calibri" w:hAnsi="Times New Roman" w:cs="Times New Roman"/>
          <w:sz w:val="24"/>
        </w:rPr>
        <w:t>has continued</w:t>
      </w:r>
      <w:r w:rsidR="0092682A" w:rsidRPr="00C879E5">
        <w:rPr>
          <w:rFonts w:ascii="Times New Roman" w:eastAsia="Calibri" w:hAnsi="Times New Roman" w:cs="Times New Roman"/>
          <w:sz w:val="24"/>
        </w:rPr>
        <w:t xml:space="preserve"> </w:t>
      </w:r>
      <w:r w:rsidRPr="00C879E5">
        <w:rPr>
          <w:rFonts w:ascii="Times New Roman" w:eastAsia="Calibri" w:hAnsi="Times New Roman" w:cs="Times New Roman"/>
          <w:sz w:val="24"/>
        </w:rPr>
        <w:t xml:space="preserve">to be a ministry of the </w:t>
      </w:r>
      <w:r w:rsidR="0092682A" w:rsidRPr="00C879E5">
        <w:rPr>
          <w:rFonts w:ascii="Times New Roman" w:eastAsia="Calibri" w:hAnsi="Times New Roman" w:cs="Times New Roman"/>
          <w:sz w:val="24"/>
        </w:rPr>
        <w:t xml:space="preserve">Church </w:t>
      </w:r>
      <w:r w:rsidRPr="00C879E5">
        <w:rPr>
          <w:rFonts w:ascii="Times New Roman" w:eastAsia="Calibri" w:hAnsi="Times New Roman" w:cs="Times New Roman"/>
          <w:sz w:val="24"/>
        </w:rPr>
        <w:t>that offers</w:t>
      </w:r>
      <w:r w:rsidR="0092682A" w:rsidRPr="00C879E5">
        <w:rPr>
          <w:rFonts w:ascii="Times New Roman" w:eastAsia="Calibri" w:hAnsi="Times New Roman" w:cs="Times New Roman"/>
          <w:sz w:val="24"/>
        </w:rPr>
        <w:t xml:space="preserve"> freedom from the influence and harm caused by evil spirits.</w:t>
      </w:r>
    </w:p>
    <w:p w:rsidR="005617B3" w:rsidRDefault="005617B3">
      <w:pPr>
        <w:rPr>
          <w:rFonts w:ascii="Times New Roman" w:eastAsia="Calibri" w:hAnsi="Times New Roman" w:cs="Times New Roman"/>
          <w:sz w:val="24"/>
        </w:rPr>
      </w:pPr>
      <w:r>
        <w:rPr>
          <w:rFonts w:ascii="Times New Roman" w:eastAsia="Calibri" w:hAnsi="Times New Roman" w:cs="Times New Roman"/>
          <w:sz w:val="24"/>
        </w:rPr>
        <w:br w:type="page"/>
      </w:r>
    </w:p>
    <w:p w:rsidR="00943BB5" w:rsidRPr="00943BB5" w:rsidRDefault="00943BB5" w:rsidP="00943BB5">
      <w:pPr>
        <w:spacing w:after="0" w:line="480" w:lineRule="auto"/>
        <w:jc w:val="both"/>
        <w:rPr>
          <w:rFonts w:ascii="Times New Roman" w:hAnsi="Times New Roman"/>
          <w:b/>
          <w:sz w:val="24"/>
        </w:rPr>
      </w:pPr>
      <w:r w:rsidRPr="00943BB5">
        <w:rPr>
          <w:rFonts w:ascii="Times New Roman" w:hAnsi="Times New Roman"/>
          <w:b/>
          <w:sz w:val="24"/>
        </w:rPr>
        <w:lastRenderedPageBreak/>
        <w:t xml:space="preserve">SECTION </w:t>
      </w:r>
      <w:r w:rsidR="001127D9">
        <w:rPr>
          <w:rFonts w:ascii="Times New Roman" w:hAnsi="Times New Roman"/>
          <w:b/>
          <w:sz w:val="24"/>
        </w:rPr>
        <w:t>B</w:t>
      </w:r>
    </w:p>
    <w:p w:rsidR="00943BB5" w:rsidRPr="00943BB5" w:rsidRDefault="00B901EB" w:rsidP="00943BB5">
      <w:pPr>
        <w:spacing w:after="0" w:line="480" w:lineRule="auto"/>
        <w:jc w:val="both"/>
        <w:rPr>
          <w:rFonts w:ascii="Times New Roman" w:hAnsi="Times New Roman"/>
          <w:b/>
          <w:sz w:val="24"/>
        </w:rPr>
      </w:pPr>
      <w:r>
        <w:rPr>
          <w:rFonts w:ascii="Times New Roman" w:hAnsi="Times New Roman"/>
          <w:b/>
          <w:sz w:val="24"/>
        </w:rPr>
        <w:t>PASTORAL CONSIDERATIONS</w:t>
      </w:r>
    </w:p>
    <w:p w:rsidR="003E5C25" w:rsidRPr="0092682A" w:rsidRDefault="003E5C25" w:rsidP="003E5C25">
      <w:pPr>
        <w:spacing w:after="0" w:line="240" w:lineRule="auto"/>
        <w:rPr>
          <w:rFonts w:ascii="Times New Roman" w:eastAsia="Calibri" w:hAnsi="Times New Roman" w:cs="Times New Roman"/>
          <w:b/>
          <w:sz w:val="24"/>
        </w:rPr>
      </w:pPr>
      <w:r w:rsidRPr="0092682A">
        <w:rPr>
          <w:rFonts w:ascii="Times New Roman" w:eastAsia="Calibri" w:hAnsi="Times New Roman" w:cs="Times New Roman"/>
          <w:b/>
          <w:sz w:val="24"/>
        </w:rPr>
        <w:tab/>
      </w:r>
    </w:p>
    <w:p w:rsidR="003E5C25" w:rsidRPr="0061449E" w:rsidRDefault="003E5C25" w:rsidP="0061449E">
      <w:pPr>
        <w:pStyle w:val="ListParagraph"/>
        <w:numPr>
          <w:ilvl w:val="0"/>
          <w:numId w:val="21"/>
        </w:numPr>
        <w:spacing w:after="0" w:line="240" w:lineRule="auto"/>
        <w:rPr>
          <w:rFonts w:ascii="Times New Roman" w:eastAsia="Calibri" w:hAnsi="Times New Roman" w:cs="Times New Roman"/>
          <w:b/>
          <w:sz w:val="24"/>
        </w:rPr>
      </w:pPr>
      <w:r w:rsidRPr="0061449E">
        <w:rPr>
          <w:rFonts w:ascii="Times New Roman" w:eastAsia="Calibri" w:hAnsi="Times New Roman" w:cs="Times New Roman"/>
          <w:b/>
          <w:sz w:val="24"/>
        </w:rPr>
        <w:t>Terms and definitions</w:t>
      </w:r>
      <w:r w:rsidRPr="0092682A">
        <w:rPr>
          <w:vertAlign w:val="superscript"/>
        </w:rPr>
        <w:footnoteReference w:id="71"/>
      </w:r>
    </w:p>
    <w:p w:rsidR="003E5C25" w:rsidRPr="0092682A" w:rsidRDefault="003E5C25" w:rsidP="003E5C25">
      <w:pPr>
        <w:spacing w:after="0" w:line="480" w:lineRule="auto"/>
        <w:jc w:val="both"/>
        <w:rPr>
          <w:rFonts w:ascii="Times New Roman" w:eastAsia="Calibri" w:hAnsi="Times New Roman" w:cs="Times New Roman"/>
          <w:sz w:val="24"/>
        </w:rPr>
      </w:pPr>
    </w:p>
    <w:p w:rsidR="003E5C25" w:rsidRPr="0092682A" w:rsidRDefault="003E5C25" w:rsidP="003E5C25">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 xml:space="preserve">Because of the common use of such terms as ‘demon’ and ‘possession’ in popular parlance, it is well at </w:t>
      </w:r>
      <w:r w:rsidR="00CD044E">
        <w:rPr>
          <w:rFonts w:ascii="Times New Roman" w:eastAsia="Calibri" w:hAnsi="Times New Roman" w:cs="Times New Roman"/>
          <w:sz w:val="24"/>
        </w:rPr>
        <w:t>this stage</w:t>
      </w:r>
      <w:r w:rsidRPr="0092682A">
        <w:rPr>
          <w:rFonts w:ascii="Times New Roman" w:eastAsia="Calibri" w:hAnsi="Times New Roman" w:cs="Times New Roman"/>
          <w:sz w:val="24"/>
        </w:rPr>
        <w:t xml:space="preserve"> to make clear what my understandings are of the related terms in deliverance ministry. There are areas of ambiguity and contradiction in </w:t>
      </w:r>
      <w:r w:rsidR="00CD044E">
        <w:rPr>
          <w:rFonts w:ascii="Times New Roman" w:eastAsia="Calibri" w:hAnsi="Times New Roman" w:cs="Times New Roman"/>
          <w:sz w:val="24"/>
        </w:rPr>
        <w:t xml:space="preserve">the </w:t>
      </w:r>
      <w:r w:rsidRPr="0092682A">
        <w:rPr>
          <w:rFonts w:ascii="Times New Roman" w:eastAsia="Calibri" w:hAnsi="Times New Roman" w:cs="Times New Roman"/>
          <w:sz w:val="24"/>
        </w:rPr>
        <w:t>writings on this topic.</w:t>
      </w:r>
    </w:p>
    <w:p w:rsidR="003E5C25" w:rsidRPr="0092682A" w:rsidRDefault="003E5C25" w:rsidP="003E5C25">
      <w:pPr>
        <w:spacing w:after="0" w:line="480" w:lineRule="auto"/>
        <w:jc w:val="both"/>
        <w:rPr>
          <w:rFonts w:ascii="Times New Roman" w:eastAsia="Calibri" w:hAnsi="Times New Roman" w:cs="Times New Roman"/>
          <w:sz w:val="24"/>
        </w:rPr>
      </w:pPr>
    </w:p>
    <w:p w:rsidR="003E5C25" w:rsidRPr="0092682A" w:rsidRDefault="003E5C25" w:rsidP="003E5C25">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For most scholars the words ‘demons’ and ‘evil (or ‘unclean’) spirits’ (</w:t>
      </w:r>
      <w:proofErr w:type="spellStart"/>
      <w:r w:rsidRPr="0092682A">
        <w:rPr>
          <w:rFonts w:ascii="Times New Roman" w:eastAsia="Calibri" w:hAnsi="Times New Roman" w:cs="Times New Roman"/>
          <w:sz w:val="24"/>
        </w:rPr>
        <w:t>Gk</w:t>
      </w:r>
      <w:proofErr w:type="spellEnd"/>
      <w:r w:rsidRPr="0092682A">
        <w:rPr>
          <w:rFonts w:ascii="Times New Roman" w:eastAsia="Calibri" w:hAnsi="Times New Roman" w:cs="Times New Roman"/>
          <w:sz w:val="24"/>
        </w:rPr>
        <w:t xml:space="preserve">: </w:t>
      </w:r>
      <w:proofErr w:type="spellStart"/>
      <w:r w:rsidRPr="0092682A">
        <w:rPr>
          <w:rFonts w:ascii="Times New Roman" w:eastAsia="Calibri" w:hAnsi="Times New Roman" w:cs="Times New Roman"/>
          <w:sz w:val="24"/>
        </w:rPr>
        <w:t>daimonia</w:t>
      </w:r>
      <w:proofErr w:type="spellEnd"/>
      <w:r w:rsidRPr="0092682A">
        <w:rPr>
          <w:rFonts w:ascii="Times New Roman" w:eastAsia="Calibri" w:hAnsi="Times New Roman" w:cs="Times New Roman"/>
          <w:sz w:val="24"/>
        </w:rPr>
        <w:t>) can be used interchangeably. They describe entities in the spiritual realm that are hostile to human well-being and to God.</w:t>
      </w:r>
      <w:r w:rsidRPr="0092682A">
        <w:rPr>
          <w:rFonts w:ascii="Times New Roman" w:eastAsia="Calibri" w:hAnsi="Times New Roman" w:cs="Times New Roman"/>
          <w:sz w:val="24"/>
          <w:vertAlign w:val="superscript"/>
        </w:rPr>
        <w:footnoteReference w:id="72"/>
      </w:r>
      <w:r w:rsidRPr="0092682A">
        <w:rPr>
          <w:rFonts w:ascii="Times New Roman" w:eastAsia="Calibri" w:hAnsi="Times New Roman" w:cs="Times New Roman"/>
          <w:sz w:val="24"/>
        </w:rPr>
        <w:t xml:space="preserve"> Many Christians accept the tradition that they are ‘fallen angels’, angels that do not serve God. ‘Unclean’ is a Biblical term that refers to the state of being unholy or separated from God by way of sin or ritual impurity.</w:t>
      </w:r>
      <w:r w:rsidRPr="0092682A">
        <w:rPr>
          <w:rFonts w:ascii="Times New Roman" w:eastAsia="Calibri" w:hAnsi="Times New Roman" w:cs="Times New Roman"/>
          <w:sz w:val="24"/>
          <w:vertAlign w:val="superscript"/>
        </w:rPr>
        <w:footnoteReference w:id="73"/>
      </w:r>
      <w:r w:rsidRPr="0092682A">
        <w:rPr>
          <w:rFonts w:ascii="Times New Roman" w:eastAsia="Calibri" w:hAnsi="Times New Roman" w:cs="Times New Roman"/>
          <w:sz w:val="24"/>
        </w:rPr>
        <w:t xml:space="preserve"> Angels, on the other hand, are good spiritual beings that act as messengers or servants of God. In the Ignatian tradition </w:t>
      </w:r>
      <w:r w:rsidR="00670217">
        <w:rPr>
          <w:rFonts w:ascii="Times New Roman" w:eastAsia="Calibri" w:hAnsi="Times New Roman" w:cs="Times New Roman"/>
          <w:sz w:val="24"/>
        </w:rPr>
        <w:t>these constitute one source of what Ignatius calls ‘the movements of</w:t>
      </w:r>
      <w:r w:rsidRPr="0092682A">
        <w:rPr>
          <w:rFonts w:ascii="Times New Roman" w:eastAsia="Calibri" w:hAnsi="Times New Roman" w:cs="Times New Roman"/>
          <w:sz w:val="24"/>
        </w:rPr>
        <w:t xml:space="preserve"> </w:t>
      </w:r>
      <w:r w:rsidR="00670217">
        <w:rPr>
          <w:rFonts w:ascii="Times New Roman" w:eastAsia="Calibri" w:hAnsi="Times New Roman" w:cs="Times New Roman"/>
          <w:sz w:val="24"/>
        </w:rPr>
        <w:lastRenderedPageBreak/>
        <w:t>the</w:t>
      </w:r>
      <w:r w:rsidRPr="0092682A">
        <w:rPr>
          <w:rFonts w:ascii="Times New Roman" w:eastAsia="Calibri" w:hAnsi="Times New Roman" w:cs="Times New Roman"/>
          <w:sz w:val="24"/>
        </w:rPr>
        <w:t xml:space="preserve"> spirits’ (</w:t>
      </w:r>
      <w:r w:rsidR="00670217">
        <w:rPr>
          <w:rFonts w:ascii="Times New Roman" w:eastAsia="Calibri" w:hAnsi="Times New Roman" w:cs="Times New Roman"/>
          <w:sz w:val="24"/>
        </w:rPr>
        <w:t>another source is</w:t>
      </w:r>
      <w:r w:rsidRPr="0092682A">
        <w:rPr>
          <w:rFonts w:ascii="Times New Roman" w:eastAsia="Calibri" w:hAnsi="Times New Roman" w:cs="Times New Roman"/>
          <w:sz w:val="24"/>
        </w:rPr>
        <w:t xml:space="preserve"> ‘bad’ or evil spirits).</w:t>
      </w:r>
      <w:r w:rsidRPr="0092682A">
        <w:rPr>
          <w:rFonts w:ascii="Times New Roman" w:eastAsia="Calibri" w:hAnsi="Times New Roman" w:cs="Times New Roman"/>
          <w:sz w:val="24"/>
          <w:vertAlign w:val="superscript"/>
        </w:rPr>
        <w:footnoteReference w:id="74"/>
      </w:r>
      <w:r w:rsidRPr="0092682A">
        <w:rPr>
          <w:rFonts w:ascii="Times New Roman" w:eastAsia="Calibri" w:hAnsi="Times New Roman" w:cs="Times New Roman"/>
          <w:sz w:val="24"/>
        </w:rPr>
        <w:t xml:space="preserve"> The good spirit can also be used to mean the Holy Spirit or the influence of God within a person.</w:t>
      </w:r>
      <w:r w:rsidRPr="0092682A">
        <w:rPr>
          <w:rFonts w:ascii="Times New Roman" w:eastAsia="Calibri" w:hAnsi="Times New Roman" w:cs="Times New Roman"/>
          <w:sz w:val="24"/>
          <w:vertAlign w:val="superscript"/>
        </w:rPr>
        <w:footnoteReference w:id="75"/>
      </w:r>
    </w:p>
    <w:p w:rsidR="003E5C25" w:rsidRPr="0092682A" w:rsidRDefault="003E5C25" w:rsidP="003E5C25">
      <w:pPr>
        <w:spacing w:after="0" w:line="480" w:lineRule="auto"/>
        <w:jc w:val="both"/>
        <w:rPr>
          <w:rFonts w:ascii="Times New Roman" w:eastAsia="Calibri" w:hAnsi="Times New Roman" w:cs="Times New Roman"/>
          <w:sz w:val="24"/>
        </w:rPr>
      </w:pPr>
    </w:p>
    <w:p w:rsidR="003E5C25" w:rsidRPr="0092682A" w:rsidRDefault="003E5C25" w:rsidP="003E5C25">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Possession is when a person has lost part or all of the control of their actions and decisions to an evil spirit which is perceived to be working within that person’s body and mind. Many people use the term loosely, confusing it with the meaning of oppression or obsession.</w:t>
      </w:r>
      <w:r w:rsidR="00CD044E">
        <w:rPr>
          <w:rStyle w:val="FootnoteReference"/>
          <w:rFonts w:ascii="Times New Roman" w:eastAsia="Calibri" w:hAnsi="Times New Roman" w:cs="Times New Roman"/>
          <w:sz w:val="24"/>
        </w:rPr>
        <w:footnoteReference w:id="76"/>
      </w:r>
      <w:r w:rsidRPr="0092682A">
        <w:rPr>
          <w:rFonts w:ascii="Times New Roman" w:eastAsia="Calibri" w:hAnsi="Times New Roman" w:cs="Times New Roman"/>
          <w:sz w:val="24"/>
        </w:rPr>
        <w:t xml:space="preserve"> Most practitioners of deliverance and exorcism would agree that possession is very rare indeed.</w:t>
      </w:r>
      <w:r w:rsidRPr="0092682A">
        <w:rPr>
          <w:rFonts w:ascii="Times New Roman" w:eastAsia="Calibri" w:hAnsi="Times New Roman" w:cs="Times New Roman"/>
          <w:sz w:val="24"/>
          <w:vertAlign w:val="superscript"/>
        </w:rPr>
        <w:footnoteReference w:id="77"/>
      </w:r>
      <w:r w:rsidRPr="0092682A">
        <w:rPr>
          <w:rFonts w:ascii="Times New Roman" w:eastAsia="Calibri" w:hAnsi="Times New Roman" w:cs="Times New Roman"/>
          <w:sz w:val="24"/>
        </w:rPr>
        <w:t xml:space="preserve"> It is preferable to see exorcism as a rare ritual event for extreme cases (‘possession’), while deliverance is a ministry that can be offered more readily to Christians who seek help against milder forms of demonic affliction. Deliverance can be offered by lay people as well as priests.</w:t>
      </w:r>
      <w:r w:rsidRPr="0092682A">
        <w:rPr>
          <w:rFonts w:ascii="Times New Roman" w:eastAsia="Calibri" w:hAnsi="Times New Roman" w:cs="Times New Roman"/>
          <w:sz w:val="24"/>
          <w:vertAlign w:val="superscript"/>
        </w:rPr>
        <w:footnoteReference w:id="78"/>
      </w:r>
    </w:p>
    <w:p w:rsidR="003E5C25" w:rsidRPr="0092682A" w:rsidRDefault="003E5C25" w:rsidP="003E5C25">
      <w:pPr>
        <w:spacing w:after="0" w:line="480" w:lineRule="auto"/>
        <w:jc w:val="both"/>
        <w:rPr>
          <w:rFonts w:ascii="Times New Roman" w:eastAsia="Calibri" w:hAnsi="Times New Roman" w:cs="Times New Roman"/>
          <w:sz w:val="24"/>
        </w:rPr>
      </w:pPr>
    </w:p>
    <w:p w:rsidR="003E5C25" w:rsidRPr="0092682A" w:rsidRDefault="003E5C25" w:rsidP="003E5C25">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Obsession and oppression are terms that signify the situation in which a person is afflicted to a lesser degree by an evil spirit.</w:t>
      </w:r>
      <w:r w:rsidRPr="0092682A">
        <w:rPr>
          <w:rFonts w:ascii="Times New Roman" w:eastAsia="Calibri" w:hAnsi="Times New Roman" w:cs="Times New Roman"/>
          <w:sz w:val="24"/>
          <w:vertAlign w:val="superscript"/>
        </w:rPr>
        <w:footnoteReference w:id="79"/>
      </w:r>
      <w:r w:rsidRPr="0092682A">
        <w:rPr>
          <w:rFonts w:ascii="Times New Roman" w:eastAsia="Calibri" w:hAnsi="Times New Roman" w:cs="Times New Roman"/>
          <w:sz w:val="24"/>
        </w:rPr>
        <w:t xml:space="preserve"> Symptoms of obsession or oppression include </w:t>
      </w:r>
      <w:r w:rsidRPr="0092682A">
        <w:rPr>
          <w:rFonts w:ascii="Times New Roman" w:eastAsia="Calibri" w:hAnsi="Times New Roman" w:cs="Times New Roman"/>
          <w:sz w:val="24"/>
        </w:rPr>
        <w:lastRenderedPageBreak/>
        <w:t>extreme and constant temptation,</w:t>
      </w:r>
      <w:r w:rsidRPr="0092682A">
        <w:rPr>
          <w:rFonts w:ascii="Times New Roman" w:eastAsia="Calibri" w:hAnsi="Times New Roman" w:cs="Times New Roman"/>
          <w:sz w:val="24"/>
          <w:vertAlign w:val="superscript"/>
        </w:rPr>
        <w:footnoteReference w:id="80"/>
      </w:r>
      <w:r w:rsidRPr="0092682A">
        <w:rPr>
          <w:rFonts w:ascii="Times New Roman" w:eastAsia="Calibri" w:hAnsi="Times New Roman" w:cs="Times New Roman"/>
          <w:sz w:val="24"/>
        </w:rPr>
        <w:t xml:space="preserve"> voices, physical ailments and accidents that cannot be attributed unambiguously to natural causes.</w:t>
      </w:r>
      <w:r>
        <w:rPr>
          <w:rStyle w:val="FootnoteReference"/>
          <w:rFonts w:ascii="Times New Roman" w:eastAsia="Calibri" w:hAnsi="Times New Roman" w:cs="Times New Roman"/>
          <w:sz w:val="24"/>
        </w:rPr>
        <w:footnoteReference w:id="81"/>
      </w:r>
      <w:r w:rsidRPr="0092682A">
        <w:rPr>
          <w:rFonts w:ascii="Times New Roman" w:eastAsia="Calibri" w:hAnsi="Times New Roman" w:cs="Times New Roman"/>
          <w:sz w:val="24"/>
        </w:rPr>
        <w:t xml:space="preserve"> These afflictions are perceived to come from outside the person’s body and mind. They can be so mild as to be almost unperceived by the person, or so strong that they will keep a person physically and mentally stressed for hours at a time. The person afflicted may be delivered of these spirits by prayers of deliverance.</w:t>
      </w:r>
      <w:r w:rsidRPr="0092682A">
        <w:rPr>
          <w:rFonts w:ascii="Times New Roman" w:eastAsia="Calibri" w:hAnsi="Times New Roman" w:cs="Times New Roman"/>
          <w:sz w:val="24"/>
          <w:vertAlign w:val="superscript"/>
        </w:rPr>
        <w:footnoteReference w:id="82"/>
      </w:r>
    </w:p>
    <w:p w:rsidR="003E5C25" w:rsidRPr="0092682A" w:rsidRDefault="003E5C25" w:rsidP="003E5C25">
      <w:pPr>
        <w:spacing w:after="0" w:line="480" w:lineRule="auto"/>
        <w:jc w:val="both"/>
        <w:rPr>
          <w:rFonts w:ascii="Times New Roman" w:eastAsia="Calibri" w:hAnsi="Times New Roman" w:cs="Times New Roman"/>
          <w:sz w:val="24"/>
        </w:rPr>
      </w:pPr>
    </w:p>
    <w:p w:rsidR="003E5C25" w:rsidRPr="0092682A" w:rsidRDefault="003E5C25" w:rsidP="003E5C25">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Deliverance has both a general meaning and a specific one. In general it has the sense of freeing a person or group of people from some negative situation, so that we can say that Jesus’ mission was to bring deliverance to God’s people from their captivity to sin and death.</w:t>
      </w:r>
      <w:r w:rsidRPr="0092682A">
        <w:rPr>
          <w:rFonts w:ascii="Times New Roman" w:eastAsia="Calibri" w:hAnsi="Times New Roman" w:cs="Times New Roman"/>
          <w:sz w:val="24"/>
          <w:vertAlign w:val="superscript"/>
        </w:rPr>
        <w:footnoteReference w:id="83"/>
      </w:r>
      <w:r w:rsidRPr="0092682A">
        <w:rPr>
          <w:rFonts w:ascii="Times New Roman" w:eastAsia="Calibri" w:hAnsi="Times New Roman" w:cs="Times New Roman"/>
          <w:sz w:val="24"/>
        </w:rPr>
        <w:t xml:space="preserve"> More specifically, among the Church’s many ministries, deliverance is the work of freeing an individual from the influence or affliction of a particular evil, usually an evil spirit.</w:t>
      </w:r>
      <w:r w:rsidRPr="0092682A">
        <w:rPr>
          <w:rFonts w:ascii="Times New Roman" w:eastAsia="Calibri" w:hAnsi="Times New Roman" w:cs="Times New Roman"/>
          <w:sz w:val="24"/>
          <w:vertAlign w:val="superscript"/>
        </w:rPr>
        <w:footnoteReference w:id="84"/>
      </w:r>
      <w:r w:rsidRPr="0092682A">
        <w:rPr>
          <w:rFonts w:ascii="Times New Roman" w:eastAsia="Calibri" w:hAnsi="Times New Roman" w:cs="Times New Roman"/>
          <w:sz w:val="24"/>
        </w:rPr>
        <w:t xml:space="preserve"> </w:t>
      </w:r>
      <w:r w:rsidR="00EC783B">
        <w:rPr>
          <w:rFonts w:ascii="Times New Roman" w:eastAsia="Calibri" w:hAnsi="Times New Roman" w:cs="Times New Roman"/>
          <w:sz w:val="24"/>
        </w:rPr>
        <w:t>This term is often confused or conflated with exorcism.</w:t>
      </w:r>
      <w:r w:rsidR="00EC783B">
        <w:rPr>
          <w:rStyle w:val="FootnoteReference"/>
          <w:rFonts w:ascii="Times New Roman" w:eastAsia="Calibri" w:hAnsi="Times New Roman" w:cs="Times New Roman"/>
          <w:sz w:val="24"/>
        </w:rPr>
        <w:footnoteReference w:id="85"/>
      </w:r>
      <w:r w:rsidR="00EC783B">
        <w:rPr>
          <w:rFonts w:ascii="Times New Roman" w:eastAsia="Calibri" w:hAnsi="Times New Roman" w:cs="Times New Roman"/>
          <w:sz w:val="24"/>
        </w:rPr>
        <w:t xml:space="preserve"> </w:t>
      </w:r>
      <w:r w:rsidRPr="0092682A">
        <w:rPr>
          <w:rFonts w:ascii="Times New Roman" w:eastAsia="Calibri" w:hAnsi="Times New Roman" w:cs="Times New Roman"/>
          <w:sz w:val="24"/>
        </w:rPr>
        <w:t xml:space="preserve">Jesus practiced the </w:t>
      </w:r>
      <w:r w:rsidRPr="0092682A">
        <w:rPr>
          <w:rFonts w:ascii="Times New Roman" w:eastAsia="Calibri" w:hAnsi="Times New Roman" w:cs="Times New Roman"/>
          <w:sz w:val="24"/>
        </w:rPr>
        <w:lastRenderedPageBreak/>
        <w:t xml:space="preserve">ministry of deliverance by healing the sick and casting out demons. </w:t>
      </w:r>
      <w:r>
        <w:rPr>
          <w:rFonts w:ascii="Times New Roman" w:eastAsia="Calibri" w:hAnsi="Times New Roman" w:cs="Times New Roman"/>
          <w:sz w:val="24"/>
        </w:rPr>
        <w:t>Deliverance and healing work together.</w:t>
      </w:r>
      <w:r>
        <w:rPr>
          <w:rStyle w:val="FootnoteReference"/>
          <w:rFonts w:ascii="Times New Roman" w:eastAsia="Calibri" w:hAnsi="Times New Roman" w:cs="Times New Roman"/>
          <w:sz w:val="24"/>
        </w:rPr>
        <w:footnoteReference w:id="86"/>
      </w:r>
      <w:r>
        <w:rPr>
          <w:rFonts w:ascii="Times New Roman" w:eastAsia="Calibri" w:hAnsi="Times New Roman" w:cs="Times New Roman"/>
          <w:sz w:val="24"/>
        </w:rPr>
        <w:t xml:space="preserve"> </w:t>
      </w:r>
      <w:r w:rsidRPr="0092682A">
        <w:rPr>
          <w:rFonts w:ascii="Times New Roman" w:eastAsia="Calibri" w:hAnsi="Times New Roman" w:cs="Times New Roman"/>
          <w:sz w:val="24"/>
          <w:szCs w:val="24"/>
        </w:rPr>
        <w:t xml:space="preserve">“Deliverance ministry could be considered as any authentically Christian means by which people help others to overcome the devil’s influence in their lives.” </w:t>
      </w:r>
      <w:r w:rsidRPr="0092682A">
        <w:rPr>
          <w:rFonts w:ascii="Times New Roman" w:eastAsia="Calibri" w:hAnsi="Times New Roman" w:cs="Times New Roman"/>
          <w:sz w:val="24"/>
          <w:vertAlign w:val="superscript"/>
        </w:rPr>
        <w:footnoteReference w:id="87"/>
      </w:r>
      <w:r w:rsidRPr="0092682A">
        <w:rPr>
          <w:rFonts w:ascii="Times New Roman" w:eastAsia="Calibri" w:hAnsi="Times New Roman" w:cs="Times New Roman"/>
          <w:sz w:val="24"/>
          <w:szCs w:val="24"/>
        </w:rPr>
        <w:t xml:space="preserve"> </w:t>
      </w:r>
    </w:p>
    <w:p w:rsidR="003E5C25" w:rsidRPr="0092682A" w:rsidRDefault="003E5C25" w:rsidP="003E5C25">
      <w:pPr>
        <w:spacing w:after="0" w:line="480" w:lineRule="auto"/>
        <w:jc w:val="both"/>
        <w:rPr>
          <w:rFonts w:ascii="Times New Roman" w:eastAsia="Calibri" w:hAnsi="Times New Roman" w:cs="Times New Roman"/>
          <w:sz w:val="24"/>
        </w:rPr>
      </w:pPr>
    </w:p>
    <w:p w:rsidR="003E5C25" w:rsidRPr="0092682A" w:rsidRDefault="003E5C25" w:rsidP="003E5C25">
      <w:pPr>
        <w:spacing w:after="0" w:line="480" w:lineRule="auto"/>
        <w:jc w:val="both"/>
        <w:rPr>
          <w:rFonts w:ascii="Times New Roman" w:eastAsia="Calibri" w:hAnsi="Times New Roman" w:cs="Times New Roman"/>
          <w:sz w:val="24"/>
        </w:rPr>
      </w:pPr>
      <w:r w:rsidRPr="0092682A">
        <w:rPr>
          <w:rFonts w:ascii="Times New Roman" w:eastAsia="Calibri" w:hAnsi="Times New Roman" w:cs="Times New Roman"/>
          <w:sz w:val="24"/>
        </w:rPr>
        <w:t>Major exorcism is a ritual of some Christian Churches derived from the ministry of Jesus and the apostles by which an evil spirit who possesses a person is cast out or expelled</w:t>
      </w:r>
      <w:r>
        <w:rPr>
          <w:rFonts w:ascii="Times New Roman" w:eastAsia="Calibri" w:hAnsi="Times New Roman" w:cs="Times New Roman"/>
          <w:sz w:val="24"/>
        </w:rPr>
        <w:t xml:space="preserve"> by a command</w:t>
      </w:r>
      <w:r w:rsidRPr="0092682A">
        <w:rPr>
          <w:rFonts w:ascii="Times New Roman" w:eastAsia="Calibri" w:hAnsi="Times New Roman" w:cs="Times New Roman"/>
          <w:sz w:val="24"/>
        </w:rPr>
        <w:t>.</w:t>
      </w:r>
      <w:r>
        <w:rPr>
          <w:rStyle w:val="FootnoteReference"/>
          <w:rFonts w:ascii="Times New Roman" w:eastAsia="Calibri" w:hAnsi="Times New Roman" w:cs="Times New Roman"/>
          <w:sz w:val="24"/>
        </w:rPr>
        <w:footnoteReference w:id="88"/>
      </w:r>
      <w:r w:rsidRPr="0092682A">
        <w:rPr>
          <w:rFonts w:ascii="Times New Roman" w:eastAsia="Calibri" w:hAnsi="Times New Roman" w:cs="Times New Roman"/>
          <w:sz w:val="24"/>
        </w:rPr>
        <w:t xml:space="preserve"> Its form has developed over the centuries so that it is now reserved for cases in which a person is seen to be controlled at times completely by an evil spirit. In the Roman Catholic Church the practice of the rite of exorcism is restricted to priests who have been </w:t>
      </w:r>
      <w:r>
        <w:rPr>
          <w:rFonts w:ascii="Times New Roman" w:eastAsia="Calibri" w:hAnsi="Times New Roman" w:cs="Times New Roman"/>
          <w:sz w:val="24"/>
        </w:rPr>
        <w:t>appointed</w:t>
      </w:r>
      <w:r w:rsidRPr="0092682A">
        <w:rPr>
          <w:rFonts w:ascii="Times New Roman" w:eastAsia="Calibri" w:hAnsi="Times New Roman" w:cs="Times New Roman"/>
          <w:sz w:val="24"/>
        </w:rPr>
        <w:t xml:space="preserve"> by the local bishop. </w:t>
      </w:r>
      <w:r w:rsidRPr="0092682A">
        <w:rPr>
          <w:rFonts w:ascii="Times New Roman" w:eastAsia="Calibri" w:hAnsi="Times New Roman" w:cs="Times New Roman"/>
          <w:sz w:val="24"/>
          <w:vertAlign w:val="superscript"/>
        </w:rPr>
        <w:footnoteReference w:id="89"/>
      </w:r>
    </w:p>
    <w:p w:rsidR="003E5C25" w:rsidRDefault="003E5C25" w:rsidP="00943BB5">
      <w:pPr>
        <w:spacing w:after="0" w:line="240" w:lineRule="auto"/>
        <w:rPr>
          <w:rFonts w:ascii="Times New Roman" w:hAnsi="Times New Roman"/>
          <w:sz w:val="28"/>
          <w:szCs w:val="28"/>
        </w:rPr>
      </w:pPr>
    </w:p>
    <w:p w:rsidR="00EC783B" w:rsidRPr="00D90276" w:rsidRDefault="0061449E" w:rsidP="00D90276">
      <w:pPr>
        <w:spacing w:after="0" w:line="480" w:lineRule="auto"/>
        <w:rPr>
          <w:rFonts w:ascii="Times New Roman" w:hAnsi="Times New Roman"/>
          <w:sz w:val="24"/>
          <w:szCs w:val="24"/>
        </w:rPr>
      </w:pPr>
      <w:r w:rsidRPr="0061449E">
        <w:rPr>
          <w:rFonts w:ascii="Times New Roman" w:hAnsi="Times New Roman"/>
          <w:sz w:val="24"/>
          <w:szCs w:val="24"/>
        </w:rPr>
        <w:t xml:space="preserve">Having clarified the key terms of this </w:t>
      </w:r>
      <w:r w:rsidR="005443A9">
        <w:rPr>
          <w:rFonts w:ascii="Times New Roman" w:hAnsi="Times New Roman"/>
          <w:sz w:val="24"/>
          <w:szCs w:val="24"/>
        </w:rPr>
        <w:t xml:space="preserve">area of </w:t>
      </w:r>
      <w:r w:rsidRPr="0061449E">
        <w:rPr>
          <w:rFonts w:ascii="Times New Roman" w:hAnsi="Times New Roman"/>
          <w:sz w:val="24"/>
          <w:szCs w:val="24"/>
        </w:rPr>
        <w:t>research</w:t>
      </w:r>
      <w:r w:rsidR="005443A9">
        <w:rPr>
          <w:rFonts w:ascii="Times New Roman" w:hAnsi="Times New Roman"/>
          <w:sz w:val="24"/>
          <w:szCs w:val="24"/>
        </w:rPr>
        <w:t xml:space="preserve"> we may now move to a consideration of the contemporary cultural influences that may determine a</w:t>
      </w:r>
      <w:r w:rsidR="00D90276">
        <w:rPr>
          <w:rFonts w:ascii="Times New Roman" w:hAnsi="Times New Roman"/>
          <w:sz w:val="24"/>
          <w:szCs w:val="24"/>
        </w:rPr>
        <w:t>n Australian</w:t>
      </w:r>
      <w:r w:rsidR="00DD2DC2">
        <w:rPr>
          <w:rFonts w:ascii="Times New Roman" w:hAnsi="Times New Roman"/>
          <w:sz w:val="24"/>
          <w:szCs w:val="24"/>
        </w:rPr>
        <w:t xml:space="preserve"> </w:t>
      </w:r>
      <w:proofErr w:type="spellStart"/>
      <w:r w:rsidR="00DD2DC2">
        <w:rPr>
          <w:rFonts w:ascii="Times New Roman" w:hAnsi="Times New Roman"/>
          <w:sz w:val="24"/>
          <w:szCs w:val="24"/>
        </w:rPr>
        <w:t>priests</w:t>
      </w:r>
      <w:r w:rsidR="00D90276">
        <w:rPr>
          <w:rFonts w:ascii="Times New Roman" w:hAnsi="Times New Roman"/>
          <w:sz w:val="24"/>
          <w:szCs w:val="24"/>
        </w:rPr>
        <w:t>’s</w:t>
      </w:r>
      <w:proofErr w:type="spellEnd"/>
      <w:r w:rsidR="005443A9">
        <w:rPr>
          <w:rFonts w:ascii="Times New Roman" w:hAnsi="Times New Roman"/>
          <w:sz w:val="24"/>
          <w:szCs w:val="24"/>
        </w:rPr>
        <w:t xml:space="preserve"> </w:t>
      </w:r>
      <w:r w:rsidR="00D90276">
        <w:rPr>
          <w:rFonts w:ascii="Times New Roman" w:hAnsi="Times New Roman"/>
          <w:sz w:val="24"/>
          <w:szCs w:val="24"/>
        </w:rPr>
        <w:t xml:space="preserve">attitude towards demonic affliction and the ministry of deliverance. </w:t>
      </w:r>
    </w:p>
    <w:p w:rsidR="003E5C25" w:rsidRDefault="003E5C25" w:rsidP="00943BB5">
      <w:pPr>
        <w:spacing w:after="0" w:line="240" w:lineRule="auto"/>
        <w:rPr>
          <w:rFonts w:ascii="Times New Roman" w:hAnsi="Times New Roman"/>
          <w:sz w:val="28"/>
          <w:szCs w:val="28"/>
        </w:rPr>
      </w:pPr>
    </w:p>
    <w:p w:rsidR="00CB0D1B" w:rsidRDefault="00CB0D1B" w:rsidP="00943BB5">
      <w:pPr>
        <w:spacing w:after="0" w:line="240" w:lineRule="auto"/>
        <w:rPr>
          <w:rFonts w:ascii="Times New Roman" w:hAnsi="Times New Roman"/>
          <w:sz w:val="28"/>
          <w:szCs w:val="28"/>
        </w:rPr>
      </w:pPr>
    </w:p>
    <w:p w:rsidR="00CB0D1B" w:rsidRDefault="00CB0D1B" w:rsidP="00943BB5">
      <w:pPr>
        <w:spacing w:after="0" w:line="240" w:lineRule="auto"/>
        <w:rPr>
          <w:rFonts w:ascii="Times New Roman" w:hAnsi="Times New Roman"/>
          <w:sz w:val="28"/>
          <w:szCs w:val="28"/>
        </w:rPr>
      </w:pPr>
    </w:p>
    <w:p w:rsidR="00CB0D1B" w:rsidRDefault="00CB0D1B" w:rsidP="00943BB5">
      <w:pPr>
        <w:spacing w:after="0" w:line="240" w:lineRule="auto"/>
        <w:rPr>
          <w:rFonts w:ascii="Times New Roman" w:hAnsi="Times New Roman"/>
          <w:sz w:val="28"/>
          <w:szCs w:val="28"/>
        </w:rPr>
      </w:pPr>
    </w:p>
    <w:p w:rsidR="00CB0D1B" w:rsidRDefault="00CB0D1B" w:rsidP="00943BB5">
      <w:pPr>
        <w:spacing w:after="0" w:line="240" w:lineRule="auto"/>
        <w:rPr>
          <w:rFonts w:ascii="Times New Roman" w:hAnsi="Times New Roman"/>
          <w:sz w:val="28"/>
          <w:szCs w:val="28"/>
        </w:rPr>
      </w:pPr>
    </w:p>
    <w:p w:rsidR="00CB0D1B" w:rsidRDefault="00CB0D1B" w:rsidP="00943BB5">
      <w:pPr>
        <w:spacing w:after="0" w:line="240" w:lineRule="auto"/>
        <w:rPr>
          <w:rFonts w:ascii="Times New Roman" w:hAnsi="Times New Roman"/>
          <w:sz w:val="28"/>
          <w:szCs w:val="28"/>
        </w:rPr>
      </w:pPr>
    </w:p>
    <w:p w:rsidR="00CB0D1B" w:rsidRPr="00943BB5" w:rsidRDefault="00CB0D1B" w:rsidP="00943BB5">
      <w:pPr>
        <w:spacing w:after="0" w:line="240" w:lineRule="auto"/>
        <w:rPr>
          <w:rFonts w:ascii="Times New Roman" w:hAnsi="Times New Roman"/>
          <w:sz w:val="28"/>
          <w:szCs w:val="28"/>
        </w:rPr>
      </w:pPr>
    </w:p>
    <w:p w:rsidR="00943BB5" w:rsidRPr="00943BB5" w:rsidRDefault="00943BB5" w:rsidP="0061449E">
      <w:pPr>
        <w:pStyle w:val="ListParagraph"/>
        <w:spacing w:after="0" w:line="240" w:lineRule="auto"/>
        <w:rPr>
          <w:rFonts w:ascii="Times New Roman" w:hAnsi="Times New Roman"/>
          <w:b/>
          <w:sz w:val="24"/>
          <w:szCs w:val="24"/>
        </w:rPr>
      </w:pPr>
      <w:r w:rsidRPr="00943BB5">
        <w:rPr>
          <w:rFonts w:ascii="Times New Roman" w:hAnsi="Times New Roman"/>
          <w:b/>
          <w:sz w:val="24"/>
          <w:szCs w:val="24"/>
        </w:rPr>
        <w:tab/>
      </w:r>
      <w:r w:rsidRPr="00943BB5">
        <w:rPr>
          <w:rFonts w:ascii="Times New Roman" w:hAnsi="Times New Roman"/>
          <w:b/>
          <w:sz w:val="24"/>
          <w:szCs w:val="24"/>
        </w:rPr>
        <w:tab/>
      </w:r>
      <w:r w:rsidRPr="00943BB5">
        <w:rPr>
          <w:rFonts w:ascii="Times New Roman" w:hAnsi="Times New Roman"/>
          <w:b/>
          <w:sz w:val="24"/>
          <w:szCs w:val="24"/>
        </w:rPr>
        <w:tab/>
      </w:r>
      <w:r w:rsidRPr="00943BB5">
        <w:rPr>
          <w:rFonts w:ascii="Times New Roman" w:hAnsi="Times New Roman"/>
          <w:b/>
          <w:sz w:val="24"/>
          <w:szCs w:val="24"/>
        </w:rPr>
        <w:tab/>
      </w:r>
      <w:r w:rsidRPr="00943BB5">
        <w:rPr>
          <w:rFonts w:ascii="Times New Roman" w:hAnsi="Times New Roman"/>
          <w:b/>
          <w:sz w:val="24"/>
          <w:szCs w:val="24"/>
        </w:rPr>
        <w:tab/>
      </w:r>
    </w:p>
    <w:p w:rsidR="0061449E" w:rsidRDefault="00275CBB" w:rsidP="0061449E">
      <w:pPr>
        <w:pStyle w:val="ListParagraph"/>
        <w:numPr>
          <w:ilvl w:val="0"/>
          <w:numId w:val="21"/>
        </w:numPr>
        <w:spacing w:after="0" w:line="240" w:lineRule="auto"/>
        <w:jc w:val="both"/>
        <w:rPr>
          <w:rFonts w:ascii="Times New Roman" w:hAnsi="Times New Roman"/>
          <w:b/>
          <w:sz w:val="24"/>
        </w:rPr>
      </w:pPr>
      <w:r>
        <w:rPr>
          <w:rFonts w:ascii="Times New Roman" w:hAnsi="Times New Roman"/>
          <w:b/>
          <w:sz w:val="24"/>
        </w:rPr>
        <w:lastRenderedPageBreak/>
        <w:t>Discernment of premises upon which the request for d</w:t>
      </w:r>
      <w:r w:rsidR="0061449E" w:rsidRPr="00943BB5">
        <w:rPr>
          <w:rFonts w:ascii="Times New Roman" w:hAnsi="Times New Roman"/>
          <w:b/>
          <w:sz w:val="24"/>
        </w:rPr>
        <w:t xml:space="preserve">eliverance may be made </w:t>
      </w:r>
    </w:p>
    <w:p w:rsidR="0061449E" w:rsidRDefault="0061449E" w:rsidP="0061449E">
      <w:pPr>
        <w:pStyle w:val="ListParagraph"/>
        <w:spacing w:after="0" w:line="240" w:lineRule="auto"/>
        <w:jc w:val="both"/>
        <w:rPr>
          <w:rFonts w:ascii="Times New Roman" w:hAnsi="Times New Roman"/>
          <w:b/>
          <w:sz w:val="24"/>
        </w:rPr>
      </w:pPr>
    </w:p>
    <w:p w:rsidR="0061449E" w:rsidRPr="00943BB5" w:rsidRDefault="0061449E" w:rsidP="0061449E">
      <w:pPr>
        <w:pStyle w:val="ListParagraph"/>
        <w:numPr>
          <w:ilvl w:val="0"/>
          <w:numId w:val="17"/>
        </w:numPr>
        <w:spacing w:after="0" w:line="240" w:lineRule="auto"/>
        <w:ind w:hanging="360"/>
        <w:jc w:val="both"/>
        <w:rPr>
          <w:rFonts w:ascii="Times New Roman" w:hAnsi="Times New Roman"/>
          <w:b/>
          <w:sz w:val="24"/>
        </w:rPr>
      </w:pPr>
      <w:r>
        <w:rPr>
          <w:rFonts w:ascii="Times New Roman" w:hAnsi="Times New Roman"/>
          <w:b/>
          <w:sz w:val="24"/>
        </w:rPr>
        <w:t>Worldviews</w:t>
      </w:r>
    </w:p>
    <w:p w:rsidR="00943BB5" w:rsidRDefault="00943BB5" w:rsidP="00943BB5">
      <w:pPr>
        <w:spacing w:after="0" w:line="480" w:lineRule="auto"/>
        <w:rPr>
          <w:rFonts w:ascii="Times New Roman" w:hAnsi="Times New Roman"/>
          <w:sz w:val="24"/>
          <w:szCs w:val="24"/>
        </w:rPr>
      </w:pPr>
    </w:p>
    <w:p w:rsidR="0061449E" w:rsidRPr="0061449E" w:rsidRDefault="00437282" w:rsidP="00995E6B">
      <w:pPr>
        <w:spacing w:after="0" w:line="480" w:lineRule="auto"/>
        <w:jc w:val="both"/>
        <w:rPr>
          <w:rFonts w:ascii="Times New Roman" w:hAnsi="Times New Roman"/>
          <w:sz w:val="24"/>
          <w:szCs w:val="24"/>
        </w:rPr>
      </w:pPr>
      <w:r>
        <w:rPr>
          <w:rFonts w:ascii="Times New Roman" w:hAnsi="Times New Roman"/>
          <w:sz w:val="24"/>
          <w:szCs w:val="24"/>
        </w:rPr>
        <w:t xml:space="preserve">While it can be argued that the ministry of deliverance has a solid foundation in theology, Scripture and Church Tradition, resistance to its feasibility as a ministry today can be found in contemporary Western culture, from its scientific and skeptical </w:t>
      </w:r>
      <w:r w:rsidR="0061449E">
        <w:rPr>
          <w:rFonts w:ascii="Times New Roman" w:hAnsi="Times New Roman"/>
          <w:sz w:val="24"/>
          <w:szCs w:val="24"/>
        </w:rPr>
        <w:t xml:space="preserve">worldview. </w:t>
      </w:r>
      <w:r w:rsidR="0061449E" w:rsidRPr="00943BB5">
        <w:rPr>
          <w:rFonts w:ascii="Times New Roman" w:hAnsi="Times New Roman"/>
          <w:sz w:val="24"/>
        </w:rPr>
        <w:t xml:space="preserve">The ministry of deliverance makes no sense unless it is placed in the context of a culture and worldview that includes a belief in the reality and activity of spirits (good and bad). For any person to determine that it is deliverance (or exorcism) that they need to be freed from undesirable and painful affliction by one or more evil spirits requires a worldview that sees these beings as real and that (some) humans have the gift or training to be able to deliver them from such evil. </w:t>
      </w:r>
    </w:p>
    <w:p w:rsidR="0061449E" w:rsidRPr="00943BB5" w:rsidRDefault="0061449E" w:rsidP="0061449E">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cs="Times New Roman"/>
          <w:sz w:val="24"/>
          <w:szCs w:val="24"/>
        </w:rPr>
      </w:pPr>
      <w:r w:rsidRPr="00943BB5">
        <w:rPr>
          <w:rFonts w:ascii="Times New Roman" w:hAnsi="Times New Roman" w:cs="Times New Roman"/>
          <w:sz w:val="24"/>
          <w:szCs w:val="24"/>
        </w:rPr>
        <w:t>A person’s ‘worldview’ has a significant influence upon his or her belief in Satan and evil spirits. The worldview on Satan and evil spirits in the West is heavily shaped by the scientific methodology of the Enlightenment and by the media, particularly by some popular films and TV series.</w:t>
      </w:r>
      <w:r w:rsidR="00D94060">
        <w:rPr>
          <w:rStyle w:val="FootnoteReference"/>
          <w:rFonts w:ascii="Times New Roman" w:hAnsi="Times New Roman" w:cs="Times New Roman"/>
          <w:sz w:val="24"/>
          <w:szCs w:val="24"/>
        </w:rPr>
        <w:footnoteReference w:id="90"/>
      </w:r>
      <w:r w:rsidRPr="00943BB5">
        <w:rPr>
          <w:rFonts w:ascii="Times New Roman" w:hAnsi="Times New Roman" w:cs="Times New Roman"/>
          <w:sz w:val="24"/>
          <w:szCs w:val="24"/>
        </w:rPr>
        <w:t xml:space="preserve"> </w:t>
      </w:r>
      <w:r w:rsidR="00437282">
        <w:rPr>
          <w:rFonts w:ascii="Times New Roman" w:hAnsi="Times New Roman" w:cs="Times New Roman"/>
          <w:sz w:val="24"/>
          <w:szCs w:val="24"/>
        </w:rPr>
        <w:t>T</w:t>
      </w:r>
      <w:r w:rsidRPr="00943BB5">
        <w:rPr>
          <w:rFonts w:ascii="Times New Roman" w:hAnsi="Times New Roman" w:cs="Times New Roman"/>
          <w:sz w:val="24"/>
          <w:szCs w:val="24"/>
        </w:rPr>
        <w:t xml:space="preserve">here are many </w:t>
      </w:r>
      <w:r w:rsidR="00437282">
        <w:rPr>
          <w:rFonts w:ascii="Times New Roman" w:hAnsi="Times New Roman" w:cs="Times New Roman"/>
          <w:sz w:val="24"/>
          <w:szCs w:val="24"/>
        </w:rPr>
        <w:t xml:space="preserve">scholars in the West (or Majority world) </w:t>
      </w:r>
      <w:r w:rsidRPr="00943BB5">
        <w:rPr>
          <w:rFonts w:ascii="Times New Roman" w:hAnsi="Times New Roman" w:cs="Times New Roman"/>
          <w:sz w:val="24"/>
          <w:szCs w:val="24"/>
        </w:rPr>
        <w:t xml:space="preserve">who argue that the perception or experience of spirits is merely the result of a disorder in the brain, the consequence of a mental illness: others argue that one cannot dismiss the contribution of evil spirits to a person’s disturbed mental state for the symptoms of both sources of suffering are virtually the same. </w:t>
      </w:r>
      <w:r w:rsidR="00437282">
        <w:rPr>
          <w:rFonts w:ascii="Times New Roman" w:hAnsi="Times New Roman" w:cs="Times New Roman"/>
          <w:sz w:val="24"/>
          <w:szCs w:val="24"/>
        </w:rPr>
        <w:t>S</w:t>
      </w:r>
      <w:r w:rsidR="00437282" w:rsidRPr="00437282">
        <w:rPr>
          <w:rFonts w:ascii="Times New Roman" w:hAnsi="Times New Roman" w:cs="Times New Roman"/>
          <w:sz w:val="24"/>
          <w:szCs w:val="24"/>
        </w:rPr>
        <w:t xml:space="preserve">ome scholars in the area of the unconscious argue that the unconscious is in fact that part of the human being that is the channel to or window onto </w:t>
      </w:r>
      <w:r w:rsidR="00437282">
        <w:rPr>
          <w:rFonts w:ascii="Times New Roman" w:hAnsi="Times New Roman" w:cs="Times New Roman"/>
          <w:sz w:val="24"/>
          <w:szCs w:val="24"/>
        </w:rPr>
        <w:t>a</w:t>
      </w:r>
      <w:r w:rsidR="00437282" w:rsidRPr="00437282">
        <w:rPr>
          <w:rFonts w:ascii="Times New Roman" w:hAnsi="Times New Roman" w:cs="Times New Roman"/>
          <w:sz w:val="24"/>
          <w:szCs w:val="24"/>
        </w:rPr>
        <w:t xml:space="preserve"> spiritual dimension of the universe.</w:t>
      </w:r>
      <w:r w:rsidR="00437282" w:rsidRPr="00943BB5">
        <w:rPr>
          <w:rFonts w:ascii="Times New Roman" w:hAnsi="Times New Roman" w:cs="Times New Roman"/>
          <w:sz w:val="24"/>
          <w:szCs w:val="24"/>
        </w:rPr>
        <w:t xml:space="preserve"> </w:t>
      </w:r>
      <w:r w:rsidRPr="00943BB5">
        <w:rPr>
          <w:rFonts w:ascii="Times New Roman" w:hAnsi="Times New Roman" w:cs="Times New Roman"/>
          <w:sz w:val="24"/>
          <w:szCs w:val="24"/>
        </w:rPr>
        <w:t xml:space="preserve">These </w:t>
      </w:r>
      <w:r w:rsidR="00437282">
        <w:rPr>
          <w:rFonts w:ascii="Times New Roman" w:hAnsi="Times New Roman" w:cs="Times New Roman"/>
          <w:sz w:val="24"/>
          <w:szCs w:val="24"/>
        </w:rPr>
        <w:t xml:space="preserve">conflicting </w:t>
      </w:r>
      <w:r w:rsidRPr="00943BB5">
        <w:rPr>
          <w:rFonts w:ascii="Times New Roman" w:hAnsi="Times New Roman" w:cs="Times New Roman"/>
          <w:sz w:val="24"/>
          <w:szCs w:val="24"/>
        </w:rPr>
        <w:t xml:space="preserve">fields of scholarship </w:t>
      </w:r>
      <w:r w:rsidRPr="00943BB5">
        <w:rPr>
          <w:rFonts w:ascii="Times New Roman" w:hAnsi="Times New Roman" w:cs="Times New Roman"/>
          <w:sz w:val="24"/>
          <w:szCs w:val="24"/>
        </w:rPr>
        <w:lastRenderedPageBreak/>
        <w:t xml:space="preserve">form the context for a church’s practical response to a person claiming to be afflicted by evil spirits. </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Cultures that espouse a materialist and atheist worldview have rejected belief in a world of conflict between personal spiritual forces of good and evil; in the Majority world (Africa, Asia, South America, the Pacific region) the presence and activity of evil spirits is almost taken for granted.</w:t>
      </w:r>
      <w:r w:rsidRPr="00943BB5">
        <w:rPr>
          <w:rFonts w:ascii="Times New Roman" w:hAnsi="Times New Roman" w:cs="Times New Roman"/>
          <w:sz w:val="24"/>
          <w:vertAlign w:val="superscript"/>
        </w:rPr>
        <w:footnoteReference w:id="91"/>
      </w:r>
      <w:r w:rsidRPr="00943BB5">
        <w:rPr>
          <w:rFonts w:ascii="Times New Roman" w:hAnsi="Times New Roman"/>
          <w:sz w:val="24"/>
        </w:rPr>
        <w:t xml:space="preserve"> In Britain, the USA and Australia, Church groups such as Charismatics, Pentecostals and Fundamentalists hold a minority position of belief in the activity of Satan and demons.</w:t>
      </w:r>
      <w:r w:rsidRPr="00943BB5">
        <w:rPr>
          <w:rFonts w:ascii="Times New Roman" w:hAnsi="Times New Roman" w:cs="Times New Roman"/>
          <w:sz w:val="24"/>
          <w:vertAlign w:val="superscript"/>
        </w:rPr>
        <w:footnoteReference w:id="92"/>
      </w:r>
      <w:r w:rsidRPr="00943BB5">
        <w:rPr>
          <w:rFonts w:ascii="Times New Roman" w:hAnsi="Times New Roman"/>
          <w:sz w:val="24"/>
        </w:rPr>
        <w:t xml:space="preserve">  In countries such as Australia, where these two different worldviews are both present, both the one who seeks deliverance and the one who is approached to give this deliverance are faced with conflict or confusion about which worldview the other is operating out of.</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szCs w:val="24"/>
        </w:rPr>
      </w:pPr>
      <w:r w:rsidRPr="00943BB5">
        <w:rPr>
          <w:rFonts w:ascii="Times New Roman" w:hAnsi="Times New Roman"/>
          <w:sz w:val="24"/>
          <w:szCs w:val="24"/>
        </w:rPr>
        <w:t xml:space="preserve">Charles Kraft defines a ‘worldview’ as a complex of “culturally structured assumptions, values and commitments underlying a people’s perception of Reality.” </w:t>
      </w:r>
      <w:r w:rsidRPr="00943BB5">
        <w:rPr>
          <w:rFonts w:ascii="Times New Roman" w:hAnsi="Times New Roman" w:cs="Times New Roman"/>
          <w:sz w:val="24"/>
          <w:vertAlign w:val="superscript"/>
        </w:rPr>
        <w:footnoteReference w:id="93"/>
      </w:r>
      <w:r w:rsidRPr="00943BB5">
        <w:rPr>
          <w:rFonts w:ascii="Times New Roman" w:hAnsi="Times New Roman"/>
          <w:sz w:val="24"/>
          <w:szCs w:val="24"/>
        </w:rPr>
        <w:t xml:space="preserve">  Kraft describes the Western worldview as naturalistic, materialistic and humanistic. All the events of life, both in nature and in the human world, are caused and shaped by physical or psychological forces. The world operates as a machine. Humans can understand and control this world through reason and technology. For those who believe in God, God’s </w:t>
      </w:r>
      <w:r w:rsidRPr="00943BB5">
        <w:rPr>
          <w:rFonts w:ascii="Times New Roman" w:hAnsi="Times New Roman"/>
          <w:sz w:val="24"/>
          <w:szCs w:val="24"/>
        </w:rPr>
        <w:lastRenderedPageBreak/>
        <w:t>place is ‘outside’ this universe – God made the world and has ‘saved’ us from our sin, and now there is no further activity on his part in the lives of men and women.</w:t>
      </w:r>
      <w:r w:rsidRPr="00943BB5">
        <w:rPr>
          <w:rFonts w:ascii="Times New Roman" w:hAnsi="Times New Roman" w:cs="Times New Roman"/>
          <w:sz w:val="24"/>
          <w:vertAlign w:val="superscript"/>
        </w:rPr>
        <w:footnoteReference w:id="94"/>
      </w:r>
    </w:p>
    <w:p w:rsidR="00943BB5" w:rsidRPr="00943BB5" w:rsidRDefault="00943BB5" w:rsidP="00943BB5">
      <w:pPr>
        <w:spacing w:after="0" w:line="480" w:lineRule="auto"/>
        <w:jc w:val="both"/>
        <w:rPr>
          <w:rFonts w:ascii="Times New Roman" w:hAnsi="Times New Roman"/>
          <w:sz w:val="24"/>
          <w:szCs w:val="24"/>
        </w:rPr>
      </w:pPr>
    </w:p>
    <w:p w:rsidR="00943BB5" w:rsidRPr="00943BB5" w:rsidRDefault="00943BB5" w:rsidP="00943BB5">
      <w:pPr>
        <w:spacing w:after="0" w:line="480" w:lineRule="auto"/>
        <w:jc w:val="both"/>
        <w:rPr>
          <w:rFonts w:ascii="Times New Roman" w:hAnsi="Times New Roman"/>
          <w:sz w:val="24"/>
          <w:szCs w:val="24"/>
        </w:rPr>
      </w:pPr>
      <w:r w:rsidRPr="00943BB5">
        <w:rPr>
          <w:rFonts w:ascii="Times New Roman" w:hAnsi="Times New Roman"/>
          <w:sz w:val="24"/>
          <w:szCs w:val="24"/>
        </w:rPr>
        <w:t>In contrast to this the non-Western worldview holds that there is a spiritual dimension to the universe and there is no boundary between the material and the spiritual dimensions of existence.</w:t>
      </w:r>
      <w:r w:rsidRPr="00943BB5">
        <w:rPr>
          <w:rFonts w:ascii="Times New Roman" w:hAnsi="Times New Roman" w:cs="Times New Roman"/>
          <w:sz w:val="24"/>
          <w:vertAlign w:val="superscript"/>
        </w:rPr>
        <w:footnoteReference w:id="95"/>
      </w:r>
      <w:r w:rsidRPr="00943BB5">
        <w:rPr>
          <w:rFonts w:ascii="Times New Roman" w:hAnsi="Times New Roman"/>
          <w:sz w:val="24"/>
          <w:szCs w:val="24"/>
        </w:rPr>
        <w:t xml:space="preserve"> Spirits, good and evil, are both active in human lives.</w:t>
      </w:r>
      <w:r w:rsidRPr="00943BB5">
        <w:rPr>
          <w:rFonts w:ascii="Times New Roman" w:hAnsi="Times New Roman" w:cs="Times New Roman"/>
          <w:sz w:val="24"/>
          <w:vertAlign w:val="superscript"/>
        </w:rPr>
        <w:footnoteReference w:id="96"/>
      </w:r>
      <w:r w:rsidRPr="00943BB5">
        <w:rPr>
          <w:rFonts w:ascii="Times New Roman" w:hAnsi="Times New Roman"/>
          <w:sz w:val="24"/>
          <w:szCs w:val="24"/>
        </w:rPr>
        <w:t xml:space="preserve"> People who live within this worldview believe that sickness, a failure of a crop or financial hardship are due to the influence of one or more evil spirits. They may have recourse to Western resources, such as doctors and medicines, but they will also appeal to specialists in their community who have the power to control and ward off such spirits. They will also </w:t>
      </w:r>
      <w:r w:rsidR="00437282">
        <w:rPr>
          <w:rFonts w:ascii="Times New Roman" w:hAnsi="Times New Roman"/>
          <w:sz w:val="24"/>
          <w:szCs w:val="24"/>
        </w:rPr>
        <w:t>invoke</w:t>
      </w:r>
      <w:r w:rsidRPr="00943BB5">
        <w:rPr>
          <w:rFonts w:ascii="Times New Roman" w:hAnsi="Times New Roman"/>
          <w:sz w:val="24"/>
          <w:szCs w:val="24"/>
        </w:rPr>
        <w:t xml:space="preserve"> good spirits to protect them (some of these spirits may be identified as spirits of their ancestors, others may be of gods).</w:t>
      </w:r>
      <w:r w:rsidRPr="00943BB5">
        <w:rPr>
          <w:rFonts w:ascii="Times New Roman" w:hAnsi="Times New Roman" w:cs="Times New Roman"/>
          <w:sz w:val="24"/>
          <w:vertAlign w:val="superscript"/>
        </w:rPr>
        <w:footnoteReference w:id="97"/>
      </w:r>
    </w:p>
    <w:p w:rsidR="00943BB5" w:rsidRPr="00943BB5" w:rsidRDefault="00943BB5" w:rsidP="00943BB5">
      <w:pPr>
        <w:spacing w:after="0" w:line="480" w:lineRule="auto"/>
        <w:jc w:val="both"/>
        <w:rPr>
          <w:rFonts w:ascii="Times New Roman" w:hAnsi="Times New Roman"/>
          <w:sz w:val="24"/>
          <w:szCs w:val="24"/>
        </w:rPr>
      </w:pPr>
    </w:p>
    <w:p w:rsidR="00943BB5" w:rsidRPr="00943BB5" w:rsidRDefault="00943BB5" w:rsidP="00943BB5">
      <w:pPr>
        <w:spacing w:after="0" w:line="480" w:lineRule="auto"/>
        <w:jc w:val="both"/>
        <w:rPr>
          <w:rFonts w:ascii="Times New Roman" w:hAnsi="Times New Roman"/>
          <w:sz w:val="24"/>
          <w:szCs w:val="24"/>
        </w:rPr>
      </w:pPr>
      <w:r w:rsidRPr="00943BB5">
        <w:rPr>
          <w:rFonts w:ascii="Times New Roman" w:hAnsi="Times New Roman"/>
          <w:sz w:val="24"/>
          <w:szCs w:val="24"/>
        </w:rPr>
        <w:t>Robert Solomon has made a study of these two worldviews in the context of the cultures of Singapore.</w:t>
      </w:r>
      <w:r w:rsidRPr="00943BB5">
        <w:rPr>
          <w:rFonts w:ascii="Times New Roman" w:hAnsi="Times New Roman" w:cs="Times New Roman"/>
          <w:sz w:val="24"/>
          <w:vertAlign w:val="superscript"/>
        </w:rPr>
        <w:footnoteReference w:id="98"/>
      </w:r>
      <w:r w:rsidRPr="00943BB5">
        <w:rPr>
          <w:rFonts w:ascii="Times New Roman" w:hAnsi="Times New Roman"/>
          <w:sz w:val="24"/>
          <w:szCs w:val="24"/>
        </w:rPr>
        <w:t xml:space="preserve">  He shows how, under the influence of Aristotle, the West has separated ‘God space’ and ‘created space’ with the eventual result that modern science, up to now, has re-interpreted or rejected ‘non-scientific’ worldviews and has even ignored or </w:t>
      </w:r>
      <w:r w:rsidRPr="00943BB5">
        <w:rPr>
          <w:rFonts w:ascii="Times New Roman" w:hAnsi="Times New Roman"/>
          <w:sz w:val="24"/>
          <w:szCs w:val="24"/>
        </w:rPr>
        <w:lastRenderedPageBreak/>
        <w:t>marginalised any non-scientific discourse. The result of this is extremism on both sides – on the religious side this includes an extreme demonology that excludes almost all natural causes of evil, and on the scientific side extreme materialism in which humans may be merely depersonalised units subject to greater impersonal forces.</w:t>
      </w:r>
      <w:r w:rsidRPr="00943BB5">
        <w:rPr>
          <w:rFonts w:ascii="Times New Roman" w:hAnsi="Times New Roman" w:cs="Times New Roman"/>
          <w:sz w:val="24"/>
          <w:vertAlign w:val="superscript"/>
        </w:rPr>
        <w:footnoteReference w:id="99"/>
      </w:r>
      <w:r w:rsidRPr="00943BB5">
        <w:rPr>
          <w:rFonts w:ascii="Times New Roman" w:hAnsi="Times New Roman"/>
          <w:sz w:val="24"/>
          <w:szCs w:val="24"/>
        </w:rPr>
        <w:t xml:space="preserve">   In the latter part of the 20</w:t>
      </w:r>
      <w:r w:rsidRPr="00943BB5">
        <w:rPr>
          <w:rFonts w:ascii="Times New Roman" w:hAnsi="Times New Roman"/>
          <w:sz w:val="24"/>
          <w:szCs w:val="24"/>
          <w:vertAlign w:val="superscript"/>
        </w:rPr>
        <w:t>th</w:t>
      </w:r>
      <w:r w:rsidRPr="00943BB5">
        <w:rPr>
          <w:rFonts w:ascii="Times New Roman" w:hAnsi="Times New Roman"/>
          <w:sz w:val="24"/>
          <w:szCs w:val="24"/>
        </w:rPr>
        <w:t xml:space="preserve"> century, however, Solomon does note that scientists are beginning to admit that the universe cannot be understood and described only in traditional Western scientific terms. He refers to the writings of scholars such as </w:t>
      </w:r>
      <w:proofErr w:type="spellStart"/>
      <w:r w:rsidRPr="00943BB5">
        <w:rPr>
          <w:rFonts w:ascii="Times New Roman" w:hAnsi="Times New Roman"/>
          <w:sz w:val="24"/>
          <w:szCs w:val="24"/>
        </w:rPr>
        <w:t>Mircea</w:t>
      </w:r>
      <w:proofErr w:type="spellEnd"/>
      <w:r w:rsidRPr="00943BB5">
        <w:rPr>
          <w:rFonts w:ascii="Times New Roman" w:hAnsi="Times New Roman"/>
          <w:sz w:val="24"/>
          <w:szCs w:val="24"/>
        </w:rPr>
        <w:t xml:space="preserve"> </w:t>
      </w:r>
      <w:proofErr w:type="spellStart"/>
      <w:r w:rsidRPr="00943BB5">
        <w:rPr>
          <w:rFonts w:ascii="Times New Roman" w:hAnsi="Times New Roman"/>
          <w:sz w:val="24"/>
          <w:szCs w:val="24"/>
        </w:rPr>
        <w:t>Eliade</w:t>
      </w:r>
      <w:proofErr w:type="spellEnd"/>
      <w:r w:rsidRPr="00943BB5">
        <w:rPr>
          <w:rFonts w:ascii="Times New Roman" w:hAnsi="Times New Roman"/>
          <w:sz w:val="24"/>
          <w:szCs w:val="24"/>
        </w:rPr>
        <w:t xml:space="preserve">, Levy </w:t>
      </w:r>
      <w:proofErr w:type="spellStart"/>
      <w:r w:rsidRPr="00943BB5">
        <w:rPr>
          <w:rFonts w:ascii="Times New Roman" w:hAnsi="Times New Roman"/>
          <w:sz w:val="24"/>
          <w:szCs w:val="24"/>
        </w:rPr>
        <w:t>Bruhl</w:t>
      </w:r>
      <w:proofErr w:type="spellEnd"/>
      <w:r w:rsidRPr="00943BB5">
        <w:rPr>
          <w:rFonts w:ascii="Times New Roman" w:hAnsi="Times New Roman"/>
          <w:sz w:val="24"/>
          <w:szCs w:val="24"/>
        </w:rPr>
        <w:t xml:space="preserve"> and Stanley </w:t>
      </w:r>
      <w:proofErr w:type="spellStart"/>
      <w:r w:rsidRPr="00943BB5">
        <w:rPr>
          <w:rFonts w:ascii="Times New Roman" w:hAnsi="Times New Roman"/>
          <w:sz w:val="24"/>
          <w:szCs w:val="24"/>
        </w:rPr>
        <w:t>Tambiah</w:t>
      </w:r>
      <w:proofErr w:type="spellEnd"/>
      <w:r w:rsidRPr="00943BB5">
        <w:rPr>
          <w:rFonts w:ascii="Times New Roman" w:hAnsi="Times New Roman"/>
          <w:sz w:val="24"/>
          <w:szCs w:val="24"/>
        </w:rPr>
        <w:t xml:space="preserve"> who advocate a ‘two worlds’ worldview:</w:t>
      </w:r>
    </w:p>
    <w:p w:rsidR="00943BB5" w:rsidRPr="00943BB5" w:rsidRDefault="00943BB5" w:rsidP="00943BB5">
      <w:pPr>
        <w:spacing w:after="0" w:line="240" w:lineRule="auto"/>
        <w:ind w:left="720"/>
        <w:jc w:val="both"/>
        <w:rPr>
          <w:rFonts w:ascii="Times New Roman" w:hAnsi="Times New Roman"/>
          <w:sz w:val="24"/>
          <w:szCs w:val="24"/>
        </w:rPr>
      </w:pPr>
      <w:r w:rsidRPr="00943BB5">
        <w:rPr>
          <w:rFonts w:ascii="Times New Roman" w:hAnsi="Times New Roman"/>
          <w:sz w:val="24"/>
          <w:szCs w:val="24"/>
        </w:rPr>
        <w:t xml:space="preserve">Two equally valid and important orientations to the world: a casual and instrumental mode represented by the technical, rational and scientific mindset; and a participatory and fusing mode represented by a </w:t>
      </w:r>
      <w:proofErr w:type="spellStart"/>
      <w:r w:rsidRPr="00943BB5">
        <w:rPr>
          <w:rFonts w:ascii="Times New Roman" w:hAnsi="Times New Roman"/>
          <w:sz w:val="24"/>
          <w:szCs w:val="24"/>
        </w:rPr>
        <w:t>religio</w:t>
      </w:r>
      <w:proofErr w:type="spellEnd"/>
      <w:r w:rsidRPr="00943BB5">
        <w:rPr>
          <w:rFonts w:ascii="Times New Roman" w:hAnsi="Times New Roman"/>
          <w:sz w:val="24"/>
          <w:szCs w:val="24"/>
        </w:rPr>
        <w:t>-magical mindset.</w:t>
      </w:r>
      <w:r w:rsidRPr="00943BB5">
        <w:rPr>
          <w:rFonts w:ascii="Times New Roman" w:hAnsi="Times New Roman" w:cs="Times New Roman"/>
          <w:sz w:val="24"/>
          <w:vertAlign w:val="superscript"/>
        </w:rPr>
        <w:footnoteReference w:id="100"/>
      </w:r>
      <w:r w:rsidRPr="00943BB5">
        <w:rPr>
          <w:rFonts w:ascii="Times New Roman" w:hAnsi="Times New Roman"/>
          <w:sz w:val="24"/>
          <w:szCs w:val="24"/>
        </w:rPr>
        <w:t xml:space="preserve">  </w:t>
      </w:r>
    </w:p>
    <w:p w:rsidR="00943BB5" w:rsidRPr="00943BB5" w:rsidRDefault="00943BB5" w:rsidP="00943BB5">
      <w:pPr>
        <w:spacing w:after="0" w:line="240" w:lineRule="auto"/>
        <w:jc w:val="both"/>
        <w:rPr>
          <w:rFonts w:ascii="Times New Roman" w:hAnsi="Times New Roman"/>
          <w:sz w:val="24"/>
          <w:szCs w:val="24"/>
        </w:rPr>
      </w:pPr>
    </w:p>
    <w:p w:rsidR="00943BB5" w:rsidRPr="00943BB5" w:rsidRDefault="00943BB5" w:rsidP="00943BB5">
      <w:pPr>
        <w:spacing w:after="0" w:line="240" w:lineRule="auto"/>
        <w:jc w:val="both"/>
        <w:rPr>
          <w:rFonts w:ascii="Times New Roman" w:hAnsi="Times New Roman"/>
          <w:sz w:val="24"/>
          <w:szCs w:val="24"/>
        </w:rPr>
      </w:pPr>
      <w:r w:rsidRPr="00943BB5">
        <w:rPr>
          <w:rFonts w:ascii="Times New Roman" w:hAnsi="Times New Roman"/>
          <w:sz w:val="24"/>
          <w:szCs w:val="24"/>
        </w:rPr>
        <w:t>Some theologians and philosophers, too, have moved into this balanced position.</w:t>
      </w:r>
      <w:r w:rsidRPr="00943BB5">
        <w:rPr>
          <w:rFonts w:ascii="Times New Roman" w:hAnsi="Times New Roman" w:cs="Times New Roman"/>
          <w:sz w:val="24"/>
          <w:vertAlign w:val="superscript"/>
        </w:rPr>
        <w:footnoteReference w:id="101"/>
      </w:r>
    </w:p>
    <w:p w:rsidR="00943BB5" w:rsidRPr="00943BB5" w:rsidRDefault="00943BB5" w:rsidP="00943BB5">
      <w:pPr>
        <w:spacing w:after="0" w:line="240" w:lineRule="auto"/>
        <w:jc w:val="both"/>
        <w:rPr>
          <w:rFonts w:ascii="Times New Roman" w:hAnsi="Times New Roman"/>
          <w:sz w:val="24"/>
          <w:szCs w:val="24"/>
        </w:rPr>
      </w:pPr>
    </w:p>
    <w:p w:rsidR="00943BB5" w:rsidRPr="00943BB5" w:rsidRDefault="00943BB5" w:rsidP="00943BB5">
      <w:pPr>
        <w:spacing w:after="0" w:line="240" w:lineRule="auto"/>
        <w:jc w:val="both"/>
        <w:rPr>
          <w:rFonts w:ascii="Times New Roman" w:hAnsi="Times New Roman"/>
          <w:sz w:val="24"/>
          <w:szCs w:val="24"/>
        </w:rPr>
      </w:pPr>
    </w:p>
    <w:p w:rsidR="00943BB5" w:rsidRDefault="00943BB5" w:rsidP="00943BB5">
      <w:pPr>
        <w:spacing w:after="0" w:line="480" w:lineRule="auto"/>
        <w:jc w:val="both"/>
        <w:rPr>
          <w:rFonts w:ascii="Times New Roman" w:hAnsi="Times New Roman"/>
          <w:sz w:val="24"/>
          <w:szCs w:val="24"/>
        </w:rPr>
      </w:pPr>
      <w:r w:rsidRPr="00943BB5">
        <w:rPr>
          <w:rFonts w:ascii="Times New Roman" w:hAnsi="Times New Roman"/>
          <w:sz w:val="24"/>
          <w:szCs w:val="24"/>
        </w:rPr>
        <w:t xml:space="preserve">Paul </w:t>
      </w:r>
      <w:proofErr w:type="spellStart"/>
      <w:r w:rsidRPr="00943BB5">
        <w:rPr>
          <w:rFonts w:ascii="Times New Roman" w:hAnsi="Times New Roman"/>
          <w:sz w:val="24"/>
          <w:szCs w:val="24"/>
        </w:rPr>
        <w:t>Hiebert</w:t>
      </w:r>
      <w:proofErr w:type="spellEnd"/>
      <w:r w:rsidRPr="00943BB5">
        <w:rPr>
          <w:rFonts w:ascii="Times New Roman" w:hAnsi="Times New Roman"/>
          <w:sz w:val="24"/>
          <w:szCs w:val="24"/>
        </w:rPr>
        <w:t xml:space="preserve"> has responded to the conflict of these seemingly mutually exclusive worldviews (scientific and religious) by positing a middle world, base</w:t>
      </w:r>
      <w:r w:rsidR="000A2673">
        <w:rPr>
          <w:rFonts w:ascii="Times New Roman" w:hAnsi="Times New Roman"/>
          <w:sz w:val="24"/>
          <w:szCs w:val="24"/>
        </w:rPr>
        <w:t>d on his experiences in Africa.</w:t>
      </w:r>
      <w:r w:rsidRPr="00943BB5">
        <w:rPr>
          <w:rFonts w:ascii="Times New Roman" w:hAnsi="Times New Roman" w:cs="Times New Roman"/>
          <w:sz w:val="24"/>
          <w:vertAlign w:val="superscript"/>
        </w:rPr>
        <w:footnoteReference w:id="102"/>
      </w:r>
      <w:r w:rsidRPr="00943BB5">
        <w:rPr>
          <w:rFonts w:ascii="Times New Roman" w:hAnsi="Times New Roman"/>
          <w:sz w:val="24"/>
          <w:szCs w:val="24"/>
        </w:rPr>
        <w:t xml:space="preserve">  Where the religious world situates God or gods in a transcendent realm, and the scientific world helps us to understand and gain control over purely natural forces, the ‘excluded middle’, as he calls it, is that dimension in life in which exist and operate  spirits, ghosts, ancestors and demons. In this world magic, planetary influences, sorcery, witchcraft, curses, etc. also operate. Just as scientists know </w:t>
      </w:r>
      <w:r w:rsidRPr="00943BB5">
        <w:rPr>
          <w:rFonts w:ascii="Times New Roman" w:hAnsi="Times New Roman"/>
          <w:sz w:val="24"/>
          <w:szCs w:val="24"/>
        </w:rPr>
        <w:lastRenderedPageBreak/>
        <w:t xml:space="preserve">how to control empirical forces to achieve their goals, so the magician and astrologer control supernatural forces by means of chants, charms and rituals to carry out their purposes.  </w:t>
      </w:r>
    </w:p>
    <w:p w:rsidR="00943BB5" w:rsidRDefault="00943BB5" w:rsidP="00943BB5">
      <w:pPr>
        <w:spacing w:after="0" w:line="480" w:lineRule="auto"/>
        <w:jc w:val="both"/>
        <w:rPr>
          <w:rFonts w:ascii="Times New Roman" w:hAnsi="Times New Roman"/>
          <w:sz w:val="24"/>
          <w:szCs w:val="24"/>
        </w:rPr>
      </w:pPr>
    </w:p>
    <w:p w:rsidR="00943BB5" w:rsidRPr="00943BB5" w:rsidRDefault="00943BB5" w:rsidP="00943BB5">
      <w:pPr>
        <w:spacing w:after="0" w:line="480" w:lineRule="auto"/>
        <w:jc w:val="both"/>
        <w:rPr>
          <w:rFonts w:ascii="Times New Roman" w:hAnsi="Times New Roman"/>
          <w:sz w:val="24"/>
          <w:szCs w:val="24"/>
        </w:rPr>
      </w:pPr>
      <w:r w:rsidRPr="00943BB5">
        <w:rPr>
          <w:rFonts w:ascii="Times New Roman" w:hAnsi="Times New Roman"/>
          <w:sz w:val="24"/>
          <w:szCs w:val="24"/>
        </w:rPr>
        <w:t>This middle world holds the answers to questions that cannot be answered by an appeal to the scientific world or even to the religious world (which deals more with the ultimate questions of the origin, purpose and destiny of humans and the universe). These questions arise from the seemingly incomprehensible and random acts of evil and suffering, such a sickness or sudden untimely death, loss of work, accidents and a sudden failure of business</w:t>
      </w:r>
      <w:r w:rsidRPr="00943BB5">
        <w:rPr>
          <w:rFonts w:ascii="Times New Roman" w:hAnsi="Times New Roman" w:cs="Times New Roman"/>
          <w:sz w:val="24"/>
          <w:vertAlign w:val="superscript"/>
        </w:rPr>
        <w:footnoteReference w:id="103"/>
      </w:r>
      <w:r w:rsidRPr="00943BB5">
        <w:rPr>
          <w:rFonts w:ascii="Times New Roman" w:hAnsi="Times New Roman"/>
          <w:sz w:val="24"/>
          <w:szCs w:val="24"/>
        </w:rPr>
        <w:t>. In this worldview people will seek answers and relief from one set of spiritual beings to counter the unwanted effects of other spiritual beings.</w:t>
      </w:r>
      <w:r w:rsidRPr="00943BB5">
        <w:rPr>
          <w:rFonts w:ascii="Times New Roman" w:hAnsi="Times New Roman" w:cs="Times New Roman"/>
          <w:sz w:val="24"/>
          <w:vertAlign w:val="superscript"/>
        </w:rPr>
        <w:footnoteReference w:id="104"/>
      </w:r>
      <w:r w:rsidRPr="00943BB5">
        <w:rPr>
          <w:rFonts w:ascii="Times New Roman" w:hAnsi="Times New Roman"/>
          <w:sz w:val="24"/>
          <w:szCs w:val="24"/>
        </w:rPr>
        <w:t xml:space="preserve"> </w:t>
      </w:r>
    </w:p>
    <w:p w:rsidR="00943BB5" w:rsidRPr="00943BB5" w:rsidRDefault="00943BB5" w:rsidP="00943BB5">
      <w:pPr>
        <w:spacing w:after="0" w:line="480" w:lineRule="auto"/>
        <w:jc w:val="both"/>
        <w:rPr>
          <w:rFonts w:ascii="Times New Roman" w:hAnsi="Times New Roman"/>
          <w:sz w:val="24"/>
          <w:szCs w:val="24"/>
        </w:rPr>
      </w:pPr>
    </w:p>
    <w:p w:rsidR="00943BB5" w:rsidRDefault="00943BB5" w:rsidP="00943BB5">
      <w:pPr>
        <w:spacing w:after="0" w:line="480" w:lineRule="auto"/>
        <w:jc w:val="both"/>
        <w:rPr>
          <w:rFonts w:ascii="Times New Roman" w:hAnsi="Times New Roman"/>
          <w:sz w:val="24"/>
          <w:szCs w:val="24"/>
        </w:rPr>
      </w:pPr>
      <w:r w:rsidRPr="00943BB5">
        <w:rPr>
          <w:rFonts w:ascii="Times New Roman" w:hAnsi="Times New Roman"/>
          <w:sz w:val="24"/>
          <w:szCs w:val="24"/>
        </w:rPr>
        <w:t>The danger here is that people of this worldview may tend to misdiagnose all problems and mishaps as having a demonic origin rather than also considering physical/natural causes. On the other hand, for those who have been brought up in a culture with a predominantly scientific and humanistic worldview, there is no place at all to consider the influence of localized spirits who afflict men and women, nor for any rituals or prayers of deliverance from such spirits.</w:t>
      </w:r>
    </w:p>
    <w:p w:rsidR="00544555" w:rsidRDefault="00544555" w:rsidP="00943BB5">
      <w:pPr>
        <w:spacing w:after="0" w:line="480" w:lineRule="auto"/>
        <w:jc w:val="both"/>
        <w:rPr>
          <w:rFonts w:ascii="Times New Roman" w:hAnsi="Times New Roman"/>
          <w:sz w:val="24"/>
          <w:szCs w:val="24"/>
        </w:rPr>
      </w:pPr>
    </w:p>
    <w:p w:rsidR="00CB0D1B" w:rsidRDefault="00CB0D1B" w:rsidP="00943BB5">
      <w:pPr>
        <w:spacing w:after="0" w:line="480" w:lineRule="auto"/>
        <w:jc w:val="both"/>
        <w:rPr>
          <w:rFonts w:ascii="Times New Roman" w:hAnsi="Times New Roman"/>
          <w:sz w:val="24"/>
          <w:szCs w:val="24"/>
        </w:rPr>
      </w:pPr>
    </w:p>
    <w:p w:rsidR="00544555" w:rsidRPr="00544555" w:rsidRDefault="00544555" w:rsidP="00544555">
      <w:pPr>
        <w:pStyle w:val="ListParagraph"/>
        <w:numPr>
          <w:ilvl w:val="0"/>
          <w:numId w:val="17"/>
        </w:numPr>
        <w:spacing w:after="0" w:line="480" w:lineRule="auto"/>
        <w:jc w:val="both"/>
        <w:rPr>
          <w:rFonts w:ascii="Times New Roman" w:hAnsi="Times New Roman"/>
          <w:b/>
          <w:sz w:val="24"/>
          <w:szCs w:val="24"/>
        </w:rPr>
      </w:pPr>
      <w:r w:rsidRPr="00544555">
        <w:rPr>
          <w:rFonts w:ascii="Times New Roman" w:hAnsi="Times New Roman"/>
          <w:b/>
          <w:sz w:val="24"/>
          <w:szCs w:val="24"/>
        </w:rPr>
        <w:lastRenderedPageBreak/>
        <w:t>Popular Media in the West</w:t>
      </w:r>
    </w:p>
    <w:p w:rsidR="00943BB5" w:rsidRPr="00943BB5" w:rsidRDefault="00943BB5" w:rsidP="00943BB5">
      <w:pPr>
        <w:spacing w:after="0" w:line="480" w:lineRule="auto"/>
        <w:jc w:val="both"/>
        <w:rPr>
          <w:rFonts w:ascii="Times New Roman" w:hAnsi="Times New Roman"/>
          <w:sz w:val="24"/>
          <w:szCs w:val="24"/>
        </w:rPr>
      </w:pPr>
    </w:p>
    <w:p w:rsidR="00943BB5" w:rsidRPr="00BA62E6" w:rsidRDefault="00943BB5" w:rsidP="00D45D63">
      <w:pPr>
        <w:spacing w:after="0" w:line="480" w:lineRule="auto"/>
        <w:jc w:val="both"/>
        <w:rPr>
          <w:rFonts w:ascii="Times New Roman" w:hAnsi="Times New Roman"/>
          <w:sz w:val="24"/>
          <w:szCs w:val="24"/>
        </w:rPr>
      </w:pPr>
      <w:r w:rsidRPr="00943BB5">
        <w:rPr>
          <w:rFonts w:ascii="Times New Roman" w:hAnsi="Times New Roman"/>
          <w:sz w:val="24"/>
          <w:szCs w:val="24"/>
        </w:rPr>
        <w:t xml:space="preserve">While </w:t>
      </w:r>
      <w:r w:rsidR="000A2673">
        <w:rPr>
          <w:rFonts w:ascii="Times New Roman" w:hAnsi="Times New Roman"/>
          <w:sz w:val="24"/>
          <w:szCs w:val="24"/>
        </w:rPr>
        <w:t xml:space="preserve">the Western worldview dismisses the existence of evil spirits, nonetheless, it does not preclude a predilection for being entertained by fantasies about Satan and demons. Filmmakers and news </w:t>
      </w:r>
      <w:r w:rsidRPr="00943BB5">
        <w:rPr>
          <w:rFonts w:ascii="Times New Roman" w:hAnsi="Times New Roman"/>
          <w:sz w:val="24"/>
          <w:szCs w:val="24"/>
        </w:rPr>
        <w:t>writers in tabloid papers in the Western world sensationalise paranormal activity and exorcisms, usually with only a nominal ref</w:t>
      </w:r>
      <w:r w:rsidR="000A2673">
        <w:rPr>
          <w:rFonts w:ascii="Times New Roman" w:hAnsi="Times New Roman"/>
          <w:sz w:val="24"/>
          <w:szCs w:val="24"/>
        </w:rPr>
        <w:t>erence to a religious framework</w:t>
      </w:r>
      <w:r w:rsidR="00BA62E6">
        <w:rPr>
          <w:rFonts w:ascii="Times New Roman" w:hAnsi="Times New Roman"/>
          <w:sz w:val="24"/>
          <w:szCs w:val="24"/>
        </w:rPr>
        <w:t xml:space="preserve">. </w:t>
      </w:r>
      <w:r w:rsidRPr="00943BB5">
        <w:rPr>
          <w:rFonts w:ascii="Times New Roman" w:hAnsi="Times New Roman"/>
          <w:sz w:val="24"/>
        </w:rPr>
        <w:t xml:space="preserve">‘The Exorcist’ (directed by William </w:t>
      </w:r>
      <w:proofErr w:type="spellStart"/>
      <w:r w:rsidRPr="00943BB5">
        <w:rPr>
          <w:rFonts w:ascii="Times New Roman" w:hAnsi="Times New Roman"/>
          <w:sz w:val="24"/>
        </w:rPr>
        <w:t>Friedkin</w:t>
      </w:r>
      <w:proofErr w:type="spellEnd"/>
      <w:r w:rsidRPr="00943BB5">
        <w:rPr>
          <w:rFonts w:ascii="Times New Roman" w:hAnsi="Times New Roman"/>
          <w:sz w:val="24"/>
        </w:rPr>
        <w:t xml:space="preserve"> and based on the 1971 book of the same name by William </w:t>
      </w:r>
      <w:proofErr w:type="spellStart"/>
      <w:r w:rsidRPr="00943BB5">
        <w:rPr>
          <w:rFonts w:ascii="Times New Roman" w:hAnsi="Times New Roman"/>
          <w:sz w:val="24"/>
        </w:rPr>
        <w:t>Blatty</w:t>
      </w:r>
      <w:proofErr w:type="spellEnd"/>
      <w:r w:rsidRPr="00943BB5">
        <w:rPr>
          <w:rFonts w:ascii="Times New Roman" w:hAnsi="Times New Roman"/>
          <w:sz w:val="24"/>
        </w:rPr>
        <w:t xml:space="preserve">) is the highest grossing film of all time, according to Lucy </w:t>
      </w:r>
      <w:proofErr w:type="spellStart"/>
      <w:r w:rsidRPr="00943BB5">
        <w:rPr>
          <w:rFonts w:ascii="Times New Roman" w:hAnsi="Times New Roman"/>
          <w:sz w:val="24"/>
        </w:rPr>
        <w:t>Huskison</w:t>
      </w:r>
      <w:proofErr w:type="spellEnd"/>
      <w:r w:rsidRPr="00943BB5">
        <w:rPr>
          <w:rFonts w:ascii="Times New Roman" w:hAnsi="Times New Roman"/>
          <w:sz w:val="24"/>
        </w:rPr>
        <w:t>.</w:t>
      </w:r>
      <w:r w:rsidRPr="00943BB5">
        <w:rPr>
          <w:rFonts w:ascii="Times New Roman" w:hAnsi="Times New Roman" w:cs="Times New Roman"/>
          <w:sz w:val="24"/>
          <w:vertAlign w:val="superscript"/>
        </w:rPr>
        <w:footnoteReference w:id="105"/>
      </w:r>
      <w:r w:rsidRPr="00943BB5">
        <w:rPr>
          <w:rFonts w:ascii="Times New Roman" w:hAnsi="Times New Roman"/>
          <w:sz w:val="24"/>
        </w:rPr>
        <w:t xml:space="preserve">    It presents the story of a girl believed to be possessed and the struggle of a Catholic priest to deliver her from the possessing spirit. </w:t>
      </w:r>
      <w:r w:rsidR="00D45D63" w:rsidRPr="00943BB5">
        <w:rPr>
          <w:rFonts w:ascii="Times New Roman" w:hAnsi="Times New Roman"/>
          <w:sz w:val="24"/>
        </w:rPr>
        <w:t>This film came out at a time in Western society when the public was fascinated with all things supernatural and occult.</w:t>
      </w:r>
      <w:r w:rsidR="00D45D63">
        <w:rPr>
          <w:rFonts w:ascii="Times New Roman" w:hAnsi="Times New Roman"/>
          <w:sz w:val="24"/>
        </w:rPr>
        <w:t xml:space="preserve"> </w:t>
      </w:r>
      <w:r w:rsidR="000A2673" w:rsidRPr="00943BB5">
        <w:rPr>
          <w:rFonts w:ascii="Times New Roman" w:hAnsi="Times New Roman"/>
          <w:sz w:val="24"/>
        </w:rPr>
        <w:t xml:space="preserve">Michael Cuneo reports </w:t>
      </w:r>
      <w:r w:rsidR="000A2673">
        <w:rPr>
          <w:rFonts w:ascii="Times New Roman" w:hAnsi="Times New Roman"/>
          <w:sz w:val="24"/>
        </w:rPr>
        <w:t xml:space="preserve">that </w:t>
      </w:r>
      <w:r w:rsidR="000A2673" w:rsidRPr="00943BB5">
        <w:rPr>
          <w:rFonts w:ascii="Times New Roman" w:hAnsi="Times New Roman"/>
          <w:sz w:val="24"/>
        </w:rPr>
        <w:t xml:space="preserve">this film aroused the imagination and fear of the American (and other Western countries’) public to an </w:t>
      </w:r>
      <w:r w:rsidR="000A2673" w:rsidRPr="000A2673">
        <w:rPr>
          <w:rFonts w:ascii="Times New Roman" w:hAnsi="Times New Roman"/>
          <w:sz w:val="24"/>
        </w:rPr>
        <w:t>obsessive</w:t>
      </w:r>
      <w:r w:rsidR="000A2673" w:rsidRPr="00943BB5">
        <w:rPr>
          <w:rFonts w:ascii="Times New Roman" w:hAnsi="Times New Roman"/>
          <w:sz w:val="24"/>
        </w:rPr>
        <w:t xml:space="preserve"> degree.</w:t>
      </w:r>
      <w:r w:rsidR="000A2673" w:rsidRPr="00943BB5">
        <w:rPr>
          <w:rFonts w:ascii="Times New Roman" w:hAnsi="Times New Roman" w:cs="Times New Roman"/>
          <w:sz w:val="24"/>
          <w:vertAlign w:val="superscript"/>
        </w:rPr>
        <w:footnoteReference w:id="106"/>
      </w:r>
      <w:r w:rsidR="000A2673">
        <w:rPr>
          <w:rFonts w:ascii="Times New Roman" w:hAnsi="Times New Roman"/>
          <w:sz w:val="24"/>
        </w:rPr>
        <w:t xml:space="preserve"> </w:t>
      </w:r>
      <w:r w:rsidRPr="00943BB5">
        <w:rPr>
          <w:rFonts w:ascii="Times New Roman" w:hAnsi="Times New Roman"/>
          <w:sz w:val="24"/>
        </w:rPr>
        <w:t xml:space="preserve">A consequence </w:t>
      </w:r>
      <w:r w:rsidR="000A2673">
        <w:rPr>
          <w:rFonts w:ascii="Times New Roman" w:hAnsi="Times New Roman"/>
          <w:sz w:val="24"/>
        </w:rPr>
        <w:t xml:space="preserve">of this film and its spin-offs </w:t>
      </w:r>
      <w:r w:rsidRPr="00943BB5">
        <w:rPr>
          <w:rFonts w:ascii="Times New Roman" w:hAnsi="Times New Roman"/>
          <w:sz w:val="24"/>
        </w:rPr>
        <w:t>was that demonisation was now considered a possible, believable diagn</w:t>
      </w:r>
      <w:r w:rsidR="00D45D63">
        <w:rPr>
          <w:rFonts w:ascii="Times New Roman" w:hAnsi="Times New Roman"/>
          <w:sz w:val="24"/>
        </w:rPr>
        <w:t>osis alongside psychiatric o</w:t>
      </w:r>
      <w:r w:rsidR="007D0676">
        <w:rPr>
          <w:rFonts w:ascii="Times New Roman" w:hAnsi="Times New Roman"/>
          <w:sz w:val="24"/>
        </w:rPr>
        <w:t>nes</w:t>
      </w:r>
      <w:r w:rsidRPr="00943BB5">
        <w:rPr>
          <w:rFonts w:ascii="Times New Roman" w:hAnsi="Times New Roman"/>
          <w:sz w:val="24"/>
        </w:rPr>
        <w:t xml:space="preserve"> and deliverance ministry and exorcism were no longer judged to be dubious fringe </w:t>
      </w:r>
      <w:r w:rsidR="000A2673">
        <w:rPr>
          <w:rFonts w:ascii="Times New Roman" w:hAnsi="Times New Roman"/>
          <w:sz w:val="24"/>
        </w:rPr>
        <w:t>activities in the community.</w:t>
      </w:r>
      <w:r w:rsidR="00D45D63" w:rsidRPr="00D45D63">
        <w:rPr>
          <w:rFonts w:ascii="Times New Roman" w:hAnsi="Times New Roman"/>
          <w:sz w:val="24"/>
        </w:rPr>
        <w:t xml:space="preserve"> </w:t>
      </w:r>
      <w:r w:rsidR="00D45D63">
        <w:rPr>
          <w:rFonts w:ascii="Times New Roman" w:hAnsi="Times New Roman"/>
          <w:sz w:val="24"/>
        </w:rPr>
        <w:t>This film reinforced the</w:t>
      </w:r>
      <w:r w:rsidR="00D45D63" w:rsidRPr="00943BB5">
        <w:rPr>
          <w:rFonts w:ascii="Times New Roman" w:hAnsi="Times New Roman"/>
          <w:sz w:val="24"/>
        </w:rPr>
        <w:t xml:space="preserve"> worldvie</w:t>
      </w:r>
      <w:r w:rsidR="00D45D63">
        <w:rPr>
          <w:rFonts w:ascii="Times New Roman" w:hAnsi="Times New Roman"/>
          <w:sz w:val="24"/>
        </w:rPr>
        <w:t>w of a cosmic spiritual battle and</w:t>
      </w:r>
      <w:r w:rsidR="00D45D63" w:rsidRPr="00943BB5">
        <w:rPr>
          <w:rFonts w:ascii="Times New Roman" w:hAnsi="Times New Roman"/>
          <w:sz w:val="24"/>
        </w:rPr>
        <w:t xml:space="preserve"> </w:t>
      </w:r>
      <w:r w:rsidR="00D45D63">
        <w:rPr>
          <w:rFonts w:ascii="Times New Roman" w:hAnsi="Times New Roman"/>
          <w:sz w:val="24"/>
        </w:rPr>
        <w:t>fed into the</w:t>
      </w:r>
      <w:r w:rsidR="00D45D63" w:rsidRPr="00943BB5">
        <w:rPr>
          <w:rFonts w:ascii="Times New Roman" w:hAnsi="Times New Roman"/>
          <w:sz w:val="24"/>
        </w:rPr>
        <w:t xml:space="preserve"> </w:t>
      </w:r>
      <w:r w:rsidR="00D45D63">
        <w:rPr>
          <w:rFonts w:ascii="Times New Roman" w:hAnsi="Times New Roman"/>
          <w:sz w:val="24"/>
        </w:rPr>
        <w:t>belief</w:t>
      </w:r>
      <w:r w:rsidR="00D45D63" w:rsidRPr="00943BB5">
        <w:rPr>
          <w:rFonts w:ascii="Times New Roman" w:hAnsi="Times New Roman"/>
          <w:sz w:val="24"/>
        </w:rPr>
        <w:t xml:space="preserve"> of the ‘End Times’, when Satan would flood the world with evil and with false religion. </w:t>
      </w:r>
      <w:r w:rsidR="00D45D63">
        <w:rPr>
          <w:rFonts w:ascii="Times New Roman" w:hAnsi="Times New Roman"/>
          <w:sz w:val="24"/>
        </w:rPr>
        <w:t>T</w:t>
      </w:r>
      <w:r w:rsidR="00D45D63" w:rsidRPr="00943BB5">
        <w:rPr>
          <w:rFonts w:ascii="Times New Roman" w:hAnsi="Times New Roman"/>
          <w:sz w:val="24"/>
        </w:rPr>
        <w:t xml:space="preserve">he media were eager to </w:t>
      </w:r>
      <w:r w:rsidR="00D45D63" w:rsidRPr="00943BB5">
        <w:rPr>
          <w:rFonts w:ascii="Times New Roman" w:hAnsi="Times New Roman"/>
          <w:sz w:val="24"/>
        </w:rPr>
        <w:lastRenderedPageBreak/>
        <w:t xml:space="preserve">report sensational stories of victims of these dark practices. </w:t>
      </w:r>
      <w:r w:rsidR="00D45D63" w:rsidRPr="00943BB5">
        <w:rPr>
          <w:rFonts w:ascii="Times New Roman" w:hAnsi="Times New Roman" w:cs="Times New Roman"/>
          <w:sz w:val="24"/>
          <w:vertAlign w:val="superscript"/>
        </w:rPr>
        <w:footnoteReference w:id="107"/>
      </w:r>
      <w:r w:rsidR="007D0676">
        <w:rPr>
          <w:rFonts w:ascii="Times New Roman" w:hAnsi="Times New Roman"/>
          <w:sz w:val="24"/>
        </w:rPr>
        <w:t xml:space="preserve"> Possession and exorcism were also trivialised and turned into subjects of comedy.</w:t>
      </w:r>
      <w:r w:rsidR="007D0676">
        <w:rPr>
          <w:rStyle w:val="FootnoteReference"/>
          <w:rFonts w:ascii="Times New Roman" w:hAnsi="Times New Roman"/>
          <w:sz w:val="24"/>
        </w:rPr>
        <w:footnoteReference w:id="108"/>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In the conclusion to his extensive investigation into the phenomenon of possession, exorcism and deliverance ministry in the United States in the late twentieth century, Cuneo writes:</w:t>
      </w:r>
    </w:p>
    <w:p w:rsidR="00943BB5" w:rsidRPr="00943BB5" w:rsidRDefault="00943BB5" w:rsidP="00943BB5">
      <w:pPr>
        <w:spacing w:after="0" w:line="240" w:lineRule="auto"/>
        <w:ind w:left="720"/>
        <w:jc w:val="both"/>
        <w:rPr>
          <w:rFonts w:ascii="Times New Roman" w:hAnsi="Times New Roman"/>
          <w:sz w:val="24"/>
          <w:szCs w:val="24"/>
        </w:rPr>
      </w:pPr>
      <w:r w:rsidRPr="00943BB5">
        <w:rPr>
          <w:rFonts w:ascii="Times New Roman" w:hAnsi="Times New Roman"/>
          <w:sz w:val="24"/>
          <w:szCs w:val="24"/>
        </w:rPr>
        <w:t>Far more than the Catholic Church or any other religious institution, then, it is the popular entertainment industry in America that has been responsible over the past thirty years for promoting the mystique of exorcism. Thanks in large measure to bestselling authors … television shows … and the Hollywood movie mill, exorcism has been mythologised and commodified and turned into a kind of recurrent pop sensation. In this capacity, in fact, it isn’t much of an exaggeration to say that exorcism today is actually the invention of the popular entertainment industry.</w:t>
      </w:r>
      <w:r w:rsidRPr="00943BB5">
        <w:rPr>
          <w:rFonts w:ascii="Times New Roman" w:hAnsi="Times New Roman" w:cs="Times New Roman"/>
          <w:sz w:val="24"/>
          <w:vertAlign w:val="superscript"/>
        </w:rPr>
        <w:footnoteReference w:id="109"/>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As a result of this sensationalisation and trivialisation of demonic activity and deliverance in the media, along with their representation of a dubious theology, those who have no other source of knowledge about these topics judge them to be fictional or superstitious nonsense.</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lastRenderedPageBreak/>
        <w:t xml:space="preserve">Finally, in our examination </w:t>
      </w:r>
      <w:r w:rsidRPr="006B6C5F">
        <w:rPr>
          <w:rFonts w:ascii="Times New Roman" w:hAnsi="Times New Roman"/>
          <w:sz w:val="24"/>
        </w:rPr>
        <w:t xml:space="preserve">of the </w:t>
      </w:r>
      <w:r w:rsidR="006B6C5F" w:rsidRPr="006B6C5F">
        <w:rPr>
          <w:rFonts w:ascii="Times New Roman" w:hAnsi="Times New Roman"/>
          <w:sz w:val="24"/>
        </w:rPr>
        <w:t>grounds</w:t>
      </w:r>
      <w:r w:rsidRPr="006B6C5F">
        <w:rPr>
          <w:rFonts w:ascii="Times New Roman" w:hAnsi="Times New Roman"/>
          <w:sz w:val="24"/>
        </w:rPr>
        <w:t xml:space="preserve"> upon</w:t>
      </w:r>
      <w:r w:rsidRPr="00943BB5">
        <w:rPr>
          <w:rFonts w:ascii="Times New Roman" w:hAnsi="Times New Roman"/>
          <w:sz w:val="24"/>
        </w:rPr>
        <w:t xml:space="preserve"> which a person may come seeking deliverance, we need to take into account the psychotherapeutic culture of the United States in particular, as it does have a significant influence on the perceptions and thinking of other Western countries such as Australia.</w:t>
      </w:r>
    </w:p>
    <w:p w:rsidR="00943BB5" w:rsidRPr="00943BB5" w:rsidRDefault="00943BB5" w:rsidP="00943BB5">
      <w:pPr>
        <w:autoSpaceDE w:val="0"/>
        <w:autoSpaceDN w:val="0"/>
        <w:adjustRightInd w:val="0"/>
        <w:spacing w:after="0" w:line="360" w:lineRule="auto"/>
        <w:jc w:val="both"/>
        <w:rPr>
          <w:rFonts w:ascii="Times New Roman" w:hAnsi="Times New Roman"/>
          <w:sz w:val="24"/>
        </w:rPr>
      </w:pPr>
    </w:p>
    <w:p w:rsidR="00943BB5" w:rsidRPr="00943BB5" w:rsidRDefault="00943BB5" w:rsidP="00943BB5">
      <w:pPr>
        <w:autoSpaceDE w:val="0"/>
        <w:autoSpaceDN w:val="0"/>
        <w:adjustRightInd w:val="0"/>
        <w:spacing w:after="0" w:line="480" w:lineRule="auto"/>
        <w:jc w:val="both"/>
        <w:rPr>
          <w:rFonts w:ascii="Times New Roman" w:hAnsi="Times New Roman" w:cs="Times New Roman"/>
          <w:color w:val="000000"/>
          <w:sz w:val="24"/>
          <w:szCs w:val="24"/>
        </w:rPr>
      </w:pPr>
      <w:r w:rsidRPr="00943BB5">
        <w:rPr>
          <w:rFonts w:ascii="Times New Roman" w:hAnsi="Times New Roman" w:cs="Times New Roman"/>
          <w:color w:val="000000"/>
          <w:sz w:val="24"/>
          <w:szCs w:val="24"/>
        </w:rPr>
        <w:t xml:space="preserve">In the 1980’s, after the heady political activism of the previous decades, middle class Americans began to focus their gaze inwards. Self-help and self-transformation books became the new best sellers, and using the expertise of psychotherapists to help a person achieve his or her full potential became the norm. Deliverance ministry was revalued as one of many therapies available to help one overcome one’s personal limitations. </w:t>
      </w:r>
    </w:p>
    <w:p w:rsidR="00943BB5" w:rsidRPr="00943BB5" w:rsidRDefault="00943BB5" w:rsidP="00943BB5">
      <w:pPr>
        <w:autoSpaceDE w:val="0"/>
        <w:autoSpaceDN w:val="0"/>
        <w:adjustRightInd w:val="0"/>
        <w:spacing w:after="0" w:line="360" w:lineRule="auto"/>
        <w:jc w:val="both"/>
        <w:rPr>
          <w:rFonts w:ascii="Times New Roman" w:hAnsi="Times New Roman" w:cs="Times New Roman"/>
          <w:color w:val="000000"/>
          <w:sz w:val="24"/>
          <w:szCs w:val="24"/>
        </w:rPr>
      </w:pPr>
    </w:p>
    <w:p w:rsidR="00943BB5" w:rsidRPr="00943BB5" w:rsidRDefault="00943BB5" w:rsidP="00943BB5">
      <w:pPr>
        <w:autoSpaceDE w:val="0"/>
        <w:autoSpaceDN w:val="0"/>
        <w:adjustRightInd w:val="0"/>
        <w:spacing w:after="0" w:line="240" w:lineRule="auto"/>
        <w:ind w:left="720"/>
        <w:jc w:val="both"/>
        <w:rPr>
          <w:rFonts w:ascii="Times New Roman" w:hAnsi="Times New Roman" w:cs="Times New Roman"/>
          <w:color w:val="000000"/>
          <w:sz w:val="24"/>
          <w:szCs w:val="24"/>
        </w:rPr>
      </w:pPr>
      <w:r w:rsidRPr="00943BB5">
        <w:rPr>
          <w:rFonts w:ascii="Times New Roman" w:hAnsi="Times New Roman" w:cs="Times New Roman"/>
          <w:color w:val="000000"/>
          <w:sz w:val="24"/>
          <w:szCs w:val="24"/>
        </w:rPr>
        <w:t>Deliverance ministry promised new possibilities for the self, the possibility of an endlessly redeemed self, a self-renewed and improved at a single stroke. Despite being cloaked in the time-orphaned language of demons and supernatural evil, deliverance was surprisingly at home in the brightly lit, fulfillment on demand culture of post sixties America.</w:t>
      </w:r>
      <w:r w:rsidRPr="00943BB5">
        <w:rPr>
          <w:rFonts w:ascii="Times New Roman" w:hAnsi="Times New Roman" w:cs="Times New Roman"/>
          <w:color w:val="000000"/>
          <w:sz w:val="24"/>
          <w:szCs w:val="24"/>
          <w:vertAlign w:val="superscript"/>
        </w:rPr>
        <w:footnoteReference w:id="110"/>
      </w:r>
    </w:p>
    <w:p w:rsidR="00943BB5" w:rsidRPr="00943BB5" w:rsidRDefault="00943BB5" w:rsidP="00943BB5">
      <w:pPr>
        <w:autoSpaceDE w:val="0"/>
        <w:autoSpaceDN w:val="0"/>
        <w:adjustRightInd w:val="0"/>
        <w:spacing w:after="0" w:line="240" w:lineRule="auto"/>
        <w:jc w:val="both"/>
        <w:rPr>
          <w:rFonts w:ascii="Times New Roman" w:hAnsi="Times New Roman" w:cs="Times New Roman"/>
          <w:sz w:val="24"/>
          <w:szCs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Some practitioners of deliverance, such as Hammond, believed there was a demon for almost every shortcoming and bad habit in any person, and offered a readymade quick solution to them.</w:t>
      </w:r>
      <w:r w:rsidRPr="00943BB5">
        <w:rPr>
          <w:rFonts w:ascii="Times New Roman" w:hAnsi="Times New Roman" w:cs="Times New Roman"/>
          <w:sz w:val="24"/>
          <w:vertAlign w:val="superscript"/>
        </w:rPr>
        <w:footnoteReference w:id="111"/>
      </w:r>
    </w:p>
    <w:p w:rsidR="00943BB5" w:rsidRPr="00943BB5" w:rsidRDefault="00943BB5" w:rsidP="00943BB5">
      <w:pPr>
        <w:spacing w:after="0" w:line="240" w:lineRule="auto"/>
        <w:ind w:left="720"/>
        <w:jc w:val="both"/>
        <w:rPr>
          <w:rFonts w:ascii="Times New Roman" w:hAnsi="Times New Roman"/>
          <w:sz w:val="24"/>
          <w:szCs w:val="24"/>
        </w:rPr>
      </w:pPr>
      <w:r w:rsidRPr="00943BB5">
        <w:rPr>
          <w:rFonts w:ascii="Times New Roman" w:hAnsi="Times New Roman"/>
          <w:sz w:val="24"/>
          <w:szCs w:val="24"/>
        </w:rPr>
        <w:t>To get back on track, to win liberation, the psychologically oppressed, the emotionally afflicted, the guilt-ridden innocents – and this includes potentially just about everyone – must submit to a therapeutic program … Evangelical deliverance (or at least a great deal of it) is such a technique; it’s a recovery program with a supernaturalist twist.</w:t>
      </w:r>
      <w:r w:rsidRPr="00943BB5">
        <w:rPr>
          <w:rFonts w:ascii="Times New Roman" w:hAnsi="Times New Roman" w:cs="Times New Roman"/>
          <w:sz w:val="24"/>
          <w:vertAlign w:val="superscript"/>
        </w:rPr>
        <w:footnoteReference w:id="112"/>
      </w:r>
    </w:p>
    <w:p w:rsidR="00943BB5" w:rsidRPr="00943BB5" w:rsidRDefault="00943BB5" w:rsidP="00943BB5">
      <w:pPr>
        <w:spacing w:after="0" w:line="480" w:lineRule="auto"/>
        <w:jc w:val="both"/>
        <w:rPr>
          <w:rFonts w:ascii="Times New Roman" w:hAnsi="Times New Roman"/>
          <w:sz w:val="24"/>
        </w:rPr>
      </w:pPr>
    </w:p>
    <w:p w:rsidR="00D45D63" w:rsidRDefault="00943BB5" w:rsidP="00943BB5">
      <w:pPr>
        <w:spacing w:after="0" w:line="480" w:lineRule="auto"/>
        <w:jc w:val="both"/>
        <w:rPr>
          <w:rFonts w:ascii="Times New Roman" w:hAnsi="Times New Roman"/>
          <w:sz w:val="24"/>
        </w:rPr>
      </w:pPr>
      <w:r w:rsidRPr="00943BB5">
        <w:rPr>
          <w:rFonts w:ascii="Times New Roman" w:hAnsi="Times New Roman"/>
          <w:sz w:val="24"/>
        </w:rPr>
        <w:t xml:space="preserve">And Tennant remarks that having a demon not only identifies the cause of one’s problems, it also vindicates one of the responsibility for the problem, and being delivered of it, places </w:t>
      </w:r>
      <w:r w:rsidR="00D45D63">
        <w:rPr>
          <w:rFonts w:ascii="Times New Roman" w:hAnsi="Times New Roman"/>
          <w:sz w:val="24"/>
        </w:rPr>
        <w:t>one firmly on the side of God,</w:t>
      </w:r>
      <w:r w:rsidRPr="00943BB5">
        <w:rPr>
          <w:rFonts w:ascii="Times New Roman" w:hAnsi="Times New Roman"/>
          <w:sz w:val="24"/>
        </w:rPr>
        <w:t xml:space="preserve"> healing and salvation.</w:t>
      </w:r>
      <w:r w:rsidRPr="00943BB5">
        <w:rPr>
          <w:rFonts w:ascii="Times New Roman" w:hAnsi="Times New Roman" w:cs="Times New Roman"/>
          <w:sz w:val="24"/>
          <w:vertAlign w:val="superscript"/>
        </w:rPr>
        <w:footnoteReference w:id="113"/>
      </w:r>
      <w:r w:rsidRPr="00943BB5">
        <w:rPr>
          <w:rFonts w:ascii="Times New Roman" w:hAnsi="Times New Roman"/>
          <w:sz w:val="24"/>
        </w:rPr>
        <w:t xml:space="preserve"> Today, Cuneo says, </w:t>
      </w:r>
      <w:r w:rsidRPr="00943BB5">
        <w:rPr>
          <w:rFonts w:ascii="Times New Roman" w:hAnsi="Times New Roman"/>
          <w:sz w:val="24"/>
        </w:rPr>
        <w:lastRenderedPageBreak/>
        <w:t xml:space="preserve">exorcism is more readily available in the United States than ever before as a vehicle for personal therapy. </w:t>
      </w:r>
    </w:p>
    <w:p w:rsidR="00D45D63" w:rsidRDefault="00D45D63" w:rsidP="00943BB5">
      <w:pPr>
        <w:spacing w:after="0" w:line="480" w:lineRule="auto"/>
        <w:jc w:val="both"/>
        <w:rPr>
          <w:rFonts w:ascii="Times New Roman" w:hAnsi="Times New Roman"/>
          <w:sz w:val="24"/>
        </w:rPr>
      </w:pPr>
    </w:p>
    <w:p w:rsidR="0062541A" w:rsidRDefault="00943BB5" w:rsidP="00943BB5">
      <w:pPr>
        <w:spacing w:after="0" w:line="480" w:lineRule="auto"/>
        <w:jc w:val="both"/>
        <w:rPr>
          <w:rFonts w:ascii="Times New Roman" w:hAnsi="Times New Roman"/>
          <w:sz w:val="24"/>
        </w:rPr>
      </w:pPr>
      <w:r w:rsidRPr="00943BB5">
        <w:rPr>
          <w:rFonts w:ascii="Times New Roman" w:hAnsi="Times New Roman"/>
          <w:sz w:val="24"/>
        </w:rPr>
        <w:t xml:space="preserve">For Australians of northern European origin who are less prone to sensationalism and slower to believe in the supernatural, </w:t>
      </w:r>
      <w:r w:rsidR="00D45D63">
        <w:rPr>
          <w:rFonts w:ascii="Times New Roman" w:hAnsi="Times New Roman"/>
          <w:sz w:val="24"/>
        </w:rPr>
        <w:t xml:space="preserve">these manifestations </w:t>
      </w:r>
      <w:r w:rsidR="007D0676">
        <w:rPr>
          <w:rFonts w:ascii="Times New Roman" w:hAnsi="Times New Roman"/>
          <w:sz w:val="24"/>
        </w:rPr>
        <w:t xml:space="preserve">of the supernatural in the media and in psychotherapeutic field </w:t>
      </w:r>
      <w:r w:rsidR="00D45D63">
        <w:rPr>
          <w:rFonts w:ascii="Times New Roman" w:hAnsi="Times New Roman"/>
          <w:sz w:val="24"/>
        </w:rPr>
        <w:t>in the USA have</w:t>
      </w:r>
      <w:r w:rsidR="00D45D63" w:rsidRPr="00943BB5">
        <w:rPr>
          <w:rFonts w:ascii="Times New Roman" w:hAnsi="Times New Roman"/>
          <w:sz w:val="24"/>
        </w:rPr>
        <w:t xml:space="preserve"> increased the skepticism about evil spirits</w:t>
      </w:r>
      <w:r w:rsidR="00D45D63">
        <w:rPr>
          <w:rFonts w:ascii="Times New Roman" w:hAnsi="Times New Roman"/>
          <w:sz w:val="24"/>
        </w:rPr>
        <w:t xml:space="preserve">. Under the influence of this culture the </w:t>
      </w:r>
      <w:r w:rsidR="006B6C5F">
        <w:rPr>
          <w:rFonts w:ascii="Times New Roman" w:hAnsi="Times New Roman"/>
          <w:sz w:val="24"/>
        </w:rPr>
        <w:t>practicability</w:t>
      </w:r>
      <w:r w:rsidR="00D45D63">
        <w:rPr>
          <w:rFonts w:ascii="Times New Roman" w:hAnsi="Times New Roman"/>
          <w:sz w:val="24"/>
        </w:rPr>
        <w:t xml:space="preserve"> of the ministry of deliverance in Australia today is diminished.</w:t>
      </w:r>
    </w:p>
    <w:p w:rsidR="0062541A" w:rsidRPr="00943BB5" w:rsidRDefault="0062541A" w:rsidP="00943BB5">
      <w:pPr>
        <w:spacing w:after="0" w:line="480" w:lineRule="auto"/>
        <w:jc w:val="both"/>
        <w:rPr>
          <w:rFonts w:ascii="Times New Roman" w:hAnsi="Times New Roman"/>
          <w:sz w:val="24"/>
        </w:rPr>
      </w:pPr>
    </w:p>
    <w:p w:rsidR="00943BB5" w:rsidRPr="00943BB5" w:rsidRDefault="006B6C5F" w:rsidP="0061449E">
      <w:pPr>
        <w:pStyle w:val="ListParagraph"/>
        <w:numPr>
          <w:ilvl w:val="0"/>
          <w:numId w:val="21"/>
        </w:numPr>
        <w:spacing w:after="0" w:line="240" w:lineRule="auto"/>
        <w:jc w:val="both"/>
        <w:rPr>
          <w:rFonts w:ascii="Times New Roman" w:hAnsi="Times New Roman"/>
          <w:b/>
          <w:sz w:val="24"/>
        </w:rPr>
      </w:pPr>
      <w:r>
        <w:rPr>
          <w:rFonts w:ascii="Times New Roman" w:hAnsi="Times New Roman"/>
          <w:b/>
          <w:sz w:val="24"/>
        </w:rPr>
        <w:t>The D</w:t>
      </w:r>
      <w:r w:rsidR="00943BB5" w:rsidRPr="00943BB5">
        <w:rPr>
          <w:rFonts w:ascii="Times New Roman" w:hAnsi="Times New Roman"/>
          <w:b/>
          <w:sz w:val="24"/>
        </w:rPr>
        <w:t>is</w:t>
      </w:r>
      <w:r w:rsidR="00E071B9">
        <w:rPr>
          <w:rFonts w:ascii="Times New Roman" w:hAnsi="Times New Roman"/>
          <w:b/>
          <w:sz w:val="24"/>
        </w:rPr>
        <w:t>tinction between deliverance from evil and responses to mental i</w:t>
      </w:r>
      <w:r w:rsidR="00943BB5" w:rsidRPr="00943BB5">
        <w:rPr>
          <w:rFonts w:ascii="Times New Roman" w:hAnsi="Times New Roman"/>
          <w:b/>
          <w:sz w:val="24"/>
        </w:rPr>
        <w:t xml:space="preserve">llness </w:t>
      </w:r>
    </w:p>
    <w:p w:rsidR="00943BB5" w:rsidRPr="00943BB5" w:rsidRDefault="00943BB5" w:rsidP="00943BB5">
      <w:pPr>
        <w:spacing w:after="200" w:line="276" w:lineRule="auto"/>
        <w:jc w:val="both"/>
        <w:rPr>
          <w:rFonts w:ascii="Times New Roman" w:hAnsi="Times New Roman"/>
          <w:sz w:val="24"/>
        </w:rPr>
      </w:pPr>
    </w:p>
    <w:p w:rsidR="00943BB5" w:rsidRPr="00943BB5" w:rsidRDefault="00121246" w:rsidP="00943BB5">
      <w:pPr>
        <w:spacing w:after="0" w:line="480" w:lineRule="auto"/>
        <w:jc w:val="both"/>
        <w:rPr>
          <w:rFonts w:ascii="Times New Roman" w:hAnsi="Times New Roman"/>
          <w:sz w:val="24"/>
        </w:rPr>
      </w:pPr>
      <w:r w:rsidRPr="00943BB5">
        <w:rPr>
          <w:rFonts w:ascii="Times New Roman" w:hAnsi="Times New Roman"/>
          <w:sz w:val="24"/>
        </w:rPr>
        <w:t>Even if we grant the existence and activity of Satan and evil spirits in the lives of humans, there is a</w:t>
      </w:r>
      <w:r>
        <w:rPr>
          <w:rFonts w:ascii="Times New Roman" w:hAnsi="Times New Roman"/>
          <w:sz w:val="24"/>
        </w:rPr>
        <w:t>n</w:t>
      </w:r>
      <w:r w:rsidRPr="00943BB5">
        <w:rPr>
          <w:rFonts w:ascii="Times New Roman" w:hAnsi="Times New Roman"/>
          <w:sz w:val="24"/>
        </w:rPr>
        <w:t xml:space="preserve"> ambiguous overlap in the symptoms of oppression with those of som</w:t>
      </w:r>
      <w:r>
        <w:rPr>
          <w:rFonts w:ascii="Times New Roman" w:hAnsi="Times New Roman"/>
          <w:sz w:val="24"/>
        </w:rPr>
        <w:t xml:space="preserve">e classified mental illnesses. </w:t>
      </w:r>
      <w:r w:rsidR="0049405F">
        <w:rPr>
          <w:rFonts w:ascii="Times New Roman" w:hAnsi="Times New Roman"/>
          <w:sz w:val="24"/>
        </w:rPr>
        <w:t>In t</w:t>
      </w:r>
      <w:r w:rsidR="00943BB5" w:rsidRPr="00943BB5">
        <w:rPr>
          <w:rFonts w:ascii="Times New Roman" w:hAnsi="Times New Roman"/>
          <w:sz w:val="24"/>
        </w:rPr>
        <w:t xml:space="preserve">his part of this paper </w:t>
      </w:r>
      <w:r w:rsidR="0049405F">
        <w:rPr>
          <w:rFonts w:ascii="Times New Roman" w:hAnsi="Times New Roman"/>
          <w:sz w:val="24"/>
        </w:rPr>
        <w:t xml:space="preserve">I </w:t>
      </w:r>
      <w:r w:rsidR="00943BB5" w:rsidRPr="00943BB5">
        <w:rPr>
          <w:rFonts w:ascii="Times New Roman" w:hAnsi="Times New Roman"/>
          <w:sz w:val="24"/>
        </w:rPr>
        <w:t>will investigate the phenomenon of affliction by evil spirits from a depth-psychological and psychiatric perspective.  I will present a contemporary understanding of the interaction between human consciousness and the unconscious, refer to the widespread and well reported phenomenon of spiritual experiences, report the symptoms that people attribute to the influence of evil spirits, and show the distinctions between the symptoms of possession and oppression. Many of those who write about exorcism and deliverance do make reference to the fact that it is not easy to distinguish between people who are suffering from a mental illness and those who are afflicted by demons.</w:t>
      </w:r>
      <w:r w:rsidR="00943BB5" w:rsidRPr="00943BB5">
        <w:rPr>
          <w:rFonts w:ascii="Times New Roman" w:hAnsi="Times New Roman" w:cs="Times New Roman"/>
          <w:sz w:val="24"/>
          <w:vertAlign w:val="superscript"/>
        </w:rPr>
        <w:footnoteReference w:id="114"/>
      </w:r>
      <w:r w:rsidR="00943BB5" w:rsidRPr="00943BB5">
        <w:rPr>
          <w:rFonts w:ascii="Times New Roman" w:hAnsi="Times New Roman"/>
          <w:sz w:val="24"/>
        </w:rPr>
        <w:t xml:space="preserve">  We will see that this matter is not a clear cut one.</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lastRenderedPageBreak/>
        <w:t>To men and women today who insist that their physical or mental suffering is caused by evil spirits, materialist critics argue that such suffering has only natural causes, usually in the disordered psyche of the person.</w:t>
      </w:r>
      <w:r w:rsidRPr="00943BB5">
        <w:rPr>
          <w:rFonts w:ascii="Times New Roman" w:hAnsi="Times New Roman" w:cs="Times New Roman"/>
          <w:sz w:val="24"/>
          <w:vertAlign w:val="superscript"/>
        </w:rPr>
        <w:footnoteReference w:id="115"/>
      </w:r>
      <w:r w:rsidRPr="00943BB5">
        <w:rPr>
          <w:rFonts w:ascii="Times New Roman" w:hAnsi="Times New Roman"/>
          <w:sz w:val="24"/>
        </w:rPr>
        <w:t xml:space="preserve">  </w:t>
      </w:r>
      <w:r w:rsidRPr="00943BB5">
        <w:rPr>
          <w:rFonts w:ascii="Times New Roman" w:hAnsi="Times New Roman" w:cs="Times New Roman"/>
          <w:sz w:val="24"/>
          <w:szCs w:val="24"/>
        </w:rPr>
        <w:t xml:space="preserve">While some of the ancient philosophers were skeptical of demons and attributed mental illness to natural causes, it was only with </w:t>
      </w:r>
      <w:r w:rsidRPr="00943BB5">
        <w:rPr>
          <w:rFonts w:ascii="Times New Roman" w:hAnsi="Times New Roman"/>
          <w:sz w:val="24"/>
        </w:rPr>
        <w:t>Freud, in his investigation of women’s neuroses, that a modern scientific answer to what was often thought to be demonic oppression was first proposed.</w:t>
      </w:r>
      <w:r w:rsidRPr="00943BB5">
        <w:rPr>
          <w:rFonts w:ascii="Times New Roman" w:hAnsi="Times New Roman" w:cs="Times New Roman"/>
          <w:sz w:val="24"/>
          <w:vertAlign w:val="superscript"/>
        </w:rPr>
        <w:footnoteReference w:id="116"/>
      </w:r>
      <w:r w:rsidRPr="00943BB5">
        <w:rPr>
          <w:rFonts w:ascii="Times New Roman" w:hAnsi="Times New Roman"/>
          <w:sz w:val="24"/>
        </w:rPr>
        <w:t xml:space="preserve"> Kauffman, for example, summarises the ‘object relation’ theory of belief in God and the devil. “It becomes evident, accordingly, that the psychotherapist is the true successor to the exorcist. His business is not to pronounce forgiveness of sins, but to cast out devils." </w:t>
      </w:r>
      <w:r w:rsidR="00176510">
        <w:rPr>
          <w:rStyle w:val="FootnoteReference"/>
          <w:rFonts w:ascii="Times New Roman" w:hAnsi="Times New Roman"/>
          <w:sz w:val="24"/>
        </w:rPr>
        <w:footnoteReference w:id="117"/>
      </w:r>
      <w:r w:rsidR="00176510">
        <w:rPr>
          <w:rFonts w:ascii="Times New Roman" w:hAnsi="Times New Roman"/>
          <w:sz w:val="24"/>
        </w:rPr>
        <w:t xml:space="preserve"> </w:t>
      </w:r>
      <w:r w:rsidRPr="00943BB5">
        <w:rPr>
          <w:rFonts w:ascii="Times New Roman" w:hAnsi="Times New Roman"/>
          <w:sz w:val="24"/>
        </w:rPr>
        <w:t>This is how Jesus worked exorcisms, by calling a person into a new allegiance with a good object.</w:t>
      </w:r>
      <w:r w:rsidRPr="00943BB5">
        <w:rPr>
          <w:rFonts w:ascii="Times New Roman" w:hAnsi="Times New Roman" w:cs="Times New Roman"/>
          <w:sz w:val="24"/>
          <w:vertAlign w:val="superscript"/>
        </w:rPr>
        <w:footnoteReference w:id="118"/>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Our knowledge of what is real is mediated to our consciousness through our body and through our mind. The fields of psychology and philosophy study the workings of the human mind as it processes stimuli to discover how we may distinguish between what has objective reality ‘out there’ and what is generated in the mind itself. These studies are relevant to this topic on the ministry of deliverance as they contribute to the discussion on people’s spiritual experiences. They shed some light on the question: is this person suffering from affliction from an evil spirit or is his or her experience the result of some disorder in the mind?</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In a work on human spiritual growth, Gerald May identifies several forces at work that help humans to mature or that hinder this maturation.</w:t>
      </w:r>
      <w:r w:rsidRPr="00943BB5">
        <w:rPr>
          <w:rFonts w:ascii="Times New Roman" w:hAnsi="Times New Roman" w:cs="Times New Roman"/>
          <w:sz w:val="24"/>
          <w:vertAlign w:val="superscript"/>
        </w:rPr>
        <w:footnoteReference w:id="119"/>
      </w:r>
      <w:r w:rsidRPr="00943BB5">
        <w:rPr>
          <w:rFonts w:ascii="Times New Roman" w:hAnsi="Times New Roman"/>
          <w:sz w:val="24"/>
        </w:rPr>
        <w:t xml:space="preserve">  One of a number of forces that oppose a person’s movement towards spiritual maturity is his or her own fears and resistances. These resistances can occur in the form of classic psychological defense mechanisms.</w:t>
      </w:r>
      <w:r w:rsidR="0049405F">
        <w:rPr>
          <w:rStyle w:val="FootnoteReference"/>
          <w:rFonts w:ascii="Times New Roman" w:hAnsi="Times New Roman"/>
          <w:sz w:val="24"/>
        </w:rPr>
        <w:footnoteReference w:id="120"/>
      </w:r>
      <w:r w:rsidRPr="00943BB5">
        <w:rPr>
          <w:rFonts w:ascii="Times New Roman" w:hAnsi="Times New Roman"/>
          <w:sz w:val="24"/>
        </w:rPr>
        <w:t xml:space="preserve"> There is another force that functions in opposition to spiritual growth which May says can only be called evil. This force can arise out of the cultural environment of the person: social attitudes that encourage attachment to self-aggrandisement, or attachment to something other than God which is made into an ultimate concern; and it can also surface “in the form of real spiritual forces (spirits) that seek to divert and sabotage our journey towards … [God].” </w:t>
      </w:r>
      <w:r w:rsidRPr="00943BB5">
        <w:rPr>
          <w:rFonts w:ascii="Times New Roman" w:hAnsi="Times New Roman" w:cs="Times New Roman"/>
          <w:sz w:val="24"/>
          <w:vertAlign w:val="superscript"/>
        </w:rPr>
        <w:footnoteReference w:id="121"/>
      </w:r>
      <w:r w:rsidRPr="00943BB5">
        <w:rPr>
          <w:rFonts w:ascii="Times New Roman" w:hAnsi="Times New Roman"/>
          <w:sz w:val="24"/>
        </w:rPr>
        <w:t xml:space="preserve">  May points out what is a commonplace now that all our experiences and our judgements of these experiences are mediated by our physical brain’s electrochemical processes. He states that while this is the case, it is impossible to distinguish whether the subjective thought or feeling is the effect or the cause of electrochemical activity with our brain cells. He judges that both are true in different circumstances, and that “the brain mediates experience in ways so intimately bound to experience itself that the two cannot be separated.”</w:t>
      </w:r>
      <w:r w:rsidRPr="00943BB5">
        <w:rPr>
          <w:rFonts w:ascii="Times New Roman" w:hAnsi="Times New Roman" w:cs="Times New Roman"/>
          <w:sz w:val="24"/>
          <w:vertAlign w:val="superscript"/>
        </w:rPr>
        <w:footnoteReference w:id="122"/>
      </w:r>
      <w:r w:rsidRPr="00943BB5">
        <w:rPr>
          <w:rFonts w:ascii="Times New Roman" w:hAnsi="Times New Roman"/>
          <w:sz w:val="24"/>
        </w:rPr>
        <w:t xml:space="preserve"> </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 xml:space="preserve">In another work May argues that evil can manifest in our consciousness in more than one way, including our own unconscious, where symbolic objects are manifest that represent some disorder of psychodynamic adjustment. And yet, again, he states that “there does </w:t>
      </w:r>
      <w:r w:rsidRPr="00943BB5">
        <w:rPr>
          <w:rFonts w:ascii="Times New Roman" w:hAnsi="Times New Roman"/>
          <w:sz w:val="24"/>
        </w:rPr>
        <w:lastRenderedPageBreak/>
        <w:t xml:space="preserve">seem to be something beyond our self-definition, something as least as real as earth and space and air that engages in a warfare between creation and destruction.” </w:t>
      </w:r>
      <w:r w:rsidRPr="00943BB5">
        <w:rPr>
          <w:rFonts w:ascii="Times New Roman" w:hAnsi="Times New Roman" w:cs="Times New Roman"/>
          <w:sz w:val="24"/>
          <w:vertAlign w:val="superscript"/>
        </w:rPr>
        <w:footnoteReference w:id="123"/>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The ‘unconscious’ is one dimension of reality that the human mind has some access to, at times, and it presents itself through images in the mind and involuntary behaviours that are symbolic, such as dreams, slips of the tongue and sudden inexplicable falls. Morton Kelsey writes, “To describe an experience as psychic is not to say that it is ephemeral or unreal. There is a realm of psychic reality which is not reducible to physical reality and which does have a profound effect on our bodies as well as our souls.”</w:t>
      </w:r>
      <w:r w:rsidRPr="00943BB5">
        <w:rPr>
          <w:rFonts w:ascii="Times New Roman" w:hAnsi="Times New Roman" w:cs="Times New Roman"/>
          <w:sz w:val="24"/>
          <w:vertAlign w:val="superscript"/>
        </w:rPr>
        <w:footnoteReference w:id="124"/>
      </w:r>
      <w:r w:rsidRPr="00943BB5">
        <w:rPr>
          <w:rFonts w:ascii="Times New Roman" w:hAnsi="Times New Roman"/>
          <w:sz w:val="24"/>
        </w:rPr>
        <w:t xml:space="preserve"> The collective unconscious is another “vast realm of being” which is not material but which is just as real –“no, perhaps more real and important” – than the material world.</w:t>
      </w:r>
      <w:r w:rsidRPr="00943BB5">
        <w:rPr>
          <w:rFonts w:ascii="Times New Roman" w:hAnsi="Times New Roman" w:cs="Times New Roman"/>
          <w:sz w:val="24"/>
          <w:vertAlign w:val="superscript"/>
        </w:rPr>
        <w:footnoteReference w:id="125"/>
      </w:r>
      <w:r w:rsidRPr="00943BB5">
        <w:rPr>
          <w:rFonts w:ascii="Times New Roman" w:hAnsi="Times New Roman"/>
          <w:sz w:val="24"/>
        </w:rPr>
        <w:t xml:space="preserve"> </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 xml:space="preserve">Few psychologists are able to offer any complete explanation of the unconscious. White refers to Jung’s definition of unconscious complexes as “groups of psychic contents, isolated from consciousness, functioning arbitrarily and autonomously, leading thus a life of their own in the unconscious, whence they can, at any moment hinder or further conscious acts.” </w:t>
      </w:r>
      <w:r w:rsidRPr="00943BB5">
        <w:rPr>
          <w:rFonts w:ascii="Times New Roman" w:hAnsi="Times New Roman" w:cs="Times New Roman"/>
          <w:sz w:val="24"/>
          <w:vertAlign w:val="superscript"/>
        </w:rPr>
        <w:footnoteReference w:id="126"/>
      </w:r>
      <w:r w:rsidRPr="00943BB5">
        <w:rPr>
          <w:rFonts w:ascii="Times New Roman" w:hAnsi="Times New Roman"/>
          <w:sz w:val="24"/>
        </w:rPr>
        <w:t xml:space="preserve">  He then points out that this could be a description of angels or demons: though ‘devils’ and ‘complexes’ are not altogether synonymous and interchangeable terms, he claims that these two realities are not mutually exclusive. His familiarity with psychiatry leads him to suggest that “the names by which mental diseases are classified are purely descriptive, and in no sense at all cover etiological explanations…” </w:t>
      </w:r>
      <w:r w:rsidRPr="00943BB5">
        <w:rPr>
          <w:rFonts w:ascii="Times New Roman" w:hAnsi="Times New Roman" w:cs="Times New Roman"/>
          <w:sz w:val="24"/>
          <w:vertAlign w:val="superscript"/>
        </w:rPr>
        <w:footnoteReference w:id="127"/>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 xml:space="preserve">In an article entitled ‘Religion and the Psyche’ A. B. </w:t>
      </w:r>
      <w:proofErr w:type="spellStart"/>
      <w:r w:rsidRPr="00943BB5">
        <w:rPr>
          <w:rFonts w:ascii="Times New Roman" w:hAnsi="Times New Roman"/>
          <w:sz w:val="24"/>
        </w:rPr>
        <w:t>Ulanov</w:t>
      </w:r>
      <w:proofErr w:type="spellEnd"/>
      <w:r w:rsidRPr="00943BB5">
        <w:rPr>
          <w:rFonts w:ascii="Times New Roman" w:hAnsi="Times New Roman"/>
          <w:sz w:val="24"/>
        </w:rPr>
        <w:t xml:space="preserve"> explores the relationship between the unconscious and spiritual experience. He asks: are our religious symbols merely projections of our unconscious or the collective unconscious, or do they arise from elsewhere? He suggests that our inner depths and the world of spiritual reality interweave and overlap. “This compounds their ambiguity and ambivalence, leaving us [Christians] open to the charge that we are merely dressing up our psychic needs in religious clothing.” </w:t>
      </w:r>
      <w:r w:rsidRPr="00943BB5">
        <w:rPr>
          <w:rFonts w:ascii="Times New Roman" w:hAnsi="Times New Roman" w:cs="Times New Roman"/>
          <w:sz w:val="24"/>
          <w:vertAlign w:val="superscript"/>
        </w:rPr>
        <w:footnoteReference w:id="128"/>
      </w:r>
      <w:r w:rsidRPr="00943BB5">
        <w:rPr>
          <w:rFonts w:ascii="Times New Roman" w:hAnsi="Times New Roman"/>
          <w:sz w:val="24"/>
        </w:rPr>
        <w:t xml:space="preserve"> There is no other way for the divine (or the diabolic) to enter into our world other than through our minds with its capacity to receive what is immaterial through symbols and images.</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Richard Bell has written a book exploring the nexus between this known world (‘phenomenal’) and the world of spiritual being (‘</w:t>
      </w:r>
      <w:proofErr w:type="spellStart"/>
      <w:r w:rsidRPr="00943BB5">
        <w:rPr>
          <w:rFonts w:ascii="Times New Roman" w:hAnsi="Times New Roman"/>
          <w:sz w:val="24"/>
        </w:rPr>
        <w:t>nomenal</w:t>
      </w:r>
      <w:proofErr w:type="spellEnd"/>
      <w:r w:rsidRPr="00943BB5">
        <w:rPr>
          <w:rFonts w:ascii="Times New Roman" w:hAnsi="Times New Roman"/>
          <w:sz w:val="24"/>
        </w:rPr>
        <w:t xml:space="preserve">’) (God exists in a completely transcendent third world) developing the ‘transcendental idealism’ of Kant, Fichte and Schopenhauer </w:t>
      </w:r>
      <w:r w:rsidRPr="00943BB5">
        <w:rPr>
          <w:rFonts w:ascii="Times New Roman" w:hAnsi="Times New Roman" w:cs="Times New Roman"/>
          <w:sz w:val="24"/>
          <w:vertAlign w:val="superscript"/>
        </w:rPr>
        <w:footnoteReference w:id="129"/>
      </w:r>
      <w:r w:rsidRPr="00943BB5">
        <w:rPr>
          <w:rFonts w:ascii="Times New Roman" w:hAnsi="Times New Roman"/>
          <w:sz w:val="24"/>
        </w:rPr>
        <w:t>. Both humans in part and ‘spirits’ entirely have their existence in the noumenal dimension of existence. Jesus’ exorcisms reached into the noumenal dimension and brought about a real effect of healing in the phenomenal world. Bell argues that just as the blessings of the noumenal world come to us from the risen Jesus in the Eucharist and Baptism, so too can the evil of Satan affect us in the phenomenal world.</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lastRenderedPageBreak/>
        <w:t>There have been two significant studies of experiences of a world that is immaterial but has a real impact on the human mind and person. William James conducted a survey of people’s experiences of the numinous in the late 19</w:t>
      </w:r>
      <w:r w:rsidRPr="00943BB5">
        <w:rPr>
          <w:rFonts w:ascii="Times New Roman" w:hAnsi="Times New Roman"/>
          <w:sz w:val="24"/>
          <w:vertAlign w:val="superscript"/>
        </w:rPr>
        <w:t>th</w:t>
      </w:r>
      <w:r w:rsidRPr="00943BB5">
        <w:rPr>
          <w:rFonts w:ascii="Times New Roman" w:hAnsi="Times New Roman"/>
          <w:sz w:val="24"/>
        </w:rPr>
        <w:t xml:space="preserve"> century</w:t>
      </w:r>
      <w:r w:rsidRPr="00943BB5">
        <w:rPr>
          <w:rFonts w:ascii="Times New Roman" w:hAnsi="Times New Roman" w:cs="Times New Roman"/>
          <w:sz w:val="24"/>
          <w:vertAlign w:val="superscript"/>
        </w:rPr>
        <w:footnoteReference w:id="130"/>
      </w:r>
      <w:r w:rsidRPr="00943BB5">
        <w:rPr>
          <w:rFonts w:ascii="Times New Roman" w:hAnsi="Times New Roman"/>
          <w:sz w:val="24"/>
        </w:rPr>
        <w:t>; another similar survey has been conducted recently under the auspices of the University of Wales, the Alister Hardy Religious Experience Research Centre.</w:t>
      </w:r>
      <w:r w:rsidRPr="00943BB5">
        <w:rPr>
          <w:rFonts w:ascii="Times New Roman" w:hAnsi="Times New Roman" w:cs="Times New Roman"/>
          <w:sz w:val="24"/>
          <w:vertAlign w:val="superscript"/>
        </w:rPr>
        <w:footnoteReference w:id="131"/>
      </w:r>
      <w:r w:rsidRPr="00943BB5">
        <w:rPr>
          <w:rFonts w:ascii="Times New Roman" w:hAnsi="Times New Roman"/>
          <w:sz w:val="24"/>
        </w:rPr>
        <w:t xml:space="preserve">  Both take seriously the reports of men and women about their subjective experience of some spiritual reality, ones which are not verifiable by ordinary scientific methods, but which were as real to them as a car crash or a swim in </w:t>
      </w:r>
      <w:r w:rsidR="0049405F">
        <w:rPr>
          <w:rFonts w:ascii="Times New Roman" w:hAnsi="Times New Roman"/>
          <w:sz w:val="24"/>
        </w:rPr>
        <w:t>a winter</w:t>
      </w:r>
      <w:r w:rsidRPr="00943BB5">
        <w:rPr>
          <w:rFonts w:ascii="Times New Roman" w:hAnsi="Times New Roman"/>
          <w:sz w:val="24"/>
        </w:rPr>
        <w:t xml:space="preserve"> sea.</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200" w:line="480" w:lineRule="auto"/>
        <w:jc w:val="both"/>
        <w:rPr>
          <w:rFonts w:ascii="Times New Roman" w:hAnsi="Times New Roman"/>
          <w:sz w:val="24"/>
        </w:rPr>
      </w:pPr>
      <w:r w:rsidRPr="00943BB5">
        <w:rPr>
          <w:rFonts w:ascii="Times New Roman" w:hAnsi="Times New Roman"/>
          <w:sz w:val="24"/>
        </w:rPr>
        <w:t xml:space="preserve">In her book, </w:t>
      </w:r>
      <w:r w:rsidRPr="00943BB5">
        <w:rPr>
          <w:rFonts w:ascii="Times New Roman" w:hAnsi="Times New Roman"/>
          <w:i/>
          <w:sz w:val="24"/>
        </w:rPr>
        <w:t xml:space="preserve">Introduction to Religious and Spiritual Experience </w:t>
      </w:r>
      <w:r w:rsidRPr="00943BB5">
        <w:rPr>
          <w:rFonts w:ascii="Times New Roman" w:hAnsi="Times New Roman"/>
          <w:sz w:val="24"/>
        </w:rPr>
        <w:t xml:space="preserve">Marianne Rankin introduces us to a range of spiritual experiences reported to the RERC. She explains that a religious or spiritual experience </w:t>
      </w:r>
    </w:p>
    <w:p w:rsidR="00943BB5" w:rsidRPr="00943BB5" w:rsidRDefault="00943BB5" w:rsidP="00943BB5">
      <w:pPr>
        <w:spacing w:after="200" w:line="240" w:lineRule="auto"/>
        <w:ind w:left="720"/>
        <w:jc w:val="both"/>
        <w:rPr>
          <w:rFonts w:ascii="Times New Roman" w:hAnsi="Times New Roman"/>
          <w:sz w:val="24"/>
        </w:rPr>
      </w:pPr>
      <w:proofErr w:type="gramStart"/>
      <w:r w:rsidRPr="00943BB5">
        <w:rPr>
          <w:rFonts w:ascii="Times New Roman" w:hAnsi="Times New Roman"/>
          <w:sz w:val="24"/>
        </w:rPr>
        <w:t>gives</w:t>
      </w:r>
      <w:proofErr w:type="gramEnd"/>
      <w:r w:rsidRPr="00943BB5">
        <w:rPr>
          <w:rFonts w:ascii="Times New Roman" w:hAnsi="Times New Roman"/>
          <w:sz w:val="24"/>
        </w:rPr>
        <w:t xml:space="preserve"> an indication of a greater reality underlying the physical world of the senses. Reductionists explain away religion as a delusion and are convinced that in our experience of life ‘what you see is what you get’, that there is no more to life than meets the eye, or direct sense experience. Spiritual experience counters this, indicating another dimension which is different from ordinary reality or a deeper level of experience within that reality. </w:t>
      </w:r>
      <w:r w:rsidRPr="00943BB5">
        <w:rPr>
          <w:rFonts w:cs="Times New Roman"/>
          <w:vertAlign w:val="superscript"/>
        </w:rPr>
        <w:footnoteReference w:id="132"/>
      </w:r>
    </w:p>
    <w:p w:rsidR="00943BB5" w:rsidRDefault="00943BB5" w:rsidP="00943BB5">
      <w:pPr>
        <w:spacing w:after="200" w:line="480" w:lineRule="auto"/>
        <w:jc w:val="both"/>
        <w:rPr>
          <w:rFonts w:ascii="Times New Roman" w:hAnsi="Times New Roman"/>
          <w:sz w:val="24"/>
        </w:rPr>
      </w:pPr>
      <w:r w:rsidRPr="00943BB5">
        <w:rPr>
          <w:rFonts w:ascii="Times New Roman" w:hAnsi="Times New Roman"/>
          <w:sz w:val="24"/>
        </w:rPr>
        <w:t xml:space="preserve">There are a great variety of such experiences that are induced, without the person’s conscious will, by some aspect of nature, art, or music, or even in the midst of some ordinary daily activity. These experiences can bring a new insight into life or self-identity or even the nature of some cosmic transcendent Being. They always evoke strong emotions. </w:t>
      </w:r>
    </w:p>
    <w:p w:rsidR="007135F5" w:rsidRPr="00943BB5" w:rsidRDefault="007135F5" w:rsidP="00943BB5">
      <w:pPr>
        <w:spacing w:after="200" w:line="480" w:lineRule="auto"/>
        <w:jc w:val="both"/>
        <w:rPr>
          <w:rFonts w:ascii="Times New Roman" w:hAnsi="Times New Roman"/>
          <w:sz w:val="24"/>
        </w:rPr>
      </w:pPr>
    </w:p>
    <w:p w:rsidR="00943BB5" w:rsidRPr="00943BB5" w:rsidRDefault="00943BB5" w:rsidP="00943BB5">
      <w:pPr>
        <w:spacing w:after="0" w:line="240" w:lineRule="auto"/>
        <w:ind w:left="720"/>
        <w:jc w:val="both"/>
        <w:rPr>
          <w:rFonts w:ascii="Times New Roman" w:hAnsi="Times New Roman"/>
          <w:sz w:val="24"/>
        </w:rPr>
      </w:pPr>
      <w:r w:rsidRPr="00943BB5">
        <w:rPr>
          <w:rFonts w:ascii="Times New Roman" w:hAnsi="Times New Roman"/>
          <w:sz w:val="24"/>
        </w:rPr>
        <w:lastRenderedPageBreak/>
        <w:t xml:space="preserve">Some may describe their feelings in terms of trust, awe, joy, or bliss; exceptionally they may reach the heights of ecstasy. Others may have sensory impressions, see lights, hear voices, or have </w:t>
      </w:r>
      <w:r w:rsidR="0049405F">
        <w:rPr>
          <w:rFonts w:ascii="Times New Roman" w:hAnsi="Times New Roman"/>
          <w:sz w:val="24"/>
        </w:rPr>
        <w:t>feelings of being touched. . .</w:t>
      </w:r>
      <w:r w:rsidRPr="00943BB5">
        <w:rPr>
          <w:rFonts w:ascii="Times New Roman" w:hAnsi="Times New Roman"/>
          <w:sz w:val="24"/>
        </w:rPr>
        <w:t xml:space="preserve"> However diverse the kind of experience, spiritual awareness appears to be universal to human kind . . . </w:t>
      </w:r>
      <w:r w:rsidRPr="00943BB5">
        <w:rPr>
          <w:rFonts w:ascii="Times New Roman" w:hAnsi="Times New Roman" w:cs="Times New Roman"/>
          <w:sz w:val="24"/>
          <w:vertAlign w:val="superscript"/>
        </w:rPr>
        <w:footnoteReference w:id="133"/>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 xml:space="preserve">While these experiences are common across the globe, few are willing to share them for fear of ridicule. These events are highly personal and precious. And not all of them are benign or comforting. </w:t>
      </w:r>
      <w:proofErr w:type="spellStart"/>
      <w:r w:rsidRPr="00943BB5">
        <w:rPr>
          <w:rFonts w:ascii="Times New Roman" w:hAnsi="Times New Roman"/>
          <w:sz w:val="24"/>
        </w:rPr>
        <w:t>Marete</w:t>
      </w:r>
      <w:proofErr w:type="spellEnd"/>
      <w:r w:rsidRPr="00943BB5">
        <w:rPr>
          <w:rFonts w:ascii="Times New Roman" w:hAnsi="Times New Roman"/>
          <w:sz w:val="24"/>
        </w:rPr>
        <w:t xml:space="preserve"> </w:t>
      </w:r>
      <w:proofErr w:type="spellStart"/>
      <w:r w:rsidRPr="00943BB5">
        <w:rPr>
          <w:rFonts w:ascii="Times New Roman" w:hAnsi="Times New Roman"/>
          <w:sz w:val="24"/>
        </w:rPr>
        <w:t>Jakobsen</w:t>
      </w:r>
      <w:proofErr w:type="spellEnd"/>
      <w:r w:rsidRPr="00943BB5">
        <w:rPr>
          <w:rFonts w:ascii="Times New Roman" w:hAnsi="Times New Roman"/>
          <w:sz w:val="24"/>
        </w:rPr>
        <w:t xml:space="preserve"> has written a paper based on the reports given to RERC about people’s negative experiences of the numinous. The men and women have been terrified and are even more unwilling to mention them to anyone. </w:t>
      </w:r>
      <w:r w:rsidRPr="00943BB5">
        <w:rPr>
          <w:rFonts w:ascii="Times New Roman" w:hAnsi="Times New Roman" w:cs="Times New Roman"/>
          <w:sz w:val="24"/>
          <w:vertAlign w:val="superscript"/>
        </w:rPr>
        <w:footnoteReference w:id="134"/>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200" w:line="480" w:lineRule="auto"/>
        <w:jc w:val="both"/>
        <w:rPr>
          <w:rFonts w:ascii="Times New Roman" w:hAnsi="Times New Roman"/>
          <w:sz w:val="24"/>
        </w:rPr>
      </w:pPr>
      <w:r w:rsidRPr="00943BB5">
        <w:rPr>
          <w:rFonts w:ascii="Times New Roman" w:hAnsi="Times New Roman"/>
          <w:sz w:val="24"/>
        </w:rPr>
        <w:t xml:space="preserve">In another recent collection of studies on spirituality and psychology, it is reported that while many adults admit to having an experience of a spiritual, other-worldly presence, children are more open to having these experiences, and the culture of the adult world precludes or diminishes the openness of adults to the numinous. </w:t>
      </w:r>
      <w:r w:rsidRPr="00943BB5">
        <w:rPr>
          <w:rFonts w:cs="Times New Roman"/>
          <w:vertAlign w:val="superscript"/>
        </w:rPr>
        <w:footnoteReference w:id="135"/>
      </w:r>
      <w:r w:rsidRPr="00943BB5">
        <w:rPr>
          <w:rFonts w:ascii="Times New Roman" w:hAnsi="Times New Roman"/>
          <w:sz w:val="24"/>
        </w:rPr>
        <w:t xml:space="preserve">  In all the above reports it was noted that whether the person identified being religious or not did not affect the overall findings.</w:t>
      </w:r>
    </w:p>
    <w:p w:rsidR="00943BB5" w:rsidRPr="00943BB5" w:rsidRDefault="0049405F" w:rsidP="00943BB5">
      <w:pPr>
        <w:spacing w:after="200" w:line="480" w:lineRule="auto"/>
        <w:jc w:val="both"/>
        <w:rPr>
          <w:rFonts w:ascii="Times New Roman" w:hAnsi="Times New Roman" w:cs="Times New Roman"/>
          <w:sz w:val="24"/>
          <w:szCs w:val="24"/>
        </w:rPr>
      </w:pPr>
      <w:r>
        <w:rPr>
          <w:rFonts w:ascii="Times New Roman" w:hAnsi="Times New Roman"/>
          <w:sz w:val="24"/>
        </w:rPr>
        <w:t>The works of Bell, May, K</w:t>
      </w:r>
      <w:r w:rsidR="00943BB5" w:rsidRPr="00943BB5">
        <w:rPr>
          <w:rFonts w:ascii="Times New Roman" w:hAnsi="Times New Roman"/>
          <w:sz w:val="24"/>
        </w:rPr>
        <w:t xml:space="preserve">elsey and </w:t>
      </w:r>
      <w:proofErr w:type="spellStart"/>
      <w:r w:rsidR="00943BB5" w:rsidRPr="00943BB5">
        <w:rPr>
          <w:rFonts w:ascii="Times New Roman" w:hAnsi="Times New Roman"/>
          <w:sz w:val="24"/>
        </w:rPr>
        <w:t>Ulanov</w:t>
      </w:r>
      <w:proofErr w:type="spellEnd"/>
      <w:r w:rsidR="00943BB5" w:rsidRPr="00943BB5">
        <w:rPr>
          <w:rFonts w:ascii="Times New Roman" w:hAnsi="Times New Roman"/>
          <w:sz w:val="24"/>
        </w:rPr>
        <w:t xml:space="preserve"> have brought into focus something of the multiple dimensions of human knowing and experiencing. The present research of the RERC has </w:t>
      </w:r>
      <w:r w:rsidR="00943BB5" w:rsidRPr="00943BB5">
        <w:rPr>
          <w:rFonts w:ascii="Times New Roman" w:hAnsi="Times New Roman" w:cs="Times New Roman"/>
          <w:sz w:val="24"/>
          <w:szCs w:val="24"/>
        </w:rPr>
        <w:t xml:space="preserve">demonstrated that experiences of the spiritual dimension of reality, both good </w:t>
      </w:r>
      <w:r w:rsidR="00943BB5" w:rsidRPr="00943BB5">
        <w:rPr>
          <w:rFonts w:ascii="Times New Roman" w:hAnsi="Times New Roman" w:cs="Times New Roman"/>
          <w:sz w:val="24"/>
          <w:szCs w:val="24"/>
        </w:rPr>
        <w:lastRenderedPageBreak/>
        <w:t xml:space="preserve">and evil, are not uncommon. From these studies it is hoped that that the reader has a better appreciation for the psychological context in which reports of affliction by evil spirits may be placed. </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We will now proceed to examine more closely some of the symptoms a person may present that could be the result of demonic affliction or of mental illness, and investigate what experts in the field say about how they may distinguish between the two possible causes of a person’s manifest distress. I need to remind the reader at this point that this paper addresses itself to the study of people with specific symptoms that are not those of possession; for people who seek deliverance, not exorcism. There have been a number of studies on the similarities and difference between demonic possession and psychotic disorders, but these are not t</w:t>
      </w:r>
      <w:r w:rsidR="004741C8">
        <w:rPr>
          <w:rFonts w:ascii="Times New Roman" w:hAnsi="Times New Roman"/>
          <w:sz w:val="24"/>
        </w:rPr>
        <w:t>he central focus of this paper.</w:t>
      </w:r>
      <w:r w:rsidRPr="00943BB5">
        <w:rPr>
          <w:rFonts w:ascii="Times New Roman" w:hAnsi="Times New Roman" w:cs="Times New Roman"/>
          <w:sz w:val="24"/>
          <w:vertAlign w:val="superscript"/>
        </w:rPr>
        <w:footnoteReference w:id="136"/>
      </w:r>
      <w:r w:rsidRPr="00943BB5">
        <w:rPr>
          <w:rFonts w:ascii="Times New Roman" w:hAnsi="Times New Roman"/>
          <w:sz w:val="24"/>
        </w:rPr>
        <w:t xml:space="preserve">  The most that is needed to be stated here is that possession entails the complete loss of control or of awareness of the actions of a person during the time of possession by an evil spirit. </w:t>
      </w:r>
      <w:r w:rsidRPr="00943BB5">
        <w:rPr>
          <w:rFonts w:ascii="Times New Roman" w:hAnsi="Times New Roman" w:cs="Times New Roman"/>
          <w:i/>
          <w:sz w:val="24"/>
          <w:szCs w:val="24"/>
        </w:rPr>
        <w:t xml:space="preserve"> </w:t>
      </w:r>
      <w:r w:rsidRPr="00943BB5">
        <w:rPr>
          <w:rFonts w:ascii="Times New Roman" w:hAnsi="Times New Roman" w:cs="Times New Roman"/>
          <w:sz w:val="24"/>
          <w:szCs w:val="24"/>
        </w:rPr>
        <w:t>As with those who are oppressed by evil spirits they do need psychiatric assessment before a diagnosis can be made as to the most appropriate treatment, spiritual and/or psychiatric.</w:t>
      </w:r>
      <w:r w:rsidRPr="00943BB5">
        <w:rPr>
          <w:rFonts w:ascii="Times New Roman" w:hAnsi="Times New Roman" w:cs="Times New Roman"/>
          <w:sz w:val="24"/>
          <w:vertAlign w:val="superscript"/>
        </w:rPr>
        <w:footnoteReference w:id="137"/>
      </w:r>
      <w:r w:rsidR="00205E38">
        <w:rPr>
          <w:rFonts w:ascii="Times New Roman" w:hAnsi="Times New Roman"/>
          <w:sz w:val="24"/>
        </w:rPr>
        <w:t xml:space="preserve"> </w:t>
      </w:r>
      <w:r w:rsidRPr="00943BB5">
        <w:rPr>
          <w:rFonts w:ascii="Times New Roman" w:hAnsi="Times New Roman"/>
          <w:sz w:val="24"/>
        </w:rPr>
        <w:t>In cases of oppression the person retains their usual persona, they are aware at all times of their actions, they give evidence of a struggle with evil within themselves.</w:t>
      </w:r>
      <w:r w:rsidRPr="00943BB5">
        <w:rPr>
          <w:rFonts w:ascii="Times New Roman" w:hAnsi="Times New Roman" w:cs="Times New Roman"/>
          <w:sz w:val="24"/>
          <w:vertAlign w:val="superscript"/>
        </w:rPr>
        <w:footnoteReference w:id="138"/>
      </w:r>
      <w:r w:rsidRPr="00943BB5">
        <w:rPr>
          <w:rFonts w:ascii="Times New Roman" w:hAnsi="Times New Roman"/>
          <w:sz w:val="24"/>
        </w:rPr>
        <w:t xml:space="preserve"> Such a person is </w:t>
      </w:r>
      <w:r w:rsidRPr="00943BB5">
        <w:rPr>
          <w:rFonts w:ascii="Times New Roman" w:hAnsi="Times New Roman"/>
          <w:sz w:val="24"/>
        </w:rPr>
        <w:lastRenderedPageBreak/>
        <w:t>only likely to seek help from a professional when it becomes disruptive to their function at work or within the family or in their prayer.</w:t>
      </w:r>
    </w:p>
    <w:p w:rsidR="00943BB5" w:rsidRPr="00943BB5" w:rsidRDefault="00943BB5" w:rsidP="00943BB5">
      <w:pPr>
        <w:spacing w:after="0" w:line="240" w:lineRule="auto"/>
        <w:jc w:val="both"/>
        <w:rPr>
          <w:rFonts w:ascii="Times New Roman" w:hAnsi="Times New Roman" w:cs="Times New Roman"/>
          <w:sz w:val="24"/>
          <w:szCs w:val="24"/>
        </w:rPr>
      </w:pPr>
    </w:p>
    <w:p w:rsidR="00943BB5" w:rsidRPr="00943BB5" w:rsidRDefault="00943BB5" w:rsidP="00943BB5">
      <w:pPr>
        <w:spacing w:after="0" w:line="480" w:lineRule="auto"/>
        <w:jc w:val="both"/>
        <w:rPr>
          <w:rFonts w:ascii="Times New Roman" w:hAnsi="Times New Roman" w:cs="Times New Roman"/>
          <w:sz w:val="24"/>
          <w:szCs w:val="24"/>
        </w:rPr>
      </w:pPr>
      <w:r w:rsidRPr="00943BB5">
        <w:rPr>
          <w:rFonts w:ascii="Times New Roman" w:hAnsi="Times New Roman" w:cs="Times New Roman"/>
          <w:sz w:val="24"/>
          <w:szCs w:val="24"/>
        </w:rPr>
        <w:t>Those who believe they are suffering from the influence of evil spirits (not ‘possessed’ but ‘oppressed’) will report a continuous struggle with the same temptation and sin patterns and issues year after year; uncontrollable thoughts of self-hatred, and self-rejection; internal accusations of worthlessness or meaninglessness; and be possessive about relationships (with a deceased or in sexual liaisons)</w:t>
      </w:r>
      <w:r w:rsidR="00842387">
        <w:rPr>
          <w:rFonts w:ascii="Times New Roman" w:hAnsi="Times New Roman" w:cs="Times New Roman"/>
          <w:sz w:val="24"/>
          <w:szCs w:val="24"/>
        </w:rPr>
        <w:t>.</w:t>
      </w:r>
      <w:r w:rsidRPr="00943BB5">
        <w:rPr>
          <w:rFonts w:ascii="Times New Roman" w:hAnsi="Times New Roman" w:cs="Times New Roman"/>
          <w:sz w:val="24"/>
          <w:vertAlign w:val="superscript"/>
        </w:rPr>
        <w:footnoteReference w:id="139"/>
      </w:r>
      <w:r w:rsidRPr="00943BB5">
        <w:rPr>
          <w:rFonts w:ascii="Times New Roman" w:hAnsi="Times New Roman" w:cs="Times New Roman"/>
          <w:sz w:val="24"/>
          <w:szCs w:val="24"/>
        </w:rPr>
        <w:t xml:space="preserve"> They will suffer from a sense of being overwhelmed and completely helpless as a victim of their own wrongdoing; of being unworthy, deserving of punishment; they fear death and final condemnation.</w:t>
      </w:r>
      <w:r w:rsidRPr="00943BB5">
        <w:rPr>
          <w:rFonts w:ascii="Times New Roman" w:hAnsi="Times New Roman" w:cs="Times New Roman"/>
          <w:sz w:val="24"/>
          <w:vertAlign w:val="superscript"/>
        </w:rPr>
        <w:footnoteReference w:id="140"/>
      </w:r>
      <w:r w:rsidRPr="00943BB5">
        <w:rPr>
          <w:rFonts w:ascii="Times New Roman" w:hAnsi="Times New Roman" w:cs="Times New Roman"/>
          <w:i/>
          <w:sz w:val="24"/>
          <w:szCs w:val="24"/>
        </w:rPr>
        <w:t xml:space="preserve">  </w:t>
      </w:r>
      <w:r w:rsidRPr="00943BB5">
        <w:rPr>
          <w:rFonts w:ascii="Times New Roman" w:hAnsi="Times New Roman" w:cs="Times New Roman"/>
          <w:sz w:val="24"/>
          <w:szCs w:val="24"/>
        </w:rPr>
        <w:t>They will express the desire to pray and to repent of their sins, but be unable to do so; or they may be hostile to God (and the Church), and find the message of Christian salvation means nothing to them; they equivocate about the advice given by a Christian counsellor.</w:t>
      </w:r>
      <w:r w:rsidRPr="00943BB5">
        <w:rPr>
          <w:rFonts w:ascii="Times New Roman" w:hAnsi="Times New Roman" w:cs="Times New Roman"/>
          <w:sz w:val="24"/>
          <w:vertAlign w:val="superscript"/>
        </w:rPr>
        <w:footnoteReference w:id="141"/>
      </w:r>
      <w:r w:rsidRPr="00943BB5">
        <w:rPr>
          <w:rFonts w:ascii="Times New Roman" w:hAnsi="Times New Roman" w:cs="Times New Roman"/>
          <w:i/>
          <w:sz w:val="24"/>
          <w:szCs w:val="24"/>
        </w:rPr>
        <w:t xml:space="preserve"> </w:t>
      </w:r>
      <w:r w:rsidR="008661DB">
        <w:rPr>
          <w:rFonts w:ascii="Times New Roman" w:hAnsi="Times New Roman" w:cs="Times New Roman"/>
          <w:sz w:val="24"/>
          <w:szCs w:val="24"/>
        </w:rPr>
        <w:t>They will suffer from bodily discomforts that medical attention will not alleviate.</w:t>
      </w:r>
      <w:r w:rsidR="00205E38">
        <w:rPr>
          <w:rStyle w:val="FootnoteReference"/>
          <w:rFonts w:ascii="Times New Roman" w:hAnsi="Times New Roman" w:cs="Times New Roman"/>
          <w:sz w:val="24"/>
          <w:szCs w:val="24"/>
        </w:rPr>
        <w:footnoteReference w:id="142"/>
      </w:r>
      <w:r w:rsidR="008661DB">
        <w:rPr>
          <w:rFonts w:ascii="Times New Roman" w:hAnsi="Times New Roman" w:cs="Times New Roman"/>
          <w:sz w:val="24"/>
          <w:szCs w:val="24"/>
        </w:rPr>
        <w:t xml:space="preserve"> </w:t>
      </w:r>
      <w:proofErr w:type="spellStart"/>
      <w:r w:rsidRPr="00943BB5">
        <w:rPr>
          <w:rFonts w:ascii="Times New Roman" w:hAnsi="Times New Roman" w:cs="Times New Roman"/>
          <w:sz w:val="24"/>
          <w:szCs w:val="24"/>
        </w:rPr>
        <w:t>Virkler</w:t>
      </w:r>
      <w:proofErr w:type="spellEnd"/>
      <w:r w:rsidRPr="00943BB5">
        <w:rPr>
          <w:rFonts w:ascii="Times New Roman" w:hAnsi="Times New Roman" w:cs="Times New Roman"/>
          <w:sz w:val="24"/>
          <w:szCs w:val="24"/>
        </w:rPr>
        <w:t xml:space="preserve"> draws attention to the fact that the symptoms of disturbance exist in a continuum, from guilt as a consequence of wrong doing, though the situations of mild thoughts of temptation, to addictions and compulsions.</w:t>
      </w:r>
      <w:r w:rsidRPr="00943BB5">
        <w:rPr>
          <w:rFonts w:ascii="Times New Roman" w:hAnsi="Times New Roman" w:cs="Times New Roman"/>
          <w:sz w:val="24"/>
          <w:vertAlign w:val="superscript"/>
        </w:rPr>
        <w:footnoteReference w:id="143"/>
      </w:r>
      <w:r w:rsidRPr="00943BB5">
        <w:rPr>
          <w:rFonts w:ascii="Times New Roman" w:hAnsi="Times New Roman" w:cs="Times New Roman"/>
          <w:sz w:val="24"/>
          <w:szCs w:val="24"/>
        </w:rPr>
        <w:t xml:space="preserve"> </w:t>
      </w:r>
    </w:p>
    <w:p w:rsidR="00943BB5" w:rsidRPr="00943BB5" w:rsidRDefault="00943BB5" w:rsidP="00943BB5">
      <w:pPr>
        <w:spacing w:after="0" w:line="240" w:lineRule="auto"/>
        <w:jc w:val="both"/>
        <w:rPr>
          <w:rFonts w:ascii="Times New Roman" w:hAnsi="Times New Roman" w:cs="Times New Roman"/>
          <w:sz w:val="24"/>
          <w:szCs w:val="24"/>
        </w:rPr>
      </w:pPr>
    </w:p>
    <w:p w:rsidR="00943BB5" w:rsidRPr="00943BB5" w:rsidRDefault="00943BB5" w:rsidP="00943BB5">
      <w:pPr>
        <w:spacing w:after="0" w:line="480" w:lineRule="auto"/>
        <w:jc w:val="both"/>
        <w:rPr>
          <w:rFonts w:ascii="Times New Roman" w:hAnsi="Times New Roman" w:cs="Times New Roman"/>
          <w:sz w:val="24"/>
          <w:szCs w:val="24"/>
        </w:rPr>
      </w:pPr>
      <w:r w:rsidRPr="00943BB5">
        <w:rPr>
          <w:rFonts w:ascii="Times New Roman" w:hAnsi="Times New Roman" w:cs="Times New Roman"/>
          <w:sz w:val="24"/>
          <w:szCs w:val="24"/>
        </w:rPr>
        <w:t>The stronger the affliction or oppression, the less effective the ‘ordinary’ means of spiritual help are. The torment experienced is not relieved by confession, or reception of the Eucharist, or prayer, nor by ordinary counseling, therapy or medication.</w:t>
      </w:r>
      <w:r w:rsidRPr="00943BB5">
        <w:rPr>
          <w:rFonts w:ascii="Times New Roman" w:hAnsi="Times New Roman" w:cs="Times New Roman"/>
          <w:sz w:val="24"/>
          <w:vertAlign w:val="superscript"/>
        </w:rPr>
        <w:footnoteReference w:id="144"/>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r w:rsidRPr="00943BB5">
        <w:rPr>
          <w:rFonts w:ascii="Times New Roman" w:hAnsi="Times New Roman"/>
          <w:sz w:val="24"/>
        </w:rPr>
        <w:t>In their assessments of persons who claim affliction by evil spirits, psychiatrists (both Christian and atheist) will discover that some are suffering from a mental disorder.</w:t>
      </w:r>
      <w:r w:rsidRPr="00943BB5">
        <w:rPr>
          <w:rFonts w:ascii="Times New Roman" w:hAnsi="Times New Roman" w:cs="Times New Roman"/>
          <w:sz w:val="24"/>
          <w:vertAlign w:val="superscript"/>
        </w:rPr>
        <w:footnoteReference w:id="145"/>
      </w:r>
      <w:r w:rsidRPr="00943BB5">
        <w:rPr>
          <w:rFonts w:ascii="Times New Roman" w:hAnsi="Times New Roman"/>
          <w:sz w:val="24"/>
        </w:rPr>
        <w:t xml:space="preserve">  Among these disorders are schizophrenia, depressive psychosis, </w:t>
      </w:r>
      <w:r w:rsidR="00205E38">
        <w:rPr>
          <w:rFonts w:ascii="Times New Roman" w:hAnsi="Times New Roman"/>
          <w:sz w:val="24"/>
        </w:rPr>
        <w:t xml:space="preserve">Dissociative Identity Disorder </w:t>
      </w:r>
      <w:r w:rsidRPr="00943BB5">
        <w:rPr>
          <w:rFonts w:ascii="Times New Roman" w:hAnsi="Times New Roman"/>
          <w:sz w:val="24"/>
        </w:rPr>
        <w:t>and hysterical personality disorder.</w:t>
      </w:r>
      <w:r w:rsidR="00205E38">
        <w:rPr>
          <w:rStyle w:val="FootnoteReference"/>
          <w:rFonts w:ascii="Times New Roman" w:hAnsi="Times New Roman"/>
          <w:sz w:val="24"/>
        </w:rPr>
        <w:footnoteReference w:id="146"/>
      </w:r>
      <w:r w:rsidRPr="00943BB5">
        <w:rPr>
          <w:rFonts w:ascii="Times New Roman" w:hAnsi="Times New Roman"/>
          <w:sz w:val="24"/>
        </w:rPr>
        <w:t xml:space="preserve"> Their patients present symptoms of a repression or projection of their personality or experiences that they find undesirable.</w:t>
      </w:r>
      <w:r w:rsidRPr="00943BB5">
        <w:rPr>
          <w:rFonts w:ascii="Times New Roman" w:hAnsi="Times New Roman" w:cs="Times New Roman"/>
          <w:sz w:val="24"/>
          <w:vertAlign w:val="superscript"/>
        </w:rPr>
        <w:footnoteReference w:id="147"/>
      </w:r>
      <w:r w:rsidRPr="00943BB5">
        <w:rPr>
          <w:rFonts w:ascii="Times New Roman" w:hAnsi="Times New Roman"/>
          <w:sz w:val="24"/>
        </w:rPr>
        <w:t xml:space="preserve">   This repression of ‘evil’ can be projected out onto other people – or onto </w:t>
      </w:r>
      <w:r w:rsidR="008661DB">
        <w:rPr>
          <w:rFonts w:ascii="Times New Roman" w:hAnsi="Times New Roman"/>
          <w:sz w:val="24"/>
        </w:rPr>
        <w:t>‘</w:t>
      </w:r>
      <w:r w:rsidRPr="00943BB5">
        <w:rPr>
          <w:rFonts w:ascii="Times New Roman" w:hAnsi="Times New Roman"/>
          <w:sz w:val="24"/>
        </w:rPr>
        <w:t>evil spirits</w:t>
      </w:r>
      <w:r w:rsidR="008661DB">
        <w:rPr>
          <w:rFonts w:ascii="Times New Roman" w:hAnsi="Times New Roman"/>
          <w:sz w:val="24"/>
        </w:rPr>
        <w:t>’</w:t>
      </w:r>
      <w:r w:rsidRPr="00943BB5">
        <w:rPr>
          <w:rFonts w:ascii="Times New Roman" w:hAnsi="Times New Roman"/>
          <w:sz w:val="24"/>
        </w:rPr>
        <w:t>.</w:t>
      </w:r>
      <w:r w:rsidRPr="00943BB5">
        <w:rPr>
          <w:rFonts w:ascii="Times New Roman" w:hAnsi="Times New Roman" w:cs="Times New Roman"/>
          <w:sz w:val="24"/>
          <w:vertAlign w:val="superscript"/>
        </w:rPr>
        <w:footnoteReference w:id="148"/>
      </w:r>
      <w:r w:rsidRPr="00943BB5">
        <w:rPr>
          <w:rFonts w:ascii="Times New Roman" w:hAnsi="Times New Roman"/>
          <w:sz w:val="24"/>
        </w:rPr>
        <w:t xml:space="preserve">  There are accounts of those who feel afflicted by an evil presence being driven into a state </w:t>
      </w:r>
      <w:r w:rsidR="007135F5">
        <w:rPr>
          <w:rFonts w:ascii="Times New Roman" w:hAnsi="Times New Roman"/>
          <w:sz w:val="24"/>
        </w:rPr>
        <w:t>of mental illness or depression:</w:t>
      </w:r>
      <w:r w:rsidRPr="00943BB5">
        <w:rPr>
          <w:rFonts w:ascii="Times New Roman" w:hAnsi="Times New Roman"/>
          <w:sz w:val="24"/>
        </w:rPr>
        <w:t xml:space="preserve"> it is hard to determine which </w:t>
      </w:r>
      <w:proofErr w:type="gramStart"/>
      <w:r w:rsidRPr="00943BB5">
        <w:rPr>
          <w:rFonts w:ascii="Times New Roman" w:hAnsi="Times New Roman"/>
          <w:sz w:val="24"/>
        </w:rPr>
        <w:t>is the cause of the</w:t>
      </w:r>
      <w:r w:rsidR="007135F5">
        <w:rPr>
          <w:rFonts w:ascii="Times New Roman" w:hAnsi="Times New Roman"/>
          <w:sz w:val="24"/>
        </w:rPr>
        <w:t xml:space="preserve"> </w:t>
      </w:r>
      <w:r w:rsidRPr="00943BB5">
        <w:rPr>
          <w:rFonts w:ascii="Times New Roman" w:hAnsi="Times New Roman"/>
          <w:sz w:val="24"/>
        </w:rPr>
        <w:lastRenderedPageBreak/>
        <w:t>other</w:t>
      </w:r>
      <w:proofErr w:type="gramEnd"/>
      <w:r w:rsidRPr="00943BB5">
        <w:rPr>
          <w:rFonts w:ascii="Times New Roman" w:hAnsi="Times New Roman"/>
          <w:sz w:val="24"/>
        </w:rPr>
        <w:t>.</w:t>
      </w:r>
      <w:r w:rsidRPr="00943BB5">
        <w:rPr>
          <w:rFonts w:ascii="Times New Roman" w:hAnsi="Times New Roman" w:cs="Times New Roman"/>
          <w:sz w:val="24"/>
          <w:vertAlign w:val="superscript"/>
        </w:rPr>
        <w:footnoteReference w:id="149"/>
      </w:r>
      <w:r w:rsidRPr="00943BB5">
        <w:rPr>
          <w:rFonts w:ascii="Times New Roman" w:hAnsi="Times New Roman"/>
          <w:sz w:val="24"/>
        </w:rPr>
        <w:t xml:space="preserve">  To make this matter even more confusing, some people adopt the symptoms of demonic affliction or possession in order to secure the attention they crave.</w:t>
      </w:r>
      <w:r w:rsidRPr="00943BB5">
        <w:rPr>
          <w:rFonts w:ascii="Times New Roman" w:hAnsi="Times New Roman" w:cs="Times New Roman"/>
          <w:sz w:val="24"/>
          <w:vertAlign w:val="superscript"/>
        </w:rPr>
        <w:footnoteReference w:id="150"/>
      </w:r>
    </w:p>
    <w:p w:rsidR="00943BB5" w:rsidRPr="00943BB5" w:rsidRDefault="00943BB5" w:rsidP="00943BB5">
      <w:pPr>
        <w:spacing w:after="0" w:line="24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sz w:val="24"/>
        </w:rPr>
      </w:pPr>
      <w:proofErr w:type="spellStart"/>
      <w:r w:rsidRPr="00943BB5">
        <w:rPr>
          <w:rFonts w:ascii="Times New Roman" w:hAnsi="Times New Roman"/>
          <w:sz w:val="24"/>
        </w:rPr>
        <w:t>Dr</w:t>
      </w:r>
      <w:proofErr w:type="spellEnd"/>
      <w:r w:rsidRPr="00943BB5">
        <w:rPr>
          <w:rFonts w:ascii="Times New Roman" w:hAnsi="Times New Roman"/>
          <w:sz w:val="24"/>
        </w:rPr>
        <w:t xml:space="preserve"> Alfred </w:t>
      </w:r>
      <w:proofErr w:type="spellStart"/>
      <w:r w:rsidRPr="00943BB5">
        <w:rPr>
          <w:rFonts w:ascii="Times New Roman" w:hAnsi="Times New Roman"/>
          <w:sz w:val="24"/>
        </w:rPr>
        <w:t>Lechler</w:t>
      </w:r>
      <w:proofErr w:type="spellEnd"/>
      <w:r w:rsidRPr="00943BB5">
        <w:rPr>
          <w:rFonts w:ascii="Times New Roman" w:hAnsi="Times New Roman"/>
          <w:sz w:val="24"/>
        </w:rPr>
        <w:t xml:space="preserve"> (psychiatrist) describes in detail the differences he has observed between symptoms of mental illness and of the demonic.</w:t>
      </w:r>
      <w:r w:rsidRPr="00943BB5">
        <w:rPr>
          <w:rFonts w:ascii="Times New Roman" w:hAnsi="Times New Roman" w:cs="Times New Roman"/>
          <w:sz w:val="24"/>
          <w:vertAlign w:val="superscript"/>
        </w:rPr>
        <w:footnoteReference w:id="151"/>
      </w:r>
      <w:r w:rsidRPr="00943BB5">
        <w:rPr>
          <w:rFonts w:ascii="Times New Roman" w:hAnsi="Times New Roman"/>
          <w:sz w:val="24"/>
        </w:rPr>
        <w:t xml:space="preserve">  He adds that a person who does suffer from endogenous pathological emotional disturbance is just the type whom the devil attempts to lead into sin and to bind to himself; the two conditions are almost indistinguishable.</w:t>
      </w:r>
      <w:r w:rsidRPr="00943BB5">
        <w:rPr>
          <w:rFonts w:ascii="Times New Roman" w:hAnsi="Times New Roman" w:cs="Times New Roman"/>
          <w:sz w:val="24"/>
          <w:vertAlign w:val="superscript"/>
        </w:rPr>
        <w:footnoteReference w:id="152"/>
      </w:r>
      <w:r w:rsidRPr="00943BB5">
        <w:rPr>
          <w:rFonts w:ascii="Times New Roman" w:hAnsi="Times New Roman"/>
          <w:sz w:val="24"/>
        </w:rPr>
        <w:t xml:space="preserve"> </w:t>
      </w:r>
    </w:p>
    <w:p w:rsidR="00943BB5" w:rsidRPr="00943BB5" w:rsidRDefault="00943BB5" w:rsidP="00943BB5">
      <w:pPr>
        <w:spacing w:after="0" w:line="240" w:lineRule="auto"/>
        <w:jc w:val="both"/>
        <w:rPr>
          <w:rFonts w:ascii="Times New Roman" w:hAnsi="Times New Roman"/>
          <w:sz w:val="24"/>
        </w:rPr>
      </w:pPr>
    </w:p>
    <w:p w:rsidR="00943BB5" w:rsidRPr="00943BB5" w:rsidRDefault="00BF3F47" w:rsidP="00943BB5">
      <w:pPr>
        <w:spacing w:after="0" w:line="480" w:lineRule="auto"/>
        <w:jc w:val="both"/>
        <w:rPr>
          <w:rFonts w:ascii="Times New Roman" w:hAnsi="Times New Roman"/>
          <w:sz w:val="24"/>
        </w:rPr>
      </w:pPr>
      <w:r>
        <w:rPr>
          <w:rFonts w:ascii="Times New Roman" w:hAnsi="Times New Roman"/>
          <w:sz w:val="24"/>
        </w:rPr>
        <w:t xml:space="preserve">John and Mark </w:t>
      </w:r>
      <w:proofErr w:type="spellStart"/>
      <w:r>
        <w:rPr>
          <w:rFonts w:ascii="Times New Roman" w:hAnsi="Times New Roman"/>
          <w:sz w:val="24"/>
        </w:rPr>
        <w:t>Sandford</w:t>
      </w:r>
      <w:proofErr w:type="spellEnd"/>
      <w:r>
        <w:rPr>
          <w:rFonts w:ascii="Times New Roman" w:hAnsi="Times New Roman"/>
          <w:sz w:val="24"/>
        </w:rPr>
        <w:t xml:space="preserve"> have</w:t>
      </w:r>
      <w:r w:rsidR="00943BB5" w:rsidRPr="00943BB5">
        <w:rPr>
          <w:rFonts w:ascii="Times New Roman" w:hAnsi="Times New Roman"/>
          <w:sz w:val="24"/>
        </w:rPr>
        <w:t xml:space="preserve"> surveyed much of the literature on the </w:t>
      </w:r>
      <w:r>
        <w:rPr>
          <w:rFonts w:ascii="Times New Roman" w:hAnsi="Times New Roman"/>
          <w:sz w:val="24"/>
        </w:rPr>
        <w:t>similarities</w:t>
      </w:r>
      <w:r w:rsidR="00943BB5" w:rsidRPr="00943BB5">
        <w:rPr>
          <w:rFonts w:ascii="Times New Roman" w:hAnsi="Times New Roman"/>
          <w:sz w:val="24"/>
        </w:rPr>
        <w:t xml:space="preserve"> between mental illness and oppression and possession.</w:t>
      </w:r>
      <w:r w:rsidR="00943BB5" w:rsidRPr="00943BB5">
        <w:rPr>
          <w:rFonts w:ascii="Times New Roman" w:hAnsi="Times New Roman" w:cs="Times New Roman"/>
          <w:sz w:val="24"/>
          <w:vertAlign w:val="superscript"/>
        </w:rPr>
        <w:footnoteReference w:id="153"/>
      </w:r>
      <w:r w:rsidR="00943BB5" w:rsidRPr="00943BB5">
        <w:rPr>
          <w:rFonts w:ascii="Times New Roman" w:hAnsi="Times New Roman"/>
          <w:sz w:val="24"/>
        </w:rPr>
        <w:t xml:space="preserve">  </w:t>
      </w:r>
      <w:r>
        <w:rPr>
          <w:rFonts w:ascii="Times New Roman" w:hAnsi="Times New Roman"/>
          <w:sz w:val="24"/>
        </w:rPr>
        <w:t>They conclude</w:t>
      </w:r>
      <w:r w:rsidR="00943BB5" w:rsidRPr="00943BB5">
        <w:rPr>
          <w:rFonts w:ascii="Times New Roman" w:hAnsi="Times New Roman"/>
          <w:sz w:val="24"/>
        </w:rPr>
        <w:t xml:space="preserve"> that </w:t>
      </w:r>
      <w:r>
        <w:rPr>
          <w:rFonts w:ascii="Times New Roman" w:hAnsi="Times New Roman"/>
          <w:sz w:val="24"/>
        </w:rPr>
        <w:t xml:space="preserve">while </w:t>
      </w:r>
      <w:r w:rsidR="00943BB5" w:rsidRPr="00943BB5">
        <w:rPr>
          <w:rFonts w:ascii="Times New Roman" w:hAnsi="Times New Roman"/>
          <w:sz w:val="24"/>
        </w:rPr>
        <w:t xml:space="preserve">it is difficult to distinguish the presence of </w:t>
      </w:r>
      <w:r>
        <w:rPr>
          <w:rFonts w:ascii="Times New Roman" w:hAnsi="Times New Roman"/>
          <w:sz w:val="24"/>
        </w:rPr>
        <w:t>an evil spirit in a person with</w:t>
      </w:r>
      <w:r w:rsidR="00943BB5" w:rsidRPr="00943BB5">
        <w:rPr>
          <w:rFonts w:ascii="Times New Roman" w:hAnsi="Times New Roman"/>
          <w:sz w:val="24"/>
        </w:rPr>
        <w:t xml:space="preserve"> mental illness by the symptoms alone</w:t>
      </w:r>
      <w:r>
        <w:rPr>
          <w:rFonts w:ascii="Times New Roman" w:hAnsi="Times New Roman"/>
          <w:sz w:val="24"/>
        </w:rPr>
        <w:t>, well known mental illnesses can be distinguished from demonic activity</w:t>
      </w:r>
      <w:r w:rsidR="00943BB5" w:rsidRPr="00943BB5">
        <w:rPr>
          <w:rFonts w:ascii="Times New Roman" w:hAnsi="Times New Roman"/>
          <w:sz w:val="24"/>
        </w:rPr>
        <w:t>.</w:t>
      </w:r>
    </w:p>
    <w:p w:rsidR="00943BB5" w:rsidRPr="00943BB5" w:rsidRDefault="00943BB5" w:rsidP="00943BB5">
      <w:pPr>
        <w:spacing w:after="0" w:line="480" w:lineRule="auto"/>
        <w:jc w:val="both"/>
        <w:rPr>
          <w:rFonts w:ascii="Times New Roman" w:hAnsi="Times New Roman"/>
          <w:sz w:val="24"/>
        </w:rPr>
      </w:pPr>
    </w:p>
    <w:p w:rsidR="00943BB5" w:rsidRPr="00943BB5" w:rsidRDefault="00943BB5" w:rsidP="00943BB5">
      <w:pPr>
        <w:spacing w:after="0" w:line="480" w:lineRule="auto"/>
        <w:jc w:val="both"/>
        <w:rPr>
          <w:rFonts w:ascii="Times New Roman" w:hAnsi="Times New Roman" w:cs="Times New Roman"/>
          <w:sz w:val="24"/>
          <w:szCs w:val="24"/>
        </w:rPr>
      </w:pPr>
      <w:r w:rsidRPr="00943BB5">
        <w:rPr>
          <w:rFonts w:ascii="Times New Roman" w:hAnsi="Times New Roman" w:cs="Times New Roman"/>
          <w:sz w:val="24"/>
          <w:szCs w:val="24"/>
        </w:rPr>
        <w:lastRenderedPageBreak/>
        <w:t>In this section we have seen how the presence and activity of evil spirits is not easily detectable; how the unconscious is a part of the human mind that is accessible to these spiritual beings; that many people have significant spiritual experiences in their lives (usually overwhelmingly uplifting or fearful); and some of the common symptoms of oppression by evil spirits in a person. This survey of various psychological studies in the area of spirituality reveals that the presence and activity of evil spirits in a person is not as unbelievable as is commonly thought. Such an experience may indeed be called irrational, for it has its origin in that perceptual part of the mind that is beyond consciousness and ego. It is not easy to determine if a person is suffering from demonic affliction or from mental illness: t</w:t>
      </w:r>
      <w:r w:rsidRPr="00943BB5">
        <w:rPr>
          <w:rFonts w:ascii="Times New Roman" w:hAnsi="Times New Roman"/>
          <w:sz w:val="24"/>
        </w:rPr>
        <w:t>his area of overlap between psychological and spiritual analyses of a person claiming to need deliverance or exorcism continues to be a source of debate in academic and ministry circles.</w:t>
      </w:r>
      <w:r w:rsidRPr="00943BB5">
        <w:rPr>
          <w:rFonts w:ascii="Times New Roman" w:hAnsi="Times New Roman" w:cs="Times New Roman"/>
          <w:sz w:val="24"/>
          <w:vertAlign w:val="superscript"/>
        </w:rPr>
        <w:footnoteReference w:id="154"/>
      </w:r>
      <w:r w:rsidR="008661DB">
        <w:rPr>
          <w:rFonts w:ascii="Times New Roman" w:hAnsi="Times New Roman"/>
          <w:sz w:val="24"/>
        </w:rPr>
        <w:t xml:space="preserve"> Those in the ministry of deliverance need to take great care in their assessment of the causes of affliction to make the most likely diagnosis</w:t>
      </w:r>
      <w:r w:rsidR="008661DB" w:rsidRPr="008661DB">
        <w:rPr>
          <w:rFonts w:ascii="Times New Roman" w:hAnsi="Times New Roman"/>
          <w:sz w:val="24"/>
        </w:rPr>
        <w:t xml:space="preserve"> </w:t>
      </w:r>
      <w:r w:rsidR="008661DB">
        <w:rPr>
          <w:rFonts w:ascii="Times New Roman" w:hAnsi="Times New Roman"/>
          <w:sz w:val="24"/>
        </w:rPr>
        <w:t>in consultation with other mental health professionals.</w:t>
      </w:r>
    </w:p>
    <w:p w:rsidR="00943BB5" w:rsidRDefault="00943BB5" w:rsidP="00943BB5">
      <w:pPr>
        <w:spacing w:after="0" w:line="480" w:lineRule="auto"/>
        <w:jc w:val="both"/>
        <w:rPr>
          <w:rFonts w:ascii="Times New Roman" w:hAnsi="Times New Roman" w:cs="Times New Roman"/>
          <w:sz w:val="24"/>
          <w:szCs w:val="24"/>
        </w:rPr>
      </w:pPr>
    </w:p>
    <w:p w:rsidR="008661DB" w:rsidRDefault="008661DB" w:rsidP="00943BB5">
      <w:pPr>
        <w:spacing w:after="0" w:line="480" w:lineRule="auto"/>
        <w:jc w:val="both"/>
        <w:rPr>
          <w:rFonts w:ascii="Times New Roman" w:hAnsi="Times New Roman" w:cs="Times New Roman"/>
          <w:sz w:val="24"/>
          <w:szCs w:val="24"/>
        </w:rPr>
      </w:pPr>
    </w:p>
    <w:p w:rsidR="008661DB" w:rsidRDefault="008661DB" w:rsidP="00943BB5">
      <w:pPr>
        <w:spacing w:after="0" w:line="480" w:lineRule="auto"/>
        <w:jc w:val="both"/>
        <w:rPr>
          <w:rFonts w:ascii="Times New Roman" w:hAnsi="Times New Roman" w:cs="Times New Roman"/>
          <w:sz w:val="24"/>
          <w:szCs w:val="24"/>
        </w:rPr>
      </w:pPr>
    </w:p>
    <w:p w:rsidR="00BF3F47" w:rsidRDefault="00BF3F47" w:rsidP="00943BB5">
      <w:pPr>
        <w:spacing w:after="0" w:line="480" w:lineRule="auto"/>
        <w:jc w:val="both"/>
        <w:rPr>
          <w:rFonts w:ascii="Times New Roman" w:hAnsi="Times New Roman" w:cs="Times New Roman"/>
          <w:sz w:val="24"/>
          <w:szCs w:val="24"/>
        </w:rPr>
      </w:pPr>
    </w:p>
    <w:p w:rsidR="008661DB" w:rsidRDefault="008661DB" w:rsidP="00943BB5">
      <w:pPr>
        <w:spacing w:after="0" w:line="480" w:lineRule="auto"/>
        <w:jc w:val="both"/>
        <w:rPr>
          <w:rFonts w:ascii="Times New Roman" w:hAnsi="Times New Roman" w:cs="Times New Roman"/>
          <w:sz w:val="24"/>
          <w:szCs w:val="24"/>
        </w:rPr>
      </w:pPr>
    </w:p>
    <w:p w:rsidR="008661DB" w:rsidRDefault="008661DB" w:rsidP="00943BB5">
      <w:pPr>
        <w:spacing w:after="0" w:line="480" w:lineRule="auto"/>
        <w:jc w:val="both"/>
        <w:rPr>
          <w:rFonts w:ascii="Times New Roman" w:hAnsi="Times New Roman" w:cs="Times New Roman"/>
          <w:sz w:val="24"/>
          <w:szCs w:val="24"/>
        </w:rPr>
      </w:pPr>
    </w:p>
    <w:p w:rsidR="00CB0D1B" w:rsidRDefault="00CB0D1B" w:rsidP="00943BB5">
      <w:pPr>
        <w:spacing w:after="0" w:line="480" w:lineRule="auto"/>
        <w:jc w:val="both"/>
        <w:rPr>
          <w:rFonts w:ascii="Times New Roman" w:hAnsi="Times New Roman" w:cs="Times New Roman"/>
          <w:sz w:val="24"/>
          <w:szCs w:val="24"/>
        </w:rPr>
      </w:pPr>
    </w:p>
    <w:p w:rsidR="00CB0D1B" w:rsidRDefault="00CB0D1B" w:rsidP="00943BB5">
      <w:pPr>
        <w:spacing w:after="0" w:line="480" w:lineRule="auto"/>
        <w:jc w:val="both"/>
        <w:rPr>
          <w:rFonts w:ascii="Times New Roman" w:hAnsi="Times New Roman" w:cs="Times New Roman"/>
          <w:sz w:val="24"/>
          <w:szCs w:val="24"/>
        </w:rPr>
      </w:pPr>
    </w:p>
    <w:p w:rsidR="00CB0D1B" w:rsidRDefault="00CB0D1B" w:rsidP="00943BB5">
      <w:pPr>
        <w:spacing w:after="0" w:line="480" w:lineRule="auto"/>
        <w:jc w:val="both"/>
        <w:rPr>
          <w:rFonts w:ascii="Times New Roman" w:hAnsi="Times New Roman" w:cs="Times New Roman"/>
          <w:sz w:val="24"/>
          <w:szCs w:val="24"/>
        </w:rPr>
      </w:pPr>
    </w:p>
    <w:p w:rsidR="00CB0D1B" w:rsidRDefault="00CB0D1B" w:rsidP="00943BB5">
      <w:pPr>
        <w:spacing w:after="0" w:line="480" w:lineRule="auto"/>
        <w:jc w:val="both"/>
        <w:rPr>
          <w:rFonts w:ascii="Times New Roman" w:hAnsi="Times New Roman" w:cs="Times New Roman"/>
          <w:sz w:val="24"/>
          <w:szCs w:val="24"/>
        </w:rPr>
      </w:pPr>
    </w:p>
    <w:p w:rsidR="008661DB" w:rsidRDefault="008661DB" w:rsidP="00943BB5">
      <w:pPr>
        <w:spacing w:after="0" w:line="480" w:lineRule="auto"/>
        <w:jc w:val="both"/>
        <w:rPr>
          <w:rFonts w:ascii="Times New Roman" w:hAnsi="Times New Roman" w:cs="Times New Roman"/>
          <w:sz w:val="24"/>
          <w:szCs w:val="24"/>
        </w:rPr>
      </w:pPr>
    </w:p>
    <w:p w:rsidR="0091427E" w:rsidRPr="0091427E" w:rsidRDefault="001127D9" w:rsidP="0091427E">
      <w:pPr>
        <w:spacing w:after="0" w:line="480" w:lineRule="auto"/>
        <w:jc w:val="both"/>
        <w:rPr>
          <w:rFonts w:ascii="Times New Roman" w:eastAsia="Calibri" w:hAnsi="Times New Roman" w:cs="Times New Roman"/>
          <w:b/>
          <w:sz w:val="24"/>
        </w:rPr>
      </w:pPr>
      <w:r>
        <w:rPr>
          <w:rFonts w:ascii="Times New Roman" w:eastAsia="Calibri" w:hAnsi="Times New Roman" w:cs="Times New Roman"/>
          <w:b/>
          <w:sz w:val="24"/>
        </w:rPr>
        <w:lastRenderedPageBreak/>
        <w:t>SECTION C</w:t>
      </w:r>
      <w:r w:rsidR="0091427E" w:rsidRPr="0091427E">
        <w:rPr>
          <w:rFonts w:ascii="Times New Roman" w:eastAsia="Calibri" w:hAnsi="Times New Roman" w:cs="Times New Roman"/>
          <w:b/>
          <w:sz w:val="24"/>
        </w:rPr>
        <w:t>.</w:t>
      </w:r>
      <w:r w:rsidR="0091427E" w:rsidRPr="0091427E">
        <w:rPr>
          <w:rFonts w:ascii="Times New Roman" w:eastAsia="Calibri" w:hAnsi="Times New Roman" w:cs="Times New Roman"/>
          <w:b/>
          <w:sz w:val="24"/>
        </w:rPr>
        <w:tab/>
      </w:r>
    </w:p>
    <w:p w:rsidR="0091427E" w:rsidRPr="0091427E" w:rsidRDefault="00B901EB" w:rsidP="0091427E">
      <w:pPr>
        <w:spacing w:after="0" w:line="480" w:lineRule="auto"/>
        <w:jc w:val="both"/>
        <w:rPr>
          <w:rFonts w:ascii="Times New Roman" w:eastAsia="Calibri" w:hAnsi="Times New Roman" w:cs="Times New Roman"/>
          <w:b/>
          <w:sz w:val="24"/>
        </w:rPr>
      </w:pPr>
      <w:r w:rsidRPr="0091427E">
        <w:rPr>
          <w:rFonts w:ascii="Times New Roman" w:eastAsia="Calibri" w:hAnsi="Times New Roman" w:cs="Times New Roman"/>
          <w:b/>
          <w:sz w:val="24"/>
        </w:rPr>
        <w:t xml:space="preserve">THE </w:t>
      </w:r>
      <w:r>
        <w:rPr>
          <w:rFonts w:ascii="Times New Roman" w:eastAsia="Calibri" w:hAnsi="Times New Roman" w:cs="Times New Roman"/>
          <w:b/>
          <w:sz w:val="24"/>
        </w:rPr>
        <w:t>PRACTICE</w:t>
      </w:r>
      <w:r w:rsidRPr="0091427E">
        <w:rPr>
          <w:rFonts w:ascii="Times New Roman" w:eastAsia="Calibri" w:hAnsi="Times New Roman" w:cs="Times New Roman"/>
          <w:b/>
          <w:sz w:val="24"/>
        </w:rPr>
        <w:t xml:space="preserve"> OF THE MINISTRY OF DELIVERANCE</w:t>
      </w:r>
    </w:p>
    <w:p w:rsidR="0091427E" w:rsidRPr="0091427E" w:rsidRDefault="00544555" w:rsidP="0091427E">
      <w:pPr>
        <w:numPr>
          <w:ilvl w:val="0"/>
          <w:numId w:val="18"/>
        </w:numPr>
        <w:spacing w:after="0" w:line="480" w:lineRule="auto"/>
        <w:jc w:val="both"/>
        <w:rPr>
          <w:rFonts w:ascii="Times New Roman" w:eastAsia="Calibri" w:hAnsi="Times New Roman" w:cs="Times New Roman"/>
          <w:b/>
          <w:sz w:val="24"/>
        </w:rPr>
      </w:pPr>
      <w:r>
        <w:rPr>
          <w:rFonts w:ascii="Times New Roman" w:eastAsia="Calibri" w:hAnsi="Times New Roman" w:cs="Times New Roman"/>
          <w:b/>
          <w:sz w:val="24"/>
        </w:rPr>
        <w:t>International accounts (USA, UK and Asia Pacific)</w:t>
      </w:r>
    </w:p>
    <w:p w:rsidR="0091427E" w:rsidRPr="0091427E" w:rsidRDefault="0091427E" w:rsidP="0091427E">
      <w:pPr>
        <w:spacing w:after="0" w:line="480" w:lineRule="auto"/>
        <w:ind w:left="720"/>
        <w:jc w:val="both"/>
        <w:rPr>
          <w:rFonts w:ascii="Times New Roman" w:eastAsia="Calibri" w:hAnsi="Times New Roman" w:cs="Times New Roman"/>
          <w:b/>
          <w:sz w:val="24"/>
        </w:rPr>
      </w:pPr>
    </w:p>
    <w:p w:rsidR="0091427E" w:rsidRDefault="0091427E" w:rsidP="0091427E">
      <w:pPr>
        <w:spacing w:after="0" w:line="480" w:lineRule="auto"/>
        <w:jc w:val="both"/>
        <w:rPr>
          <w:rFonts w:ascii="Times New Roman" w:eastAsia="Calibri" w:hAnsi="Times New Roman" w:cs="Times New Roman"/>
          <w:b/>
          <w:sz w:val="24"/>
          <w:szCs w:val="24"/>
        </w:rPr>
      </w:pPr>
      <w:r w:rsidRPr="0091427E">
        <w:rPr>
          <w:rFonts w:ascii="Times New Roman" w:eastAsia="Calibri" w:hAnsi="Times New Roman" w:cs="Times New Roman"/>
          <w:sz w:val="24"/>
        </w:rPr>
        <w:t xml:space="preserve">In the last section we explored how cultures and mindsets influence the attitude a person may take towards demonic affliction and deliverance ministry. </w:t>
      </w:r>
      <w:r w:rsidRPr="0091427E">
        <w:rPr>
          <w:rFonts w:ascii="Times New Roman" w:eastAsia="Calibri" w:hAnsi="Times New Roman" w:cs="Times New Roman"/>
          <w:sz w:val="24"/>
          <w:szCs w:val="24"/>
        </w:rPr>
        <w:t xml:space="preserve">In this section we move from the feasibility of demonic affliction to the practice of deliverance ministry in Christian Churches today. It is </w:t>
      </w:r>
      <w:r w:rsidR="008661DB">
        <w:rPr>
          <w:rFonts w:ascii="Times New Roman" w:eastAsia="Calibri" w:hAnsi="Times New Roman" w:cs="Times New Roman"/>
          <w:sz w:val="24"/>
          <w:szCs w:val="24"/>
        </w:rPr>
        <w:t xml:space="preserve">a </w:t>
      </w:r>
      <w:r w:rsidRPr="0091427E">
        <w:rPr>
          <w:rFonts w:ascii="Times New Roman" w:eastAsia="Calibri" w:hAnsi="Times New Roman" w:cs="Times New Roman"/>
          <w:sz w:val="24"/>
          <w:szCs w:val="24"/>
        </w:rPr>
        <w:t>mistake to identify deliverance ministry only with the sensational exorcisms reported by the press with concern, and correctly, disapproval.</w:t>
      </w:r>
      <w:r w:rsidRPr="0091427E">
        <w:rPr>
          <w:rFonts w:ascii="Times New Roman" w:eastAsia="Calibri" w:hAnsi="Times New Roman" w:cs="Times New Roman"/>
          <w:sz w:val="24"/>
          <w:vertAlign w:val="superscript"/>
        </w:rPr>
        <w:footnoteReference w:id="155"/>
      </w:r>
      <w:r w:rsidRPr="0091427E">
        <w:rPr>
          <w:rFonts w:ascii="Times New Roman" w:eastAsia="Calibri" w:hAnsi="Times New Roman" w:cs="Times New Roman"/>
          <w:sz w:val="24"/>
          <w:szCs w:val="24"/>
        </w:rPr>
        <w:t xml:space="preserve"> Many small Christian groups offer deliverance ministry in an effective and low key way for those who report that they are afflicted by evil spirits. Here I will outline the emergence </w:t>
      </w:r>
      <w:r w:rsidR="008661DB" w:rsidRPr="0091427E">
        <w:rPr>
          <w:rFonts w:ascii="Times New Roman" w:eastAsia="Calibri" w:hAnsi="Times New Roman" w:cs="Times New Roman"/>
          <w:sz w:val="24"/>
          <w:szCs w:val="24"/>
        </w:rPr>
        <w:t xml:space="preserve">in Christian Churches </w:t>
      </w:r>
      <w:r w:rsidRPr="0091427E">
        <w:rPr>
          <w:rFonts w:ascii="Times New Roman" w:eastAsia="Calibri" w:hAnsi="Times New Roman" w:cs="Times New Roman"/>
          <w:sz w:val="24"/>
          <w:szCs w:val="24"/>
        </w:rPr>
        <w:t xml:space="preserve">of deliverance as a distinctive ministry, give an overview of some ministries of deliverance overseas, then review what is in place in Australia today. </w:t>
      </w:r>
    </w:p>
    <w:p w:rsidR="008661DB" w:rsidRPr="0091427E" w:rsidRDefault="008661DB" w:rsidP="0091427E">
      <w:pPr>
        <w:spacing w:after="0" w:line="480" w:lineRule="auto"/>
        <w:jc w:val="both"/>
        <w:rPr>
          <w:rFonts w:ascii="Times New Roman" w:eastAsia="Calibri" w:hAnsi="Times New Roman" w:cs="Times New Roman"/>
          <w:sz w:val="24"/>
          <w:szCs w:val="24"/>
        </w:rPr>
      </w:pPr>
    </w:p>
    <w:p w:rsidR="0091427E" w:rsidRPr="0091427E" w:rsidRDefault="0091427E" w:rsidP="0091427E">
      <w:pPr>
        <w:spacing w:after="0" w:line="480" w:lineRule="auto"/>
        <w:jc w:val="both"/>
        <w:rPr>
          <w:rFonts w:ascii="Times New Roman" w:eastAsia="Calibri" w:hAnsi="Times New Roman" w:cs="Times New Roman"/>
          <w:sz w:val="24"/>
          <w:szCs w:val="24"/>
        </w:rPr>
      </w:pPr>
      <w:r w:rsidRPr="0091427E">
        <w:rPr>
          <w:rFonts w:ascii="Times New Roman" w:eastAsia="Calibri" w:hAnsi="Times New Roman" w:cs="Times New Roman"/>
          <w:sz w:val="24"/>
          <w:szCs w:val="24"/>
        </w:rPr>
        <w:t>We have already seen how exorcism was practiced in the early Church based on the example and command of Jesus (pages</w:t>
      </w:r>
      <w:r w:rsidR="00875922">
        <w:rPr>
          <w:rFonts w:ascii="Times New Roman" w:eastAsia="Calibri" w:hAnsi="Times New Roman" w:cs="Times New Roman"/>
          <w:sz w:val="24"/>
          <w:szCs w:val="24"/>
        </w:rPr>
        <w:t xml:space="preserve"> </w:t>
      </w:r>
      <w:r w:rsidR="007135F5">
        <w:rPr>
          <w:rFonts w:ascii="Times New Roman" w:eastAsia="Calibri" w:hAnsi="Times New Roman" w:cs="Times New Roman"/>
          <w:sz w:val="24"/>
          <w:szCs w:val="24"/>
        </w:rPr>
        <w:t>20, 31</w:t>
      </w:r>
      <w:r w:rsidRPr="0091427E">
        <w:rPr>
          <w:rFonts w:ascii="Times New Roman" w:eastAsia="Calibri" w:hAnsi="Times New Roman" w:cs="Times New Roman"/>
          <w:sz w:val="24"/>
          <w:szCs w:val="24"/>
        </w:rPr>
        <w:t xml:space="preserve">). The ritual of exorcism was widely recognised as a sacramental in the Catholic Church, and even by some of the </w:t>
      </w:r>
      <w:r w:rsidRPr="0091427E">
        <w:rPr>
          <w:rFonts w:ascii="Times New Roman" w:eastAsia="Calibri" w:hAnsi="Times New Roman" w:cs="Times New Roman"/>
          <w:sz w:val="24"/>
          <w:szCs w:val="24"/>
        </w:rPr>
        <w:lastRenderedPageBreak/>
        <w:t>Reformers.</w:t>
      </w:r>
      <w:r w:rsidRPr="0091427E">
        <w:rPr>
          <w:rFonts w:ascii="Times New Roman" w:eastAsia="Calibri" w:hAnsi="Times New Roman" w:cs="Times New Roman"/>
          <w:sz w:val="24"/>
          <w:vertAlign w:val="superscript"/>
        </w:rPr>
        <w:footnoteReference w:id="156"/>
      </w:r>
      <w:r w:rsidRPr="0091427E">
        <w:rPr>
          <w:rFonts w:ascii="Times New Roman" w:eastAsia="Calibri" w:hAnsi="Times New Roman" w:cs="Times New Roman"/>
          <w:sz w:val="24"/>
          <w:szCs w:val="24"/>
        </w:rPr>
        <w:t xml:space="preserve"> It was not until the Enlightenment that this practice entered a decline. Deliverance did not emerge as a distinct form of exorcism until the early 20</w:t>
      </w:r>
      <w:r w:rsidRPr="0091427E">
        <w:rPr>
          <w:rFonts w:ascii="Times New Roman" w:eastAsia="Calibri" w:hAnsi="Times New Roman" w:cs="Times New Roman"/>
          <w:sz w:val="24"/>
          <w:szCs w:val="24"/>
          <w:vertAlign w:val="superscript"/>
        </w:rPr>
        <w:t>th</w:t>
      </w:r>
      <w:r w:rsidRPr="0091427E">
        <w:rPr>
          <w:rFonts w:ascii="Times New Roman" w:eastAsia="Calibri" w:hAnsi="Times New Roman" w:cs="Times New Roman"/>
          <w:sz w:val="24"/>
          <w:szCs w:val="24"/>
        </w:rPr>
        <w:t xml:space="preserve"> century.</w:t>
      </w:r>
      <w:r w:rsidRPr="0091427E">
        <w:rPr>
          <w:rFonts w:ascii="Times New Roman" w:eastAsia="Calibri" w:hAnsi="Times New Roman" w:cs="Times New Roman"/>
          <w:sz w:val="24"/>
          <w:vertAlign w:val="superscript"/>
        </w:rPr>
        <w:footnoteReference w:id="157"/>
      </w:r>
    </w:p>
    <w:p w:rsidR="0091427E" w:rsidRPr="0091427E" w:rsidRDefault="0091427E" w:rsidP="0091427E">
      <w:pPr>
        <w:spacing w:after="0" w:line="240" w:lineRule="auto"/>
        <w:jc w:val="both"/>
        <w:rPr>
          <w:rFonts w:ascii="Times New Roman" w:eastAsia="Calibri" w:hAnsi="Times New Roman" w:cs="Times New Roman"/>
          <w:sz w:val="28"/>
          <w:szCs w:val="28"/>
        </w:rPr>
      </w:pPr>
    </w:p>
    <w:p w:rsidR="0091427E" w:rsidRPr="0091427E" w:rsidRDefault="0091427E" w:rsidP="0091427E">
      <w:pPr>
        <w:spacing w:after="0" w:line="480" w:lineRule="auto"/>
        <w:jc w:val="both"/>
        <w:rPr>
          <w:rFonts w:ascii="Times New Roman" w:eastAsia="Calibri" w:hAnsi="Times New Roman" w:cs="Times New Roman"/>
          <w:sz w:val="24"/>
          <w:szCs w:val="24"/>
        </w:rPr>
      </w:pPr>
      <w:r w:rsidRPr="0091427E">
        <w:rPr>
          <w:rFonts w:ascii="Times New Roman" w:eastAsia="Calibri" w:hAnsi="Times New Roman" w:cs="Times New Roman"/>
          <w:sz w:val="24"/>
          <w:szCs w:val="24"/>
        </w:rPr>
        <w:t>Recent studies of exorcism and deliverance ministries have identified their resurgence in the late 20</w:t>
      </w:r>
      <w:r w:rsidRPr="0091427E">
        <w:rPr>
          <w:rFonts w:ascii="Times New Roman" w:eastAsia="Calibri" w:hAnsi="Times New Roman" w:cs="Times New Roman"/>
          <w:sz w:val="24"/>
          <w:szCs w:val="24"/>
          <w:vertAlign w:val="superscript"/>
        </w:rPr>
        <w:t>th</w:t>
      </w:r>
      <w:r w:rsidRPr="0091427E">
        <w:rPr>
          <w:rFonts w:ascii="Times New Roman" w:eastAsia="Calibri" w:hAnsi="Times New Roman" w:cs="Times New Roman"/>
          <w:sz w:val="24"/>
          <w:szCs w:val="24"/>
        </w:rPr>
        <w:t xml:space="preserve"> century with the resurgence of the Pentecostal and Charismatic movements in the Christian Churches.</w:t>
      </w:r>
      <w:r w:rsidRPr="0091427E">
        <w:rPr>
          <w:rFonts w:ascii="Times New Roman" w:eastAsia="Calibri" w:hAnsi="Times New Roman" w:cs="Times New Roman"/>
          <w:sz w:val="24"/>
          <w:vertAlign w:val="superscript"/>
        </w:rPr>
        <w:footnoteReference w:id="158"/>
      </w:r>
      <w:r w:rsidRPr="0091427E">
        <w:rPr>
          <w:rFonts w:ascii="Times New Roman" w:eastAsia="Calibri" w:hAnsi="Times New Roman" w:cs="Times New Roman"/>
          <w:sz w:val="24"/>
          <w:szCs w:val="24"/>
        </w:rPr>
        <w:t xml:space="preserve">  In those countries where Christianity has been sidelined by the agnostic and atheist cultures of the late 20</w:t>
      </w:r>
      <w:r w:rsidRPr="0091427E">
        <w:rPr>
          <w:rFonts w:ascii="Times New Roman" w:eastAsia="Calibri" w:hAnsi="Times New Roman" w:cs="Times New Roman"/>
          <w:sz w:val="24"/>
          <w:szCs w:val="24"/>
          <w:vertAlign w:val="superscript"/>
        </w:rPr>
        <w:t>th</w:t>
      </w:r>
      <w:r w:rsidRPr="0091427E">
        <w:rPr>
          <w:rFonts w:ascii="Times New Roman" w:eastAsia="Calibri" w:hAnsi="Times New Roman" w:cs="Times New Roman"/>
          <w:sz w:val="24"/>
          <w:szCs w:val="24"/>
        </w:rPr>
        <w:t xml:space="preserve"> century, some Christians have become more fundamental and entrenched in their worldview. Every evil or setback for a Christian community or individual is attributed to Satan and his evil spirits. ‘Spiritual warfare’ becomes the major agenda for these beleaguered communities, and with that increased speculation about the nature and activities of evil spirits.</w:t>
      </w:r>
      <w:r w:rsidR="00716044">
        <w:rPr>
          <w:rStyle w:val="FootnoteReference"/>
          <w:rFonts w:ascii="Times New Roman" w:eastAsia="Calibri" w:hAnsi="Times New Roman" w:cs="Times New Roman"/>
          <w:sz w:val="24"/>
          <w:szCs w:val="24"/>
        </w:rPr>
        <w:footnoteReference w:id="159"/>
      </w:r>
      <w:r w:rsidRPr="0091427E">
        <w:rPr>
          <w:rFonts w:ascii="Times New Roman" w:eastAsia="Calibri" w:hAnsi="Times New Roman" w:cs="Times New Roman"/>
          <w:sz w:val="24"/>
          <w:szCs w:val="24"/>
        </w:rPr>
        <w:t xml:space="preserve"> </w:t>
      </w:r>
    </w:p>
    <w:p w:rsidR="0091427E" w:rsidRPr="0091427E" w:rsidRDefault="0091427E" w:rsidP="0091427E">
      <w:pPr>
        <w:spacing w:after="0" w:line="480" w:lineRule="auto"/>
        <w:jc w:val="both"/>
        <w:rPr>
          <w:rFonts w:ascii="Times New Roman" w:eastAsia="Calibri" w:hAnsi="Times New Roman" w:cs="Times New Roman"/>
          <w:sz w:val="24"/>
          <w:szCs w:val="24"/>
        </w:rPr>
      </w:pPr>
    </w:p>
    <w:p w:rsidR="0091427E" w:rsidRPr="0091427E" w:rsidRDefault="0091427E" w:rsidP="0091427E">
      <w:pPr>
        <w:spacing w:after="0" w:line="480" w:lineRule="auto"/>
        <w:jc w:val="both"/>
        <w:rPr>
          <w:rFonts w:ascii="Times New Roman" w:eastAsia="Calibri" w:hAnsi="Times New Roman" w:cs="Times New Roman"/>
          <w:sz w:val="24"/>
          <w:szCs w:val="24"/>
        </w:rPr>
      </w:pPr>
      <w:r w:rsidRPr="0091427E">
        <w:rPr>
          <w:rFonts w:ascii="Times New Roman" w:eastAsia="Calibri" w:hAnsi="Times New Roman" w:cs="Times New Roman"/>
          <w:sz w:val="24"/>
          <w:szCs w:val="24"/>
        </w:rPr>
        <w:t xml:space="preserve">James Collins has written extensively on this subject, tracing the origins and history of the charismatic movements of the Christian Churches together with the changing fortunes of exorcism and deliverance ministry. He describes the itinerate preachers of the 1950’s and 1960’s who entered into a virtual competition with each other to gain adherents by </w:t>
      </w:r>
      <w:r w:rsidRPr="0091427E">
        <w:rPr>
          <w:rFonts w:ascii="Times New Roman" w:eastAsia="Calibri" w:hAnsi="Times New Roman" w:cs="Times New Roman"/>
          <w:sz w:val="24"/>
          <w:szCs w:val="24"/>
        </w:rPr>
        <w:lastRenderedPageBreak/>
        <w:t xml:space="preserve">their preaching with ‘power’ – accompanied by miracles of healing and deliverance (William Banham, Oral Roberts, A.A. Allen among them). Derek Prince, Frank and Ida Hammond, John </w:t>
      </w:r>
      <w:proofErr w:type="spellStart"/>
      <w:r w:rsidRPr="0091427E">
        <w:rPr>
          <w:rFonts w:ascii="Times New Roman" w:eastAsia="Calibri" w:hAnsi="Times New Roman" w:cs="Times New Roman"/>
          <w:sz w:val="24"/>
          <w:szCs w:val="24"/>
        </w:rPr>
        <w:t>Wimber</w:t>
      </w:r>
      <w:proofErr w:type="spellEnd"/>
      <w:r w:rsidRPr="0091427E">
        <w:rPr>
          <w:rFonts w:ascii="Times New Roman" w:eastAsia="Calibri" w:hAnsi="Times New Roman" w:cs="Times New Roman"/>
          <w:sz w:val="24"/>
          <w:szCs w:val="24"/>
        </w:rPr>
        <w:t xml:space="preserve"> and others followed who taught that even Christians can be afflicted by demons. The demise of belief in Christianity and the rise of interest in the occult in the 1970’s was for them evidence of the nearness of the Parousia and the final ‘showdown’ between God and Satan. All Christians were exhorted to fight the devil and his agents with prayer and with the frequent practice of deliverance (which could be self-administered).  Collins observes that</w:t>
      </w:r>
    </w:p>
    <w:p w:rsidR="0091427E" w:rsidRPr="0091427E" w:rsidRDefault="0091427E" w:rsidP="0091427E">
      <w:pPr>
        <w:spacing w:after="0" w:line="240" w:lineRule="auto"/>
        <w:ind w:left="720"/>
        <w:jc w:val="both"/>
        <w:rPr>
          <w:rFonts w:ascii="Times New Roman" w:eastAsia="Calibri" w:hAnsi="Times New Roman" w:cs="Times New Roman"/>
          <w:sz w:val="24"/>
          <w:szCs w:val="24"/>
        </w:rPr>
      </w:pPr>
      <w:r w:rsidRPr="0091427E">
        <w:rPr>
          <w:rFonts w:ascii="Times New Roman" w:eastAsia="Calibri" w:hAnsi="Times New Roman" w:cs="Times New Roman"/>
          <w:sz w:val="24"/>
          <w:szCs w:val="24"/>
        </w:rPr>
        <w:t xml:space="preserve">In theological terms, most [of these] practitioners of exorcism/deliverance ministry perceive demons as the prime mover in human evil rather than a more traditional model which would make the sinful nature the prime mover and the demonic, a contributory, exacerbating stimulus … the flesh is almost entirely subsumed and the human person functions merely as an arena for the cosmic battle between the Holy spirit and the satanic hordes. </w:t>
      </w:r>
      <w:r w:rsidRPr="0091427E">
        <w:rPr>
          <w:rFonts w:ascii="Times New Roman" w:eastAsia="Calibri" w:hAnsi="Times New Roman" w:cs="Times New Roman"/>
          <w:sz w:val="24"/>
          <w:vertAlign w:val="superscript"/>
        </w:rPr>
        <w:footnoteReference w:id="160"/>
      </w:r>
    </w:p>
    <w:p w:rsidR="0091427E" w:rsidRPr="0091427E" w:rsidRDefault="0091427E" w:rsidP="0091427E">
      <w:pPr>
        <w:spacing w:after="0" w:line="480" w:lineRule="auto"/>
        <w:jc w:val="both"/>
        <w:rPr>
          <w:rFonts w:ascii="Times New Roman" w:eastAsia="Calibri" w:hAnsi="Times New Roman" w:cs="Times New Roman"/>
          <w:sz w:val="24"/>
          <w:szCs w:val="24"/>
        </w:rPr>
      </w:pPr>
    </w:p>
    <w:p w:rsidR="0091427E" w:rsidRPr="0091427E" w:rsidRDefault="0091427E" w:rsidP="0091427E">
      <w:pPr>
        <w:spacing w:after="0" w:line="480" w:lineRule="auto"/>
        <w:jc w:val="both"/>
        <w:rPr>
          <w:rFonts w:ascii="Times New Roman" w:eastAsia="Calibri" w:hAnsi="Times New Roman" w:cs="Times New Roman"/>
          <w:sz w:val="24"/>
          <w:szCs w:val="24"/>
        </w:rPr>
      </w:pPr>
      <w:r w:rsidRPr="0091427E">
        <w:rPr>
          <w:rFonts w:ascii="Times New Roman" w:eastAsia="Calibri" w:hAnsi="Times New Roman" w:cs="Times New Roman"/>
          <w:sz w:val="24"/>
          <w:szCs w:val="24"/>
        </w:rPr>
        <w:t>The mainstream Catholic and Anglican Churches remained ambivalent about the demonic nature of occult and the psychic; they were more inclined to see the natural and human in some paranormal experiences rather than demons. The ministries of deliverance and exorcism in these Churches were downplayed until the 1970’s with the arrival of the Charismatic Renewal and the work and writings of Fr Francis McNutt. Members of the Catholic Charismatic Renewal were convinced that the Holy Spirit was renewing in the Church all the Spirit’s gifts, including the power to cast out demons. Since they were aware of the restrictions on exorcism they clarified the difference between possession which required (major) exorcism and deliverance (minor exorcism), devised a different nomenclature, and borrowed prayers and rites from other Christian denominations.</w:t>
      </w:r>
      <w:r w:rsidR="00642A94">
        <w:rPr>
          <w:rStyle w:val="FootnoteReference"/>
          <w:rFonts w:ascii="Times New Roman" w:eastAsia="Calibri" w:hAnsi="Times New Roman" w:cs="Times New Roman"/>
          <w:sz w:val="24"/>
          <w:szCs w:val="24"/>
        </w:rPr>
        <w:footnoteReference w:id="161"/>
      </w:r>
    </w:p>
    <w:p w:rsidR="0091427E" w:rsidRPr="0091427E" w:rsidRDefault="0091427E" w:rsidP="0091427E">
      <w:pPr>
        <w:spacing w:after="0" w:line="480" w:lineRule="auto"/>
        <w:jc w:val="both"/>
        <w:rPr>
          <w:rFonts w:ascii="Times New Roman" w:eastAsia="Calibri" w:hAnsi="Times New Roman" w:cs="Times New Roman"/>
          <w:sz w:val="24"/>
          <w:szCs w:val="24"/>
        </w:rPr>
      </w:pPr>
    </w:p>
    <w:p w:rsidR="0091427E" w:rsidRPr="0091427E" w:rsidRDefault="0091427E" w:rsidP="0091427E">
      <w:pPr>
        <w:spacing w:after="0" w:line="480" w:lineRule="auto"/>
        <w:jc w:val="both"/>
        <w:rPr>
          <w:rFonts w:ascii="Times New Roman" w:eastAsia="Calibri" w:hAnsi="Times New Roman" w:cs="Times New Roman"/>
          <w:sz w:val="24"/>
          <w:szCs w:val="24"/>
        </w:rPr>
      </w:pPr>
      <w:r w:rsidRPr="0091427E">
        <w:rPr>
          <w:rFonts w:ascii="Times New Roman" w:eastAsia="Calibri" w:hAnsi="Times New Roman" w:cs="Times New Roman"/>
          <w:sz w:val="24"/>
          <w:szCs w:val="24"/>
        </w:rPr>
        <w:t xml:space="preserve">In 1983 Cardinal </w:t>
      </w:r>
      <w:proofErr w:type="spellStart"/>
      <w:r w:rsidRPr="0091427E">
        <w:rPr>
          <w:rFonts w:ascii="Times New Roman" w:eastAsia="Calibri" w:hAnsi="Times New Roman" w:cs="Times New Roman"/>
          <w:sz w:val="24"/>
          <w:szCs w:val="24"/>
        </w:rPr>
        <w:t>Suenens</w:t>
      </w:r>
      <w:proofErr w:type="spellEnd"/>
      <w:r w:rsidRPr="0091427E">
        <w:rPr>
          <w:rFonts w:ascii="Times New Roman" w:eastAsia="Calibri" w:hAnsi="Times New Roman" w:cs="Times New Roman"/>
          <w:sz w:val="24"/>
          <w:szCs w:val="24"/>
        </w:rPr>
        <w:t xml:space="preserve">, the Prefect responsible for the Catholic Charismatic Renewal movement and concerned to prevent the abuses that had marked exorcism in previous centuries, </w:t>
      </w:r>
      <w:r w:rsidR="007135F5">
        <w:rPr>
          <w:rFonts w:ascii="Times New Roman" w:eastAsia="Calibri" w:hAnsi="Times New Roman" w:cs="Times New Roman"/>
          <w:sz w:val="24"/>
          <w:szCs w:val="24"/>
        </w:rPr>
        <w:t>published</w:t>
      </w:r>
      <w:r w:rsidRPr="0091427E">
        <w:rPr>
          <w:rFonts w:ascii="Times New Roman" w:eastAsia="Calibri" w:hAnsi="Times New Roman" w:cs="Times New Roman"/>
          <w:sz w:val="24"/>
          <w:szCs w:val="24"/>
        </w:rPr>
        <w:t xml:space="preserve"> </w:t>
      </w:r>
      <w:r w:rsidR="002E61DD">
        <w:rPr>
          <w:rFonts w:ascii="Times New Roman" w:eastAsia="Calibri" w:hAnsi="Times New Roman" w:cs="Times New Roman"/>
          <w:sz w:val="24"/>
          <w:szCs w:val="24"/>
        </w:rPr>
        <w:t xml:space="preserve">a book </w:t>
      </w:r>
      <w:r w:rsidRPr="0091427E">
        <w:rPr>
          <w:rFonts w:ascii="Times New Roman" w:eastAsia="Calibri" w:hAnsi="Times New Roman" w:cs="Times New Roman"/>
          <w:sz w:val="24"/>
          <w:szCs w:val="24"/>
        </w:rPr>
        <w:t xml:space="preserve">about deliverance ministry. While he affirmed the faith of the members of Catholic Charismatic Renewal to exercise their authority to cast out demons, </w:t>
      </w:r>
      <w:proofErr w:type="spellStart"/>
      <w:r w:rsidRPr="0091427E">
        <w:rPr>
          <w:rFonts w:ascii="Times New Roman" w:eastAsia="Calibri" w:hAnsi="Times New Roman" w:cs="Times New Roman"/>
          <w:sz w:val="24"/>
          <w:szCs w:val="24"/>
        </w:rPr>
        <w:t>Suenens</w:t>
      </w:r>
      <w:proofErr w:type="spellEnd"/>
      <w:r w:rsidRPr="0091427E">
        <w:rPr>
          <w:rFonts w:ascii="Times New Roman" w:eastAsia="Calibri" w:hAnsi="Times New Roman" w:cs="Times New Roman"/>
          <w:sz w:val="24"/>
          <w:szCs w:val="24"/>
        </w:rPr>
        <w:t xml:space="preserve"> was concerned about the potential abuses arising from too great an emphasis on the devil and from a lack of close oversight by the local bishops. He was aware that Catholics lacked a sufficient and clear teaching about Satan and how to deal with possession or oppression.</w:t>
      </w:r>
      <w:r w:rsidRPr="0091427E">
        <w:rPr>
          <w:rFonts w:ascii="Times New Roman" w:eastAsia="Calibri" w:hAnsi="Times New Roman" w:cs="Times New Roman"/>
          <w:sz w:val="24"/>
          <w:vertAlign w:val="superscript"/>
        </w:rPr>
        <w:footnoteReference w:id="162"/>
      </w:r>
    </w:p>
    <w:p w:rsidR="0091427E" w:rsidRPr="0091427E" w:rsidRDefault="0091427E" w:rsidP="0091427E">
      <w:pPr>
        <w:spacing w:after="0" w:line="480" w:lineRule="auto"/>
        <w:jc w:val="both"/>
        <w:rPr>
          <w:rFonts w:ascii="Times New Roman" w:eastAsia="Calibri" w:hAnsi="Times New Roman" w:cs="Times New Roman"/>
          <w:sz w:val="24"/>
          <w:szCs w:val="24"/>
        </w:rPr>
      </w:pPr>
    </w:p>
    <w:p w:rsidR="0091427E" w:rsidRPr="0091427E" w:rsidRDefault="0091427E" w:rsidP="0091427E">
      <w:pPr>
        <w:spacing w:after="0" w:line="480" w:lineRule="auto"/>
        <w:jc w:val="both"/>
        <w:rPr>
          <w:rFonts w:ascii="Times New Roman" w:eastAsia="Calibri" w:hAnsi="Times New Roman" w:cs="Times New Roman"/>
          <w:sz w:val="24"/>
          <w:szCs w:val="24"/>
        </w:rPr>
      </w:pPr>
      <w:r w:rsidRPr="0091427E">
        <w:rPr>
          <w:rFonts w:ascii="Times New Roman" w:eastAsia="Calibri" w:hAnsi="Times New Roman" w:cs="Times New Roman"/>
          <w:sz w:val="24"/>
          <w:szCs w:val="24"/>
        </w:rPr>
        <w:t>Drawing his history to a close, Collins observes that after the original explosion of deliverance and exorcism ministry approaches that were assertive and mutually exclusive, in the late 20</w:t>
      </w:r>
      <w:r w:rsidRPr="0091427E">
        <w:rPr>
          <w:rFonts w:ascii="Times New Roman" w:eastAsia="Calibri" w:hAnsi="Times New Roman" w:cs="Times New Roman"/>
          <w:sz w:val="24"/>
          <w:szCs w:val="24"/>
          <w:vertAlign w:val="superscript"/>
        </w:rPr>
        <w:t>th</w:t>
      </w:r>
      <w:r w:rsidRPr="0091427E">
        <w:rPr>
          <w:rFonts w:ascii="Times New Roman" w:eastAsia="Calibri" w:hAnsi="Times New Roman" w:cs="Times New Roman"/>
          <w:sz w:val="24"/>
          <w:szCs w:val="24"/>
        </w:rPr>
        <w:t xml:space="preserve"> century these different streams have converged and become almost routinised in a dominant charismatic centre ground. The interest in the demonic now is less due to the publicity of deliverance ministry in the Churches and more due to the entertainment industry. Collins concludes by reiterating his thesis that “Exorcism and deliverance lie in the context of religious enthusiasm; deprived of this clement environment they cannot survive for long.” </w:t>
      </w:r>
      <w:r w:rsidRPr="0091427E">
        <w:rPr>
          <w:rFonts w:ascii="Times New Roman" w:eastAsia="Calibri" w:hAnsi="Times New Roman" w:cs="Times New Roman"/>
          <w:sz w:val="24"/>
          <w:vertAlign w:val="superscript"/>
        </w:rPr>
        <w:footnoteReference w:id="163"/>
      </w:r>
      <w:r w:rsidRPr="0091427E">
        <w:rPr>
          <w:rFonts w:ascii="Times New Roman" w:eastAsia="Calibri" w:hAnsi="Times New Roman" w:cs="Times New Roman"/>
          <w:sz w:val="24"/>
          <w:szCs w:val="24"/>
        </w:rPr>
        <w:t xml:space="preserve"> </w:t>
      </w:r>
      <w:r w:rsidR="002E61DD">
        <w:rPr>
          <w:rFonts w:ascii="Times New Roman" w:eastAsia="Calibri" w:hAnsi="Times New Roman" w:cs="Times New Roman"/>
          <w:sz w:val="24"/>
          <w:szCs w:val="24"/>
        </w:rPr>
        <w:t>While I dispute his conclusion I do not deny that there is a close relationship between a sensitivity to the Holy Spirit and its gifts, and to the presence of evil spirits.</w:t>
      </w:r>
    </w:p>
    <w:p w:rsidR="0091427E" w:rsidRPr="0091427E" w:rsidRDefault="0091427E" w:rsidP="0091427E">
      <w:pPr>
        <w:spacing w:after="0" w:line="480" w:lineRule="auto"/>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 xml:space="preserve">Before we look at what deliverance ministries are operating in Australia today, it will be helpful to survey how this ministry is operating overseas, particularly in the USA and </w:t>
      </w:r>
      <w:r w:rsidRPr="0091427E">
        <w:rPr>
          <w:rFonts w:ascii="Times New Roman" w:eastAsia="Calibri" w:hAnsi="Times New Roman" w:cs="Times New Roman"/>
          <w:sz w:val="24"/>
        </w:rPr>
        <w:lastRenderedPageBreak/>
        <w:t>UK, and in some Asian countries, such as Singapore and the Philippines, and in New Zealand. Australian society and the Christian Churches here are not immune to trends of beliefs and religious practices occurring in other countries, particularly where there is significant migration from them, or a significant exposure to ideas through the media. Examining the state of affairs of deliverance ministry overseas will also help us to gain a better perspective on what is happening here in that field. This examination is not comprehensive but is based on the studies available.</w:t>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An article from ‘Christianity Today’ gives a report on interviews with a few contemporary practitioners of deliverance ministry in the Unites States.</w:t>
      </w:r>
      <w:r w:rsidRPr="0091427E">
        <w:rPr>
          <w:rFonts w:ascii="Times New Roman" w:eastAsia="Calibri" w:hAnsi="Times New Roman" w:cs="Times New Roman"/>
          <w:sz w:val="24"/>
          <w:vertAlign w:val="superscript"/>
        </w:rPr>
        <w:footnoteReference w:id="164"/>
      </w:r>
      <w:r w:rsidRPr="0091427E">
        <w:rPr>
          <w:rFonts w:ascii="Times New Roman" w:eastAsia="Calibri" w:hAnsi="Times New Roman" w:cs="Times New Roman"/>
          <w:sz w:val="24"/>
        </w:rPr>
        <w:t xml:space="preserve">  In it Michael Cuneo gives a figure of 600 deliverance ministry groups established in one year (2001). Officially appointed Roman Catholic priest exorcists have increased from 1 or 2 in 1995, to 15 or 20 six years later. One Church reports delivering around 30 people each week from spiritual affliction. Mention is made of the on-going healing ministries of Denis Linn and Francis McNutt that include deliverance where necessary. Some members of the Association of Christian Therapists are also reported as incorporating deliverance prayer in their treatment of patients.  </w:t>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In his book on exorcism in the United States, Cuneo writes about his experiences as a witness to some exorcisms in various Churches around the country. But it is not only Church pastors who offer deliverance: Cuneo reports some interviews he had with psychiatrists and physicians who use deliverance as part of their health service.</w:t>
      </w:r>
      <w:r w:rsidRPr="0091427E">
        <w:rPr>
          <w:rFonts w:ascii="Times New Roman" w:eastAsia="Calibri" w:hAnsi="Times New Roman" w:cs="Times New Roman"/>
          <w:sz w:val="24"/>
          <w:vertAlign w:val="superscript"/>
        </w:rPr>
        <w:footnoteReference w:id="165"/>
      </w:r>
      <w:r w:rsidRPr="0091427E">
        <w:rPr>
          <w:rFonts w:ascii="Times New Roman" w:eastAsia="Calibri" w:hAnsi="Times New Roman" w:cs="Times New Roman"/>
          <w:sz w:val="24"/>
        </w:rPr>
        <w:t xml:space="preserve"> </w:t>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lastRenderedPageBreak/>
        <w:t>Neal and Janet Lozano lead a ministry of deliverance called ‘Heart of the Father’.</w:t>
      </w:r>
      <w:r w:rsidRPr="0091427E">
        <w:rPr>
          <w:rFonts w:ascii="Times New Roman" w:eastAsia="Calibri" w:hAnsi="Times New Roman" w:cs="Times New Roman"/>
          <w:sz w:val="24"/>
          <w:vertAlign w:val="superscript"/>
        </w:rPr>
        <w:footnoteReference w:id="166"/>
      </w:r>
      <w:r w:rsidRPr="0091427E">
        <w:rPr>
          <w:rFonts w:ascii="Times New Roman" w:eastAsia="Calibri" w:hAnsi="Times New Roman" w:cs="Times New Roman"/>
          <w:sz w:val="24"/>
        </w:rPr>
        <w:t xml:space="preserve">  Their mission is to help Christians grow in the freedom provided them by Christ, part of which often involves breaking the power of spiritual bondage in a person’s life. The model of deliverance devised by the Lozano’s is focused, they say, more on the individual human person than on the evil spirits in that person’s life. Neal Lozano had produced a manual for any Christian to use to help free other believers from demonic affliction, based on faith in the love and power of God in Jesus.</w:t>
      </w:r>
      <w:r w:rsidRPr="0091427E">
        <w:rPr>
          <w:rFonts w:ascii="Times New Roman" w:eastAsia="Calibri" w:hAnsi="Times New Roman" w:cs="Times New Roman"/>
          <w:sz w:val="24"/>
          <w:vertAlign w:val="superscript"/>
        </w:rPr>
        <w:footnoteReference w:id="167"/>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 xml:space="preserve">Elijah House Ministries is a course for the laity on the ministry of prayer for healing established by John and Paula </w:t>
      </w:r>
      <w:proofErr w:type="spellStart"/>
      <w:r w:rsidRPr="0091427E">
        <w:rPr>
          <w:rFonts w:ascii="Times New Roman" w:eastAsia="Calibri" w:hAnsi="Times New Roman" w:cs="Times New Roman"/>
          <w:sz w:val="24"/>
        </w:rPr>
        <w:t>San</w:t>
      </w:r>
      <w:r w:rsidR="001D4AE3">
        <w:rPr>
          <w:rFonts w:ascii="Times New Roman" w:eastAsia="Calibri" w:hAnsi="Times New Roman" w:cs="Times New Roman"/>
          <w:sz w:val="24"/>
        </w:rPr>
        <w:t>d</w:t>
      </w:r>
      <w:r w:rsidRPr="0091427E">
        <w:rPr>
          <w:rFonts w:ascii="Times New Roman" w:eastAsia="Calibri" w:hAnsi="Times New Roman" w:cs="Times New Roman"/>
          <w:sz w:val="24"/>
        </w:rPr>
        <w:t>ford</w:t>
      </w:r>
      <w:proofErr w:type="spellEnd"/>
      <w:r w:rsidRPr="0091427E">
        <w:rPr>
          <w:rFonts w:ascii="Times New Roman" w:eastAsia="Calibri" w:hAnsi="Times New Roman" w:cs="Times New Roman"/>
          <w:sz w:val="24"/>
        </w:rPr>
        <w:t xml:space="preserve"> who place this ministry in a Freudian/Jungian psychotherapeutic model of Christian discipleship and sanctification. </w:t>
      </w:r>
      <w:r w:rsidRPr="0091427E">
        <w:rPr>
          <w:rFonts w:ascii="Times New Roman" w:eastAsia="Calibri" w:hAnsi="Times New Roman" w:cs="Times New Roman"/>
          <w:sz w:val="24"/>
          <w:vertAlign w:val="superscript"/>
        </w:rPr>
        <w:footnoteReference w:id="168"/>
      </w:r>
      <w:r w:rsidRPr="0091427E">
        <w:rPr>
          <w:rFonts w:ascii="Times New Roman" w:eastAsia="Calibri" w:hAnsi="Times New Roman" w:cs="Times New Roman"/>
          <w:sz w:val="24"/>
        </w:rPr>
        <w:t xml:space="preserve"> They have produced several books and manuals on inner healing which refer to the existence and activity of evil spirits in human lives.</w:t>
      </w:r>
      <w:r w:rsidRPr="0091427E">
        <w:rPr>
          <w:rFonts w:ascii="Times New Roman" w:eastAsia="Calibri" w:hAnsi="Times New Roman" w:cs="Times New Roman"/>
          <w:sz w:val="24"/>
          <w:vertAlign w:val="superscript"/>
        </w:rPr>
        <w:footnoteReference w:id="169"/>
      </w:r>
      <w:r w:rsidRPr="0091427E">
        <w:rPr>
          <w:rFonts w:ascii="Times New Roman" w:eastAsia="Calibri" w:hAnsi="Times New Roman" w:cs="Times New Roman"/>
          <w:sz w:val="24"/>
        </w:rPr>
        <w:t xml:space="preserve"> </w:t>
      </w:r>
    </w:p>
    <w:p w:rsidR="0091427E" w:rsidRPr="0091427E" w:rsidRDefault="0091427E" w:rsidP="0091427E">
      <w:pPr>
        <w:spacing w:after="0" w:line="480" w:lineRule="auto"/>
        <w:jc w:val="both"/>
        <w:rPr>
          <w:rFonts w:ascii="Times New Roman" w:eastAsia="Calibri" w:hAnsi="Times New Roman" w:cs="Times New Roman"/>
          <w:sz w:val="24"/>
        </w:rPr>
      </w:pPr>
    </w:p>
    <w:p w:rsidR="007135F5" w:rsidRDefault="00751727"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 xml:space="preserve">The Pope Leo XIII Institute </w:t>
      </w:r>
      <w:r>
        <w:rPr>
          <w:rFonts w:ascii="Times New Roman" w:eastAsia="Calibri" w:hAnsi="Times New Roman" w:cs="Times New Roman"/>
          <w:sz w:val="24"/>
        </w:rPr>
        <w:t>is an</w:t>
      </w:r>
      <w:r w:rsidR="0091427E" w:rsidRPr="0091427E">
        <w:rPr>
          <w:rFonts w:ascii="Times New Roman" w:eastAsia="Calibri" w:hAnsi="Times New Roman" w:cs="Times New Roman"/>
          <w:sz w:val="24"/>
        </w:rPr>
        <w:t xml:space="preserve"> organisation established in Chicago whose aim is the education and training of priests in the ministry of deliverance and exorcism. </w:t>
      </w:r>
      <w:r>
        <w:rPr>
          <w:rFonts w:ascii="Times New Roman" w:eastAsia="Calibri" w:hAnsi="Times New Roman" w:cs="Times New Roman"/>
          <w:sz w:val="24"/>
        </w:rPr>
        <w:t xml:space="preserve">It </w:t>
      </w:r>
      <w:r w:rsidR="0091427E" w:rsidRPr="0091427E">
        <w:rPr>
          <w:rFonts w:ascii="Times New Roman" w:eastAsia="Calibri" w:hAnsi="Times New Roman" w:cs="Times New Roman"/>
          <w:sz w:val="24"/>
        </w:rPr>
        <w:t xml:space="preserve">is privately funded but works closely with some Catholic bishops. It holds an annual conference to which speakers with long experience of this ministry are invited to </w:t>
      </w:r>
    </w:p>
    <w:p w:rsidR="0091427E" w:rsidRPr="0091427E" w:rsidRDefault="0091427E" w:rsidP="0091427E">
      <w:pPr>
        <w:spacing w:after="0" w:line="480" w:lineRule="auto"/>
        <w:jc w:val="both"/>
        <w:rPr>
          <w:rFonts w:ascii="Times New Roman" w:eastAsia="Calibri" w:hAnsi="Times New Roman" w:cs="Times New Roman"/>
          <w:sz w:val="24"/>
        </w:rPr>
      </w:pPr>
      <w:proofErr w:type="gramStart"/>
      <w:r w:rsidRPr="0091427E">
        <w:rPr>
          <w:rFonts w:ascii="Times New Roman" w:eastAsia="Calibri" w:hAnsi="Times New Roman" w:cs="Times New Roman"/>
          <w:sz w:val="24"/>
        </w:rPr>
        <w:t>teach</w:t>
      </w:r>
      <w:proofErr w:type="gramEnd"/>
      <w:r w:rsidRPr="0091427E">
        <w:rPr>
          <w:rFonts w:ascii="Times New Roman" w:eastAsia="Calibri" w:hAnsi="Times New Roman" w:cs="Times New Roman"/>
          <w:sz w:val="24"/>
        </w:rPr>
        <w:t xml:space="preserve">. </w:t>
      </w:r>
      <w:r w:rsidRPr="0091427E">
        <w:rPr>
          <w:rFonts w:ascii="Times New Roman" w:eastAsia="Calibri" w:hAnsi="Times New Roman" w:cs="Times New Roman"/>
          <w:sz w:val="24"/>
          <w:vertAlign w:val="superscript"/>
        </w:rPr>
        <w:footnoteReference w:id="170"/>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 xml:space="preserve">Russell </w:t>
      </w:r>
      <w:proofErr w:type="spellStart"/>
      <w:r w:rsidRPr="0091427E">
        <w:rPr>
          <w:rFonts w:ascii="Times New Roman" w:eastAsia="Calibri" w:hAnsi="Times New Roman" w:cs="Times New Roman"/>
          <w:sz w:val="24"/>
        </w:rPr>
        <w:t>Ooms</w:t>
      </w:r>
      <w:proofErr w:type="spellEnd"/>
      <w:r w:rsidRPr="0091427E">
        <w:rPr>
          <w:rFonts w:ascii="Times New Roman" w:eastAsia="Calibri" w:hAnsi="Times New Roman" w:cs="Times New Roman"/>
          <w:sz w:val="24"/>
        </w:rPr>
        <w:t xml:space="preserve"> and Leonard Mitchell have researched the attitudes towards demonic affliction and training courses provided by two Churches, the Reformed Church in </w:t>
      </w:r>
      <w:r w:rsidRPr="0091427E">
        <w:rPr>
          <w:rFonts w:ascii="Times New Roman" w:eastAsia="Calibri" w:hAnsi="Times New Roman" w:cs="Times New Roman"/>
          <w:sz w:val="24"/>
        </w:rPr>
        <w:lastRenderedPageBreak/>
        <w:t>America and the Canadian Theological Seminary respectively.</w:t>
      </w:r>
      <w:r w:rsidRPr="0091427E">
        <w:rPr>
          <w:rFonts w:ascii="Times New Roman" w:eastAsia="Calibri" w:hAnsi="Times New Roman" w:cs="Times New Roman"/>
          <w:sz w:val="24"/>
          <w:vertAlign w:val="superscript"/>
        </w:rPr>
        <w:footnoteReference w:id="171"/>
      </w:r>
      <w:r w:rsidRPr="0091427E">
        <w:rPr>
          <w:rFonts w:ascii="Times New Roman" w:eastAsia="Calibri" w:hAnsi="Times New Roman" w:cs="Times New Roman"/>
          <w:sz w:val="24"/>
        </w:rPr>
        <w:t xml:space="preserve"> Asbury Theological Seminary, Florida and Kentucky, is another institution that offers a course on demons, spiritual warfare and deliverance.</w:t>
      </w:r>
      <w:r w:rsidRPr="0091427E">
        <w:rPr>
          <w:rFonts w:ascii="Times New Roman" w:eastAsia="Calibri" w:hAnsi="Times New Roman" w:cs="Times New Roman"/>
          <w:sz w:val="24"/>
          <w:vertAlign w:val="superscript"/>
        </w:rPr>
        <w:footnoteReference w:id="172"/>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According to Cuneo more middle class Americans are using deliverance as part of their desire to achieve wholeness through therapies th</w:t>
      </w:r>
      <w:r w:rsidR="00C47828">
        <w:rPr>
          <w:rFonts w:ascii="Times New Roman" w:eastAsia="Calibri" w:hAnsi="Times New Roman" w:cs="Times New Roman"/>
          <w:sz w:val="24"/>
        </w:rPr>
        <w:t>a</w:t>
      </w:r>
      <w:r w:rsidR="00275FF4">
        <w:rPr>
          <w:rFonts w:ascii="Times New Roman" w:eastAsia="Calibri" w:hAnsi="Times New Roman" w:cs="Times New Roman"/>
          <w:sz w:val="24"/>
        </w:rPr>
        <w:t>n ever before (see above page 38</w:t>
      </w:r>
      <w:r w:rsidRPr="0091427E">
        <w:rPr>
          <w:rFonts w:ascii="Times New Roman" w:eastAsia="Calibri" w:hAnsi="Times New Roman" w:cs="Times New Roman"/>
          <w:sz w:val="24"/>
        </w:rPr>
        <w:t>). Evidence from the United States suggests that deliverance ministry there is almost a common occurrence, though still not fully acknowledged by the larger mainstream Churches.</w:t>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The Anglican Church in the United Kingdom administers deliverance today through a carefully monitored system. In the 1970’s, responding to widespread sensational media reports on cults and  the malpractice of exorcisms, a committee of Anglican bishops produced a report and recommendations for the practice of deliverance ministry in the Church (Exeter Report).</w:t>
      </w:r>
      <w:r w:rsidRPr="0091427E">
        <w:rPr>
          <w:rFonts w:ascii="Times New Roman" w:eastAsia="Calibri" w:hAnsi="Times New Roman" w:cs="Times New Roman"/>
          <w:sz w:val="24"/>
          <w:vertAlign w:val="superscript"/>
        </w:rPr>
        <w:footnoteReference w:id="173"/>
      </w:r>
      <w:r w:rsidRPr="0091427E">
        <w:rPr>
          <w:rFonts w:ascii="Times New Roman" w:eastAsia="Calibri" w:hAnsi="Times New Roman" w:cs="Times New Roman"/>
          <w:sz w:val="24"/>
        </w:rPr>
        <w:t xml:space="preserve">  Since this report the majority o</w:t>
      </w:r>
      <w:r w:rsidR="00C47828">
        <w:rPr>
          <w:rFonts w:ascii="Times New Roman" w:eastAsia="Calibri" w:hAnsi="Times New Roman" w:cs="Times New Roman"/>
          <w:sz w:val="24"/>
        </w:rPr>
        <w:t>f Church of England Dioceses has</w:t>
      </w:r>
      <w:r w:rsidRPr="0091427E">
        <w:rPr>
          <w:rFonts w:ascii="Times New Roman" w:eastAsia="Calibri" w:hAnsi="Times New Roman" w:cs="Times New Roman"/>
          <w:sz w:val="24"/>
        </w:rPr>
        <w:t xml:space="preserve"> appointed an exorcist and deliverance ministry teams. The Methodist Church in England has followed suit. </w:t>
      </w:r>
      <w:r w:rsidRPr="0091427E">
        <w:rPr>
          <w:rFonts w:ascii="Times New Roman" w:eastAsia="Calibri" w:hAnsi="Times New Roman" w:cs="Times New Roman"/>
          <w:sz w:val="24"/>
          <w:vertAlign w:val="superscript"/>
        </w:rPr>
        <w:footnoteReference w:id="174"/>
      </w:r>
      <w:r w:rsidRPr="0091427E">
        <w:rPr>
          <w:rFonts w:ascii="Times New Roman" w:eastAsia="Calibri" w:hAnsi="Times New Roman" w:cs="Times New Roman"/>
          <w:sz w:val="24"/>
        </w:rPr>
        <w:t xml:space="preserve">  A review of this ministry was conducted in 2000 (‘A Time to Heal’).</w:t>
      </w:r>
      <w:r w:rsidRPr="0091427E">
        <w:rPr>
          <w:rFonts w:ascii="Times New Roman" w:eastAsia="Calibri" w:hAnsi="Times New Roman" w:cs="Times New Roman"/>
          <w:sz w:val="24"/>
          <w:vertAlign w:val="superscript"/>
        </w:rPr>
        <w:footnoteReference w:id="175"/>
      </w:r>
      <w:r w:rsidRPr="0091427E">
        <w:rPr>
          <w:rFonts w:ascii="Times New Roman" w:eastAsia="Calibri" w:hAnsi="Times New Roman" w:cs="Times New Roman"/>
          <w:sz w:val="24"/>
        </w:rPr>
        <w:t xml:space="preserve">  Some members of the original committee for the Exeter Report have published books of their own on this field giving practical information for pastors about how to conduct this ministry.</w:t>
      </w:r>
      <w:r w:rsidRPr="0091427E">
        <w:rPr>
          <w:rFonts w:ascii="Times New Roman" w:eastAsia="Calibri" w:hAnsi="Times New Roman" w:cs="Times New Roman"/>
          <w:sz w:val="24"/>
          <w:vertAlign w:val="superscript"/>
        </w:rPr>
        <w:footnoteReference w:id="176"/>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Deliverance ministry is practiced widely in various Pacific/Asian countries by healers of many faith traditions including Christians, particularly in the Pentecostal Churches. These Pentecostal Churches are the fastest growing in Asia and the Pacific. Their missionary activity includes deliverance from a myriad of gods and demons in traditional popular Hinduism and Buddhism. They teach that the devil is the source of sin, sickness and poverty.</w:t>
      </w:r>
      <w:r w:rsidRPr="0091427E">
        <w:rPr>
          <w:rFonts w:ascii="Times New Roman" w:eastAsia="Calibri" w:hAnsi="Times New Roman" w:cs="Times New Roman"/>
          <w:sz w:val="24"/>
          <w:vertAlign w:val="superscript"/>
        </w:rPr>
        <w:footnoteReference w:id="177"/>
      </w:r>
      <w:r w:rsidRPr="0091427E">
        <w:rPr>
          <w:rFonts w:ascii="Times New Roman" w:eastAsia="Calibri" w:hAnsi="Times New Roman" w:cs="Times New Roman"/>
          <w:sz w:val="24"/>
        </w:rPr>
        <w:t xml:space="preserve">  Hwa Yong states that two thirds of all professing Christians in Asia are Pentecostal. While a small section has accepted the Western worldview on demons, the far larger proportion accepts the biblical worldview of spirits because it accords with their own indigenous pre-Christian cultural beliefs.</w:t>
      </w:r>
      <w:r w:rsidRPr="0091427E">
        <w:rPr>
          <w:rFonts w:ascii="Times New Roman" w:eastAsia="Calibri" w:hAnsi="Times New Roman" w:cs="Times New Roman"/>
          <w:sz w:val="24"/>
          <w:vertAlign w:val="superscript"/>
        </w:rPr>
        <w:footnoteReference w:id="178"/>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In Tonga it is estimated that there are 200 healers on the main island of 65,000 people. While not all Tongans today believe in spirits, a good many do and they continue to seek spiritual treatment for ills believed to be caused by (ancestor) spirits.</w:t>
      </w:r>
      <w:r w:rsidRPr="0091427E">
        <w:rPr>
          <w:rFonts w:ascii="Times New Roman" w:eastAsia="Calibri" w:hAnsi="Times New Roman" w:cs="Times New Roman"/>
          <w:sz w:val="24"/>
          <w:vertAlign w:val="superscript"/>
        </w:rPr>
        <w:footnoteReference w:id="179"/>
      </w:r>
      <w:r w:rsidRPr="0091427E">
        <w:rPr>
          <w:rFonts w:ascii="Times New Roman" w:eastAsia="Calibri" w:hAnsi="Times New Roman" w:cs="Times New Roman"/>
          <w:sz w:val="24"/>
        </w:rPr>
        <w:t xml:space="preserve"> </w:t>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 xml:space="preserve">In Fiji there are parts of the nation in which the traditional relationship with ancestors continues despite the allegiance of the locals to the Catholic Church. The cosmology of the people remains unchanged since before the arrival of Christian missionaries. The Christian God is the supreme power and ancestors function under God’s power in the role of angels and demons. Occurrences of possession are viewed as the way in which the </w:t>
      </w:r>
      <w:r w:rsidRPr="0091427E">
        <w:rPr>
          <w:rFonts w:ascii="Times New Roman" w:eastAsia="Calibri" w:hAnsi="Times New Roman" w:cs="Times New Roman"/>
          <w:sz w:val="24"/>
        </w:rPr>
        <w:lastRenderedPageBreak/>
        <w:t>ancestor spirits communicate a warning, teaching or punishment to the earthly community.</w:t>
      </w:r>
      <w:r w:rsidRPr="0091427E">
        <w:rPr>
          <w:rFonts w:ascii="Times New Roman" w:eastAsia="Calibri" w:hAnsi="Times New Roman" w:cs="Times New Roman"/>
          <w:sz w:val="24"/>
          <w:vertAlign w:val="superscript"/>
        </w:rPr>
        <w:footnoteReference w:id="180"/>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proofErr w:type="spellStart"/>
      <w:r w:rsidRPr="0091427E">
        <w:rPr>
          <w:rFonts w:ascii="Times New Roman" w:eastAsia="Calibri" w:hAnsi="Times New Roman" w:cs="Times New Roman"/>
          <w:sz w:val="24"/>
        </w:rPr>
        <w:t>Benigno</w:t>
      </w:r>
      <w:proofErr w:type="spellEnd"/>
      <w:r w:rsidRPr="0091427E">
        <w:rPr>
          <w:rFonts w:ascii="Times New Roman" w:eastAsia="Calibri" w:hAnsi="Times New Roman" w:cs="Times New Roman"/>
          <w:sz w:val="24"/>
        </w:rPr>
        <w:t xml:space="preserve"> Beltran has made a study of folk Christology in the Philippines. He describes the thaumaturgical thrust of folk Catholicism in these terms: “the people [desire] to experience the extraordinary effects of the supernatural in their lives, such a ‘faith healing’ … dream interpretation, spirit communication, good luck charms, </w:t>
      </w:r>
      <w:proofErr w:type="gramStart"/>
      <w:r w:rsidRPr="0091427E">
        <w:rPr>
          <w:rFonts w:ascii="Times New Roman" w:eastAsia="Calibri" w:hAnsi="Times New Roman" w:cs="Times New Roman"/>
          <w:sz w:val="24"/>
        </w:rPr>
        <w:t>exorcism</w:t>
      </w:r>
      <w:proofErr w:type="gramEnd"/>
      <w:r w:rsidRPr="0091427E">
        <w:rPr>
          <w:rFonts w:ascii="Times New Roman" w:eastAsia="Calibri" w:hAnsi="Times New Roman" w:cs="Times New Roman"/>
          <w:sz w:val="24"/>
        </w:rPr>
        <w:t xml:space="preserve">.” </w:t>
      </w:r>
      <w:r w:rsidRPr="0091427E">
        <w:rPr>
          <w:rFonts w:ascii="Times New Roman" w:eastAsia="Calibri" w:hAnsi="Times New Roman" w:cs="Times New Roman"/>
          <w:sz w:val="24"/>
          <w:vertAlign w:val="superscript"/>
        </w:rPr>
        <w:footnoteReference w:id="181"/>
      </w:r>
      <w:r w:rsidRPr="0091427E">
        <w:rPr>
          <w:rFonts w:ascii="Times New Roman" w:eastAsia="Calibri" w:hAnsi="Times New Roman" w:cs="Times New Roman"/>
          <w:sz w:val="24"/>
        </w:rPr>
        <w:t xml:space="preserve"> The Charismatic Churches in the Philippines (such as El </w:t>
      </w:r>
      <w:proofErr w:type="spellStart"/>
      <w:r w:rsidRPr="0091427E">
        <w:rPr>
          <w:rFonts w:ascii="Times New Roman" w:eastAsia="Calibri" w:hAnsi="Times New Roman" w:cs="Times New Roman"/>
          <w:sz w:val="24"/>
        </w:rPr>
        <w:t>Shaddai</w:t>
      </w:r>
      <w:proofErr w:type="spellEnd"/>
      <w:r w:rsidRPr="0091427E">
        <w:rPr>
          <w:rFonts w:ascii="Times New Roman" w:eastAsia="Calibri" w:hAnsi="Times New Roman" w:cs="Times New Roman"/>
          <w:sz w:val="24"/>
        </w:rPr>
        <w:t xml:space="preserve"> and Catholic Charismatic Renewal Movement) offer to these people deliverance from evil spirits and miracles of healing.</w:t>
      </w:r>
      <w:r w:rsidRPr="0091427E">
        <w:rPr>
          <w:rFonts w:ascii="Times New Roman" w:eastAsia="Calibri" w:hAnsi="Times New Roman" w:cs="Times New Roman"/>
          <w:sz w:val="24"/>
          <w:vertAlign w:val="superscript"/>
        </w:rPr>
        <w:footnoteReference w:id="182"/>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 xml:space="preserve">Robert Solomon has researched the practice </w:t>
      </w:r>
      <w:r w:rsidR="00C47828">
        <w:rPr>
          <w:rFonts w:ascii="Times New Roman" w:eastAsia="Calibri" w:hAnsi="Times New Roman" w:cs="Times New Roman"/>
          <w:sz w:val="24"/>
        </w:rPr>
        <w:t xml:space="preserve">of </w:t>
      </w:r>
      <w:r w:rsidRPr="0091427E">
        <w:rPr>
          <w:rFonts w:ascii="Times New Roman" w:eastAsia="Calibri" w:hAnsi="Times New Roman" w:cs="Times New Roman"/>
          <w:sz w:val="24"/>
        </w:rPr>
        <w:t>and beliefs about deliverance in Singapore, the world’s most religiously diverse nation.</w:t>
      </w:r>
      <w:r w:rsidRPr="0091427E">
        <w:rPr>
          <w:rFonts w:ascii="Times New Roman" w:eastAsia="Calibri" w:hAnsi="Times New Roman" w:cs="Times New Roman"/>
          <w:sz w:val="24"/>
          <w:vertAlign w:val="superscript"/>
        </w:rPr>
        <w:footnoteReference w:id="183"/>
      </w:r>
      <w:r w:rsidRPr="0091427E">
        <w:rPr>
          <w:rFonts w:ascii="Times New Roman" w:eastAsia="Calibri" w:hAnsi="Times New Roman" w:cs="Times New Roman"/>
          <w:sz w:val="24"/>
        </w:rPr>
        <w:t xml:space="preserve">  Despite the modernization of this city large numbers of Singaporeans still enter the 150 Chinese temples of the island each day to consult the resident medium. He found that it is a common practice to find altars to local spirits on building sites to appease their ‘anger’ at being disturbed, and that more than a third of psychiatric patients who seek faith healing attribute their problem to demon possession or magic charms.</w:t>
      </w:r>
      <w:r w:rsidRPr="0091427E">
        <w:rPr>
          <w:rFonts w:ascii="Times New Roman" w:eastAsia="Calibri" w:hAnsi="Times New Roman" w:cs="Times New Roman"/>
          <w:sz w:val="24"/>
          <w:vertAlign w:val="superscript"/>
        </w:rPr>
        <w:footnoteReference w:id="184"/>
      </w:r>
      <w:r w:rsidR="00C47828">
        <w:rPr>
          <w:rFonts w:ascii="Times New Roman" w:eastAsia="Calibri" w:hAnsi="Times New Roman" w:cs="Times New Roman"/>
          <w:sz w:val="24"/>
        </w:rPr>
        <w:t xml:space="preserve"> Solomon shows how</w:t>
      </w:r>
      <w:r w:rsidRPr="0091427E">
        <w:rPr>
          <w:rFonts w:ascii="Times New Roman" w:eastAsia="Calibri" w:hAnsi="Times New Roman" w:cs="Times New Roman"/>
          <w:sz w:val="24"/>
        </w:rPr>
        <w:t xml:space="preserve"> it is a common practice among Evangelical pastors to deliver people of evil spirits.</w:t>
      </w:r>
      <w:r w:rsidRPr="0091427E">
        <w:rPr>
          <w:rFonts w:ascii="Times New Roman" w:eastAsia="Calibri" w:hAnsi="Times New Roman" w:cs="Times New Roman"/>
          <w:sz w:val="24"/>
          <w:vertAlign w:val="superscript"/>
        </w:rPr>
        <w:footnoteReference w:id="185"/>
      </w:r>
    </w:p>
    <w:p w:rsidR="0091427E" w:rsidRPr="0091427E" w:rsidRDefault="0091427E"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While the people from these nations who believe in evil spirits may not immigrate to Australia and attend a Catholic Church service here, they are the product of a worldview and culture that permeate their country and this same worldview and culture inform all the other inhabitants of that country who do come to Australia and end up in a Catholic Church congregation. Marguerite Kraft reports on research done on Thai students who had converted to Christianity from Buddhism. Despite their new education and their profession of a new worldview, in fact, their concept of evil did not change significantly. “As many Christians as Buddhists indicated that spirits could be causes of such problems as road accidents and sickness. This shows that the spirits as just as much a part of the world for the Christian students as of the Buddhist students.”</w:t>
      </w:r>
      <w:r w:rsidRPr="0091427E">
        <w:rPr>
          <w:rFonts w:ascii="Times New Roman" w:eastAsia="Calibri" w:hAnsi="Times New Roman" w:cs="Times New Roman"/>
          <w:sz w:val="24"/>
          <w:vertAlign w:val="superscript"/>
        </w:rPr>
        <w:footnoteReference w:id="186"/>
      </w:r>
      <w:r w:rsidRPr="0091427E">
        <w:rPr>
          <w:rFonts w:ascii="Times New Roman" w:eastAsia="Calibri" w:hAnsi="Times New Roman" w:cs="Times New Roman"/>
          <w:sz w:val="24"/>
        </w:rPr>
        <w:t xml:space="preserve">  Catholics who arrive in Australia from countries dominated by a worldview that accepts the reality and activity of evil spirits do not leave their cultural inheritance at the border. </w:t>
      </w:r>
      <w:r w:rsidR="00E071B9">
        <w:rPr>
          <w:rFonts w:ascii="Times New Roman" w:eastAsia="Calibri" w:hAnsi="Times New Roman" w:cs="Times New Roman"/>
          <w:sz w:val="24"/>
        </w:rPr>
        <w:t>While I have been unable to find specific statistics on the increase in number of Catholic immigrants from Asia and the Pacific who attend mass in Australia now, some related statistics support anecdotal evidence of this.</w:t>
      </w:r>
      <w:r w:rsidR="005C1F44">
        <w:rPr>
          <w:rStyle w:val="FootnoteReference"/>
          <w:rFonts w:ascii="Times New Roman" w:eastAsia="Calibri" w:hAnsi="Times New Roman" w:cs="Times New Roman"/>
          <w:sz w:val="24"/>
        </w:rPr>
        <w:footnoteReference w:id="187"/>
      </w:r>
    </w:p>
    <w:p w:rsidR="00CB0D1B" w:rsidRDefault="00CB0D1B" w:rsidP="0091427E">
      <w:pPr>
        <w:spacing w:after="0" w:line="480" w:lineRule="auto"/>
        <w:ind w:firstLine="720"/>
        <w:jc w:val="both"/>
        <w:rPr>
          <w:rFonts w:ascii="Times New Roman" w:eastAsia="Calibri" w:hAnsi="Times New Roman" w:cs="Times New Roman"/>
          <w:b/>
          <w:sz w:val="24"/>
        </w:rPr>
      </w:pPr>
    </w:p>
    <w:p w:rsidR="005B5BC9" w:rsidRDefault="005B5BC9" w:rsidP="0091427E">
      <w:pPr>
        <w:spacing w:after="0" w:line="480" w:lineRule="auto"/>
        <w:ind w:firstLine="720"/>
        <w:jc w:val="both"/>
        <w:rPr>
          <w:rFonts w:ascii="Times New Roman" w:eastAsia="Calibri" w:hAnsi="Times New Roman" w:cs="Times New Roman"/>
          <w:b/>
          <w:sz w:val="24"/>
        </w:rPr>
      </w:pPr>
    </w:p>
    <w:p w:rsidR="0091427E" w:rsidRPr="0091427E" w:rsidRDefault="00B901EB" w:rsidP="0091427E">
      <w:pPr>
        <w:spacing w:after="0" w:line="480" w:lineRule="auto"/>
        <w:ind w:firstLine="720"/>
        <w:jc w:val="both"/>
        <w:rPr>
          <w:rFonts w:ascii="Times New Roman" w:eastAsia="Calibri" w:hAnsi="Times New Roman" w:cs="Times New Roman"/>
          <w:b/>
          <w:sz w:val="24"/>
        </w:rPr>
      </w:pPr>
      <w:r>
        <w:rPr>
          <w:rFonts w:ascii="Times New Roman" w:eastAsia="Calibri" w:hAnsi="Times New Roman" w:cs="Times New Roman"/>
          <w:b/>
          <w:sz w:val="24"/>
        </w:rPr>
        <w:lastRenderedPageBreak/>
        <w:t>b) Deliverance m</w:t>
      </w:r>
      <w:r w:rsidR="0091427E" w:rsidRPr="0091427E">
        <w:rPr>
          <w:rFonts w:ascii="Times New Roman" w:eastAsia="Calibri" w:hAnsi="Times New Roman" w:cs="Times New Roman"/>
          <w:b/>
          <w:sz w:val="24"/>
        </w:rPr>
        <w:t>inistry in Australia</w:t>
      </w:r>
    </w:p>
    <w:p w:rsidR="0091427E" w:rsidRPr="0091427E" w:rsidRDefault="0091427E" w:rsidP="0091427E">
      <w:pPr>
        <w:spacing w:after="0" w:line="480" w:lineRule="auto"/>
        <w:jc w:val="both"/>
        <w:rPr>
          <w:rFonts w:ascii="Times New Roman" w:eastAsia="Calibri" w:hAnsi="Times New Roman" w:cs="Times New Roman"/>
          <w:sz w:val="24"/>
        </w:rPr>
      </w:pPr>
    </w:p>
    <w:p w:rsidR="0091427E" w:rsidRDefault="0091427E" w:rsidP="0091427E">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I have been able to access little academic documentation on the ministry of deliverance in Australian Christian Churches.</w:t>
      </w:r>
      <w:r w:rsidRPr="0091427E">
        <w:rPr>
          <w:rFonts w:ascii="Times New Roman" w:eastAsia="Calibri" w:hAnsi="Times New Roman" w:cs="Times New Roman"/>
          <w:sz w:val="24"/>
          <w:vertAlign w:val="superscript"/>
        </w:rPr>
        <w:footnoteReference w:id="188"/>
      </w:r>
      <w:r w:rsidRPr="0091427E">
        <w:rPr>
          <w:rFonts w:ascii="Times New Roman" w:eastAsia="Calibri" w:hAnsi="Times New Roman" w:cs="Times New Roman"/>
          <w:sz w:val="24"/>
        </w:rPr>
        <w:t xml:space="preserve">  My sources have been limited mainly to press reports and websites. When the topic of exorcism is under investigation by the newspapers it is generally to the Catholic Church authorities that journalists turn. There was a story on exorcism by </w:t>
      </w:r>
      <w:r w:rsidRPr="0091427E">
        <w:rPr>
          <w:rFonts w:ascii="Times New Roman" w:eastAsia="Calibri" w:hAnsi="Times New Roman" w:cs="Times New Roman"/>
          <w:i/>
          <w:sz w:val="24"/>
        </w:rPr>
        <w:t>The Australian</w:t>
      </w:r>
      <w:r w:rsidRPr="0091427E">
        <w:rPr>
          <w:rFonts w:ascii="Times New Roman" w:eastAsia="Calibri" w:hAnsi="Times New Roman" w:cs="Times New Roman"/>
          <w:sz w:val="24"/>
        </w:rPr>
        <w:t xml:space="preserve"> in 2010, and more recently again by </w:t>
      </w:r>
      <w:r w:rsidRPr="0091427E">
        <w:rPr>
          <w:rFonts w:ascii="Times New Roman" w:eastAsia="Calibri" w:hAnsi="Times New Roman" w:cs="Times New Roman"/>
          <w:i/>
          <w:sz w:val="24"/>
        </w:rPr>
        <w:t xml:space="preserve">The Australian </w:t>
      </w:r>
      <w:r w:rsidRPr="0091427E">
        <w:rPr>
          <w:rFonts w:ascii="Times New Roman" w:eastAsia="Calibri" w:hAnsi="Times New Roman" w:cs="Times New Roman"/>
          <w:sz w:val="24"/>
        </w:rPr>
        <w:t>this year (2015).</w:t>
      </w:r>
      <w:r w:rsidRPr="0091427E">
        <w:rPr>
          <w:rFonts w:ascii="Times New Roman" w:eastAsia="Calibri" w:hAnsi="Times New Roman" w:cs="Times New Roman"/>
          <w:sz w:val="24"/>
          <w:vertAlign w:val="superscript"/>
        </w:rPr>
        <w:footnoteReference w:id="189"/>
      </w:r>
      <w:r w:rsidRPr="0091427E">
        <w:rPr>
          <w:rFonts w:ascii="Times New Roman" w:eastAsia="Calibri" w:hAnsi="Times New Roman" w:cs="Times New Roman"/>
          <w:sz w:val="24"/>
        </w:rPr>
        <w:t xml:space="preserve">  </w:t>
      </w:r>
    </w:p>
    <w:p w:rsidR="00C47828" w:rsidRPr="0091427E" w:rsidRDefault="00C47828" w:rsidP="0091427E">
      <w:pPr>
        <w:spacing w:after="0" w:line="480" w:lineRule="auto"/>
        <w:jc w:val="both"/>
        <w:rPr>
          <w:rFonts w:ascii="Times New Roman" w:eastAsia="Calibri" w:hAnsi="Times New Roman" w:cs="Times New Roman"/>
          <w:sz w:val="24"/>
        </w:rPr>
      </w:pPr>
    </w:p>
    <w:p w:rsidR="0091427E" w:rsidRPr="0091427E" w:rsidRDefault="0091427E" w:rsidP="0091427E">
      <w:pPr>
        <w:spacing w:after="0" w:line="480" w:lineRule="auto"/>
        <w:jc w:val="both"/>
        <w:rPr>
          <w:rFonts w:ascii="Times New Roman" w:eastAsia="Times New Roman" w:hAnsi="Times New Roman" w:cs="Times New Roman"/>
          <w:sz w:val="24"/>
          <w:szCs w:val="24"/>
        </w:rPr>
      </w:pPr>
      <w:r w:rsidRPr="0091427E">
        <w:rPr>
          <w:rFonts w:ascii="Times New Roman" w:eastAsia="Calibri" w:hAnsi="Times New Roman" w:cs="Times New Roman"/>
          <w:sz w:val="24"/>
        </w:rPr>
        <w:lastRenderedPageBreak/>
        <w:t xml:space="preserve">Peter Munro conducted an interview with Gerald James, an evangelical pastor of </w:t>
      </w:r>
      <w:r w:rsidRPr="0091427E">
        <w:rPr>
          <w:rFonts w:ascii="Times New Roman" w:eastAsia="Times New Roman" w:hAnsi="Times New Roman" w:cs="Times New Roman"/>
          <w:sz w:val="24"/>
          <w:szCs w:val="24"/>
        </w:rPr>
        <w:t>Hope Ministries whose mission is to set followers [of Jesus] free "from the evil powers and torment of the Devil or demons"</w:t>
      </w:r>
      <w:r w:rsidR="00C47828">
        <w:rPr>
          <w:rFonts w:ascii="Times New Roman" w:eastAsia="Calibri" w:hAnsi="Times New Roman" w:cs="Times New Roman"/>
          <w:sz w:val="24"/>
        </w:rPr>
        <w:t>.</w:t>
      </w:r>
      <w:r w:rsidRPr="0091427E">
        <w:rPr>
          <w:rFonts w:ascii="Times New Roman" w:eastAsia="Calibri" w:hAnsi="Times New Roman" w:cs="Times New Roman"/>
          <w:sz w:val="24"/>
          <w:vertAlign w:val="superscript"/>
        </w:rPr>
        <w:footnoteReference w:id="190"/>
      </w:r>
      <w:r w:rsidRPr="0091427E">
        <w:rPr>
          <w:rFonts w:ascii="Times New Roman" w:eastAsia="Calibri" w:hAnsi="Times New Roman" w:cs="Times New Roman"/>
          <w:sz w:val="24"/>
        </w:rPr>
        <w:t xml:space="preserve">  He conducts up to as many as six exorcisms in a fortnight. The method witnessed by Munro was aggressive and noisy. Another pastor who offers deliverance ministry is Peter Hobson, a retired Anglican minster. The Full Salvation Fellowship meets weekly in Sydney to conduct deliverances. Hobson identifies a great many ailments and character flaws, and homosexuality and mental illness, as having demonic roots. </w:t>
      </w:r>
      <w:r w:rsidRPr="0091427E">
        <w:rPr>
          <w:rFonts w:ascii="Times New Roman" w:eastAsia="Times New Roman" w:hAnsi="Times New Roman" w:cs="Times New Roman"/>
          <w:sz w:val="24"/>
          <w:szCs w:val="24"/>
        </w:rPr>
        <w:t xml:space="preserve">Pastor Daniel Nalliah leads Catch the Fire Ministries situated in Melbourne's outer south-east whose deliverance practice can be dramatic. </w:t>
      </w:r>
    </w:p>
    <w:p w:rsidR="0091427E" w:rsidRPr="0091427E" w:rsidRDefault="0091427E" w:rsidP="0091427E">
      <w:pPr>
        <w:spacing w:after="0" w:line="480" w:lineRule="auto"/>
        <w:jc w:val="both"/>
        <w:rPr>
          <w:rFonts w:ascii="Times New Roman" w:eastAsia="Times New Roman" w:hAnsi="Times New Roman" w:cs="Times New Roman"/>
          <w:sz w:val="24"/>
          <w:szCs w:val="24"/>
        </w:rPr>
      </w:pPr>
    </w:p>
    <w:p w:rsidR="0091427E" w:rsidRPr="0091427E" w:rsidRDefault="0091427E" w:rsidP="0091427E">
      <w:pPr>
        <w:spacing w:after="0" w:line="480" w:lineRule="auto"/>
        <w:jc w:val="both"/>
        <w:rPr>
          <w:rFonts w:ascii="Times New Roman" w:eastAsia="Times New Roman" w:hAnsi="Times New Roman" w:cs="Times New Roman"/>
          <w:sz w:val="24"/>
          <w:szCs w:val="24"/>
        </w:rPr>
      </w:pPr>
      <w:r w:rsidRPr="0091427E">
        <w:rPr>
          <w:rFonts w:ascii="Times New Roman" w:eastAsia="Times New Roman" w:hAnsi="Times New Roman" w:cs="Times New Roman"/>
          <w:sz w:val="24"/>
          <w:szCs w:val="24"/>
        </w:rPr>
        <w:t>Colin Warren is a Uniting Church minister in Brisbane whose work in deliverance ministry is conducted through the Charismatic Renewal Movement. He has written of his experiences in the Renewal Journal.</w:t>
      </w:r>
      <w:r w:rsidRPr="0091427E">
        <w:rPr>
          <w:rFonts w:ascii="Times New Roman" w:eastAsia="Calibri" w:hAnsi="Times New Roman" w:cs="Times New Roman"/>
          <w:sz w:val="24"/>
          <w:vertAlign w:val="superscript"/>
        </w:rPr>
        <w:footnoteReference w:id="191"/>
      </w:r>
    </w:p>
    <w:p w:rsidR="0091427E" w:rsidRPr="0091427E" w:rsidRDefault="0091427E" w:rsidP="0091427E">
      <w:pPr>
        <w:spacing w:after="0" w:line="480" w:lineRule="auto"/>
        <w:jc w:val="both"/>
        <w:rPr>
          <w:rFonts w:ascii="Times New Roman" w:eastAsia="Times New Roman" w:hAnsi="Times New Roman" w:cs="Times New Roman"/>
          <w:sz w:val="24"/>
          <w:szCs w:val="24"/>
        </w:rPr>
      </w:pPr>
    </w:p>
    <w:p w:rsidR="0091427E" w:rsidRPr="0091427E" w:rsidRDefault="0091427E" w:rsidP="0091427E">
      <w:pPr>
        <w:spacing w:after="0" w:line="480" w:lineRule="auto"/>
        <w:jc w:val="both"/>
        <w:rPr>
          <w:rFonts w:ascii="Times New Roman" w:eastAsia="Times New Roman" w:hAnsi="Times New Roman" w:cs="Times New Roman"/>
          <w:sz w:val="24"/>
          <w:szCs w:val="24"/>
        </w:rPr>
      </w:pPr>
      <w:proofErr w:type="spellStart"/>
      <w:r w:rsidRPr="0091427E">
        <w:rPr>
          <w:rFonts w:ascii="Times New Roman" w:eastAsia="Times New Roman" w:hAnsi="Times New Roman" w:cs="Times New Roman"/>
          <w:sz w:val="24"/>
          <w:szCs w:val="24"/>
        </w:rPr>
        <w:t>Ellel</w:t>
      </w:r>
      <w:proofErr w:type="spellEnd"/>
      <w:r w:rsidRPr="0091427E">
        <w:rPr>
          <w:rFonts w:ascii="Times New Roman" w:eastAsia="Times New Roman" w:hAnsi="Times New Roman" w:cs="Times New Roman"/>
          <w:sz w:val="24"/>
          <w:szCs w:val="24"/>
        </w:rPr>
        <w:t xml:space="preserve"> Ministry offers healing, discipleship and deliverance. The resources they offer include material by Peter </w:t>
      </w:r>
      <w:proofErr w:type="spellStart"/>
      <w:r w:rsidRPr="0091427E">
        <w:rPr>
          <w:rFonts w:ascii="Times New Roman" w:eastAsia="Times New Roman" w:hAnsi="Times New Roman" w:cs="Times New Roman"/>
          <w:sz w:val="24"/>
          <w:szCs w:val="24"/>
        </w:rPr>
        <w:t>Horrobin</w:t>
      </w:r>
      <w:proofErr w:type="spellEnd"/>
      <w:r w:rsidRPr="0091427E">
        <w:rPr>
          <w:rFonts w:ascii="Times New Roman" w:eastAsia="Times New Roman" w:hAnsi="Times New Roman" w:cs="Times New Roman"/>
          <w:sz w:val="24"/>
          <w:szCs w:val="24"/>
        </w:rPr>
        <w:t xml:space="preserve"> and Bill </w:t>
      </w:r>
      <w:proofErr w:type="spellStart"/>
      <w:r w:rsidRPr="0091427E">
        <w:rPr>
          <w:rFonts w:ascii="Times New Roman" w:eastAsia="Times New Roman" w:hAnsi="Times New Roman" w:cs="Times New Roman"/>
          <w:sz w:val="24"/>
          <w:szCs w:val="24"/>
        </w:rPr>
        <w:t>Subritzky</w:t>
      </w:r>
      <w:proofErr w:type="spellEnd"/>
      <w:r w:rsidRPr="0091427E">
        <w:rPr>
          <w:rFonts w:ascii="Times New Roman" w:eastAsia="Times New Roman" w:hAnsi="Times New Roman" w:cs="Times New Roman"/>
          <w:sz w:val="24"/>
          <w:szCs w:val="24"/>
        </w:rPr>
        <w:t xml:space="preserve">, two evangelists well known for their own teachings on demons and deliverance. </w:t>
      </w:r>
      <w:r w:rsidRPr="0091427E">
        <w:rPr>
          <w:rFonts w:ascii="Times New Roman" w:eastAsia="Calibri" w:hAnsi="Times New Roman" w:cs="Times New Roman"/>
          <w:sz w:val="24"/>
          <w:vertAlign w:val="superscript"/>
        </w:rPr>
        <w:footnoteReference w:id="192"/>
      </w:r>
    </w:p>
    <w:p w:rsidR="0091427E" w:rsidRPr="0091427E" w:rsidRDefault="0091427E" w:rsidP="0091427E">
      <w:pPr>
        <w:spacing w:after="0" w:line="480" w:lineRule="auto"/>
        <w:jc w:val="both"/>
        <w:rPr>
          <w:rFonts w:ascii="Times New Roman" w:eastAsia="Times New Roman" w:hAnsi="Times New Roman" w:cs="Times New Roman"/>
          <w:sz w:val="24"/>
          <w:szCs w:val="24"/>
        </w:rPr>
      </w:pPr>
    </w:p>
    <w:p w:rsidR="0091427E" w:rsidRPr="0091427E" w:rsidRDefault="0091427E" w:rsidP="0091427E">
      <w:pPr>
        <w:spacing w:after="0" w:line="480" w:lineRule="auto"/>
        <w:jc w:val="both"/>
        <w:rPr>
          <w:rFonts w:ascii="Times New Roman" w:eastAsia="Times New Roman" w:hAnsi="Times New Roman" w:cs="Times New Roman"/>
          <w:sz w:val="24"/>
          <w:szCs w:val="24"/>
        </w:rPr>
      </w:pPr>
      <w:r w:rsidRPr="0091427E">
        <w:rPr>
          <w:rFonts w:ascii="Times New Roman" w:eastAsia="Times New Roman" w:hAnsi="Times New Roman" w:cs="Times New Roman"/>
          <w:sz w:val="24"/>
          <w:szCs w:val="24"/>
        </w:rPr>
        <w:t xml:space="preserve">Elijah House Ministries is another independent, inter-denominational Christian group that offers healing through prayer. While </w:t>
      </w:r>
      <w:r w:rsidR="00C47828">
        <w:rPr>
          <w:rFonts w:ascii="Times New Roman" w:eastAsia="Times New Roman" w:hAnsi="Times New Roman" w:cs="Times New Roman"/>
          <w:sz w:val="24"/>
          <w:szCs w:val="24"/>
        </w:rPr>
        <w:t>its members</w:t>
      </w:r>
      <w:r w:rsidRPr="0091427E">
        <w:rPr>
          <w:rFonts w:ascii="Times New Roman" w:eastAsia="Times New Roman" w:hAnsi="Times New Roman" w:cs="Times New Roman"/>
          <w:sz w:val="24"/>
          <w:szCs w:val="24"/>
        </w:rPr>
        <w:t xml:space="preserve"> do not advertise deliverance or exorcism as part of their ministry their pastoral theology includes a belief in Satan and the influence of evil spirits over sinful humans.</w:t>
      </w:r>
      <w:r w:rsidRPr="0091427E">
        <w:rPr>
          <w:rFonts w:ascii="Times New Roman" w:eastAsia="Calibri" w:hAnsi="Times New Roman" w:cs="Times New Roman"/>
          <w:sz w:val="24"/>
          <w:vertAlign w:val="superscript"/>
        </w:rPr>
        <w:footnoteReference w:id="193"/>
      </w:r>
    </w:p>
    <w:p w:rsidR="0091427E" w:rsidRPr="0091427E" w:rsidRDefault="0091427E" w:rsidP="0091427E">
      <w:pPr>
        <w:spacing w:after="0" w:line="480" w:lineRule="auto"/>
        <w:jc w:val="both"/>
        <w:rPr>
          <w:rFonts w:ascii="Times New Roman" w:eastAsia="Times New Roman" w:hAnsi="Times New Roman" w:cs="Times New Roman"/>
          <w:sz w:val="24"/>
          <w:szCs w:val="24"/>
        </w:rPr>
      </w:pPr>
    </w:p>
    <w:p w:rsidR="0091427E" w:rsidRPr="0091427E" w:rsidRDefault="0091427E" w:rsidP="0091427E">
      <w:pPr>
        <w:spacing w:after="0" w:line="480" w:lineRule="auto"/>
        <w:jc w:val="both"/>
        <w:rPr>
          <w:rFonts w:ascii="Times New Roman" w:eastAsia="Times New Roman" w:hAnsi="Times New Roman" w:cs="Times New Roman"/>
          <w:sz w:val="24"/>
          <w:szCs w:val="24"/>
        </w:rPr>
      </w:pPr>
      <w:r w:rsidRPr="0091427E">
        <w:rPr>
          <w:rFonts w:ascii="Times New Roman" w:eastAsia="Times New Roman" w:hAnsi="Times New Roman" w:cs="Times New Roman"/>
          <w:sz w:val="24"/>
          <w:szCs w:val="24"/>
        </w:rPr>
        <w:t>Of the mainstream Christian Churches in Australia only one has produced an official document on deliverance. The Synod of the Uniting Church of Victoria Consultative Committee on Healing requested a discussion paper on this topic which was provided by Rev. Dr Barry Brown. He reported that “the ministry of deliverance/exorcism does takes place within the life of the Uniting Church in Victoria. It is practiced by some clergy and lay people” but without any official oversight.</w:t>
      </w:r>
      <w:r w:rsidRPr="0091427E">
        <w:rPr>
          <w:rFonts w:ascii="Times New Roman" w:eastAsia="Calibri" w:hAnsi="Times New Roman" w:cs="Times New Roman"/>
          <w:sz w:val="24"/>
          <w:vertAlign w:val="superscript"/>
        </w:rPr>
        <w:footnoteReference w:id="194"/>
      </w:r>
      <w:r w:rsidRPr="0091427E">
        <w:rPr>
          <w:rFonts w:ascii="Times New Roman" w:eastAsia="Times New Roman" w:hAnsi="Times New Roman" w:cs="Times New Roman"/>
          <w:sz w:val="24"/>
          <w:szCs w:val="24"/>
        </w:rPr>
        <w:t xml:space="preserve">  Brown informs the committee that there are a diversity of opinions and belief systems within the Uniting Church on demons, possession and deliverance.</w:t>
      </w:r>
    </w:p>
    <w:p w:rsidR="0091427E" w:rsidRPr="0091427E" w:rsidRDefault="0091427E" w:rsidP="0091427E">
      <w:pPr>
        <w:spacing w:after="0" w:line="480" w:lineRule="auto"/>
        <w:jc w:val="both"/>
        <w:rPr>
          <w:rFonts w:ascii="Times New Roman" w:eastAsia="Times New Roman" w:hAnsi="Times New Roman" w:cs="Times New Roman"/>
          <w:sz w:val="24"/>
          <w:szCs w:val="24"/>
        </w:rPr>
      </w:pPr>
    </w:p>
    <w:p w:rsidR="0091427E" w:rsidRPr="00C47828" w:rsidRDefault="00C47828" w:rsidP="0091427E">
      <w:pPr>
        <w:spacing w:after="0" w:line="480" w:lineRule="auto"/>
        <w:jc w:val="both"/>
        <w:rPr>
          <w:rFonts w:ascii="Times New Roman" w:eastAsia="Calibri" w:hAnsi="Times New Roman" w:cs="Times New Roman"/>
          <w:sz w:val="24"/>
        </w:rPr>
      </w:pPr>
      <w:r>
        <w:rPr>
          <w:rFonts w:ascii="Times New Roman" w:eastAsia="Calibri" w:hAnsi="Times New Roman" w:cs="Times New Roman"/>
          <w:sz w:val="24"/>
        </w:rPr>
        <w:t>In the</w:t>
      </w:r>
      <w:r w:rsidRPr="0091427E">
        <w:rPr>
          <w:rFonts w:ascii="Times New Roman" w:eastAsia="Calibri" w:hAnsi="Times New Roman" w:cs="Times New Roman"/>
          <w:sz w:val="24"/>
        </w:rPr>
        <w:t xml:space="preserve"> interviews with a bishop or official exorcist the Catholic form of exorcism is described as is the care taken to diagnose correctly the person seeking deliverance. It is noted that there are very few official exorcists in the Catholic Church in Australia and some of these </w:t>
      </w:r>
      <w:r>
        <w:rPr>
          <w:rFonts w:ascii="Times New Roman" w:eastAsia="Calibri" w:hAnsi="Times New Roman" w:cs="Times New Roman"/>
          <w:sz w:val="24"/>
        </w:rPr>
        <w:t xml:space="preserve">do not make their names public. </w:t>
      </w:r>
      <w:r w:rsidR="0091427E" w:rsidRPr="0091427E">
        <w:rPr>
          <w:rFonts w:ascii="Times New Roman" w:eastAsia="Times New Roman" w:hAnsi="Times New Roman" w:cs="Times New Roman"/>
          <w:sz w:val="24"/>
          <w:szCs w:val="24"/>
        </w:rPr>
        <w:t>There are two Catholic bishops in Australia who are prepared to talk publically about demonic affliction, possession and exorcism.  Melbourne Bishop Peter Elliott says he does "consultancy work" in the field of exorcisms: assessing people complaining of spiritual affliction and, on occasion, referring them to an exorcist for "specialist" help.</w:t>
      </w:r>
      <w:r w:rsidR="0091427E" w:rsidRPr="0091427E">
        <w:rPr>
          <w:rFonts w:ascii="Times New Roman" w:eastAsia="Calibri" w:hAnsi="Times New Roman" w:cs="Times New Roman"/>
          <w:sz w:val="24"/>
          <w:vertAlign w:val="superscript"/>
        </w:rPr>
        <w:footnoteReference w:id="195"/>
      </w:r>
      <w:r w:rsidR="0091427E" w:rsidRPr="0091427E">
        <w:rPr>
          <w:rFonts w:ascii="Times New Roman" w:eastAsia="Times New Roman" w:hAnsi="Times New Roman" w:cs="Times New Roman"/>
          <w:sz w:val="24"/>
          <w:szCs w:val="24"/>
        </w:rPr>
        <w:t xml:space="preserve"> </w:t>
      </w:r>
    </w:p>
    <w:p w:rsidR="0091427E" w:rsidRPr="0091427E" w:rsidRDefault="0091427E" w:rsidP="0091427E">
      <w:pPr>
        <w:spacing w:after="0" w:line="480" w:lineRule="auto"/>
        <w:jc w:val="both"/>
        <w:rPr>
          <w:rFonts w:ascii="Times New Roman" w:eastAsia="Times New Roman" w:hAnsi="Times New Roman" w:cs="Times New Roman"/>
          <w:sz w:val="24"/>
          <w:szCs w:val="24"/>
        </w:rPr>
      </w:pPr>
    </w:p>
    <w:p w:rsidR="0091427E" w:rsidRPr="0091427E" w:rsidRDefault="0091427E" w:rsidP="0091427E">
      <w:pPr>
        <w:spacing w:after="0" w:line="480" w:lineRule="auto"/>
        <w:jc w:val="both"/>
        <w:rPr>
          <w:rFonts w:ascii="Times New Roman" w:eastAsia="Times New Roman" w:hAnsi="Times New Roman" w:cs="Times New Roman"/>
          <w:sz w:val="24"/>
          <w:szCs w:val="24"/>
        </w:rPr>
      </w:pPr>
      <w:r w:rsidRPr="0091427E">
        <w:rPr>
          <w:rFonts w:ascii="Times New Roman" w:eastAsia="Times New Roman" w:hAnsi="Times New Roman" w:cs="Times New Roman"/>
          <w:sz w:val="24"/>
          <w:szCs w:val="24"/>
        </w:rPr>
        <w:t xml:space="preserve">Archbishop of </w:t>
      </w:r>
      <w:r w:rsidR="00275FF4">
        <w:rPr>
          <w:rFonts w:ascii="Times New Roman" w:eastAsia="Times New Roman" w:hAnsi="Times New Roman" w:cs="Times New Roman"/>
          <w:sz w:val="24"/>
          <w:szCs w:val="24"/>
        </w:rPr>
        <w:t>Hobart</w:t>
      </w:r>
      <w:r w:rsidRPr="0091427E">
        <w:rPr>
          <w:rFonts w:ascii="Times New Roman" w:eastAsia="Times New Roman" w:hAnsi="Times New Roman" w:cs="Times New Roman"/>
          <w:sz w:val="24"/>
          <w:szCs w:val="24"/>
        </w:rPr>
        <w:t xml:space="preserve">, Julian </w:t>
      </w:r>
      <w:proofErr w:type="spellStart"/>
      <w:r w:rsidRPr="0091427E">
        <w:rPr>
          <w:rFonts w:ascii="Times New Roman" w:eastAsia="Times New Roman" w:hAnsi="Times New Roman" w:cs="Times New Roman"/>
          <w:sz w:val="24"/>
          <w:szCs w:val="24"/>
        </w:rPr>
        <w:t>Porteous</w:t>
      </w:r>
      <w:proofErr w:type="spellEnd"/>
      <w:r w:rsidRPr="0091427E">
        <w:rPr>
          <w:rFonts w:ascii="Times New Roman" w:eastAsia="Times New Roman" w:hAnsi="Times New Roman" w:cs="Times New Roman"/>
          <w:sz w:val="24"/>
          <w:szCs w:val="24"/>
        </w:rPr>
        <w:t>, has conducted exorcisms and written a manual for priests and a prayer book for the laity justifying the practice of deliverance prayer.</w:t>
      </w:r>
      <w:r w:rsidRPr="0091427E">
        <w:rPr>
          <w:rFonts w:ascii="Times New Roman" w:eastAsia="Calibri" w:hAnsi="Times New Roman" w:cs="Times New Roman"/>
          <w:sz w:val="24"/>
          <w:vertAlign w:val="superscript"/>
        </w:rPr>
        <w:footnoteReference w:id="196"/>
      </w:r>
      <w:r w:rsidRPr="0091427E">
        <w:rPr>
          <w:rFonts w:ascii="Times New Roman" w:eastAsia="Times New Roman" w:hAnsi="Times New Roman" w:cs="Times New Roman"/>
          <w:sz w:val="24"/>
          <w:szCs w:val="24"/>
        </w:rPr>
        <w:t xml:space="preserve">  </w:t>
      </w:r>
      <w:r w:rsidRPr="0091427E">
        <w:rPr>
          <w:rFonts w:ascii="Times New Roman" w:eastAsia="Times New Roman" w:hAnsi="Times New Roman" w:cs="Times New Roman"/>
          <w:sz w:val="24"/>
          <w:szCs w:val="24"/>
        </w:rPr>
        <w:lastRenderedPageBreak/>
        <w:t>In an interview in 2010 he expressed his desire that more priests be trained in exorcism so as to normalize the practice.</w:t>
      </w:r>
      <w:r w:rsidRPr="0091427E">
        <w:rPr>
          <w:rFonts w:ascii="Times New Roman" w:eastAsia="Calibri" w:hAnsi="Times New Roman" w:cs="Times New Roman"/>
          <w:sz w:val="24"/>
          <w:vertAlign w:val="superscript"/>
        </w:rPr>
        <w:footnoteReference w:id="197"/>
      </w:r>
      <w:r w:rsidRPr="0091427E">
        <w:rPr>
          <w:rFonts w:ascii="Times New Roman" w:eastAsia="Times New Roman" w:hAnsi="Times New Roman" w:cs="Times New Roman"/>
          <w:sz w:val="24"/>
          <w:szCs w:val="24"/>
        </w:rPr>
        <w:t xml:space="preserve">  </w:t>
      </w:r>
    </w:p>
    <w:p w:rsidR="0091427E" w:rsidRPr="0091427E" w:rsidRDefault="0091427E" w:rsidP="0091427E">
      <w:pPr>
        <w:spacing w:after="0" w:line="480" w:lineRule="auto"/>
        <w:jc w:val="both"/>
        <w:rPr>
          <w:rFonts w:ascii="Times New Roman" w:eastAsia="Times New Roman" w:hAnsi="Times New Roman" w:cs="Times New Roman"/>
          <w:sz w:val="24"/>
          <w:szCs w:val="24"/>
        </w:rPr>
      </w:pPr>
    </w:p>
    <w:p w:rsidR="0091427E" w:rsidRPr="0091427E" w:rsidRDefault="0091427E" w:rsidP="0091427E">
      <w:pPr>
        <w:spacing w:after="0" w:line="480" w:lineRule="auto"/>
        <w:jc w:val="both"/>
        <w:rPr>
          <w:rFonts w:ascii="Times New Roman" w:eastAsia="Times New Roman" w:hAnsi="Times New Roman" w:cs="Times New Roman"/>
          <w:sz w:val="24"/>
          <w:szCs w:val="24"/>
        </w:rPr>
      </w:pPr>
      <w:r w:rsidRPr="0091427E">
        <w:rPr>
          <w:rFonts w:ascii="Times New Roman" w:eastAsia="Times New Roman" w:hAnsi="Times New Roman" w:cs="Times New Roman"/>
          <w:sz w:val="24"/>
          <w:szCs w:val="24"/>
        </w:rPr>
        <w:t>When examining the practice of deliverance ministry in Australia in the Catholic Church we cannot omit what the authorities in Rome are doing as the cardinals there see themselves as setting examples for the other Catholic dioceses to follow. The Vatican Congregation for Divine Worship and the Sacraments sponsored a course on exorcism and Satanism in Rome in April of 2011. This was not a training course: the participants were doctors, psychologists, priests and lay people already involved in prayer ministry.</w:t>
      </w:r>
      <w:r w:rsidRPr="0091427E">
        <w:rPr>
          <w:rFonts w:ascii="Times New Roman" w:eastAsia="Calibri" w:hAnsi="Times New Roman" w:cs="Times New Roman"/>
          <w:sz w:val="24"/>
          <w:vertAlign w:val="superscript"/>
        </w:rPr>
        <w:footnoteReference w:id="198"/>
      </w:r>
      <w:r w:rsidRPr="0091427E">
        <w:rPr>
          <w:rFonts w:ascii="Times New Roman" w:eastAsia="Times New Roman" w:hAnsi="Times New Roman" w:cs="Times New Roman"/>
          <w:sz w:val="24"/>
          <w:szCs w:val="24"/>
        </w:rPr>
        <w:t xml:space="preserve">  In 2014 the ninth annual conference on exorcism was held in Rome and Bologna drawing together prelates from 33 c</w:t>
      </w:r>
      <w:r w:rsidR="00C47828">
        <w:rPr>
          <w:rFonts w:ascii="Times New Roman" w:eastAsia="Times New Roman" w:hAnsi="Times New Roman" w:cs="Times New Roman"/>
          <w:sz w:val="24"/>
          <w:szCs w:val="24"/>
        </w:rPr>
        <w:t>ountries (including Australia).</w:t>
      </w:r>
      <w:r w:rsidRPr="0091427E">
        <w:rPr>
          <w:rFonts w:ascii="Times New Roman" w:eastAsia="Calibri" w:hAnsi="Times New Roman" w:cs="Times New Roman"/>
          <w:sz w:val="24"/>
          <w:vertAlign w:val="superscript"/>
        </w:rPr>
        <w:footnoteReference w:id="199"/>
      </w:r>
      <w:r w:rsidRPr="0091427E">
        <w:rPr>
          <w:rFonts w:ascii="Times New Roman" w:eastAsia="Times New Roman" w:hAnsi="Times New Roman" w:cs="Times New Roman"/>
          <w:sz w:val="24"/>
          <w:szCs w:val="24"/>
        </w:rPr>
        <w:t xml:space="preserve"> In June of the same year, the Vatican formally recognised the International Association of Exorcists, a group of 250 priests in 30 countries co-founded by </w:t>
      </w:r>
      <w:r w:rsidR="00C47828">
        <w:rPr>
          <w:rFonts w:ascii="Times New Roman" w:eastAsia="Times New Roman" w:hAnsi="Times New Roman" w:cs="Times New Roman"/>
          <w:sz w:val="24"/>
          <w:szCs w:val="24"/>
        </w:rPr>
        <w:t xml:space="preserve">Italian priest Gabriele </w:t>
      </w:r>
      <w:proofErr w:type="spellStart"/>
      <w:r w:rsidR="00C47828">
        <w:rPr>
          <w:rFonts w:ascii="Times New Roman" w:eastAsia="Times New Roman" w:hAnsi="Times New Roman" w:cs="Times New Roman"/>
          <w:sz w:val="24"/>
          <w:szCs w:val="24"/>
        </w:rPr>
        <w:t>Amorth</w:t>
      </w:r>
      <w:proofErr w:type="spellEnd"/>
      <w:r w:rsidR="00C47828">
        <w:rPr>
          <w:rFonts w:ascii="Times New Roman" w:eastAsia="Times New Roman" w:hAnsi="Times New Roman" w:cs="Times New Roman"/>
          <w:sz w:val="24"/>
          <w:szCs w:val="24"/>
        </w:rPr>
        <w:t>.</w:t>
      </w:r>
      <w:r w:rsidRPr="0091427E">
        <w:rPr>
          <w:rFonts w:ascii="Times New Roman" w:eastAsia="Calibri" w:hAnsi="Times New Roman" w:cs="Times New Roman"/>
          <w:sz w:val="24"/>
          <w:vertAlign w:val="superscript"/>
        </w:rPr>
        <w:footnoteReference w:id="200"/>
      </w:r>
    </w:p>
    <w:p w:rsidR="0091427E" w:rsidRPr="0091427E" w:rsidRDefault="0091427E" w:rsidP="0091427E">
      <w:pPr>
        <w:spacing w:after="0" w:line="480" w:lineRule="auto"/>
        <w:jc w:val="both"/>
        <w:rPr>
          <w:rFonts w:ascii="Times New Roman" w:eastAsia="Times New Roman" w:hAnsi="Times New Roman" w:cs="Times New Roman"/>
          <w:sz w:val="24"/>
          <w:szCs w:val="24"/>
        </w:rPr>
      </w:pPr>
    </w:p>
    <w:p w:rsidR="0091427E" w:rsidRDefault="0091427E" w:rsidP="0091427E">
      <w:pPr>
        <w:spacing w:after="0" w:line="480" w:lineRule="auto"/>
        <w:jc w:val="both"/>
        <w:rPr>
          <w:rFonts w:ascii="Times New Roman" w:eastAsia="Times New Roman" w:hAnsi="Times New Roman" w:cs="Times New Roman"/>
          <w:sz w:val="24"/>
          <w:szCs w:val="24"/>
        </w:rPr>
      </w:pPr>
      <w:r w:rsidRPr="0091427E">
        <w:rPr>
          <w:rFonts w:ascii="Times New Roman" w:eastAsia="Times New Roman" w:hAnsi="Times New Roman" w:cs="Times New Roman"/>
          <w:sz w:val="24"/>
          <w:szCs w:val="24"/>
        </w:rPr>
        <w:t xml:space="preserve">In this section of the paper </w:t>
      </w:r>
      <w:r w:rsidR="00C47828">
        <w:rPr>
          <w:rFonts w:ascii="Times New Roman" w:eastAsia="Times New Roman" w:hAnsi="Times New Roman" w:cs="Times New Roman"/>
          <w:sz w:val="24"/>
          <w:szCs w:val="24"/>
        </w:rPr>
        <w:t>I have described</w:t>
      </w:r>
      <w:r w:rsidRPr="0091427E">
        <w:rPr>
          <w:rFonts w:ascii="Times New Roman" w:eastAsia="Times New Roman" w:hAnsi="Times New Roman" w:cs="Times New Roman"/>
          <w:sz w:val="24"/>
          <w:szCs w:val="24"/>
        </w:rPr>
        <w:t xml:space="preserve"> some of the practices of deliverance ministry in diffe</w:t>
      </w:r>
      <w:r w:rsidR="00C47828">
        <w:rPr>
          <w:rFonts w:ascii="Times New Roman" w:eastAsia="Times New Roman" w:hAnsi="Times New Roman" w:cs="Times New Roman"/>
          <w:sz w:val="24"/>
          <w:szCs w:val="24"/>
        </w:rPr>
        <w:t>rent countries around the world</w:t>
      </w:r>
      <w:r w:rsidRPr="0091427E">
        <w:rPr>
          <w:rFonts w:ascii="Times New Roman" w:eastAsia="Times New Roman" w:hAnsi="Times New Roman" w:cs="Times New Roman"/>
          <w:sz w:val="24"/>
          <w:szCs w:val="24"/>
        </w:rPr>
        <w:t xml:space="preserve"> with the purpose of placing what is happening in Australia in the larger perspective. Different Christian congregations and pastors/priests have responded to the perceived affliction of Satan in different ways. The mainstream Churches, for the most part, have shown a limited interest in this field, leaving it to small groups of Christians to offer deliverance with different models, founded by different teachers or pastors. In Australia, we have seen, two bishops acknowledge openly the reality and activity of evil spirits in human lives but exorcism is available in very limited </w:t>
      </w:r>
      <w:r w:rsidRPr="0091427E">
        <w:rPr>
          <w:rFonts w:ascii="Times New Roman" w:eastAsia="Times New Roman" w:hAnsi="Times New Roman" w:cs="Times New Roman"/>
          <w:sz w:val="24"/>
          <w:szCs w:val="24"/>
        </w:rPr>
        <w:lastRenderedPageBreak/>
        <w:t>circumstances. What stands out for its absence in Australia is a national Catholic program of deliverance prayer</w:t>
      </w:r>
      <w:r w:rsidR="00C47828">
        <w:rPr>
          <w:rFonts w:ascii="Times New Roman" w:eastAsia="Times New Roman" w:hAnsi="Times New Roman" w:cs="Times New Roman"/>
          <w:sz w:val="24"/>
          <w:szCs w:val="24"/>
        </w:rPr>
        <w:t xml:space="preserve"> training and ministry.   </w:t>
      </w:r>
    </w:p>
    <w:p w:rsidR="0091427E" w:rsidRPr="0091427E" w:rsidRDefault="0091427E" w:rsidP="0091427E">
      <w:pPr>
        <w:spacing w:after="0" w:line="480" w:lineRule="auto"/>
        <w:jc w:val="both"/>
        <w:rPr>
          <w:rFonts w:ascii="Times New Roman" w:eastAsia="Times New Roman" w:hAnsi="Times New Roman" w:cs="Times New Roman"/>
          <w:sz w:val="24"/>
          <w:szCs w:val="24"/>
        </w:rPr>
      </w:pPr>
    </w:p>
    <w:p w:rsidR="009E31C3" w:rsidRDefault="009E31C3" w:rsidP="003C63E5">
      <w:pPr>
        <w:tabs>
          <w:tab w:val="left" w:pos="5670"/>
          <w:tab w:val="left" w:pos="6120"/>
        </w:tabs>
        <w:spacing w:after="0" w:line="480" w:lineRule="auto"/>
        <w:jc w:val="both"/>
        <w:rPr>
          <w:rFonts w:ascii="Times New Roman" w:eastAsia="Calibri" w:hAnsi="Times New Roman" w:cs="Times New Roman"/>
          <w:b/>
          <w:sz w:val="24"/>
        </w:rPr>
      </w:pPr>
    </w:p>
    <w:p w:rsidR="009E31C3" w:rsidRDefault="009E31C3" w:rsidP="003C63E5">
      <w:pPr>
        <w:tabs>
          <w:tab w:val="left" w:pos="5670"/>
          <w:tab w:val="left" w:pos="6120"/>
        </w:tabs>
        <w:spacing w:after="0" w:line="480" w:lineRule="auto"/>
        <w:jc w:val="both"/>
        <w:rPr>
          <w:rFonts w:ascii="Times New Roman" w:eastAsia="Calibri" w:hAnsi="Times New Roman" w:cs="Times New Roman"/>
          <w:b/>
          <w:sz w:val="24"/>
        </w:rPr>
      </w:pPr>
    </w:p>
    <w:p w:rsidR="009E31C3" w:rsidRDefault="009E31C3" w:rsidP="003C63E5">
      <w:pPr>
        <w:tabs>
          <w:tab w:val="left" w:pos="5670"/>
          <w:tab w:val="left" w:pos="6120"/>
        </w:tabs>
        <w:spacing w:after="0" w:line="480" w:lineRule="auto"/>
        <w:jc w:val="both"/>
        <w:rPr>
          <w:rFonts w:ascii="Times New Roman" w:eastAsia="Calibri" w:hAnsi="Times New Roman" w:cs="Times New Roman"/>
          <w:b/>
          <w:sz w:val="24"/>
        </w:rPr>
      </w:pPr>
    </w:p>
    <w:p w:rsidR="009E31C3" w:rsidRDefault="009E31C3" w:rsidP="003C63E5">
      <w:pPr>
        <w:tabs>
          <w:tab w:val="left" w:pos="5670"/>
          <w:tab w:val="left" w:pos="6120"/>
        </w:tabs>
        <w:spacing w:after="0" w:line="480" w:lineRule="auto"/>
        <w:jc w:val="both"/>
        <w:rPr>
          <w:rFonts w:ascii="Times New Roman" w:eastAsia="Calibri" w:hAnsi="Times New Roman" w:cs="Times New Roman"/>
          <w:b/>
          <w:sz w:val="24"/>
        </w:rPr>
      </w:pPr>
    </w:p>
    <w:p w:rsidR="009E31C3" w:rsidRDefault="009E31C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F14DA3" w:rsidRDefault="00F14DA3" w:rsidP="003C63E5">
      <w:pPr>
        <w:tabs>
          <w:tab w:val="left" w:pos="5670"/>
          <w:tab w:val="left" w:pos="6120"/>
        </w:tabs>
        <w:spacing w:after="0" w:line="480" w:lineRule="auto"/>
        <w:jc w:val="both"/>
        <w:rPr>
          <w:rFonts w:ascii="Times New Roman" w:eastAsia="Calibri" w:hAnsi="Times New Roman" w:cs="Times New Roman"/>
          <w:b/>
          <w:sz w:val="24"/>
        </w:rPr>
      </w:pPr>
    </w:p>
    <w:p w:rsidR="003C63E5" w:rsidRPr="003C63E5" w:rsidRDefault="003C63E5" w:rsidP="003C63E5">
      <w:pPr>
        <w:tabs>
          <w:tab w:val="left" w:pos="5670"/>
          <w:tab w:val="left" w:pos="6120"/>
        </w:tabs>
        <w:spacing w:after="0" w:line="480" w:lineRule="auto"/>
        <w:jc w:val="both"/>
        <w:rPr>
          <w:rFonts w:ascii="Times New Roman" w:eastAsia="Calibri" w:hAnsi="Times New Roman" w:cs="Times New Roman"/>
          <w:b/>
          <w:sz w:val="24"/>
        </w:rPr>
      </w:pPr>
      <w:r w:rsidRPr="003C63E5">
        <w:rPr>
          <w:rFonts w:ascii="Times New Roman" w:eastAsia="Calibri" w:hAnsi="Times New Roman" w:cs="Times New Roman"/>
          <w:b/>
          <w:sz w:val="24"/>
        </w:rPr>
        <w:lastRenderedPageBreak/>
        <w:t xml:space="preserve">SECTION </w:t>
      </w:r>
      <w:r w:rsidR="001127D9">
        <w:rPr>
          <w:rFonts w:ascii="Times New Roman" w:eastAsia="Calibri" w:hAnsi="Times New Roman" w:cs="Times New Roman"/>
          <w:b/>
          <w:sz w:val="24"/>
        </w:rPr>
        <w:t>D</w:t>
      </w:r>
    </w:p>
    <w:p w:rsidR="003C63E5" w:rsidRPr="003C63E5" w:rsidRDefault="00B901EB" w:rsidP="003C63E5">
      <w:pPr>
        <w:tabs>
          <w:tab w:val="left" w:pos="5670"/>
          <w:tab w:val="left" w:pos="6120"/>
        </w:tabs>
        <w:spacing w:after="0" w:line="480" w:lineRule="auto"/>
        <w:jc w:val="both"/>
        <w:rPr>
          <w:rFonts w:ascii="Times New Roman" w:eastAsia="Calibri" w:hAnsi="Times New Roman" w:cs="Times New Roman"/>
          <w:b/>
          <w:sz w:val="24"/>
        </w:rPr>
      </w:pPr>
      <w:r>
        <w:rPr>
          <w:rFonts w:ascii="Times New Roman" w:eastAsia="Calibri" w:hAnsi="Times New Roman" w:cs="Times New Roman"/>
          <w:b/>
          <w:sz w:val="24"/>
        </w:rPr>
        <w:t>DEVELOPING A</w:t>
      </w:r>
      <w:r w:rsidRPr="003C63E5">
        <w:rPr>
          <w:rFonts w:ascii="Times New Roman" w:eastAsia="Calibri" w:hAnsi="Times New Roman" w:cs="Times New Roman"/>
          <w:b/>
          <w:sz w:val="24"/>
        </w:rPr>
        <w:t xml:space="preserve"> RESPONSE TO THE REQUEST FOR DELIVERANCE </w:t>
      </w: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ab/>
      </w:r>
      <w:r w:rsidRPr="003C63E5">
        <w:rPr>
          <w:rFonts w:ascii="Times New Roman" w:eastAsia="Calibri" w:hAnsi="Times New Roman" w:cs="Times New Roman"/>
          <w:sz w:val="24"/>
        </w:rPr>
        <w:tab/>
      </w: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The purpose of this paper has been to present some evidence that will support the case for the </w:t>
      </w:r>
      <w:proofErr w:type="spellStart"/>
      <w:r w:rsidR="004A359E">
        <w:rPr>
          <w:rFonts w:ascii="Times New Roman" w:eastAsia="Calibri" w:hAnsi="Times New Roman" w:cs="Times New Roman"/>
          <w:sz w:val="24"/>
        </w:rPr>
        <w:t>practiability</w:t>
      </w:r>
      <w:proofErr w:type="spellEnd"/>
      <w:r w:rsidRPr="003C63E5">
        <w:rPr>
          <w:rFonts w:ascii="Times New Roman" w:eastAsia="Calibri" w:hAnsi="Times New Roman" w:cs="Times New Roman"/>
          <w:sz w:val="24"/>
        </w:rPr>
        <w:t xml:space="preserve"> of an organised and formal deliverance ministry in Australia today in the Catholic Church. Up to this point in my exposition of deliverance ministry I have clarified what the terms evil spirit, affliction, deliverance and exorcism mean. </w:t>
      </w:r>
      <w:r w:rsidR="00933275" w:rsidRPr="003C63E5">
        <w:rPr>
          <w:rFonts w:ascii="Times New Roman" w:eastAsia="Calibri" w:hAnsi="Times New Roman" w:cs="Times New Roman"/>
          <w:sz w:val="24"/>
        </w:rPr>
        <w:t xml:space="preserve">I have presented some theological, biblical and </w:t>
      </w:r>
      <w:r w:rsidR="00933275">
        <w:rPr>
          <w:rFonts w:ascii="Times New Roman" w:eastAsia="Calibri" w:hAnsi="Times New Roman" w:cs="Times New Roman"/>
          <w:sz w:val="24"/>
        </w:rPr>
        <w:t>psychological</w:t>
      </w:r>
      <w:r w:rsidR="00933275" w:rsidRPr="003C63E5">
        <w:rPr>
          <w:rFonts w:ascii="Times New Roman" w:eastAsia="Calibri" w:hAnsi="Times New Roman" w:cs="Times New Roman"/>
          <w:sz w:val="24"/>
        </w:rPr>
        <w:t xml:space="preserve"> arguments that have allowed for the possibility of the existence and influence of evil spirits or demons on humans.</w:t>
      </w:r>
      <w:r w:rsidR="00933275">
        <w:rPr>
          <w:rFonts w:ascii="Times New Roman" w:eastAsia="Calibri" w:hAnsi="Times New Roman" w:cs="Times New Roman"/>
          <w:sz w:val="24"/>
        </w:rPr>
        <w:t xml:space="preserve"> </w:t>
      </w:r>
      <w:r w:rsidRPr="003C63E5">
        <w:rPr>
          <w:rFonts w:ascii="Times New Roman" w:eastAsia="Calibri" w:hAnsi="Times New Roman" w:cs="Times New Roman"/>
          <w:sz w:val="24"/>
        </w:rPr>
        <w:t xml:space="preserve">I have pointed out the difficulties in distinguishing between the symptoms of oppression and mental illness. I have contrasted two broad worldviews, one that affirms the reality and influence of spirits, the other that denies these. I have demonstrated the widespread practice of deliverance ministry in the Asia Pacific region of the world. </w:t>
      </w:r>
    </w:p>
    <w:p w:rsidR="003C63E5" w:rsidRPr="003C63E5" w:rsidRDefault="003C63E5" w:rsidP="003C63E5">
      <w:pPr>
        <w:spacing w:after="0" w:line="480" w:lineRule="auto"/>
        <w:jc w:val="both"/>
        <w:rPr>
          <w:rFonts w:ascii="Times New Roman" w:eastAsia="Calibri" w:hAnsi="Times New Roman" w:cs="Times New Roman"/>
          <w:sz w:val="24"/>
        </w:rPr>
      </w:pPr>
    </w:p>
    <w:p w:rsid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In this final section of my paper I want to highlight the relationship between the person seeking relief from suffering and the minister of the Church whose </w:t>
      </w:r>
      <w:r w:rsidR="00933275">
        <w:rPr>
          <w:rFonts w:ascii="Times New Roman" w:eastAsia="Calibri" w:hAnsi="Times New Roman" w:cs="Times New Roman"/>
          <w:sz w:val="24"/>
        </w:rPr>
        <w:t>vocation</w:t>
      </w:r>
      <w:r w:rsidRPr="003C63E5">
        <w:rPr>
          <w:rFonts w:ascii="Times New Roman" w:eastAsia="Calibri" w:hAnsi="Times New Roman" w:cs="Times New Roman"/>
          <w:sz w:val="24"/>
        </w:rPr>
        <w:t xml:space="preserve"> is to bring liberation to the oppressed</w:t>
      </w:r>
      <w:r w:rsidR="00933275">
        <w:rPr>
          <w:rFonts w:ascii="Times New Roman" w:eastAsia="Calibri" w:hAnsi="Times New Roman" w:cs="Times New Roman"/>
          <w:sz w:val="24"/>
        </w:rPr>
        <w:t xml:space="preserve">. </w:t>
      </w:r>
      <w:r w:rsidRPr="003C63E5">
        <w:rPr>
          <w:rFonts w:ascii="Times New Roman" w:eastAsia="Calibri" w:hAnsi="Times New Roman" w:cs="Times New Roman"/>
          <w:sz w:val="24"/>
        </w:rPr>
        <w:t xml:space="preserve"> In the realm of the spiritual it is the Church and her ministers whom most Christian people turn to whether what they seek is academic knowledge or a healing experience of God. I will argue that a priest has a moral and religious obligation to respond to a person claiming affliction by evil spirits with understanding and empathy, and suggest </w:t>
      </w:r>
      <w:r w:rsidR="00933275">
        <w:rPr>
          <w:rFonts w:ascii="Times New Roman" w:eastAsia="Calibri" w:hAnsi="Times New Roman" w:cs="Times New Roman"/>
          <w:sz w:val="24"/>
        </w:rPr>
        <w:t>a number</w:t>
      </w:r>
      <w:r w:rsidRPr="003C63E5">
        <w:rPr>
          <w:rFonts w:ascii="Times New Roman" w:eastAsia="Calibri" w:hAnsi="Times New Roman" w:cs="Times New Roman"/>
          <w:sz w:val="24"/>
        </w:rPr>
        <w:t xml:space="preserve"> of responses he can make to help free the person from their affliction.</w:t>
      </w:r>
    </w:p>
    <w:p w:rsidR="00723118" w:rsidRDefault="00723118" w:rsidP="003C63E5">
      <w:pPr>
        <w:spacing w:after="0" w:line="480" w:lineRule="auto"/>
        <w:jc w:val="both"/>
        <w:rPr>
          <w:rFonts w:ascii="Times New Roman" w:eastAsia="Calibri" w:hAnsi="Times New Roman" w:cs="Times New Roman"/>
          <w:sz w:val="24"/>
        </w:rPr>
      </w:pPr>
    </w:p>
    <w:p w:rsidR="00723118" w:rsidRDefault="00723118" w:rsidP="003C63E5">
      <w:pPr>
        <w:spacing w:after="0" w:line="480" w:lineRule="auto"/>
        <w:jc w:val="both"/>
        <w:rPr>
          <w:rFonts w:ascii="Times New Roman" w:eastAsia="Calibri" w:hAnsi="Times New Roman" w:cs="Times New Roman"/>
          <w:sz w:val="24"/>
        </w:rPr>
      </w:pPr>
    </w:p>
    <w:p w:rsidR="00933275" w:rsidRDefault="00933275" w:rsidP="003C63E5">
      <w:pPr>
        <w:spacing w:after="0" w:line="480" w:lineRule="auto"/>
        <w:jc w:val="both"/>
        <w:rPr>
          <w:rFonts w:ascii="Times New Roman" w:eastAsia="Calibri" w:hAnsi="Times New Roman" w:cs="Times New Roman"/>
          <w:sz w:val="24"/>
        </w:rPr>
      </w:pPr>
    </w:p>
    <w:p w:rsidR="00CB0D1B" w:rsidRDefault="00CB0D1B" w:rsidP="003C63E5">
      <w:pPr>
        <w:spacing w:after="0" w:line="480" w:lineRule="auto"/>
        <w:jc w:val="both"/>
        <w:rPr>
          <w:rFonts w:ascii="Times New Roman" w:eastAsia="Calibri" w:hAnsi="Times New Roman" w:cs="Times New Roman"/>
          <w:sz w:val="24"/>
        </w:rPr>
      </w:pPr>
    </w:p>
    <w:p w:rsidR="00CB0D1B" w:rsidRDefault="00CB0D1B" w:rsidP="003C63E5">
      <w:pPr>
        <w:spacing w:after="0" w:line="480" w:lineRule="auto"/>
        <w:jc w:val="both"/>
        <w:rPr>
          <w:rFonts w:ascii="Times New Roman" w:eastAsia="Calibri" w:hAnsi="Times New Roman" w:cs="Times New Roman"/>
          <w:sz w:val="24"/>
        </w:rPr>
      </w:pPr>
    </w:p>
    <w:p w:rsidR="00723118" w:rsidRPr="0091427E" w:rsidRDefault="00723118" w:rsidP="00723118">
      <w:pPr>
        <w:spacing w:after="0" w:line="480" w:lineRule="auto"/>
        <w:ind w:firstLine="720"/>
        <w:jc w:val="both"/>
        <w:rPr>
          <w:rFonts w:ascii="Times New Roman" w:eastAsia="Calibri" w:hAnsi="Times New Roman" w:cs="Times New Roman"/>
          <w:b/>
          <w:sz w:val="24"/>
        </w:rPr>
      </w:pPr>
      <w:r>
        <w:rPr>
          <w:rFonts w:ascii="Times New Roman" w:eastAsia="Calibri" w:hAnsi="Times New Roman" w:cs="Times New Roman"/>
          <w:b/>
          <w:sz w:val="24"/>
        </w:rPr>
        <w:lastRenderedPageBreak/>
        <w:t>a</w:t>
      </w:r>
      <w:r w:rsidR="00F835D8">
        <w:rPr>
          <w:rFonts w:ascii="Times New Roman" w:eastAsia="Calibri" w:hAnsi="Times New Roman" w:cs="Times New Roman"/>
          <w:b/>
          <w:sz w:val="24"/>
        </w:rPr>
        <w:t>) Catholic Church l</w:t>
      </w:r>
      <w:r w:rsidRPr="0091427E">
        <w:rPr>
          <w:rFonts w:ascii="Times New Roman" w:eastAsia="Calibri" w:hAnsi="Times New Roman" w:cs="Times New Roman"/>
          <w:b/>
          <w:sz w:val="24"/>
        </w:rPr>
        <w:t>aw</w:t>
      </w:r>
    </w:p>
    <w:p w:rsidR="00723118" w:rsidRPr="0091427E" w:rsidRDefault="00723118" w:rsidP="00723118">
      <w:pPr>
        <w:spacing w:after="0" w:line="480" w:lineRule="auto"/>
        <w:jc w:val="both"/>
        <w:rPr>
          <w:rFonts w:ascii="Times New Roman" w:eastAsia="Calibri" w:hAnsi="Times New Roman" w:cs="Times New Roman"/>
          <w:sz w:val="24"/>
        </w:rPr>
      </w:pPr>
    </w:p>
    <w:p w:rsidR="00723118" w:rsidRPr="0091427E" w:rsidRDefault="00723118" w:rsidP="00723118">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 xml:space="preserve">While a Catholic priest may reach out empathically to a person suffering affliction from evils spirits, has the resources needed to assist that person, and may be willing to put into place a form of deliverance ministry, he will probably feel the need first to gain the approval of his bishop, and both he and the bishop will want to be clear on what canon law has to say on this subject of deliverance ministry. </w:t>
      </w:r>
      <w:r w:rsidR="00121246">
        <w:rPr>
          <w:rFonts w:ascii="Times New Roman" w:eastAsia="Calibri" w:hAnsi="Times New Roman" w:cs="Times New Roman"/>
          <w:sz w:val="24"/>
        </w:rPr>
        <w:t>The Catholic Church has a duty of care towards its ministers and those who seek its services: Canon law is one expression of this responsibility.</w:t>
      </w:r>
    </w:p>
    <w:p w:rsidR="00723118" w:rsidRPr="0091427E" w:rsidRDefault="00723118" w:rsidP="00723118">
      <w:pPr>
        <w:spacing w:after="0" w:line="480" w:lineRule="auto"/>
        <w:jc w:val="both"/>
        <w:rPr>
          <w:rFonts w:ascii="Times New Roman" w:eastAsia="Calibri" w:hAnsi="Times New Roman" w:cs="Times New Roman"/>
          <w:sz w:val="24"/>
        </w:rPr>
      </w:pPr>
    </w:p>
    <w:p w:rsidR="00723118" w:rsidRDefault="00723118" w:rsidP="00723118">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 xml:space="preserve">A comprehensive summary of Church law and the parameters of the practice of minor exorcism, or deliverance ministry, is provided by Rev. </w:t>
      </w:r>
      <w:proofErr w:type="spellStart"/>
      <w:r w:rsidRPr="0091427E">
        <w:rPr>
          <w:rFonts w:ascii="Times New Roman" w:eastAsia="Calibri" w:hAnsi="Times New Roman" w:cs="Times New Roman"/>
          <w:sz w:val="24"/>
        </w:rPr>
        <w:t>Dr</w:t>
      </w:r>
      <w:proofErr w:type="spellEnd"/>
      <w:r w:rsidRPr="0091427E">
        <w:rPr>
          <w:rFonts w:ascii="Times New Roman" w:eastAsia="Calibri" w:hAnsi="Times New Roman" w:cs="Times New Roman"/>
          <w:sz w:val="24"/>
        </w:rPr>
        <w:t xml:space="preserve"> Gareth </w:t>
      </w:r>
      <w:proofErr w:type="spellStart"/>
      <w:r w:rsidRPr="0091427E">
        <w:rPr>
          <w:rFonts w:ascii="Times New Roman" w:eastAsia="Calibri" w:hAnsi="Times New Roman" w:cs="Times New Roman"/>
          <w:sz w:val="24"/>
        </w:rPr>
        <w:t>Leyshon</w:t>
      </w:r>
      <w:proofErr w:type="spellEnd"/>
      <w:r w:rsidRPr="0091427E">
        <w:rPr>
          <w:rFonts w:ascii="Times New Roman" w:eastAsia="Calibri" w:hAnsi="Times New Roman" w:cs="Times New Roman"/>
          <w:sz w:val="24"/>
        </w:rPr>
        <w:t>.</w:t>
      </w:r>
      <w:r w:rsidRPr="0091427E">
        <w:rPr>
          <w:rFonts w:ascii="Times New Roman" w:eastAsia="Calibri" w:hAnsi="Times New Roman" w:cs="Times New Roman"/>
          <w:sz w:val="24"/>
          <w:vertAlign w:val="superscript"/>
        </w:rPr>
        <w:footnoteReference w:id="201"/>
      </w:r>
      <w:r w:rsidRPr="0091427E">
        <w:rPr>
          <w:rFonts w:ascii="Times New Roman" w:eastAsia="Calibri" w:hAnsi="Times New Roman" w:cs="Times New Roman"/>
          <w:sz w:val="24"/>
        </w:rPr>
        <w:t xml:space="preserve">  Canon law is explicit in its regulations about the Rite of (Major) Exorcism, but not so much for minor exorcism or deliverance ministry. </w:t>
      </w:r>
      <w:r w:rsidRPr="0091427E">
        <w:rPr>
          <w:rFonts w:ascii="Times New Roman" w:eastAsia="Calibri" w:hAnsi="Times New Roman" w:cs="Times New Roman"/>
          <w:b/>
          <w:bCs/>
          <w:sz w:val="24"/>
        </w:rPr>
        <w:t>“</w:t>
      </w:r>
      <w:r w:rsidRPr="0091427E">
        <w:rPr>
          <w:rFonts w:ascii="Times New Roman" w:eastAsia="Calibri" w:hAnsi="Times New Roman" w:cs="Times New Roman"/>
          <w:sz w:val="24"/>
        </w:rPr>
        <w:t>Throughout all the Vatican documents traced above, there are very few explicit recognitions that demons can influence human beings in ways which fall short of full possession.”</w:t>
      </w:r>
      <w:r w:rsidRPr="0091427E">
        <w:rPr>
          <w:rFonts w:ascii="Times New Roman" w:eastAsia="Calibri" w:hAnsi="Times New Roman" w:cs="Times New Roman"/>
          <w:sz w:val="24"/>
          <w:vertAlign w:val="superscript"/>
        </w:rPr>
        <w:footnoteReference w:id="202"/>
      </w:r>
      <w:r w:rsidRPr="0091427E">
        <w:rPr>
          <w:rFonts w:ascii="Times New Roman" w:eastAsia="Calibri" w:hAnsi="Times New Roman" w:cs="Times New Roman"/>
          <w:sz w:val="24"/>
        </w:rPr>
        <w:t xml:space="preserve"> We refer the reader back to the first section of this paper where distinctions between exorcism and deliverance, possession and oppression, were outlined. Major exorcism is reserved to a priest nominated by the local bishop and only with his explicit permission (1983 Code of Canon Law, 1172</w:t>
      </w:r>
      <w:r w:rsidR="00933275">
        <w:rPr>
          <w:rFonts w:ascii="Times New Roman" w:eastAsia="Calibri" w:hAnsi="Times New Roman" w:cs="Times New Roman"/>
          <w:sz w:val="24"/>
        </w:rPr>
        <w:t>).</w:t>
      </w:r>
      <w:r w:rsidRPr="0091427E">
        <w:rPr>
          <w:rFonts w:ascii="Times New Roman" w:eastAsia="Calibri" w:hAnsi="Times New Roman" w:cs="Times New Roman"/>
          <w:sz w:val="24"/>
        </w:rPr>
        <w:t xml:space="preserve"> </w:t>
      </w:r>
      <w:r w:rsidRPr="0091427E">
        <w:rPr>
          <w:rFonts w:ascii="Times New Roman" w:eastAsia="Calibri" w:hAnsi="Times New Roman" w:cs="Times New Roman"/>
          <w:sz w:val="24"/>
          <w:vertAlign w:val="superscript"/>
        </w:rPr>
        <w:footnoteReference w:id="203"/>
      </w:r>
      <w:r w:rsidRPr="0091427E">
        <w:rPr>
          <w:rFonts w:ascii="Times New Roman" w:eastAsia="Calibri" w:hAnsi="Times New Roman" w:cs="Times New Roman"/>
          <w:sz w:val="24"/>
        </w:rPr>
        <w:t xml:space="preserve"> </w:t>
      </w:r>
      <w:r w:rsidR="00933275">
        <w:rPr>
          <w:rFonts w:ascii="Times New Roman" w:eastAsia="Calibri" w:hAnsi="Times New Roman" w:cs="Times New Roman"/>
          <w:sz w:val="24"/>
        </w:rPr>
        <w:t xml:space="preserve"> </w:t>
      </w:r>
      <w:r w:rsidRPr="0091427E">
        <w:rPr>
          <w:rFonts w:ascii="Times New Roman" w:eastAsia="Calibri" w:hAnsi="Times New Roman" w:cs="Times New Roman"/>
          <w:sz w:val="24"/>
        </w:rPr>
        <w:t xml:space="preserve">Major exorcism (also labeled ‘solemn’ or ‘public’) is the rite applied specifically to those person who are believed to be possessed, that is, who at times are without control over their behaviour, particularly in response to Christian prayers, symbols and sacramentals. </w:t>
      </w:r>
    </w:p>
    <w:p w:rsidR="00723118" w:rsidRPr="0091427E" w:rsidRDefault="00723118" w:rsidP="00723118">
      <w:pPr>
        <w:spacing w:after="0" w:line="480" w:lineRule="auto"/>
        <w:jc w:val="both"/>
        <w:rPr>
          <w:rFonts w:ascii="Times New Roman" w:eastAsia="Calibri" w:hAnsi="Times New Roman" w:cs="Times New Roman"/>
          <w:sz w:val="24"/>
        </w:rPr>
      </w:pPr>
    </w:p>
    <w:p w:rsidR="00723118" w:rsidRPr="0091427E" w:rsidRDefault="00723118" w:rsidP="00723118">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lastRenderedPageBreak/>
        <w:t xml:space="preserve">Minor exorcism (also called ‘private’ or ‘simple’) can be performed by men and women, as well as ordained clergy, where demonic oppression (temporary mental or physical affliction by evil spirits) is recognised. </w:t>
      </w:r>
      <w:proofErr w:type="spellStart"/>
      <w:r w:rsidRPr="0091427E">
        <w:rPr>
          <w:rFonts w:ascii="Times New Roman" w:eastAsia="Calibri" w:hAnsi="Times New Roman" w:cs="Times New Roman"/>
          <w:sz w:val="24"/>
        </w:rPr>
        <w:t>Grob</w:t>
      </w:r>
      <w:proofErr w:type="spellEnd"/>
      <w:r w:rsidRPr="0091427E">
        <w:rPr>
          <w:rFonts w:ascii="Times New Roman" w:eastAsia="Calibri" w:hAnsi="Times New Roman" w:cs="Times New Roman"/>
          <w:sz w:val="24"/>
        </w:rPr>
        <w:t xml:space="preserve"> reminds us that in the early Church it was a common belief that every baptised Christian received the power to cast out demons. This power was restricted by ecclesial authorities, primarily in response to abuses, but never rescinded.</w:t>
      </w:r>
      <w:r w:rsidRPr="0091427E">
        <w:rPr>
          <w:rFonts w:ascii="Times New Roman" w:eastAsia="Calibri" w:hAnsi="Times New Roman" w:cs="Times New Roman"/>
          <w:sz w:val="24"/>
          <w:vertAlign w:val="superscript"/>
        </w:rPr>
        <w:footnoteReference w:id="204"/>
      </w:r>
      <w:r w:rsidRPr="0091427E">
        <w:rPr>
          <w:rFonts w:ascii="Times New Roman" w:eastAsia="Calibri" w:hAnsi="Times New Roman" w:cs="Times New Roman"/>
          <w:sz w:val="24"/>
        </w:rPr>
        <w:t xml:space="preserve"> One form of minor exorcism remains in the Rite of Christian Initiation of Adults where God is called upon to deliver and protect the catechumens from Satan. These prayers may be pronounced by a lay person as well as a priest or deacon.</w:t>
      </w:r>
      <w:r w:rsidRPr="0091427E">
        <w:rPr>
          <w:rFonts w:ascii="Times New Roman" w:eastAsia="Calibri" w:hAnsi="Times New Roman" w:cs="Times New Roman"/>
          <w:sz w:val="24"/>
          <w:vertAlign w:val="superscript"/>
        </w:rPr>
        <w:footnoteReference w:id="205"/>
      </w:r>
    </w:p>
    <w:p w:rsidR="00723118" w:rsidRPr="0091427E" w:rsidRDefault="00723118" w:rsidP="00723118">
      <w:pPr>
        <w:spacing w:after="0" w:line="480" w:lineRule="auto"/>
        <w:jc w:val="both"/>
        <w:rPr>
          <w:rFonts w:ascii="Times New Roman" w:eastAsia="Calibri" w:hAnsi="Times New Roman" w:cs="Times New Roman"/>
          <w:sz w:val="24"/>
        </w:rPr>
      </w:pPr>
    </w:p>
    <w:p w:rsidR="00875922" w:rsidRDefault="00723118" w:rsidP="003C63E5">
      <w:pPr>
        <w:spacing w:after="0" w:line="480" w:lineRule="auto"/>
        <w:jc w:val="both"/>
        <w:rPr>
          <w:rFonts w:ascii="Times New Roman" w:eastAsia="Calibri" w:hAnsi="Times New Roman" w:cs="Times New Roman"/>
          <w:sz w:val="24"/>
        </w:rPr>
      </w:pPr>
      <w:r w:rsidRPr="0091427E">
        <w:rPr>
          <w:rFonts w:ascii="Times New Roman" w:eastAsia="Calibri" w:hAnsi="Times New Roman" w:cs="Times New Roman"/>
          <w:sz w:val="24"/>
        </w:rPr>
        <w:t>Appendix Two of the 2004 edition of the Rite of Exorcism</w:t>
      </w:r>
      <w:r w:rsidRPr="0091427E">
        <w:rPr>
          <w:rFonts w:ascii="Times New Roman" w:eastAsia="Calibri" w:hAnsi="Times New Roman" w:cs="Times New Roman"/>
          <w:sz w:val="24"/>
          <w:vertAlign w:val="superscript"/>
        </w:rPr>
        <w:footnoteReference w:id="206"/>
      </w:r>
      <w:r w:rsidRPr="0091427E">
        <w:rPr>
          <w:rFonts w:ascii="Times New Roman" w:eastAsia="Calibri" w:hAnsi="Times New Roman" w:cs="Times New Roman"/>
          <w:sz w:val="24"/>
        </w:rPr>
        <w:t xml:space="preserve"> provides prayers of deliverance which may be used privately by the laity (these include invocations to God and the Saints, including the prayer to the Archangel Michael). There is no rule that prohibits the laity from using imperative formula, that is, commanding evil spirits to leave a person or place.</w:t>
      </w:r>
      <w:r w:rsidRPr="0091427E">
        <w:rPr>
          <w:rFonts w:ascii="Times New Roman" w:eastAsia="Calibri" w:hAnsi="Times New Roman" w:cs="Times New Roman"/>
          <w:sz w:val="24"/>
          <w:vertAlign w:val="superscript"/>
        </w:rPr>
        <w:footnoteReference w:id="207"/>
      </w:r>
      <w:r w:rsidRPr="0091427E">
        <w:rPr>
          <w:rFonts w:ascii="Times New Roman" w:eastAsia="Calibri" w:hAnsi="Times New Roman" w:cs="Times New Roman"/>
          <w:sz w:val="24"/>
        </w:rPr>
        <w:t xml:space="preserve"> Bishop </w:t>
      </w:r>
      <w:proofErr w:type="spellStart"/>
      <w:r w:rsidRPr="0091427E">
        <w:rPr>
          <w:rFonts w:ascii="Times New Roman" w:eastAsia="Calibri" w:hAnsi="Times New Roman" w:cs="Times New Roman"/>
          <w:sz w:val="24"/>
        </w:rPr>
        <w:t>Porteous</w:t>
      </w:r>
      <w:proofErr w:type="spellEnd"/>
      <w:r w:rsidRPr="0091427E">
        <w:rPr>
          <w:rFonts w:ascii="Times New Roman" w:eastAsia="Calibri" w:hAnsi="Times New Roman" w:cs="Times New Roman"/>
          <w:sz w:val="24"/>
        </w:rPr>
        <w:t xml:space="preserve"> provides texts and guidelines for deliverance by priests and laity for cases of oppression.</w:t>
      </w:r>
      <w:r w:rsidRPr="0091427E">
        <w:rPr>
          <w:rFonts w:ascii="Times New Roman" w:eastAsia="Calibri" w:hAnsi="Times New Roman" w:cs="Times New Roman"/>
          <w:sz w:val="24"/>
          <w:vertAlign w:val="superscript"/>
        </w:rPr>
        <w:footnoteReference w:id="208"/>
      </w:r>
      <w:r w:rsidRPr="0091427E">
        <w:rPr>
          <w:rFonts w:ascii="Times New Roman" w:eastAsia="Calibri" w:hAnsi="Times New Roman" w:cs="Times New Roman"/>
          <w:sz w:val="24"/>
        </w:rPr>
        <w:t xml:space="preserve"> What is clearly prohibited to all except an authorised exorcist is the practice of questioning demons and the use of the </w:t>
      </w:r>
      <w:r w:rsidR="00933275">
        <w:rPr>
          <w:rFonts w:ascii="Times New Roman" w:eastAsia="Calibri" w:hAnsi="Times New Roman" w:cs="Times New Roman"/>
          <w:sz w:val="24"/>
        </w:rPr>
        <w:t>formulae</w:t>
      </w:r>
      <w:r w:rsidRPr="0091427E">
        <w:rPr>
          <w:rFonts w:ascii="Times New Roman" w:eastAsia="Calibri" w:hAnsi="Times New Roman" w:cs="Times New Roman"/>
          <w:sz w:val="24"/>
        </w:rPr>
        <w:t xml:space="preserve"> of Rite of Exorcism.</w:t>
      </w:r>
      <w:r w:rsidRPr="0091427E">
        <w:rPr>
          <w:rFonts w:ascii="Times New Roman" w:eastAsia="Calibri" w:hAnsi="Times New Roman" w:cs="Times New Roman"/>
          <w:sz w:val="24"/>
          <w:vertAlign w:val="superscript"/>
        </w:rPr>
        <w:footnoteReference w:id="209"/>
      </w:r>
      <w:r w:rsidRPr="0091427E">
        <w:rPr>
          <w:rFonts w:ascii="Times New Roman" w:eastAsia="Calibri" w:hAnsi="Times New Roman" w:cs="Times New Roman"/>
          <w:sz w:val="24"/>
        </w:rPr>
        <w:t xml:space="preserve"> </w:t>
      </w:r>
      <w:r w:rsidR="00933275">
        <w:rPr>
          <w:rFonts w:ascii="Times New Roman" w:eastAsia="Calibri" w:hAnsi="Times New Roman" w:cs="Times New Roman"/>
          <w:sz w:val="24"/>
        </w:rPr>
        <w:t>Present Church law focuses on the Rite of Exorcism; it does not make clear pronouncements on deliverance ministry.</w:t>
      </w:r>
    </w:p>
    <w:p w:rsidR="00121246" w:rsidRPr="003C63E5" w:rsidRDefault="00121246" w:rsidP="003C63E5">
      <w:pPr>
        <w:spacing w:after="0" w:line="480" w:lineRule="auto"/>
        <w:jc w:val="both"/>
        <w:rPr>
          <w:rFonts w:ascii="Times New Roman" w:eastAsia="Calibri" w:hAnsi="Times New Roman" w:cs="Times New Roman"/>
          <w:sz w:val="24"/>
        </w:rPr>
      </w:pPr>
    </w:p>
    <w:p w:rsidR="003C63E5" w:rsidRPr="00723118" w:rsidRDefault="003C63E5" w:rsidP="00723118">
      <w:pPr>
        <w:pStyle w:val="ListParagraph"/>
        <w:numPr>
          <w:ilvl w:val="0"/>
          <w:numId w:val="18"/>
        </w:numPr>
        <w:spacing w:after="0" w:line="480" w:lineRule="auto"/>
        <w:jc w:val="both"/>
        <w:rPr>
          <w:rFonts w:ascii="Times New Roman" w:eastAsia="Calibri" w:hAnsi="Times New Roman" w:cs="Times New Roman"/>
          <w:b/>
          <w:sz w:val="24"/>
        </w:rPr>
      </w:pPr>
      <w:r w:rsidRPr="00723118">
        <w:rPr>
          <w:rFonts w:ascii="Times New Roman" w:eastAsia="Calibri" w:hAnsi="Times New Roman" w:cs="Times New Roman"/>
          <w:b/>
          <w:sz w:val="24"/>
        </w:rPr>
        <w:t>The moral and religious obligations of the Church and her priests</w:t>
      </w:r>
    </w:p>
    <w:p w:rsidR="003C63E5" w:rsidRPr="003C63E5" w:rsidRDefault="003C63E5" w:rsidP="003C63E5">
      <w:pPr>
        <w:spacing w:after="0" w:line="480" w:lineRule="auto"/>
        <w:ind w:left="720"/>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A person who believes they are being afflicted by evil spirits is fearful of approaching anyone to talk about it or to seek help to find a remedy</w:t>
      </w:r>
      <w:r w:rsidR="006E75C5">
        <w:rPr>
          <w:rFonts w:ascii="Times New Roman" w:eastAsia="Calibri" w:hAnsi="Times New Roman" w:cs="Times New Roman"/>
          <w:sz w:val="24"/>
        </w:rPr>
        <w:t xml:space="preserve">, whether </w:t>
      </w:r>
      <w:r w:rsidR="00121246">
        <w:rPr>
          <w:rFonts w:ascii="Times New Roman" w:eastAsia="Calibri" w:hAnsi="Times New Roman" w:cs="Times New Roman"/>
          <w:sz w:val="24"/>
        </w:rPr>
        <w:t>religious</w:t>
      </w:r>
      <w:r w:rsidR="006E75C5">
        <w:rPr>
          <w:rFonts w:ascii="Times New Roman" w:eastAsia="Calibri" w:hAnsi="Times New Roman" w:cs="Times New Roman"/>
          <w:sz w:val="24"/>
        </w:rPr>
        <w:t xml:space="preserve"> or medical</w:t>
      </w:r>
      <w:r w:rsidRPr="003C63E5">
        <w:rPr>
          <w:rFonts w:ascii="Times New Roman" w:eastAsia="Calibri" w:hAnsi="Times New Roman" w:cs="Times New Roman"/>
          <w:sz w:val="24"/>
        </w:rPr>
        <w:t>. Richards says “That priests are not called out more is</w:t>
      </w:r>
      <w:r w:rsidR="006E75C5">
        <w:rPr>
          <w:rFonts w:ascii="Times New Roman" w:eastAsia="Calibri" w:hAnsi="Times New Roman" w:cs="Times New Roman"/>
          <w:sz w:val="24"/>
        </w:rPr>
        <w:t>,</w:t>
      </w:r>
      <w:r w:rsidRPr="003C63E5">
        <w:rPr>
          <w:rFonts w:ascii="Times New Roman" w:eastAsia="Calibri" w:hAnsi="Times New Roman" w:cs="Times New Roman"/>
          <w:sz w:val="24"/>
        </w:rPr>
        <w:t xml:space="preserve"> I am sure</w:t>
      </w:r>
      <w:r w:rsidR="006E75C5">
        <w:rPr>
          <w:rFonts w:ascii="Times New Roman" w:eastAsia="Calibri" w:hAnsi="Times New Roman" w:cs="Times New Roman"/>
          <w:sz w:val="24"/>
        </w:rPr>
        <w:t>,</w:t>
      </w:r>
      <w:r w:rsidRPr="003C63E5">
        <w:rPr>
          <w:rFonts w:ascii="Times New Roman" w:eastAsia="Calibri" w:hAnsi="Times New Roman" w:cs="Times New Roman"/>
          <w:sz w:val="24"/>
        </w:rPr>
        <w:t xml:space="preserve"> not because the people are convinced that [the problem] is wholly physical or mental, but because they are afraid that their minister will not take it seriously and may be unable to help them.”</w:t>
      </w:r>
      <w:r w:rsidRPr="003C63E5">
        <w:rPr>
          <w:rFonts w:ascii="Times New Roman" w:eastAsia="Calibri" w:hAnsi="Times New Roman" w:cs="Times New Roman"/>
          <w:sz w:val="24"/>
          <w:vertAlign w:val="superscript"/>
        </w:rPr>
        <w:footnoteReference w:id="210"/>
      </w:r>
      <w:r w:rsidRPr="003C63E5">
        <w:rPr>
          <w:rFonts w:ascii="Times New Roman" w:eastAsia="Calibri" w:hAnsi="Times New Roman" w:cs="Times New Roman"/>
          <w:sz w:val="24"/>
        </w:rPr>
        <w:t xml:space="preserve"> Sue and Sue report that in the field of medicine, psychology and psychiatry in the United States health professionals are unwilling to address the needs of their clients in their own religious terms: “Often patients want to talk about the spiritual aspects of their illness and treatment, but doctors are either unprepared or disinclined to do so”.</w:t>
      </w:r>
      <w:r w:rsidRPr="003C63E5">
        <w:rPr>
          <w:rFonts w:ascii="Times New Roman" w:eastAsia="Calibri" w:hAnsi="Times New Roman" w:cs="Times New Roman"/>
          <w:sz w:val="24"/>
          <w:vertAlign w:val="superscript"/>
        </w:rPr>
        <w:footnoteReference w:id="211"/>
      </w:r>
      <w:r w:rsidRPr="003C63E5">
        <w:rPr>
          <w:rFonts w:ascii="Times New Roman" w:eastAsia="Calibri" w:hAnsi="Times New Roman" w:cs="Times New Roman"/>
          <w:sz w:val="24"/>
        </w:rPr>
        <w:t xml:space="preserve"> Kinsey points out some who seek counseling or therapy often seek out a religious therapist so that this aspect of their lives is explicitly included.</w:t>
      </w:r>
      <w:r w:rsidRPr="003C63E5">
        <w:rPr>
          <w:rFonts w:ascii="Times New Roman" w:eastAsia="Calibri" w:hAnsi="Times New Roman" w:cs="Times New Roman"/>
          <w:sz w:val="24"/>
          <w:vertAlign w:val="superscript"/>
        </w:rPr>
        <w:footnoteReference w:id="212"/>
      </w:r>
      <w:r w:rsidRPr="003C63E5">
        <w:rPr>
          <w:rFonts w:ascii="Times New Roman" w:eastAsia="Calibri" w:hAnsi="Times New Roman" w:cs="Times New Roman"/>
          <w:sz w:val="24"/>
        </w:rPr>
        <w:t xml:space="preserve"> For any successful healing therapy, it is essential that the client be able to bring into conversation aspects of the self and experience [that] will be accepted and explored, not ridiculed, rationalized or reduced.</w:t>
      </w:r>
      <w:r w:rsidRPr="003C63E5">
        <w:rPr>
          <w:rFonts w:ascii="Times New Roman" w:eastAsia="Calibri" w:hAnsi="Times New Roman" w:cs="Times New Roman"/>
          <w:sz w:val="24"/>
          <w:vertAlign w:val="superscript"/>
        </w:rPr>
        <w:footnoteReference w:id="213"/>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In reference to those suffering from mental illness, Kinsey writes that the Church is for some people </w:t>
      </w:r>
      <w:r w:rsidRPr="003C63E5">
        <w:rPr>
          <w:rFonts w:ascii="Times New Roman" w:eastAsia="Calibri" w:hAnsi="Times New Roman" w:cs="Times New Roman"/>
          <w:i/>
          <w:sz w:val="24"/>
        </w:rPr>
        <w:t>the</w:t>
      </w:r>
      <w:r w:rsidRPr="003C63E5">
        <w:rPr>
          <w:rFonts w:ascii="Times New Roman" w:eastAsia="Calibri" w:hAnsi="Times New Roman" w:cs="Times New Roman"/>
          <w:sz w:val="24"/>
        </w:rPr>
        <w:t xml:space="preserve"> place of healing:</w:t>
      </w:r>
    </w:p>
    <w:p w:rsidR="003C63E5" w:rsidRPr="003C63E5" w:rsidRDefault="003C63E5" w:rsidP="003C63E5">
      <w:pPr>
        <w:spacing w:after="0" w:line="240" w:lineRule="auto"/>
        <w:ind w:left="720"/>
        <w:rPr>
          <w:rFonts w:ascii="Times New Roman" w:eastAsia="Calibri" w:hAnsi="Times New Roman" w:cs="Times New Roman"/>
          <w:sz w:val="24"/>
        </w:rPr>
      </w:pPr>
      <w:r w:rsidRPr="003C63E5">
        <w:rPr>
          <w:rFonts w:ascii="Times New Roman" w:eastAsia="Calibri" w:hAnsi="Times New Roman" w:cs="Times New Roman"/>
          <w:sz w:val="24"/>
        </w:rPr>
        <w:lastRenderedPageBreak/>
        <w:t xml:space="preserve">The Church is one of the places people bring themselves for healing, and in this way it can be described as an alternative psychiatric out-patients department. Potentially much of the activity of a church can be understood as a sort of group psychotherapy, with the church acting as some sort of therapeutic community… a religious community can be very supportive … they have to take you in and accept you and this hospitality can protect many form hospitalization … </w:t>
      </w:r>
      <w:r w:rsidRPr="003C63E5">
        <w:rPr>
          <w:rFonts w:ascii="Times New Roman" w:eastAsia="Calibri" w:hAnsi="Times New Roman" w:cs="Times New Roman"/>
          <w:sz w:val="24"/>
          <w:vertAlign w:val="superscript"/>
        </w:rPr>
        <w:footnoteReference w:id="214"/>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The same may be said for those who seek liberation from evil spirits: they too seek and need a community of acceptance and friendship and yet few demon afflicted people find churches that offer this to them.</w:t>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While Catholic priests may be willing to </w:t>
      </w:r>
      <w:r w:rsidR="003968E1">
        <w:rPr>
          <w:rFonts w:ascii="Times New Roman" w:eastAsia="Calibri" w:hAnsi="Times New Roman" w:cs="Times New Roman"/>
          <w:sz w:val="24"/>
        </w:rPr>
        <w:t>discuss</w:t>
      </w:r>
      <w:r w:rsidRPr="003C63E5">
        <w:rPr>
          <w:rFonts w:ascii="Times New Roman" w:eastAsia="Calibri" w:hAnsi="Times New Roman" w:cs="Times New Roman"/>
          <w:sz w:val="24"/>
        </w:rPr>
        <w:t xml:space="preserve"> theology, liturgy or prayer, it would appear that few have </w:t>
      </w:r>
      <w:r w:rsidR="003D367D">
        <w:rPr>
          <w:rFonts w:ascii="Times New Roman" w:eastAsia="Calibri" w:hAnsi="Times New Roman" w:cs="Times New Roman"/>
          <w:sz w:val="24"/>
        </w:rPr>
        <w:t>the training to listen empathetica</w:t>
      </w:r>
      <w:r w:rsidRPr="003C63E5">
        <w:rPr>
          <w:rFonts w:ascii="Times New Roman" w:eastAsia="Calibri" w:hAnsi="Times New Roman" w:cs="Times New Roman"/>
          <w:sz w:val="24"/>
        </w:rPr>
        <w:t xml:space="preserve">lly to stories relating to experiences of evil spirits. Among clergymen educated in the Western cultural worldview, “there is very little consciousness of the reality of a world of spirits and the spiritual warfare taking place today.” </w:t>
      </w:r>
      <w:r w:rsidRPr="003C63E5">
        <w:rPr>
          <w:rFonts w:ascii="Times New Roman" w:eastAsia="Calibri" w:hAnsi="Times New Roman" w:cs="Times New Roman"/>
          <w:sz w:val="24"/>
          <w:vertAlign w:val="superscript"/>
        </w:rPr>
        <w:footnoteReference w:id="215"/>
      </w:r>
      <w:r w:rsidRPr="003C63E5">
        <w:rPr>
          <w:rFonts w:ascii="Times New Roman" w:eastAsia="Calibri" w:hAnsi="Times New Roman" w:cs="Times New Roman"/>
          <w:sz w:val="24"/>
        </w:rPr>
        <w:t xml:space="preserve"> </w:t>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For those ministers who wish to remain within the scientific methodology of knowledge, they need to acknowledge the limits of that approach to the world in all its dimensions. “The problem is that our science was developed to test propositions of ordinary reality. We cannot test for the presence of spirits.” </w:t>
      </w:r>
      <w:r w:rsidRPr="003C63E5">
        <w:rPr>
          <w:rFonts w:ascii="Times New Roman" w:eastAsia="Calibri" w:hAnsi="Times New Roman" w:cs="Times New Roman"/>
          <w:sz w:val="24"/>
          <w:vertAlign w:val="superscript"/>
        </w:rPr>
        <w:footnoteReference w:id="216"/>
      </w:r>
      <w:r w:rsidRPr="003C63E5">
        <w:rPr>
          <w:rFonts w:ascii="Times New Roman" w:eastAsia="Calibri" w:hAnsi="Times New Roman" w:cs="Times New Roman"/>
          <w:sz w:val="24"/>
        </w:rPr>
        <w:t xml:space="preserve"> This means that for some faith filled members of the church their local priest is just a helpless as they are. In the context of their affliction, the church’s rituals, teachings and pastoral practices lack relevance and </w:t>
      </w:r>
      <w:r w:rsidRPr="003C63E5">
        <w:rPr>
          <w:rFonts w:ascii="Times New Roman" w:eastAsia="Calibri" w:hAnsi="Times New Roman" w:cs="Times New Roman"/>
          <w:sz w:val="24"/>
        </w:rPr>
        <w:lastRenderedPageBreak/>
        <w:t>power. Goodman points out that those who are afflicted need the right sort of help, yet “their diagnoses and treatment are determined not by what works [exorcism] but by the prevailing attitudes, the paradigm concerning the nature of reality”</w:t>
      </w:r>
      <w:r w:rsidRPr="003C63E5">
        <w:rPr>
          <w:rFonts w:ascii="Times New Roman" w:eastAsia="Calibri" w:hAnsi="Times New Roman" w:cs="Times New Roman"/>
          <w:sz w:val="24"/>
          <w:vertAlign w:val="superscript"/>
        </w:rPr>
        <w:footnoteReference w:id="217"/>
      </w:r>
      <w:r w:rsidRPr="003C63E5">
        <w:rPr>
          <w:rFonts w:ascii="Times New Roman" w:eastAsia="Calibri" w:hAnsi="Times New Roman" w:cs="Times New Roman"/>
          <w:sz w:val="24"/>
        </w:rPr>
        <w:t xml:space="preserve"> and that “Ruling paradigms have a way of creating blind spot</w:t>
      </w:r>
      <w:r w:rsidR="006E75C5">
        <w:rPr>
          <w:rFonts w:ascii="Times New Roman" w:eastAsia="Calibri" w:hAnsi="Times New Roman" w:cs="Times New Roman"/>
          <w:sz w:val="24"/>
        </w:rPr>
        <w:t>s</w:t>
      </w:r>
      <w:r w:rsidRPr="003C63E5">
        <w:rPr>
          <w:rFonts w:ascii="Times New Roman" w:eastAsia="Calibri" w:hAnsi="Times New Roman" w:cs="Times New Roman"/>
          <w:sz w:val="24"/>
        </w:rPr>
        <w:t xml:space="preserve">.” </w:t>
      </w:r>
      <w:r w:rsidRPr="003C63E5">
        <w:rPr>
          <w:rFonts w:ascii="Times New Roman" w:eastAsia="Calibri" w:hAnsi="Times New Roman" w:cs="Times New Roman"/>
          <w:sz w:val="24"/>
          <w:vertAlign w:val="superscript"/>
        </w:rPr>
        <w:footnoteReference w:id="218"/>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Philip Clayton outlines the possible responses </w:t>
      </w:r>
      <w:r w:rsidR="006E75C5">
        <w:rPr>
          <w:rFonts w:ascii="Times New Roman" w:eastAsia="Calibri" w:hAnsi="Times New Roman" w:cs="Times New Roman"/>
          <w:sz w:val="24"/>
        </w:rPr>
        <w:t>of</w:t>
      </w:r>
      <w:r w:rsidRPr="003C63E5">
        <w:rPr>
          <w:rFonts w:ascii="Times New Roman" w:eastAsia="Calibri" w:hAnsi="Times New Roman" w:cs="Times New Roman"/>
          <w:sz w:val="24"/>
        </w:rPr>
        <w:t xml:space="preserve"> ministers of the Church to the conflict they may feel between reports of ‘supernatural’ healing in the lives of their parishioners, and the prevailing theology that denies or ignores such activity. This conflict can be found similarly with reference to the existence and activity of demons. One response is to dismiss all such talk as nonsense; another is to believe simply because the Christian Scriptures assert the reality of personal spiritual beings of evil; </w:t>
      </w:r>
      <w:r w:rsidR="006E75C5">
        <w:rPr>
          <w:rFonts w:ascii="Times New Roman" w:eastAsia="Calibri" w:hAnsi="Times New Roman" w:cs="Times New Roman"/>
          <w:sz w:val="24"/>
        </w:rPr>
        <w:t xml:space="preserve">yet </w:t>
      </w:r>
      <w:r w:rsidRPr="003C63E5">
        <w:rPr>
          <w:rFonts w:ascii="Times New Roman" w:eastAsia="Calibri" w:hAnsi="Times New Roman" w:cs="Times New Roman"/>
          <w:sz w:val="24"/>
        </w:rPr>
        <w:t>another is to “find some new, mediating position that seeks to do justice to as many of the insights from each world[view] as possible.”</w:t>
      </w:r>
      <w:r w:rsidRPr="003C63E5">
        <w:rPr>
          <w:rFonts w:ascii="Times New Roman" w:eastAsia="Calibri" w:hAnsi="Times New Roman" w:cs="Times New Roman"/>
          <w:sz w:val="24"/>
          <w:vertAlign w:val="superscript"/>
        </w:rPr>
        <w:footnoteReference w:id="219"/>
      </w:r>
      <w:r w:rsidRPr="003C63E5">
        <w:rPr>
          <w:rFonts w:ascii="Times New Roman" w:eastAsia="Calibri" w:hAnsi="Times New Roman" w:cs="Times New Roman"/>
          <w:sz w:val="24"/>
        </w:rPr>
        <w:t xml:space="preserve"> Such is the position argued for in this paper</w:t>
      </w:r>
      <w:r w:rsidR="006E75C5">
        <w:rPr>
          <w:rFonts w:ascii="Times New Roman" w:eastAsia="Calibri" w:hAnsi="Times New Roman" w:cs="Times New Roman"/>
          <w:sz w:val="24"/>
        </w:rPr>
        <w:t xml:space="preserve"> for the feasibility of deliverance ministry</w:t>
      </w:r>
      <w:r w:rsidRPr="003C63E5">
        <w:rPr>
          <w:rFonts w:ascii="Times New Roman" w:eastAsia="Calibri" w:hAnsi="Times New Roman" w:cs="Times New Roman"/>
          <w:sz w:val="24"/>
        </w:rPr>
        <w:t>.</w:t>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There have been many studies on the healing dimension of the relationship between the ‘client’ and the healing professional which applies equally to ministers of religion as to doctors and psychologists. Kinsey refers to some studies in this area which have researched the power of healing in the character and manner of the professional. He writes: “the person who is offering the gift of healing has power and a role in someone’s life that is extremely powerful and potentially life changing. If they are believed in, have a reputation for healing and are believed to have ‘the gift’</w:t>
      </w:r>
      <w:proofErr w:type="gramStart"/>
      <w:r w:rsidRPr="003C63E5">
        <w:rPr>
          <w:rFonts w:ascii="Times New Roman" w:eastAsia="Calibri" w:hAnsi="Times New Roman" w:cs="Times New Roman"/>
          <w:sz w:val="24"/>
        </w:rPr>
        <w:t>…[</w:t>
      </w:r>
      <w:proofErr w:type="gramEnd"/>
      <w:r w:rsidRPr="003C63E5">
        <w:rPr>
          <w:rFonts w:ascii="Times New Roman" w:eastAsia="Calibri" w:hAnsi="Times New Roman" w:cs="Times New Roman"/>
          <w:sz w:val="24"/>
        </w:rPr>
        <w:t>they will be effective].”</w:t>
      </w:r>
      <w:r w:rsidRPr="003C63E5">
        <w:rPr>
          <w:rFonts w:ascii="Times New Roman" w:eastAsia="Calibri" w:hAnsi="Times New Roman" w:cs="Times New Roman"/>
          <w:sz w:val="24"/>
          <w:vertAlign w:val="superscript"/>
        </w:rPr>
        <w:footnoteReference w:id="220"/>
      </w:r>
      <w:r w:rsidRPr="003C63E5">
        <w:rPr>
          <w:rFonts w:ascii="Times New Roman" w:eastAsia="Calibri" w:hAnsi="Times New Roman" w:cs="Times New Roman"/>
          <w:sz w:val="24"/>
        </w:rPr>
        <w:t xml:space="preserve"> </w:t>
      </w:r>
      <w:r w:rsidRPr="003C63E5">
        <w:rPr>
          <w:rFonts w:ascii="Times New Roman" w:eastAsia="Calibri" w:hAnsi="Times New Roman" w:cs="Times New Roman"/>
          <w:sz w:val="24"/>
        </w:rPr>
        <w:lastRenderedPageBreak/>
        <w:t xml:space="preserve">Contrariwise “an ‘ill-advised sentence, a </w:t>
      </w:r>
      <w:proofErr w:type="spellStart"/>
      <w:r w:rsidRPr="003C63E5">
        <w:rPr>
          <w:rFonts w:ascii="Times New Roman" w:eastAsia="Calibri" w:hAnsi="Times New Roman" w:cs="Times New Roman"/>
          <w:sz w:val="24"/>
        </w:rPr>
        <w:t>mis</w:t>
      </w:r>
      <w:proofErr w:type="spellEnd"/>
      <w:r w:rsidR="006E75C5">
        <w:rPr>
          <w:rFonts w:ascii="Times New Roman" w:eastAsia="Calibri" w:hAnsi="Times New Roman" w:cs="Times New Roman"/>
          <w:sz w:val="24"/>
        </w:rPr>
        <w:t>-</w:t>
      </w:r>
      <w:r w:rsidRPr="003C63E5">
        <w:rPr>
          <w:rFonts w:ascii="Times New Roman" w:eastAsia="Calibri" w:hAnsi="Times New Roman" w:cs="Times New Roman"/>
          <w:sz w:val="24"/>
        </w:rPr>
        <w:t>timed jocular remark, or a serious statement wrongly emphasised can damage the patients recovery process and result in a tragic outcome’”.</w:t>
      </w:r>
      <w:r w:rsidRPr="003C63E5">
        <w:rPr>
          <w:rFonts w:ascii="Times New Roman" w:eastAsia="Calibri" w:hAnsi="Times New Roman" w:cs="Times New Roman"/>
          <w:sz w:val="24"/>
          <w:vertAlign w:val="superscript"/>
        </w:rPr>
        <w:footnoteReference w:id="221"/>
      </w:r>
      <w:r w:rsidRPr="003C63E5">
        <w:rPr>
          <w:rFonts w:ascii="Times New Roman" w:eastAsia="Calibri" w:hAnsi="Times New Roman" w:cs="Times New Roman"/>
          <w:sz w:val="24"/>
        </w:rPr>
        <w:t xml:space="preserve"> Kinsey places these arguments in the context of a discussion of the ‘placebo effect’: a needy person’s well-being is seriously affected by the attitude of the healing professional. This ‘healing alliance’ is not just helpful to the recovering of health of the client, it is fundamental. “The main change agent in psychotherapy is the relationship between the therapist and client.”</w:t>
      </w:r>
      <w:r w:rsidRPr="003C63E5">
        <w:rPr>
          <w:rFonts w:ascii="Times New Roman" w:eastAsia="Calibri" w:hAnsi="Times New Roman" w:cs="Times New Roman"/>
          <w:sz w:val="24"/>
          <w:vertAlign w:val="superscript"/>
        </w:rPr>
        <w:footnoteReference w:id="222"/>
      </w:r>
      <w:r w:rsidRPr="003C63E5">
        <w:rPr>
          <w:rFonts w:ascii="Times New Roman" w:eastAsia="Calibri" w:hAnsi="Times New Roman" w:cs="Times New Roman"/>
          <w:sz w:val="24"/>
        </w:rPr>
        <w:t xml:space="preserve"> </w:t>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While these arguments are put forward in the field of psychology they apply similarly to the relationship between a religious minster and a believer in his/her community. Sue and Sue give the example of a Vietnamese war veteran who lived in Chicago. </w:t>
      </w:r>
      <w:proofErr w:type="spellStart"/>
      <w:r w:rsidRPr="003C63E5">
        <w:rPr>
          <w:rFonts w:ascii="Times New Roman" w:eastAsia="Calibri" w:hAnsi="Times New Roman" w:cs="Times New Roman"/>
          <w:sz w:val="24"/>
        </w:rPr>
        <w:t>Vang</w:t>
      </w:r>
      <w:proofErr w:type="spellEnd"/>
      <w:r w:rsidRPr="003C63E5">
        <w:rPr>
          <w:rFonts w:ascii="Times New Roman" w:eastAsia="Calibri" w:hAnsi="Times New Roman" w:cs="Times New Roman"/>
          <w:sz w:val="24"/>
        </w:rPr>
        <w:t xml:space="preserve"> suffered from health problems that he believed arose from the activity of evil spirits so he approached a shaman known by reputation to share the same worldview and to treat her clients with compassion and understanding. She made him feel that his complaints and interpretation was intelligible and offered a ritual response within his terms that was ultimately curative.</w:t>
      </w:r>
      <w:r w:rsidRPr="003C63E5">
        <w:rPr>
          <w:rFonts w:ascii="Times New Roman" w:eastAsia="Calibri" w:hAnsi="Times New Roman" w:cs="Times New Roman"/>
          <w:sz w:val="24"/>
          <w:vertAlign w:val="superscript"/>
        </w:rPr>
        <w:footnoteReference w:id="223"/>
      </w:r>
      <w:r w:rsidRPr="003C63E5">
        <w:rPr>
          <w:rFonts w:ascii="Times New Roman" w:eastAsia="Calibri" w:hAnsi="Times New Roman" w:cs="Times New Roman"/>
          <w:sz w:val="24"/>
        </w:rPr>
        <w:t xml:space="preserve"> Perry likewise advises that the minister’s non-judgmental and empathic response is a large part of the pastoral healing. If the client is sent off immediately to some other ‘expert’ it encourages him or her to think of the matter as </w:t>
      </w:r>
      <w:r w:rsidRPr="003C63E5">
        <w:rPr>
          <w:rFonts w:ascii="Times New Roman" w:eastAsia="Calibri" w:hAnsi="Times New Roman" w:cs="Times New Roman"/>
          <w:sz w:val="24"/>
        </w:rPr>
        <w:lastRenderedPageBreak/>
        <w:t>exceptional and that ‘ordinary’ remedies are of no help. It can make the client think that s/he is a passive player in a battle between good and evil.</w:t>
      </w:r>
      <w:r w:rsidRPr="003C63E5">
        <w:rPr>
          <w:rFonts w:ascii="Times New Roman" w:eastAsia="Calibri" w:hAnsi="Times New Roman" w:cs="Times New Roman"/>
          <w:sz w:val="24"/>
          <w:vertAlign w:val="superscript"/>
        </w:rPr>
        <w:footnoteReference w:id="224"/>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Catholic priests in Australia, then, along with other Christian minsters, may feel themselves caught between the prevailing theology that is skeptical of the reality and activity of evil spirits, and the worldview of those who seek help from a priest against these spiritual beings. They have a responsibility to offer those in need what the Church has at its heart: love, a love that listens attentively, enters into the pain of the other and offers at the very least companionship, if not a way forward into healing and life. </w:t>
      </w:r>
    </w:p>
    <w:p w:rsidR="003C63E5" w:rsidRPr="003C63E5" w:rsidRDefault="003C63E5" w:rsidP="003C63E5">
      <w:pPr>
        <w:spacing w:after="0" w:line="240" w:lineRule="auto"/>
        <w:ind w:left="720"/>
        <w:jc w:val="both"/>
        <w:rPr>
          <w:rFonts w:ascii="Times New Roman" w:eastAsia="Calibri" w:hAnsi="Times New Roman" w:cs="Times New Roman"/>
          <w:sz w:val="24"/>
        </w:rPr>
      </w:pPr>
      <w:r w:rsidRPr="003C63E5">
        <w:rPr>
          <w:rFonts w:ascii="Times New Roman" w:eastAsia="Calibri" w:hAnsi="Times New Roman" w:cs="Times New Roman"/>
          <w:sz w:val="24"/>
        </w:rPr>
        <w:t>People of faith, whether they are from Christian, Jewish, Muslim, Hindu or Buddhist religious traditions, have a duty and a responsibility to care for those who are sick, weak, poor, or in some other way troubled or in need … when it comes to mental illness, however, there are many factors that prevent relationship persons from reaching out as they normally would to others.</w:t>
      </w:r>
      <w:r w:rsidRPr="003C63E5">
        <w:rPr>
          <w:rFonts w:ascii="Times New Roman" w:eastAsia="Calibri" w:hAnsi="Times New Roman" w:cs="Times New Roman"/>
          <w:sz w:val="24"/>
          <w:vertAlign w:val="superscript"/>
        </w:rPr>
        <w:footnoteReference w:id="225"/>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A similar statement has been made in relation to those who complain of attack from evil spirits:</w:t>
      </w:r>
    </w:p>
    <w:p w:rsidR="003C63E5" w:rsidRPr="003C63E5" w:rsidRDefault="003C63E5" w:rsidP="003C63E5">
      <w:pPr>
        <w:spacing w:after="0" w:line="240" w:lineRule="auto"/>
        <w:ind w:left="720"/>
        <w:jc w:val="both"/>
        <w:rPr>
          <w:rFonts w:ascii="Times New Roman" w:eastAsia="Calibri" w:hAnsi="Times New Roman" w:cs="Times New Roman"/>
          <w:sz w:val="24"/>
        </w:rPr>
      </w:pPr>
      <w:r w:rsidRPr="003C63E5">
        <w:rPr>
          <w:rFonts w:ascii="Times New Roman" w:eastAsia="Calibri" w:hAnsi="Times New Roman" w:cs="Times New Roman"/>
          <w:sz w:val="24"/>
        </w:rPr>
        <w:t>Wherever beliefs in evil spirits is found, on</w:t>
      </w:r>
      <w:r w:rsidR="00B901EB">
        <w:rPr>
          <w:rFonts w:ascii="Times New Roman" w:eastAsia="Calibri" w:hAnsi="Times New Roman" w:cs="Times New Roman"/>
          <w:sz w:val="24"/>
        </w:rPr>
        <w:t>e</w:t>
      </w:r>
      <w:r w:rsidRPr="003C63E5">
        <w:rPr>
          <w:rFonts w:ascii="Times New Roman" w:eastAsia="Calibri" w:hAnsi="Times New Roman" w:cs="Times New Roman"/>
          <w:sz w:val="24"/>
        </w:rPr>
        <w:t xml:space="preserve"> can encounter people who consider themselves to be under demonic attack. Regardless of how one assesses the validity of this perception, such individuals are genuinely is distress and need to be treated with understanding and compassion. To ignore their plight or to make light of it, would be unconscionable. It would not promote the well-being of those afflicted and might well drive them to seek help from undesirable sources.</w:t>
      </w:r>
      <w:r w:rsidRPr="003C63E5">
        <w:rPr>
          <w:rFonts w:ascii="Times New Roman" w:eastAsia="Calibri" w:hAnsi="Times New Roman" w:cs="Times New Roman"/>
          <w:sz w:val="24"/>
          <w:vertAlign w:val="superscript"/>
        </w:rPr>
        <w:footnoteReference w:id="226"/>
      </w:r>
      <w:r w:rsidRPr="003C63E5">
        <w:rPr>
          <w:rFonts w:ascii="Times New Roman" w:eastAsia="Calibri" w:hAnsi="Times New Roman" w:cs="Times New Roman"/>
          <w:sz w:val="24"/>
        </w:rPr>
        <w:t xml:space="preserve"> </w:t>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Francis </w:t>
      </w:r>
      <w:proofErr w:type="spellStart"/>
      <w:r w:rsidRPr="003C63E5">
        <w:rPr>
          <w:rFonts w:ascii="Times New Roman" w:eastAsia="Calibri" w:hAnsi="Times New Roman" w:cs="Times New Roman"/>
          <w:sz w:val="24"/>
        </w:rPr>
        <w:t>MacNutt</w:t>
      </w:r>
      <w:proofErr w:type="spellEnd"/>
      <w:r w:rsidRPr="003C63E5">
        <w:rPr>
          <w:rFonts w:ascii="Times New Roman" w:eastAsia="Calibri" w:hAnsi="Times New Roman" w:cs="Times New Roman"/>
          <w:sz w:val="24"/>
        </w:rPr>
        <w:t>, when practising as a priest, was drawn into the ministry of deliverance not because he already believed in evil spirits but because of the experiences he had with people who were afflicted. He was “confronted by an immediate, deep human need … and no one else was there to help.”</w:t>
      </w:r>
      <w:r w:rsidRPr="003C63E5">
        <w:rPr>
          <w:rFonts w:ascii="Times New Roman" w:eastAsia="Calibri" w:hAnsi="Times New Roman" w:cs="Times New Roman"/>
          <w:sz w:val="24"/>
          <w:vertAlign w:val="superscript"/>
        </w:rPr>
        <w:footnoteReference w:id="227"/>
      </w:r>
      <w:r w:rsidRPr="003C63E5">
        <w:rPr>
          <w:rFonts w:ascii="Times New Roman" w:eastAsia="Calibri" w:hAnsi="Times New Roman" w:cs="Times New Roman"/>
          <w:sz w:val="24"/>
        </w:rPr>
        <w:t xml:space="preserve"> He was unable to stand by and watch the person </w:t>
      </w:r>
      <w:r w:rsidRPr="003C63E5">
        <w:rPr>
          <w:rFonts w:ascii="Times New Roman" w:eastAsia="Calibri" w:hAnsi="Times New Roman" w:cs="Times New Roman"/>
          <w:sz w:val="24"/>
        </w:rPr>
        <w:lastRenderedPageBreak/>
        <w:t>continue to suffer and move towards self-destruction.</w:t>
      </w:r>
      <w:r w:rsidRPr="003C63E5">
        <w:rPr>
          <w:rFonts w:ascii="Times New Roman" w:eastAsia="Calibri" w:hAnsi="Times New Roman" w:cs="Times New Roman"/>
          <w:sz w:val="24"/>
          <w:vertAlign w:val="superscript"/>
        </w:rPr>
        <w:footnoteReference w:id="228"/>
      </w:r>
      <w:r w:rsidRPr="003C63E5">
        <w:rPr>
          <w:rFonts w:ascii="Times New Roman" w:eastAsia="Calibri" w:hAnsi="Times New Roman" w:cs="Times New Roman"/>
          <w:sz w:val="24"/>
        </w:rPr>
        <w:t xml:space="preserve"> </w:t>
      </w:r>
      <w:r w:rsidR="003968E1">
        <w:rPr>
          <w:rFonts w:ascii="Times New Roman" w:eastAsia="Calibri" w:hAnsi="Times New Roman" w:cs="Times New Roman"/>
          <w:sz w:val="24"/>
        </w:rPr>
        <w:t>M.L.</w:t>
      </w:r>
      <w:r w:rsidR="00875922">
        <w:rPr>
          <w:rFonts w:ascii="Times New Roman" w:eastAsia="Calibri" w:hAnsi="Times New Roman" w:cs="Times New Roman"/>
          <w:sz w:val="24"/>
        </w:rPr>
        <w:t xml:space="preserve"> </w:t>
      </w:r>
      <w:proofErr w:type="spellStart"/>
      <w:r w:rsidR="003968E1">
        <w:rPr>
          <w:rFonts w:ascii="Times New Roman" w:eastAsia="Calibri" w:hAnsi="Times New Roman" w:cs="Times New Roman"/>
          <w:sz w:val="24"/>
        </w:rPr>
        <w:t>Daneel</w:t>
      </w:r>
      <w:proofErr w:type="spellEnd"/>
      <w:r w:rsidR="003968E1">
        <w:rPr>
          <w:rFonts w:ascii="Times New Roman" w:eastAsia="Calibri" w:hAnsi="Times New Roman" w:cs="Times New Roman"/>
          <w:sz w:val="24"/>
        </w:rPr>
        <w:t xml:space="preserve"> writes of the ministry of exorcism in a way that can be said equally of deliverance</w:t>
      </w:r>
      <w:r w:rsidR="006E75C5">
        <w:rPr>
          <w:rFonts w:ascii="Times New Roman" w:eastAsia="Calibri" w:hAnsi="Times New Roman" w:cs="Times New Roman"/>
          <w:sz w:val="24"/>
        </w:rPr>
        <w:t>: it</w:t>
      </w:r>
      <w:r w:rsidR="003968E1">
        <w:rPr>
          <w:rFonts w:ascii="Times New Roman" w:eastAsia="Calibri" w:hAnsi="Times New Roman" w:cs="Times New Roman"/>
          <w:sz w:val="24"/>
        </w:rPr>
        <w:t xml:space="preserve"> “appears to confront the existential needs and fears of a people in a ritually understandable and therefore psychologically and religiously satisfying manner.”</w:t>
      </w:r>
      <w:r w:rsidR="003968E1">
        <w:rPr>
          <w:rStyle w:val="FootnoteReference"/>
          <w:rFonts w:ascii="Times New Roman" w:eastAsia="Calibri" w:hAnsi="Times New Roman" w:cs="Times New Roman"/>
          <w:sz w:val="24"/>
        </w:rPr>
        <w:footnoteReference w:id="229"/>
      </w:r>
    </w:p>
    <w:p w:rsidR="003C63E5" w:rsidRPr="003C63E5" w:rsidRDefault="003C63E5" w:rsidP="003C63E5">
      <w:pPr>
        <w:spacing w:after="0" w:line="480" w:lineRule="auto"/>
        <w:jc w:val="both"/>
        <w:rPr>
          <w:rFonts w:ascii="Times New Roman" w:eastAsia="Calibri" w:hAnsi="Times New Roman" w:cs="Times New Roman"/>
          <w:sz w:val="24"/>
        </w:rPr>
      </w:pPr>
    </w:p>
    <w:p w:rsidR="00B00281" w:rsidRDefault="003C63E5" w:rsidP="007B6730">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Catholic priests in Australia face the challenge of the needs of people who report being afflicted by evil spirits and who seek understanding and support from the Church, and a Christian companion to walk with them in their fears. The priest can do so much with an attentive loving respo</w:t>
      </w:r>
      <w:r w:rsidR="007B6730">
        <w:rPr>
          <w:rFonts w:ascii="Times New Roman" w:eastAsia="Calibri" w:hAnsi="Times New Roman" w:cs="Times New Roman"/>
          <w:sz w:val="24"/>
        </w:rPr>
        <w:t>nse if he is properly prepared.</w:t>
      </w:r>
    </w:p>
    <w:p w:rsidR="00B00281" w:rsidRPr="0091427E" w:rsidRDefault="00B00281" w:rsidP="0091427E">
      <w:pPr>
        <w:spacing w:after="0" w:line="480" w:lineRule="auto"/>
        <w:rPr>
          <w:rFonts w:ascii="Times New Roman" w:eastAsia="Calibri" w:hAnsi="Times New Roman" w:cs="Times New Roman"/>
          <w:sz w:val="24"/>
        </w:rPr>
      </w:pPr>
    </w:p>
    <w:p w:rsidR="0091427E" w:rsidRDefault="003C63E5" w:rsidP="00723118">
      <w:pPr>
        <w:pStyle w:val="ListParagraph"/>
        <w:numPr>
          <w:ilvl w:val="0"/>
          <w:numId w:val="18"/>
        </w:numPr>
        <w:spacing w:after="0" w:line="480" w:lineRule="auto"/>
        <w:rPr>
          <w:rFonts w:ascii="Times New Roman" w:eastAsia="Calibri" w:hAnsi="Times New Roman" w:cs="Times New Roman"/>
          <w:b/>
          <w:sz w:val="24"/>
        </w:rPr>
      </w:pPr>
      <w:r w:rsidRPr="003C63E5">
        <w:rPr>
          <w:rFonts w:ascii="Times New Roman" w:eastAsia="Calibri" w:hAnsi="Times New Roman" w:cs="Times New Roman"/>
          <w:b/>
          <w:sz w:val="24"/>
        </w:rPr>
        <w:t>Five possible ways of proceeding</w:t>
      </w:r>
    </w:p>
    <w:p w:rsidR="003C63E5" w:rsidRDefault="003C63E5" w:rsidP="003C63E5">
      <w:pPr>
        <w:spacing w:after="0" w:line="480" w:lineRule="auto"/>
        <w:rPr>
          <w:rFonts w:ascii="Times New Roman" w:eastAsia="Calibri" w:hAnsi="Times New Roman" w:cs="Times New Roman"/>
          <w:sz w:val="24"/>
        </w:rPr>
      </w:pPr>
    </w:p>
    <w:p w:rsidR="00B00281"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There are five broad options</w:t>
      </w:r>
      <w:r w:rsidRPr="003C63E5">
        <w:rPr>
          <w:rFonts w:ascii="Times New Roman" w:eastAsia="Calibri" w:hAnsi="Times New Roman" w:cs="Times New Roman"/>
          <w:i/>
          <w:sz w:val="24"/>
        </w:rPr>
        <w:t xml:space="preserve"> </w:t>
      </w:r>
      <w:r w:rsidRPr="003C63E5">
        <w:rPr>
          <w:rFonts w:ascii="Times New Roman" w:eastAsia="Calibri" w:hAnsi="Times New Roman" w:cs="Times New Roman"/>
          <w:sz w:val="24"/>
        </w:rPr>
        <w:t xml:space="preserve">a priest in the Catholic Church in Australia has when he is approached by a person who claims to be afflicted by demons. He may respond with ignorance, a lack of sympathy and </w:t>
      </w:r>
      <w:proofErr w:type="spellStart"/>
      <w:r w:rsidRPr="003C63E5">
        <w:rPr>
          <w:rFonts w:ascii="Times New Roman" w:eastAsia="Calibri" w:hAnsi="Times New Roman" w:cs="Times New Roman"/>
          <w:sz w:val="24"/>
        </w:rPr>
        <w:t>judgementalism</w:t>
      </w:r>
      <w:proofErr w:type="spellEnd"/>
      <w:r w:rsidRPr="003C63E5">
        <w:rPr>
          <w:rFonts w:ascii="Times New Roman" w:eastAsia="Calibri" w:hAnsi="Times New Roman" w:cs="Times New Roman"/>
          <w:sz w:val="24"/>
        </w:rPr>
        <w:t>, brushing the supplicant away. This unpleasant fact is recorded by many who anticipate such a response and do not even approach their pastor for that reason.</w:t>
      </w:r>
      <w:r w:rsidRPr="003C63E5">
        <w:rPr>
          <w:rFonts w:ascii="Times New Roman" w:eastAsia="Calibri" w:hAnsi="Times New Roman" w:cs="Times New Roman"/>
          <w:sz w:val="24"/>
          <w:vertAlign w:val="superscript"/>
        </w:rPr>
        <w:footnoteReference w:id="230"/>
      </w:r>
      <w:r w:rsidRPr="003C63E5">
        <w:rPr>
          <w:rFonts w:ascii="Times New Roman" w:eastAsia="Calibri" w:hAnsi="Times New Roman" w:cs="Times New Roman"/>
          <w:sz w:val="24"/>
        </w:rPr>
        <w:t xml:space="preserve"> Often those seeking help with evil spirits (or </w:t>
      </w:r>
      <w:r w:rsidRPr="003C63E5">
        <w:rPr>
          <w:rFonts w:ascii="Times New Roman" w:eastAsia="Calibri" w:hAnsi="Times New Roman" w:cs="Times New Roman"/>
          <w:sz w:val="24"/>
        </w:rPr>
        <w:lastRenderedPageBreak/>
        <w:t xml:space="preserve">mental illness) will in such a case take themselves to a medium or psychic, a spiritualist, another Christian church, or to a guru or healer from another religious tradition.  </w:t>
      </w:r>
    </w:p>
    <w:p w:rsidR="00B00281" w:rsidRDefault="00B00281" w:rsidP="003C63E5">
      <w:pPr>
        <w:spacing w:after="0" w:line="480" w:lineRule="auto"/>
        <w:jc w:val="both"/>
        <w:rPr>
          <w:rFonts w:ascii="Times New Roman" w:eastAsia="Calibri" w:hAnsi="Times New Roman" w:cs="Times New Roman"/>
          <w:sz w:val="24"/>
        </w:rPr>
      </w:pPr>
    </w:p>
    <w:p w:rsidR="008D07A9" w:rsidRPr="008D07A9" w:rsidRDefault="003C63E5" w:rsidP="008D07A9">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More positively the priest may respond with sympathy and offer prayer and counseling, either personally or with a designated person in the parish. If the person is only mildly disturbed this may be sufficient but if something more powerful is operating within the person such non-specific prayer will effect little change. </w:t>
      </w:r>
      <w:r w:rsidR="00B00281">
        <w:rPr>
          <w:rFonts w:ascii="Times New Roman" w:eastAsia="Calibri" w:hAnsi="Times New Roman" w:cs="Times New Roman"/>
          <w:sz w:val="24"/>
        </w:rPr>
        <w:t>Thirdly the priest</w:t>
      </w:r>
      <w:r w:rsidRPr="003C63E5">
        <w:rPr>
          <w:rFonts w:ascii="Times New Roman" w:eastAsia="Calibri" w:hAnsi="Times New Roman" w:cs="Times New Roman"/>
          <w:sz w:val="24"/>
        </w:rPr>
        <w:t xml:space="preserve"> may believe the person to be mentally disturbed or deluded and recommend that s/he make an appointment with a psychologist. The difficulties here involve finding a good psychologist; being able to make a booking sooner rather than later; and the fees that may be unaffordable. </w:t>
      </w:r>
      <w:r>
        <w:rPr>
          <w:rFonts w:ascii="Times New Roman" w:eastAsia="Calibri" w:hAnsi="Times New Roman" w:cs="Times New Roman"/>
          <w:sz w:val="24"/>
        </w:rPr>
        <w:t xml:space="preserve">Fourthly </w:t>
      </w:r>
      <w:r w:rsidR="00B00281">
        <w:rPr>
          <w:rFonts w:ascii="Times New Roman" w:eastAsia="Calibri" w:hAnsi="Times New Roman" w:cs="Times New Roman"/>
          <w:sz w:val="24"/>
        </w:rPr>
        <w:t>h</w:t>
      </w:r>
      <w:r w:rsidRPr="003C63E5">
        <w:rPr>
          <w:rFonts w:ascii="Times New Roman" w:eastAsia="Calibri" w:hAnsi="Times New Roman" w:cs="Times New Roman"/>
          <w:sz w:val="24"/>
        </w:rPr>
        <w:t xml:space="preserve">e may know that the diocese has an official exorcist and pass the person onto him. </w:t>
      </w:r>
      <w:r>
        <w:rPr>
          <w:rFonts w:ascii="Times New Roman" w:eastAsia="Calibri" w:hAnsi="Times New Roman" w:cs="Times New Roman"/>
          <w:sz w:val="24"/>
        </w:rPr>
        <w:t>Finally</w:t>
      </w:r>
      <w:r w:rsidRPr="003C63E5">
        <w:rPr>
          <w:rFonts w:ascii="Times New Roman" w:eastAsia="Calibri" w:hAnsi="Times New Roman" w:cs="Times New Roman"/>
          <w:sz w:val="24"/>
        </w:rPr>
        <w:t xml:space="preserve"> he may be in contact with a deliverance ministry team and introduce the person to them. The priest may also put into action a combination of these options. </w:t>
      </w:r>
      <w:r w:rsidR="008D07A9" w:rsidRPr="008D07A9">
        <w:rPr>
          <w:rFonts w:ascii="Times New Roman" w:eastAsia="Calibri" w:hAnsi="Times New Roman" w:cs="Times New Roman"/>
          <w:sz w:val="24"/>
        </w:rPr>
        <w:t xml:space="preserve">Each of these responses may provide the afflicted person with some relief from their symptoms, and better still, put an end to them. The more a priest can ascertain what the person’s specific problem is, and the better he is acquainted with the various ‘remedies’, the more effective will be the chosen pastoral response. </w:t>
      </w:r>
    </w:p>
    <w:p w:rsidR="008D07A9" w:rsidRDefault="008D07A9" w:rsidP="00900A02">
      <w:pPr>
        <w:spacing w:after="0" w:line="480" w:lineRule="auto"/>
        <w:jc w:val="both"/>
        <w:rPr>
          <w:rFonts w:ascii="Times New Roman" w:eastAsia="Calibri" w:hAnsi="Times New Roman" w:cs="Times New Roman"/>
          <w:sz w:val="24"/>
        </w:rPr>
      </w:pPr>
    </w:p>
    <w:p w:rsidR="00900A02" w:rsidRPr="00900A02" w:rsidRDefault="00900A02" w:rsidP="00900A02">
      <w:pPr>
        <w:spacing w:after="0" w:line="480" w:lineRule="auto"/>
        <w:jc w:val="both"/>
        <w:rPr>
          <w:rFonts w:ascii="Times New Roman" w:eastAsia="Calibri" w:hAnsi="Times New Roman" w:cs="Times New Roman"/>
          <w:sz w:val="24"/>
        </w:rPr>
      </w:pPr>
      <w:r w:rsidRPr="00900A02">
        <w:rPr>
          <w:rFonts w:ascii="Times New Roman" w:eastAsia="Calibri" w:hAnsi="Times New Roman" w:cs="Times New Roman"/>
          <w:sz w:val="24"/>
        </w:rPr>
        <w:t>Let us look at these five option in closer detail with the arguments as to their effectiveness.</w:t>
      </w:r>
    </w:p>
    <w:p w:rsidR="005D4B65" w:rsidRPr="003C63E5" w:rsidRDefault="003C63E5" w:rsidP="005D4B6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When a person comes to a priest complaining of affliction by evil spirits, the first thing the caring priest would do is to hear his or her story, make note of the symptoms, and ask what remedies he or she has already sought.</w:t>
      </w:r>
      <w:r w:rsidRPr="003C63E5">
        <w:rPr>
          <w:rFonts w:ascii="Times New Roman" w:eastAsia="Calibri" w:hAnsi="Times New Roman" w:cs="Times New Roman"/>
          <w:sz w:val="24"/>
          <w:vertAlign w:val="superscript"/>
        </w:rPr>
        <w:footnoteReference w:id="231"/>
      </w:r>
      <w:r w:rsidRPr="003C63E5">
        <w:rPr>
          <w:rFonts w:ascii="Times New Roman" w:eastAsia="Calibri" w:hAnsi="Times New Roman" w:cs="Times New Roman"/>
          <w:sz w:val="24"/>
        </w:rPr>
        <w:t xml:space="preserve"> If the person has not yet had recourse to prayer, to the sacraments (Reconciliation in particular), and to other forms of devotion, the priest would guide the person into the practice of these spiritual remedies for these </w:t>
      </w:r>
      <w:r w:rsidRPr="003C63E5">
        <w:rPr>
          <w:rFonts w:ascii="Times New Roman" w:eastAsia="Calibri" w:hAnsi="Times New Roman" w:cs="Times New Roman"/>
          <w:sz w:val="24"/>
        </w:rPr>
        <w:lastRenderedPageBreak/>
        <w:t xml:space="preserve">are considered the starting point of deliverance from evil, whatever its cause. </w:t>
      </w:r>
      <w:r w:rsidRPr="003C63E5">
        <w:rPr>
          <w:rFonts w:ascii="Times New Roman" w:eastAsia="Calibri" w:hAnsi="Times New Roman" w:cs="Times New Roman"/>
          <w:sz w:val="24"/>
          <w:vertAlign w:val="superscript"/>
        </w:rPr>
        <w:footnoteReference w:id="232"/>
      </w:r>
      <w:r w:rsidRPr="003C63E5">
        <w:rPr>
          <w:rFonts w:ascii="Times New Roman" w:eastAsia="Calibri" w:hAnsi="Times New Roman" w:cs="Times New Roman"/>
          <w:sz w:val="24"/>
        </w:rPr>
        <w:t xml:space="preserve"> </w:t>
      </w:r>
      <w:r w:rsidR="005D4B65" w:rsidRPr="003C63E5">
        <w:rPr>
          <w:rFonts w:ascii="Times New Roman" w:eastAsia="Calibri" w:hAnsi="Times New Roman" w:cs="Times New Roman"/>
          <w:sz w:val="24"/>
        </w:rPr>
        <w:t>Spiritual direction or spiritual counseling can work in parallel with the behavioural therapies by helping the person to enter into a relationship with God that is liberating and empowering.</w:t>
      </w:r>
      <w:r w:rsidR="005D4B65" w:rsidRPr="003C63E5">
        <w:rPr>
          <w:rFonts w:ascii="Times New Roman" w:eastAsia="Calibri" w:hAnsi="Times New Roman" w:cs="Times New Roman"/>
          <w:sz w:val="24"/>
          <w:vertAlign w:val="superscript"/>
        </w:rPr>
        <w:footnoteReference w:id="233"/>
      </w:r>
      <w:r w:rsidR="005D4B65" w:rsidRPr="003C63E5">
        <w:rPr>
          <w:rFonts w:ascii="Times New Roman" w:eastAsia="Calibri" w:hAnsi="Times New Roman" w:cs="Times New Roman"/>
          <w:sz w:val="24"/>
        </w:rPr>
        <w:t xml:space="preserve"> </w:t>
      </w:r>
    </w:p>
    <w:p w:rsidR="005D4B65" w:rsidRPr="003C63E5" w:rsidRDefault="005D4B65" w:rsidP="005D4B65">
      <w:pPr>
        <w:spacing w:after="0" w:line="24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If the priest discovers that these have been tried and proven ineffective, then he may consider that the problem lies deeper in the spirit or psyche of the person, that it is beyond the power of the will or the ordin</w:t>
      </w:r>
      <w:r w:rsidR="00B00281">
        <w:rPr>
          <w:rFonts w:ascii="Times New Roman" w:eastAsia="Calibri" w:hAnsi="Times New Roman" w:cs="Times New Roman"/>
          <w:sz w:val="24"/>
        </w:rPr>
        <w:t>ary means of grace to overcome.</w:t>
      </w:r>
      <w:r w:rsidRPr="003C63E5">
        <w:rPr>
          <w:rFonts w:ascii="Times New Roman" w:eastAsia="Calibri" w:hAnsi="Times New Roman" w:cs="Times New Roman"/>
          <w:sz w:val="24"/>
          <w:vertAlign w:val="superscript"/>
        </w:rPr>
        <w:footnoteReference w:id="234"/>
      </w:r>
      <w:r w:rsidRPr="003C63E5">
        <w:rPr>
          <w:rFonts w:ascii="Times New Roman" w:eastAsia="Calibri" w:hAnsi="Times New Roman" w:cs="Times New Roman"/>
          <w:sz w:val="24"/>
        </w:rPr>
        <w:t xml:space="preserve"> Koch writes that where the ordinary means of spiritual healing have failed, “we may have to conclude that the person needs to be freed from the influence of an evil spirit.” </w:t>
      </w:r>
      <w:r w:rsidRPr="003C63E5">
        <w:rPr>
          <w:rFonts w:ascii="Times New Roman" w:eastAsia="Calibri" w:hAnsi="Times New Roman" w:cs="Times New Roman"/>
          <w:sz w:val="24"/>
          <w:vertAlign w:val="superscript"/>
        </w:rPr>
        <w:footnoteReference w:id="235"/>
      </w:r>
      <w:r w:rsidRPr="003C63E5">
        <w:rPr>
          <w:rFonts w:ascii="Times New Roman" w:eastAsia="Calibri" w:hAnsi="Times New Roman" w:cs="Times New Roman"/>
          <w:sz w:val="24"/>
        </w:rPr>
        <w:t xml:space="preserve"> If particular crippling feelings “seem fixed or locked in a person’s life, then it is likely that the authority of Jesus [in deliverance] is needed to deliver him or her from evil.”</w:t>
      </w:r>
      <w:r w:rsidRPr="003C63E5">
        <w:rPr>
          <w:rFonts w:ascii="Times New Roman" w:eastAsia="Calibri" w:hAnsi="Times New Roman" w:cs="Times New Roman"/>
          <w:sz w:val="24"/>
          <w:vertAlign w:val="superscript"/>
        </w:rPr>
        <w:footnoteReference w:id="236"/>
      </w:r>
      <w:r w:rsidRPr="003C63E5">
        <w:rPr>
          <w:rFonts w:ascii="Times New Roman" w:eastAsia="Calibri" w:hAnsi="Times New Roman" w:cs="Times New Roman"/>
          <w:sz w:val="24"/>
        </w:rPr>
        <w:t xml:space="preserve">  </w:t>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On the other hand, Parker makes it clear from his experience that much suffering in a person’s life is rooted in psychological causes and not living in the right relationship with God: </w:t>
      </w:r>
    </w:p>
    <w:p w:rsidR="003C63E5" w:rsidRPr="003C63E5" w:rsidRDefault="003C63E5" w:rsidP="003C63E5">
      <w:pPr>
        <w:spacing w:after="0" w:line="276" w:lineRule="auto"/>
        <w:ind w:left="720"/>
        <w:jc w:val="both"/>
        <w:rPr>
          <w:rFonts w:ascii="Times New Roman" w:eastAsia="Calibri" w:hAnsi="Times New Roman" w:cs="Times New Roman"/>
          <w:sz w:val="24"/>
        </w:rPr>
      </w:pPr>
      <w:r w:rsidRPr="003C63E5">
        <w:rPr>
          <w:rFonts w:ascii="Times New Roman" w:eastAsia="Calibri" w:hAnsi="Times New Roman" w:cs="Times New Roman"/>
          <w:sz w:val="24"/>
        </w:rPr>
        <w:t xml:space="preserve">Of the many times I have been asked to pray with someone for the release from evil spirits, only about a third actually needed to be set free from evil oppression. </w:t>
      </w:r>
      <w:r w:rsidRPr="003C63E5">
        <w:rPr>
          <w:rFonts w:ascii="Times New Roman" w:eastAsia="Calibri" w:hAnsi="Times New Roman" w:cs="Times New Roman"/>
          <w:sz w:val="24"/>
        </w:rPr>
        <w:lastRenderedPageBreak/>
        <w:t>The others had equally genuine needs but they were not demonic in origin; they ranged from emotional hurts, through obsession with evil, longstanding guilt, and mental disturbance to plain disobedience to the Word of God.</w:t>
      </w:r>
      <w:r w:rsidRPr="003C63E5">
        <w:rPr>
          <w:rFonts w:ascii="Times New Roman" w:eastAsia="Calibri" w:hAnsi="Times New Roman" w:cs="Times New Roman"/>
          <w:sz w:val="24"/>
          <w:vertAlign w:val="superscript"/>
        </w:rPr>
        <w:footnoteReference w:id="237"/>
      </w:r>
      <w:r w:rsidRPr="003C63E5">
        <w:rPr>
          <w:rFonts w:ascii="Times New Roman" w:eastAsia="Calibri" w:hAnsi="Times New Roman" w:cs="Times New Roman"/>
          <w:sz w:val="24"/>
        </w:rPr>
        <w:t xml:space="preserve"> </w:t>
      </w:r>
    </w:p>
    <w:p w:rsidR="003C63E5" w:rsidRPr="003C63E5" w:rsidRDefault="003C63E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He explains how a person suffering from intractable problems will often project the cause of them onto other people, and onto evil spirits. “In these cases, prayer for deliverance may temporarily help remove the anxiety, but it will not solve the problem.” </w:t>
      </w:r>
      <w:r w:rsidRPr="003C63E5">
        <w:rPr>
          <w:rFonts w:ascii="Times New Roman" w:eastAsia="Calibri" w:hAnsi="Times New Roman" w:cs="Times New Roman"/>
          <w:sz w:val="24"/>
          <w:vertAlign w:val="superscript"/>
        </w:rPr>
        <w:footnoteReference w:id="238"/>
      </w:r>
      <w:r w:rsidRPr="003C63E5">
        <w:rPr>
          <w:rFonts w:ascii="Times New Roman" w:eastAsia="Calibri" w:hAnsi="Times New Roman" w:cs="Times New Roman"/>
          <w:sz w:val="24"/>
        </w:rPr>
        <w:t xml:space="preserve"> </w:t>
      </w:r>
    </w:p>
    <w:p w:rsidR="003C63E5" w:rsidRPr="003C63E5" w:rsidRDefault="003C63E5" w:rsidP="003C63E5">
      <w:pPr>
        <w:spacing w:after="0" w:line="480" w:lineRule="auto"/>
        <w:jc w:val="both"/>
        <w:rPr>
          <w:rFonts w:ascii="Times New Roman" w:eastAsia="Calibri" w:hAnsi="Times New Roman" w:cs="Times New Roman"/>
          <w:sz w:val="24"/>
        </w:rPr>
      </w:pPr>
    </w:p>
    <w:p w:rsid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Many practitioners and scholars support the practice of getting a medical and psychological assessment of a person complaining of demonic oppression before proceeding with any ritual response [exorcism] both because mental illness and demonic affliction/possession present with the same symptoms and also because they believe that evil spirits can gain entry or exert influence over a person through their damaged minds or wounded emotions (an evil spirit may co-exist with a pathological state).</w:t>
      </w:r>
      <w:r w:rsidRPr="003C63E5">
        <w:rPr>
          <w:rFonts w:ascii="Times New Roman" w:eastAsia="Calibri" w:hAnsi="Times New Roman" w:cs="Times New Roman"/>
          <w:sz w:val="24"/>
          <w:vertAlign w:val="superscript"/>
        </w:rPr>
        <w:footnoteReference w:id="239"/>
      </w:r>
      <w:r w:rsidR="00F835D8">
        <w:rPr>
          <w:rFonts w:ascii="Times New Roman" w:eastAsia="Calibri" w:hAnsi="Times New Roman" w:cs="Times New Roman"/>
          <w:sz w:val="24"/>
        </w:rPr>
        <w:t xml:space="preserve">  </w:t>
      </w:r>
      <w:r w:rsidRPr="003C63E5">
        <w:rPr>
          <w:rFonts w:ascii="Times New Roman" w:eastAsia="Calibri" w:hAnsi="Times New Roman" w:cs="Times New Roman"/>
          <w:sz w:val="24"/>
        </w:rPr>
        <w:t>Psychology and psychiatry offer well attested therapies for the healing of people whose distress has roots in their past experiences, their personality, and their relationships.</w:t>
      </w:r>
      <w:r w:rsidRPr="003C63E5">
        <w:rPr>
          <w:rFonts w:ascii="Times New Roman" w:eastAsia="Calibri" w:hAnsi="Times New Roman" w:cs="Times New Roman"/>
          <w:sz w:val="24"/>
          <w:vertAlign w:val="superscript"/>
        </w:rPr>
        <w:footnoteReference w:id="240"/>
      </w:r>
      <w:r w:rsidRPr="003C63E5">
        <w:rPr>
          <w:rFonts w:ascii="Times New Roman" w:eastAsia="Calibri" w:hAnsi="Times New Roman" w:cs="Times New Roman"/>
          <w:sz w:val="24"/>
        </w:rPr>
        <w:t xml:space="preserve"> These may be all that is needed for some people who discover that what they attributed to an evil spirit (perhaps because of their religious upbringing) in fact has its roots solely in themselves. Oftimes this way of healing is not an option because of the expense which </w:t>
      </w:r>
      <w:r w:rsidRPr="003C63E5">
        <w:rPr>
          <w:rFonts w:ascii="Times New Roman" w:eastAsia="Calibri" w:hAnsi="Times New Roman" w:cs="Times New Roman"/>
          <w:sz w:val="24"/>
        </w:rPr>
        <w:lastRenderedPageBreak/>
        <w:t>may be beyond a person’s means. In cases where the troubled relationship is with God, or perceived to be with the devil or an evil spirit, some psychological and psychiatric techniques can be helpful for treatment but usually an additional spiritual response is necessary.</w:t>
      </w:r>
      <w:r w:rsidRPr="003C63E5">
        <w:rPr>
          <w:rFonts w:ascii="Times New Roman" w:eastAsia="Calibri" w:hAnsi="Times New Roman" w:cs="Times New Roman"/>
          <w:sz w:val="24"/>
          <w:vertAlign w:val="superscript"/>
        </w:rPr>
        <w:footnoteReference w:id="241"/>
      </w:r>
    </w:p>
    <w:p w:rsidR="005D4B65" w:rsidRPr="003C63E5" w:rsidRDefault="005D4B65" w:rsidP="003C63E5">
      <w:pPr>
        <w:spacing w:after="0" w:line="480" w:lineRule="auto"/>
        <w:jc w:val="both"/>
        <w:rPr>
          <w:rFonts w:ascii="Times New Roman" w:eastAsia="Calibri" w:hAnsi="Times New Roman" w:cs="Times New Roman"/>
          <w:sz w:val="24"/>
        </w:rPr>
      </w:pPr>
    </w:p>
    <w:p w:rsidR="003C63E5" w:rsidRPr="003C63E5" w:rsidRDefault="003C63E5" w:rsidP="003C63E5">
      <w:pPr>
        <w:spacing w:after="0" w:line="240" w:lineRule="auto"/>
        <w:jc w:val="both"/>
        <w:rPr>
          <w:rFonts w:ascii="Times New Roman" w:eastAsia="Calibri" w:hAnsi="Times New Roman" w:cs="Times New Roman"/>
          <w:sz w:val="24"/>
        </w:rPr>
      </w:pPr>
    </w:p>
    <w:p w:rsid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Exorcism is one of the options in the pastoral care of a person who behaves as if possessed or who believes they are. In the Catholic Church this ritual is preceded by a detailed investigation into the person’s history and medical condition, including psychological testing. Major Exorcism is reserved for those people who are judged to be possessed and these are very rare occurrences.</w:t>
      </w:r>
      <w:r w:rsidRPr="003C63E5">
        <w:rPr>
          <w:rFonts w:ascii="Times New Roman" w:eastAsia="Calibri" w:hAnsi="Times New Roman" w:cs="Times New Roman"/>
          <w:sz w:val="24"/>
          <w:vertAlign w:val="superscript"/>
        </w:rPr>
        <w:footnoteReference w:id="242"/>
      </w:r>
      <w:r w:rsidR="005D4B65">
        <w:rPr>
          <w:rFonts w:ascii="Times New Roman" w:eastAsia="Calibri" w:hAnsi="Times New Roman" w:cs="Times New Roman"/>
          <w:sz w:val="24"/>
        </w:rPr>
        <w:t xml:space="preserve">  </w:t>
      </w:r>
      <w:r w:rsidRPr="003C63E5">
        <w:rPr>
          <w:rFonts w:ascii="Times New Roman" w:eastAsia="Calibri" w:hAnsi="Times New Roman" w:cs="Times New Roman"/>
          <w:sz w:val="24"/>
        </w:rPr>
        <w:t>However, this present study is not concerned with possession and exorcism, but with demonic oppression and with the ministry of deliverance that frees a person from this affliction. If a priest finds that psychotherapies, sacraments or personal prayer is ineffective for the person seeking deliverance, and he does not consider exorcism the appropriate treatment, the best remedy available in the Church is deliverance ministry.</w:t>
      </w:r>
    </w:p>
    <w:p w:rsidR="007509B2" w:rsidRDefault="007509B2" w:rsidP="003C63E5">
      <w:pPr>
        <w:spacing w:after="0" w:line="480" w:lineRule="auto"/>
        <w:jc w:val="both"/>
        <w:rPr>
          <w:rFonts w:ascii="Times New Roman" w:eastAsia="Calibri" w:hAnsi="Times New Roman" w:cs="Times New Roman"/>
          <w:sz w:val="24"/>
        </w:rPr>
      </w:pPr>
    </w:p>
    <w:p w:rsidR="007509B2" w:rsidRPr="007509B2" w:rsidRDefault="007509B2" w:rsidP="007509B2">
      <w:pPr>
        <w:spacing w:after="0" w:line="480" w:lineRule="auto"/>
        <w:jc w:val="both"/>
        <w:rPr>
          <w:rFonts w:ascii="Times New Roman" w:eastAsia="Calibri" w:hAnsi="Times New Roman" w:cs="Times New Roman"/>
          <w:sz w:val="24"/>
        </w:rPr>
      </w:pPr>
      <w:r w:rsidRPr="007509B2">
        <w:rPr>
          <w:rFonts w:ascii="Times New Roman" w:eastAsia="Calibri" w:hAnsi="Times New Roman" w:cs="Times New Roman"/>
          <w:sz w:val="24"/>
        </w:rPr>
        <w:t>What does a ‘typical’ session of deliverance look like?</w:t>
      </w:r>
      <w:r w:rsidRPr="007509B2">
        <w:rPr>
          <w:rFonts w:ascii="Times New Roman" w:eastAsia="Calibri" w:hAnsi="Times New Roman" w:cs="Times New Roman"/>
          <w:b/>
          <w:sz w:val="24"/>
        </w:rPr>
        <w:t xml:space="preserve"> </w:t>
      </w:r>
      <w:r w:rsidRPr="007509B2">
        <w:rPr>
          <w:rFonts w:ascii="Times New Roman" w:eastAsia="Calibri" w:hAnsi="Times New Roman" w:cs="Times New Roman"/>
          <w:sz w:val="24"/>
        </w:rPr>
        <w:t>Different churches have their own rituals and prayers but one can give a general outline of the most common features of a deliverance session.</w:t>
      </w:r>
      <w:r>
        <w:rPr>
          <w:rFonts w:ascii="Times New Roman" w:eastAsia="Calibri" w:hAnsi="Times New Roman" w:cs="Times New Roman"/>
          <w:sz w:val="24"/>
        </w:rPr>
        <w:t xml:space="preserve"> </w:t>
      </w:r>
      <w:r w:rsidRPr="007509B2">
        <w:rPr>
          <w:rFonts w:ascii="Times New Roman" w:eastAsia="Calibri" w:hAnsi="Times New Roman" w:cs="Times New Roman"/>
          <w:sz w:val="24"/>
        </w:rPr>
        <w:t xml:space="preserve">Many deliverance sessions begin with a prayer of commitment to faith in Jesus. This prayer can be a moment of conversion for non-believers, or it could be a re-commitment to faith (sometimes expressed by the baptismal promises).  The person repents of their sins, that is to say, they confess what they recognise as a failure to </w:t>
      </w:r>
      <w:r w:rsidRPr="007509B2">
        <w:rPr>
          <w:rFonts w:ascii="Times New Roman" w:eastAsia="Calibri" w:hAnsi="Times New Roman" w:cs="Times New Roman"/>
          <w:sz w:val="24"/>
        </w:rPr>
        <w:lastRenderedPageBreak/>
        <w:t>live as God calls them to live in the Christian tradition; they name specific failures, particularly those that may be related to their affliction by an evil spirit. The person is invited to forgive their enemies, especially those who may have had a part in their falling under the influence of an evil spirit.  The person is also asked to renounce the specific areas of bondage, such as their practice of the occult, or their addiction to pornography, which means that they are separating themselves from that evil and declaring their desire to cease from that activity.  The pastor can then command the evil spirits to leave the person, or the person him or herself can command them to leave, in the name and authority of Jesus (in which case, the other can ‘stand in agreement’ with them - echo their words).  At the end of the session prayers of thanksgiving are offered; and a blessing given to the person.</w:t>
      </w:r>
      <w:r w:rsidRPr="007509B2">
        <w:rPr>
          <w:rFonts w:ascii="Times New Roman" w:eastAsia="Calibri" w:hAnsi="Times New Roman" w:cs="Times New Roman"/>
          <w:sz w:val="24"/>
          <w:vertAlign w:val="superscript"/>
        </w:rPr>
        <w:footnoteReference w:id="243"/>
      </w:r>
    </w:p>
    <w:p w:rsidR="00900A02" w:rsidRPr="00900A02" w:rsidRDefault="00900A02" w:rsidP="00900A02">
      <w:pPr>
        <w:spacing w:after="0" w:line="480" w:lineRule="auto"/>
        <w:jc w:val="both"/>
        <w:rPr>
          <w:rFonts w:ascii="Times New Roman" w:eastAsia="Calibri" w:hAnsi="Times New Roman" w:cs="Times New Roman"/>
          <w:sz w:val="24"/>
        </w:rPr>
      </w:pPr>
    </w:p>
    <w:p w:rsidR="003C63E5" w:rsidRPr="003C63E5" w:rsidRDefault="003C63E5" w:rsidP="003C63E5">
      <w:pPr>
        <w:spacing w:after="0" w:line="480" w:lineRule="auto"/>
        <w:jc w:val="both"/>
        <w:rPr>
          <w:rFonts w:ascii="Times New Roman" w:eastAsia="Calibri" w:hAnsi="Times New Roman" w:cs="Times New Roman"/>
          <w:sz w:val="24"/>
        </w:rPr>
      </w:pPr>
      <w:r w:rsidRPr="003C63E5">
        <w:rPr>
          <w:rFonts w:ascii="Times New Roman" w:eastAsia="Calibri" w:hAnsi="Times New Roman" w:cs="Times New Roman"/>
          <w:sz w:val="24"/>
        </w:rPr>
        <w:t xml:space="preserve">There are several benefits to </w:t>
      </w:r>
      <w:r w:rsidR="00900A02">
        <w:rPr>
          <w:rFonts w:ascii="Times New Roman" w:eastAsia="Calibri" w:hAnsi="Times New Roman" w:cs="Times New Roman"/>
          <w:sz w:val="24"/>
        </w:rPr>
        <w:t>the option of deliverance ministry</w:t>
      </w:r>
      <w:r w:rsidRPr="003C63E5">
        <w:rPr>
          <w:rFonts w:ascii="Times New Roman" w:eastAsia="Calibri" w:hAnsi="Times New Roman" w:cs="Times New Roman"/>
          <w:sz w:val="24"/>
        </w:rPr>
        <w:t xml:space="preserve"> for the priest and for the afflicted person. Firstly the person seeking help is held in care by the parish and in the parish; they are not sent away as if they were ‘too hard’ to deal with. Secondly this method of caring for the spiritually afflicted draws out and involves the participation of several members of the parish whose gifts otherwise might not be utilized. Thirdly, this ministry </w:t>
      </w:r>
      <w:r w:rsidRPr="003C63E5">
        <w:rPr>
          <w:rFonts w:ascii="Times New Roman" w:eastAsia="Calibri" w:hAnsi="Times New Roman" w:cs="Times New Roman"/>
          <w:sz w:val="24"/>
        </w:rPr>
        <w:lastRenderedPageBreak/>
        <w:t xml:space="preserve">has been found to be helpful and healing for the person seeking help whether full freedom from an evil spirit is achieved or not. </w:t>
      </w:r>
    </w:p>
    <w:p w:rsidR="00E87D53" w:rsidRDefault="00E87D53">
      <w:pPr>
        <w:rPr>
          <w:rFonts w:ascii="Times New Roman" w:eastAsia="Calibri" w:hAnsi="Times New Roman" w:cs="Times New Roman"/>
          <w:sz w:val="24"/>
        </w:rPr>
      </w:pPr>
      <w:r>
        <w:rPr>
          <w:rFonts w:ascii="Times New Roman" w:eastAsia="Calibri" w:hAnsi="Times New Roman" w:cs="Times New Roman"/>
          <w:sz w:val="24"/>
        </w:rPr>
        <w:br w:type="page"/>
      </w:r>
    </w:p>
    <w:p w:rsidR="00042C9D" w:rsidRPr="00042C9D" w:rsidRDefault="00042C9D" w:rsidP="00042C9D">
      <w:pPr>
        <w:pStyle w:val="ListParagraph"/>
        <w:numPr>
          <w:ilvl w:val="0"/>
          <w:numId w:val="18"/>
        </w:numPr>
        <w:spacing w:after="0" w:line="480" w:lineRule="auto"/>
        <w:rPr>
          <w:rFonts w:ascii="Times New Roman" w:eastAsia="Calibri" w:hAnsi="Times New Roman" w:cs="Times New Roman"/>
          <w:b/>
          <w:sz w:val="24"/>
        </w:rPr>
      </w:pPr>
      <w:r>
        <w:rPr>
          <w:rFonts w:ascii="Times New Roman" w:eastAsia="Calibri" w:hAnsi="Times New Roman" w:cs="Times New Roman"/>
          <w:b/>
          <w:sz w:val="24"/>
        </w:rPr>
        <w:lastRenderedPageBreak/>
        <w:t>Recommendations</w:t>
      </w:r>
    </w:p>
    <w:p w:rsidR="00042C9D" w:rsidRDefault="00042C9D" w:rsidP="00042C9D">
      <w:pPr>
        <w:spacing w:after="0" w:line="480" w:lineRule="auto"/>
        <w:jc w:val="both"/>
        <w:rPr>
          <w:rFonts w:ascii="Times New Roman" w:eastAsia="Calibri" w:hAnsi="Times New Roman" w:cs="Times New Roman"/>
          <w:sz w:val="24"/>
        </w:rPr>
      </w:pPr>
    </w:p>
    <w:p w:rsidR="00042C9D" w:rsidRPr="00042C9D" w:rsidRDefault="00042C9D" w:rsidP="00042C9D">
      <w:pPr>
        <w:spacing w:after="0" w:line="480" w:lineRule="auto"/>
        <w:jc w:val="both"/>
        <w:rPr>
          <w:rFonts w:ascii="Times New Roman" w:eastAsia="Calibri" w:hAnsi="Times New Roman" w:cs="Times New Roman"/>
          <w:sz w:val="24"/>
        </w:rPr>
      </w:pPr>
      <w:r w:rsidRPr="00042C9D">
        <w:rPr>
          <w:rFonts w:ascii="Times New Roman" w:eastAsia="Calibri" w:hAnsi="Times New Roman" w:cs="Times New Roman"/>
          <w:sz w:val="24"/>
        </w:rPr>
        <w:t xml:space="preserve">Many of those involved in the work of deliverance </w:t>
      </w:r>
      <w:r w:rsidR="00A15C69" w:rsidRPr="00A15C69">
        <w:rPr>
          <w:rFonts w:ascii="Times New Roman" w:eastAsia="Calibri" w:hAnsi="Times New Roman" w:cs="Times New Roman"/>
          <w:sz w:val="24"/>
        </w:rPr>
        <w:t>recognise</w:t>
      </w:r>
      <w:r w:rsidRPr="00042C9D">
        <w:rPr>
          <w:rFonts w:ascii="Times New Roman" w:eastAsia="Calibri" w:hAnsi="Times New Roman" w:cs="Times New Roman"/>
          <w:sz w:val="24"/>
        </w:rPr>
        <w:t xml:space="preserve"> </w:t>
      </w:r>
      <w:r w:rsidR="00A15C69">
        <w:rPr>
          <w:rFonts w:ascii="Times New Roman" w:eastAsia="Calibri" w:hAnsi="Times New Roman" w:cs="Times New Roman"/>
          <w:sz w:val="24"/>
        </w:rPr>
        <w:t xml:space="preserve">that </w:t>
      </w:r>
      <w:r w:rsidRPr="00042C9D">
        <w:rPr>
          <w:rFonts w:ascii="Times New Roman" w:eastAsia="Calibri" w:hAnsi="Times New Roman" w:cs="Times New Roman"/>
          <w:sz w:val="24"/>
        </w:rPr>
        <w:t xml:space="preserve">this ministry </w:t>
      </w:r>
      <w:r w:rsidR="00A15C69">
        <w:rPr>
          <w:rFonts w:ascii="Times New Roman" w:eastAsia="Calibri" w:hAnsi="Times New Roman" w:cs="Times New Roman"/>
          <w:sz w:val="24"/>
        </w:rPr>
        <w:t>has</w:t>
      </w:r>
      <w:r w:rsidRPr="00042C9D">
        <w:rPr>
          <w:rFonts w:ascii="Times New Roman" w:eastAsia="Calibri" w:hAnsi="Times New Roman" w:cs="Times New Roman"/>
          <w:sz w:val="24"/>
        </w:rPr>
        <w:t xml:space="preserve"> its right and fruitful place in the context of the Church’s whole saving ministry. Deliverance is not a single act of removing the person from the influence of an evil spirit, but part of the movement of a person towards the right relationship with God and towards living a full Christian life of psychological, physical and social well-being.</w:t>
      </w:r>
      <w:r w:rsidRPr="00A4328F">
        <w:rPr>
          <w:vertAlign w:val="superscript"/>
        </w:rPr>
        <w:footnoteReference w:id="244"/>
      </w:r>
      <w:r w:rsidRPr="00042C9D">
        <w:rPr>
          <w:rFonts w:ascii="Times New Roman" w:eastAsia="Calibri" w:hAnsi="Times New Roman" w:cs="Times New Roman"/>
          <w:sz w:val="24"/>
        </w:rPr>
        <w:t xml:space="preserve"> The healthy emphasis in deliverance ministry is upon the love and the power of God rather than on the evil intent and harmful influence of Satan, to focus on the one ‘curing’ than on the pain of the wound.</w:t>
      </w:r>
    </w:p>
    <w:p w:rsidR="00042C9D" w:rsidRPr="00042C9D" w:rsidRDefault="00042C9D" w:rsidP="00042C9D">
      <w:pPr>
        <w:spacing w:after="0" w:line="480" w:lineRule="auto"/>
        <w:jc w:val="both"/>
        <w:rPr>
          <w:rFonts w:ascii="Times New Roman" w:eastAsia="Calibri" w:hAnsi="Times New Roman" w:cs="Times New Roman"/>
          <w:sz w:val="24"/>
        </w:rPr>
      </w:pPr>
    </w:p>
    <w:p w:rsidR="00042C9D" w:rsidRPr="00042C9D" w:rsidRDefault="00042C9D" w:rsidP="00042C9D">
      <w:pPr>
        <w:spacing w:after="0" w:line="480" w:lineRule="auto"/>
        <w:jc w:val="both"/>
        <w:rPr>
          <w:rFonts w:ascii="Times New Roman" w:eastAsia="Calibri" w:hAnsi="Times New Roman" w:cs="Times New Roman"/>
          <w:sz w:val="24"/>
        </w:rPr>
      </w:pPr>
      <w:r w:rsidRPr="00042C9D">
        <w:rPr>
          <w:rFonts w:ascii="Times New Roman" w:eastAsia="Calibri" w:hAnsi="Times New Roman" w:cs="Times New Roman"/>
          <w:sz w:val="24"/>
        </w:rPr>
        <w:t xml:space="preserve">More research can be done in this area of study, particularly qualitative. It would be helpful in the discussion of an officially endorsed and effective ministry of deliverance in the Catholic Church in Australia to find out what experiences the Catholic clergy themselves have of evil spirits in some members of their congregations. Helpful questions would include: what has been your experience of evils spirits in your ministry? </w:t>
      </w:r>
      <w:proofErr w:type="gramStart"/>
      <w:r w:rsidRPr="00042C9D">
        <w:rPr>
          <w:rFonts w:ascii="Times New Roman" w:eastAsia="Calibri" w:hAnsi="Times New Roman" w:cs="Times New Roman"/>
          <w:sz w:val="24"/>
        </w:rPr>
        <w:t>what</w:t>
      </w:r>
      <w:proofErr w:type="gramEnd"/>
      <w:r w:rsidRPr="00042C9D">
        <w:rPr>
          <w:rFonts w:ascii="Times New Roman" w:eastAsia="Calibri" w:hAnsi="Times New Roman" w:cs="Times New Roman"/>
          <w:sz w:val="24"/>
        </w:rPr>
        <w:t xml:space="preserve"> is your worldview with regard to the supernatural? </w:t>
      </w:r>
      <w:proofErr w:type="gramStart"/>
      <w:r w:rsidRPr="00042C9D">
        <w:rPr>
          <w:rFonts w:ascii="Times New Roman" w:eastAsia="Calibri" w:hAnsi="Times New Roman" w:cs="Times New Roman"/>
          <w:sz w:val="24"/>
        </w:rPr>
        <w:t>what</w:t>
      </w:r>
      <w:proofErr w:type="gramEnd"/>
      <w:r w:rsidRPr="00042C9D">
        <w:rPr>
          <w:rFonts w:ascii="Times New Roman" w:eastAsia="Calibri" w:hAnsi="Times New Roman" w:cs="Times New Roman"/>
          <w:sz w:val="24"/>
        </w:rPr>
        <w:t xml:space="preserve"> is your knowledge of Scripture on Satan and evil spirits? </w:t>
      </w:r>
      <w:proofErr w:type="gramStart"/>
      <w:r w:rsidRPr="00042C9D">
        <w:rPr>
          <w:rFonts w:ascii="Times New Roman" w:eastAsia="Calibri" w:hAnsi="Times New Roman" w:cs="Times New Roman"/>
          <w:sz w:val="24"/>
        </w:rPr>
        <w:t>how</w:t>
      </w:r>
      <w:proofErr w:type="gramEnd"/>
      <w:r w:rsidRPr="00042C9D">
        <w:rPr>
          <w:rFonts w:ascii="Times New Roman" w:eastAsia="Calibri" w:hAnsi="Times New Roman" w:cs="Times New Roman"/>
          <w:sz w:val="24"/>
        </w:rPr>
        <w:t xml:space="preserve"> have you tried to minister to people who say they are afflicted by evil spirits? The responses to questions such as these would contribute to the content of a course of formation for priests.</w:t>
      </w:r>
    </w:p>
    <w:p w:rsidR="00042C9D" w:rsidRDefault="00042C9D" w:rsidP="00A4328F">
      <w:pPr>
        <w:spacing w:after="0" w:line="480" w:lineRule="auto"/>
        <w:rPr>
          <w:rFonts w:ascii="Times New Roman" w:eastAsia="Calibri" w:hAnsi="Times New Roman" w:cs="Times New Roman"/>
          <w:b/>
          <w:sz w:val="24"/>
        </w:rPr>
      </w:pPr>
    </w:p>
    <w:p w:rsidR="00042C9D" w:rsidRDefault="00042C9D" w:rsidP="00C44C16">
      <w:pPr>
        <w:spacing w:after="0" w:line="480" w:lineRule="auto"/>
        <w:jc w:val="both"/>
        <w:rPr>
          <w:rFonts w:ascii="Times New Roman" w:eastAsia="Calibri" w:hAnsi="Times New Roman" w:cs="Times New Roman"/>
          <w:b/>
          <w:sz w:val="24"/>
        </w:rPr>
      </w:pPr>
      <w:r w:rsidRPr="00A4328F">
        <w:rPr>
          <w:rFonts w:ascii="Times New Roman" w:eastAsia="Calibri" w:hAnsi="Times New Roman" w:cs="Times New Roman"/>
          <w:sz w:val="24"/>
        </w:rPr>
        <w:t xml:space="preserve">The challenge for deliverance ministry in the Catholic Church in Australia today is that its priests are ignorant of this ministry and there is no provision for the education, training and guidance that are needed to provide this ministry to those in need of it. </w:t>
      </w:r>
      <w:r w:rsidR="00DD6A69">
        <w:rPr>
          <w:rFonts w:ascii="Times New Roman" w:eastAsia="Calibri" w:hAnsi="Times New Roman" w:cs="Times New Roman"/>
          <w:sz w:val="24"/>
        </w:rPr>
        <w:t xml:space="preserve">Many </w:t>
      </w:r>
      <w:r w:rsidR="00DD6A69">
        <w:rPr>
          <w:rFonts w:ascii="Times New Roman" w:eastAsia="Calibri" w:hAnsi="Times New Roman" w:cs="Times New Roman"/>
          <w:sz w:val="24"/>
        </w:rPr>
        <w:lastRenderedPageBreak/>
        <w:t xml:space="preserve">Catholics </w:t>
      </w:r>
      <w:r w:rsidRPr="00A4328F">
        <w:rPr>
          <w:rFonts w:ascii="Times New Roman" w:eastAsia="Calibri" w:hAnsi="Times New Roman" w:cs="Times New Roman"/>
          <w:sz w:val="24"/>
        </w:rPr>
        <w:t>are working ‘in the dark’, both with those who feel abandoned by the Church because of their affliction and its present stigma, and with those who have found the means to confront the spiritual forces of evil to free the afflicted</w:t>
      </w:r>
      <w:r w:rsidR="00DD6A69">
        <w:rPr>
          <w:rFonts w:ascii="Times New Roman" w:eastAsia="Calibri" w:hAnsi="Times New Roman" w:cs="Times New Roman"/>
          <w:sz w:val="24"/>
        </w:rPr>
        <w:t xml:space="preserve"> but who are</w:t>
      </w:r>
      <w:r w:rsidR="00DD6A69" w:rsidRPr="00A4328F">
        <w:rPr>
          <w:rFonts w:ascii="Times New Roman" w:eastAsia="Calibri" w:hAnsi="Times New Roman" w:cs="Times New Roman"/>
          <w:sz w:val="24"/>
        </w:rPr>
        <w:t xml:space="preserve"> </w:t>
      </w:r>
      <w:r w:rsidR="00DD6A69">
        <w:rPr>
          <w:rFonts w:ascii="Times New Roman" w:eastAsia="Calibri" w:hAnsi="Times New Roman" w:cs="Times New Roman"/>
          <w:sz w:val="24"/>
        </w:rPr>
        <w:t>presently</w:t>
      </w:r>
      <w:r w:rsidR="00DD6A69" w:rsidRPr="00A4328F">
        <w:rPr>
          <w:rFonts w:ascii="Times New Roman" w:eastAsia="Calibri" w:hAnsi="Times New Roman" w:cs="Times New Roman"/>
          <w:sz w:val="24"/>
        </w:rPr>
        <w:t xml:space="preserve"> sidelined</w:t>
      </w:r>
      <w:r w:rsidR="00DE6772">
        <w:rPr>
          <w:rFonts w:ascii="Times New Roman" w:eastAsia="Calibri" w:hAnsi="Times New Roman" w:cs="Times New Roman"/>
          <w:sz w:val="24"/>
        </w:rPr>
        <w:t>.</w:t>
      </w:r>
      <w:r w:rsidR="002D79AC">
        <w:rPr>
          <w:rFonts w:ascii="Times New Roman" w:eastAsia="Calibri" w:hAnsi="Times New Roman" w:cs="Times New Roman"/>
          <w:sz w:val="24"/>
        </w:rPr>
        <w:t xml:space="preserve"> There are some resources available in the Catholic tradition that priests could readily use fruitfully for cases of minor demonic affliction: workshops could be developed to give the clergy more knowledge and some confidence to minister in this area.</w:t>
      </w:r>
    </w:p>
    <w:p w:rsidR="00DD6A69" w:rsidRDefault="00DD6A69"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DA707E" w:rsidRDefault="00DA707E" w:rsidP="00A4328F">
      <w:pPr>
        <w:spacing w:after="0" w:line="480" w:lineRule="auto"/>
        <w:rPr>
          <w:rFonts w:ascii="Times New Roman" w:eastAsia="Calibri" w:hAnsi="Times New Roman" w:cs="Times New Roman"/>
          <w:b/>
          <w:sz w:val="24"/>
        </w:rPr>
      </w:pPr>
    </w:p>
    <w:p w:rsidR="00A4328F" w:rsidRPr="00A4328F" w:rsidRDefault="000965A8" w:rsidP="00A4328F">
      <w:pPr>
        <w:spacing w:after="0" w:line="480" w:lineRule="auto"/>
        <w:rPr>
          <w:rFonts w:ascii="Times New Roman" w:eastAsia="Calibri" w:hAnsi="Times New Roman" w:cs="Times New Roman"/>
          <w:b/>
          <w:sz w:val="24"/>
        </w:rPr>
      </w:pPr>
      <w:r>
        <w:rPr>
          <w:rFonts w:ascii="Times New Roman" w:eastAsia="Calibri" w:hAnsi="Times New Roman" w:cs="Times New Roman"/>
          <w:b/>
          <w:sz w:val="24"/>
        </w:rPr>
        <w:t>CONCLUSION</w:t>
      </w:r>
    </w:p>
    <w:p w:rsidR="00A4328F" w:rsidRPr="00A4328F" w:rsidRDefault="00A4328F" w:rsidP="00A4328F">
      <w:pPr>
        <w:spacing w:after="0" w:line="480" w:lineRule="auto"/>
        <w:rPr>
          <w:rFonts w:ascii="Times New Roman" w:eastAsia="Calibri" w:hAnsi="Times New Roman" w:cs="Times New Roman"/>
          <w:sz w:val="24"/>
        </w:rPr>
      </w:pPr>
    </w:p>
    <w:p w:rsidR="00A4328F" w:rsidRPr="00A4328F" w:rsidRDefault="00A4328F" w:rsidP="00A4328F">
      <w:pPr>
        <w:spacing w:after="0" w:line="480" w:lineRule="auto"/>
        <w:jc w:val="both"/>
        <w:rPr>
          <w:rFonts w:ascii="Times New Roman" w:eastAsia="Calibri" w:hAnsi="Times New Roman" w:cs="Times New Roman"/>
          <w:sz w:val="24"/>
        </w:rPr>
      </w:pPr>
      <w:r w:rsidRPr="00A4328F">
        <w:rPr>
          <w:rFonts w:ascii="Times New Roman" w:eastAsia="Calibri" w:hAnsi="Times New Roman" w:cs="Times New Roman"/>
          <w:sz w:val="24"/>
        </w:rPr>
        <w:t xml:space="preserve">My aim with this paper has been to argue for the </w:t>
      </w:r>
      <w:r w:rsidR="00A15C69">
        <w:rPr>
          <w:rFonts w:ascii="Times New Roman" w:eastAsia="Calibri" w:hAnsi="Times New Roman" w:cs="Times New Roman"/>
          <w:sz w:val="24"/>
        </w:rPr>
        <w:t>practicability</w:t>
      </w:r>
      <w:r w:rsidRPr="00A4328F">
        <w:rPr>
          <w:rFonts w:ascii="Times New Roman" w:eastAsia="Calibri" w:hAnsi="Times New Roman" w:cs="Times New Roman"/>
          <w:sz w:val="24"/>
        </w:rPr>
        <w:t xml:space="preserve"> of the ministry of deliverance in the Australian Catholic Church today. While I have not intended to convince the reader that the devil and evil spirits exist, I hope I have been able to make it seem reasonable that a Christian would believe in Satan and demons, and that there is available an effective response to the needs of those who appeal to a Catholic priest for help to be delivered from their </w:t>
      </w:r>
      <w:r w:rsidR="001E0EF2">
        <w:rPr>
          <w:rFonts w:ascii="Times New Roman" w:eastAsia="Calibri" w:hAnsi="Times New Roman" w:cs="Times New Roman"/>
          <w:sz w:val="24"/>
        </w:rPr>
        <w:t>bondage to</w:t>
      </w:r>
      <w:r w:rsidRPr="00A4328F">
        <w:rPr>
          <w:rFonts w:ascii="Times New Roman" w:eastAsia="Calibri" w:hAnsi="Times New Roman" w:cs="Times New Roman"/>
          <w:sz w:val="24"/>
        </w:rPr>
        <w:t xml:space="preserve"> evil spirits. </w:t>
      </w:r>
    </w:p>
    <w:p w:rsidR="00A4328F" w:rsidRPr="00A4328F" w:rsidRDefault="00A4328F" w:rsidP="00A4328F">
      <w:pPr>
        <w:spacing w:after="0" w:line="480" w:lineRule="auto"/>
        <w:jc w:val="both"/>
        <w:rPr>
          <w:rFonts w:ascii="Times New Roman" w:eastAsia="Calibri" w:hAnsi="Times New Roman" w:cs="Times New Roman"/>
          <w:sz w:val="24"/>
        </w:rPr>
      </w:pPr>
    </w:p>
    <w:p w:rsidR="00936287" w:rsidRDefault="00936287" w:rsidP="00936287">
      <w:pPr>
        <w:spacing w:after="0" w:line="480" w:lineRule="auto"/>
        <w:jc w:val="both"/>
        <w:rPr>
          <w:rFonts w:ascii="Times New Roman" w:eastAsia="Calibri" w:hAnsi="Times New Roman" w:cs="Times New Roman"/>
          <w:sz w:val="24"/>
        </w:rPr>
      </w:pPr>
      <w:r>
        <w:rPr>
          <w:rFonts w:ascii="Times New Roman" w:eastAsia="Calibri" w:hAnsi="Times New Roman" w:cs="Times New Roman"/>
          <w:sz w:val="24"/>
        </w:rPr>
        <w:t xml:space="preserve">During the course of this research and writing I have </w:t>
      </w:r>
      <w:r w:rsidR="0062541A">
        <w:rPr>
          <w:rFonts w:ascii="Times New Roman" w:eastAsia="Calibri" w:hAnsi="Times New Roman" w:cs="Times New Roman"/>
          <w:sz w:val="24"/>
        </w:rPr>
        <w:t>noted</w:t>
      </w:r>
      <w:r>
        <w:rPr>
          <w:rFonts w:ascii="Times New Roman" w:eastAsia="Calibri" w:hAnsi="Times New Roman" w:cs="Times New Roman"/>
          <w:sz w:val="24"/>
        </w:rPr>
        <w:t xml:space="preserve"> a lack of definition in terminology and theology across different Christian churches and even within them. There are very many different explanations for symptoms of what may be labeled demonic activity and many different approaches to deliverance ministry. Of all Christian churches the Catholic Church has made the fewest pronouncements </w:t>
      </w:r>
      <w:r w:rsidR="002C505F">
        <w:rPr>
          <w:rFonts w:ascii="Times New Roman" w:eastAsia="Calibri" w:hAnsi="Times New Roman" w:cs="Times New Roman"/>
          <w:sz w:val="24"/>
        </w:rPr>
        <w:t>and offered the least resources for</w:t>
      </w:r>
      <w:r>
        <w:rPr>
          <w:rFonts w:ascii="Times New Roman" w:eastAsia="Calibri" w:hAnsi="Times New Roman" w:cs="Times New Roman"/>
          <w:sz w:val="24"/>
        </w:rPr>
        <w:t xml:space="preserve"> this area of </w:t>
      </w:r>
      <w:r w:rsidR="002C505F">
        <w:rPr>
          <w:rFonts w:ascii="Times New Roman" w:eastAsia="Calibri" w:hAnsi="Times New Roman" w:cs="Times New Roman"/>
          <w:sz w:val="24"/>
        </w:rPr>
        <w:t>suffering</w:t>
      </w:r>
      <w:r>
        <w:rPr>
          <w:rFonts w:ascii="Times New Roman" w:eastAsia="Calibri" w:hAnsi="Times New Roman" w:cs="Times New Roman"/>
          <w:sz w:val="24"/>
        </w:rPr>
        <w:t>. The result of this is that there is little guidance and few resources for those priests who are asked to intervene in cases where evils spirits are identified as the cause of some affliction other than full possession.</w:t>
      </w:r>
      <w:r w:rsidR="0062541A">
        <w:rPr>
          <w:rFonts w:ascii="Times New Roman" w:eastAsia="Calibri" w:hAnsi="Times New Roman" w:cs="Times New Roman"/>
          <w:sz w:val="24"/>
        </w:rPr>
        <w:t xml:space="preserve"> One of the greatest challenges for ministers of deliverance is how to distinguish the symptoms of demonic affliction from those of mental illness. My study has revealed that while there are few obvious differences to distinguish one from the other, the two conditions are distinct and ought to be treated differently. </w:t>
      </w:r>
      <w:r w:rsidR="0087530A">
        <w:rPr>
          <w:rFonts w:ascii="Times New Roman" w:eastAsia="Calibri" w:hAnsi="Times New Roman" w:cs="Times New Roman"/>
          <w:sz w:val="24"/>
        </w:rPr>
        <w:t>Collaboration with mental health special</w:t>
      </w:r>
      <w:r w:rsidR="00A15C69">
        <w:rPr>
          <w:rFonts w:ascii="Times New Roman" w:eastAsia="Calibri" w:hAnsi="Times New Roman" w:cs="Times New Roman"/>
          <w:sz w:val="24"/>
        </w:rPr>
        <w:t>ist</w:t>
      </w:r>
      <w:r w:rsidR="0087530A">
        <w:rPr>
          <w:rFonts w:ascii="Times New Roman" w:eastAsia="Calibri" w:hAnsi="Times New Roman" w:cs="Times New Roman"/>
          <w:sz w:val="24"/>
        </w:rPr>
        <w:t>s would be essential in the training for this ministry</w:t>
      </w:r>
      <w:r w:rsidR="0062541A">
        <w:rPr>
          <w:rFonts w:ascii="Times New Roman" w:eastAsia="Calibri" w:hAnsi="Times New Roman" w:cs="Times New Roman"/>
          <w:sz w:val="24"/>
        </w:rPr>
        <w:t>.</w:t>
      </w:r>
    </w:p>
    <w:p w:rsidR="002C505F" w:rsidRDefault="002C505F" w:rsidP="00936287">
      <w:pPr>
        <w:spacing w:after="0" w:line="480" w:lineRule="auto"/>
        <w:jc w:val="both"/>
        <w:rPr>
          <w:rFonts w:ascii="Times New Roman" w:eastAsia="Calibri" w:hAnsi="Times New Roman" w:cs="Times New Roman"/>
          <w:sz w:val="24"/>
        </w:rPr>
      </w:pPr>
    </w:p>
    <w:p w:rsidR="00936287" w:rsidRPr="00A4328F" w:rsidRDefault="00A4328F" w:rsidP="00A4328F">
      <w:pPr>
        <w:spacing w:after="0" w:line="480" w:lineRule="auto"/>
        <w:jc w:val="both"/>
        <w:rPr>
          <w:rFonts w:ascii="Times New Roman" w:eastAsia="Calibri" w:hAnsi="Times New Roman" w:cs="Times New Roman"/>
          <w:sz w:val="24"/>
        </w:rPr>
      </w:pPr>
      <w:r w:rsidRPr="00A4328F">
        <w:rPr>
          <w:rFonts w:ascii="Times New Roman" w:eastAsia="Calibri" w:hAnsi="Times New Roman" w:cs="Times New Roman"/>
          <w:sz w:val="24"/>
        </w:rPr>
        <w:t xml:space="preserve">Those who argue against the necessity of deliverance ministry </w:t>
      </w:r>
      <w:r w:rsidR="002C7BF4" w:rsidRPr="00A4328F">
        <w:rPr>
          <w:rFonts w:ascii="Times New Roman" w:eastAsia="Calibri" w:hAnsi="Times New Roman" w:cs="Times New Roman"/>
          <w:sz w:val="24"/>
        </w:rPr>
        <w:t xml:space="preserve">use </w:t>
      </w:r>
      <w:r w:rsidRPr="00A4328F">
        <w:rPr>
          <w:rFonts w:ascii="Times New Roman" w:eastAsia="Calibri" w:hAnsi="Times New Roman" w:cs="Times New Roman"/>
          <w:sz w:val="24"/>
        </w:rPr>
        <w:t>not only theological and philosophical arguments but also refer to the dangers that are apparent for those engaged in this ministry. This is not only a matter of the physical and psychologica</w:t>
      </w:r>
      <w:r w:rsidR="002C7BF4">
        <w:rPr>
          <w:rFonts w:ascii="Times New Roman" w:eastAsia="Calibri" w:hAnsi="Times New Roman" w:cs="Times New Roman"/>
          <w:sz w:val="24"/>
        </w:rPr>
        <w:t xml:space="preserve">l harm </w:t>
      </w:r>
      <w:r w:rsidR="002C7BF4">
        <w:rPr>
          <w:rFonts w:ascii="Times New Roman" w:eastAsia="Calibri" w:hAnsi="Times New Roman" w:cs="Times New Roman"/>
          <w:sz w:val="24"/>
        </w:rPr>
        <w:lastRenderedPageBreak/>
        <w:t>that can be and has been</w:t>
      </w:r>
      <w:r w:rsidRPr="00A4328F">
        <w:rPr>
          <w:rFonts w:ascii="Times New Roman" w:eastAsia="Calibri" w:hAnsi="Times New Roman" w:cs="Times New Roman"/>
          <w:sz w:val="24"/>
        </w:rPr>
        <w:t xml:space="preserve"> afflicted on people undergoing exorcism (though this is not really relevant to the area of deliverance ministry whose approach is much less dramatic and aggressive), but also of the distortion that can enter into a Christian’s thinking when engaged heavily in a ministry related directly to S</w:t>
      </w:r>
      <w:r w:rsidR="005D4B65">
        <w:rPr>
          <w:rFonts w:ascii="Times New Roman" w:eastAsia="Calibri" w:hAnsi="Times New Roman" w:cs="Times New Roman"/>
          <w:sz w:val="24"/>
        </w:rPr>
        <w:t>a</w:t>
      </w:r>
      <w:r w:rsidRPr="00A4328F">
        <w:rPr>
          <w:rFonts w:ascii="Times New Roman" w:eastAsia="Calibri" w:hAnsi="Times New Roman" w:cs="Times New Roman"/>
          <w:sz w:val="24"/>
        </w:rPr>
        <w:t xml:space="preserve">tan and evil spirits. The danger here is to become </w:t>
      </w:r>
      <w:r w:rsidR="005D4B65">
        <w:rPr>
          <w:rFonts w:ascii="Times New Roman" w:eastAsia="Calibri" w:hAnsi="Times New Roman" w:cs="Times New Roman"/>
          <w:sz w:val="24"/>
        </w:rPr>
        <w:t xml:space="preserve">spiritually </w:t>
      </w:r>
      <w:r w:rsidRPr="00A4328F">
        <w:rPr>
          <w:rFonts w:ascii="Times New Roman" w:eastAsia="Calibri" w:hAnsi="Times New Roman" w:cs="Times New Roman"/>
          <w:sz w:val="24"/>
        </w:rPr>
        <w:t>paranoid, as Andrew Walker points out.</w:t>
      </w:r>
      <w:r w:rsidRPr="00A4328F">
        <w:rPr>
          <w:rFonts w:ascii="Times New Roman" w:eastAsia="Calibri" w:hAnsi="Times New Roman" w:cs="Times New Roman"/>
          <w:sz w:val="24"/>
          <w:vertAlign w:val="superscript"/>
        </w:rPr>
        <w:footnoteReference w:id="245"/>
      </w:r>
      <w:r w:rsidRPr="00A4328F">
        <w:rPr>
          <w:rFonts w:ascii="Times New Roman" w:eastAsia="Calibri" w:hAnsi="Times New Roman" w:cs="Times New Roman"/>
          <w:sz w:val="24"/>
        </w:rPr>
        <w:t xml:space="preserve"> </w:t>
      </w:r>
      <w:r w:rsidR="00900A02">
        <w:rPr>
          <w:rFonts w:ascii="Times New Roman" w:eastAsia="Calibri" w:hAnsi="Times New Roman" w:cs="Times New Roman"/>
          <w:sz w:val="24"/>
        </w:rPr>
        <w:t xml:space="preserve"> </w:t>
      </w:r>
      <w:r w:rsidRPr="00A4328F">
        <w:rPr>
          <w:rFonts w:ascii="Times New Roman" w:eastAsia="Calibri" w:hAnsi="Times New Roman" w:cs="Times New Roman"/>
          <w:sz w:val="24"/>
        </w:rPr>
        <w:t xml:space="preserve">To believe in the reality and activity of Satan and evil spirits is not to buy into a dualist theology. Jesus and the early disciples did not express a paranoid view of the world. We </w:t>
      </w:r>
      <w:r w:rsidR="00374709">
        <w:rPr>
          <w:rFonts w:ascii="Times New Roman" w:eastAsia="Calibri" w:hAnsi="Times New Roman" w:cs="Times New Roman"/>
          <w:sz w:val="24"/>
        </w:rPr>
        <w:t>ha</w:t>
      </w:r>
      <w:r w:rsidR="00103F60">
        <w:rPr>
          <w:rFonts w:ascii="Times New Roman" w:eastAsia="Calibri" w:hAnsi="Times New Roman" w:cs="Times New Roman"/>
          <w:sz w:val="24"/>
        </w:rPr>
        <w:t xml:space="preserve">ve seen how </w:t>
      </w:r>
      <w:proofErr w:type="spellStart"/>
      <w:r w:rsidR="00103F60">
        <w:rPr>
          <w:rFonts w:ascii="Times New Roman" w:eastAsia="Calibri" w:hAnsi="Times New Roman" w:cs="Times New Roman"/>
          <w:sz w:val="24"/>
        </w:rPr>
        <w:t>Hiebert</w:t>
      </w:r>
      <w:proofErr w:type="spellEnd"/>
      <w:r w:rsidR="00103F60">
        <w:rPr>
          <w:rFonts w:ascii="Times New Roman" w:eastAsia="Calibri" w:hAnsi="Times New Roman" w:cs="Times New Roman"/>
          <w:sz w:val="24"/>
        </w:rPr>
        <w:t xml:space="preserve"> (see page 34) and Bell (see page 43</w:t>
      </w:r>
      <w:r w:rsidRPr="00A4328F">
        <w:rPr>
          <w:rFonts w:ascii="Times New Roman" w:eastAsia="Calibri" w:hAnsi="Times New Roman" w:cs="Times New Roman"/>
          <w:sz w:val="24"/>
        </w:rPr>
        <w:t>) propose that Western theology needs to incorporate a tripartite understanding of the universe that is held by non-Western Christians: these are the transcendent realm of God, the natural created world of human life, and the ‘supernatural’ world of spirits both good, bad and neutral.</w:t>
      </w:r>
      <w:r w:rsidRPr="00A4328F">
        <w:rPr>
          <w:rFonts w:ascii="Times New Roman" w:eastAsia="Calibri" w:hAnsi="Times New Roman" w:cs="Times New Roman"/>
          <w:sz w:val="24"/>
          <w:vertAlign w:val="superscript"/>
        </w:rPr>
        <w:footnoteReference w:id="246"/>
      </w:r>
      <w:r w:rsidRPr="00A4328F">
        <w:rPr>
          <w:rFonts w:ascii="Times New Roman" w:eastAsia="Calibri" w:hAnsi="Times New Roman" w:cs="Times New Roman"/>
          <w:sz w:val="24"/>
        </w:rPr>
        <w:t xml:space="preserve"> The Catholic Church has long held this position with regard to angels, demons and saints.</w:t>
      </w:r>
      <w:r w:rsidR="002C505F">
        <w:rPr>
          <w:rFonts w:ascii="Times New Roman" w:eastAsia="Calibri" w:hAnsi="Times New Roman" w:cs="Times New Roman"/>
          <w:sz w:val="24"/>
        </w:rPr>
        <w:t xml:space="preserve"> </w:t>
      </w:r>
      <w:r w:rsidR="00936287">
        <w:rPr>
          <w:rFonts w:ascii="Times New Roman" w:eastAsia="Calibri" w:hAnsi="Times New Roman" w:cs="Times New Roman"/>
          <w:sz w:val="24"/>
        </w:rPr>
        <w:t>An equally great danger for the individual seeking deliverance is to be ignored or sent away by their local Catholic priest. These hurting souls have little alternative but to find their way to groups that claim to offer deliverance ministry but whose methods are more damaging than healing.</w:t>
      </w:r>
    </w:p>
    <w:p w:rsidR="00A4328F" w:rsidRPr="00A4328F" w:rsidRDefault="00A4328F" w:rsidP="00A4328F">
      <w:pPr>
        <w:spacing w:after="0" w:line="480" w:lineRule="auto"/>
        <w:jc w:val="both"/>
        <w:rPr>
          <w:rFonts w:ascii="Times New Roman" w:eastAsia="Calibri" w:hAnsi="Times New Roman" w:cs="Times New Roman"/>
          <w:sz w:val="24"/>
        </w:rPr>
      </w:pPr>
    </w:p>
    <w:p w:rsidR="00A4328F" w:rsidRPr="00A4328F" w:rsidRDefault="00A4328F" w:rsidP="00A4328F">
      <w:pPr>
        <w:spacing w:after="0" w:line="480" w:lineRule="auto"/>
        <w:jc w:val="both"/>
        <w:rPr>
          <w:rFonts w:ascii="Times New Roman" w:eastAsia="Calibri" w:hAnsi="Times New Roman" w:cs="Times New Roman"/>
          <w:sz w:val="24"/>
        </w:rPr>
      </w:pPr>
      <w:r w:rsidRPr="00A4328F">
        <w:rPr>
          <w:rFonts w:ascii="Times New Roman" w:eastAsia="Calibri" w:hAnsi="Times New Roman" w:cs="Times New Roman"/>
          <w:sz w:val="24"/>
        </w:rPr>
        <w:t>It has to be admitted that there are close limits to the knowledge that we have about the devil and evil spirits. The witness of Scripture and of the personal experiences of men and women over</w:t>
      </w:r>
      <w:r w:rsidR="00042C9D">
        <w:rPr>
          <w:rFonts w:ascii="Times New Roman" w:eastAsia="Calibri" w:hAnsi="Times New Roman" w:cs="Times New Roman"/>
          <w:sz w:val="24"/>
        </w:rPr>
        <w:t xml:space="preserve"> the centuries is limited and not entirely </w:t>
      </w:r>
      <w:r w:rsidRPr="00A4328F">
        <w:rPr>
          <w:rFonts w:ascii="Times New Roman" w:eastAsia="Calibri" w:hAnsi="Times New Roman" w:cs="Times New Roman"/>
          <w:sz w:val="24"/>
        </w:rPr>
        <w:t>conclusive. We are forced to speculate on the gaps in the data available. But we can do this rationally and within the boundaries of mainstream Christian theology. We can also take note of serious research being done on spirits, possession and exorcism in the disciplines of anthropology and psychology both in ‘primitive’ societies and in the mode</w:t>
      </w:r>
      <w:r w:rsidR="00042C9D">
        <w:rPr>
          <w:rFonts w:ascii="Times New Roman" w:eastAsia="Calibri" w:hAnsi="Times New Roman" w:cs="Times New Roman"/>
          <w:sz w:val="24"/>
        </w:rPr>
        <w:t>rn Western world. Those of us</w:t>
      </w:r>
      <w:r w:rsidRPr="00A4328F">
        <w:rPr>
          <w:rFonts w:ascii="Times New Roman" w:eastAsia="Calibri" w:hAnsi="Times New Roman" w:cs="Times New Roman"/>
          <w:sz w:val="24"/>
        </w:rPr>
        <w:t xml:space="preserve"> </w:t>
      </w:r>
      <w:r w:rsidRPr="00A4328F">
        <w:rPr>
          <w:rFonts w:ascii="Times New Roman" w:eastAsia="Calibri" w:hAnsi="Times New Roman" w:cs="Times New Roman"/>
          <w:sz w:val="24"/>
        </w:rPr>
        <w:lastRenderedPageBreak/>
        <w:t>with a Western worldview need to enter into a dialogue with those peoples for whom evil spirits are a normal part of daily life: for them affliction and deliverance are not an esoteric activities.</w:t>
      </w:r>
    </w:p>
    <w:p w:rsidR="00DE6772" w:rsidRPr="00A4328F" w:rsidRDefault="00DE6772" w:rsidP="00A4328F">
      <w:pPr>
        <w:spacing w:after="0" w:line="480" w:lineRule="auto"/>
        <w:jc w:val="both"/>
        <w:rPr>
          <w:rFonts w:ascii="Times New Roman" w:eastAsia="Calibri" w:hAnsi="Times New Roman" w:cs="Times New Roman"/>
          <w:sz w:val="24"/>
        </w:rPr>
      </w:pPr>
    </w:p>
    <w:p w:rsidR="00A4328F" w:rsidRPr="00A4328F" w:rsidRDefault="00A4328F" w:rsidP="00A4328F">
      <w:pPr>
        <w:spacing w:after="0" w:line="480" w:lineRule="auto"/>
        <w:jc w:val="both"/>
        <w:rPr>
          <w:rFonts w:ascii="Times New Roman" w:eastAsia="Calibri" w:hAnsi="Times New Roman" w:cs="Times New Roman"/>
          <w:sz w:val="24"/>
        </w:rPr>
      </w:pPr>
      <w:r w:rsidRPr="00A4328F">
        <w:rPr>
          <w:rFonts w:ascii="Times New Roman" w:eastAsia="Calibri" w:hAnsi="Times New Roman" w:cs="Times New Roman"/>
          <w:sz w:val="24"/>
        </w:rPr>
        <w:t>This paper is an attempt to open this area of pastoral ministry and theology for further discussion with a view to bringing deliverance ministry into practice in the Australian Catholic Church</w:t>
      </w:r>
      <w:r w:rsidR="0062541A">
        <w:rPr>
          <w:rFonts w:ascii="Times New Roman" w:eastAsia="Calibri" w:hAnsi="Times New Roman" w:cs="Times New Roman"/>
          <w:sz w:val="24"/>
        </w:rPr>
        <w:t xml:space="preserve"> today</w:t>
      </w:r>
      <w:r w:rsidRPr="00A4328F">
        <w:rPr>
          <w:rFonts w:ascii="Times New Roman" w:eastAsia="Calibri" w:hAnsi="Times New Roman" w:cs="Times New Roman"/>
          <w:sz w:val="24"/>
        </w:rPr>
        <w:t>.</w:t>
      </w:r>
    </w:p>
    <w:p w:rsidR="00A4328F" w:rsidRDefault="00A4328F" w:rsidP="00006D08">
      <w:pPr>
        <w:pStyle w:val="NoSpacing"/>
        <w:spacing w:line="480" w:lineRule="auto"/>
      </w:pPr>
    </w:p>
    <w:p w:rsidR="00A4328F" w:rsidRDefault="00A4328F" w:rsidP="00006D08">
      <w:pPr>
        <w:pStyle w:val="NoSpacing"/>
        <w:spacing w:line="480" w:lineRule="auto"/>
      </w:pPr>
    </w:p>
    <w:p w:rsidR="00006D08" w:rsidRDefault="00006D08" w:rsidP="00006D08">
      <w:pPr>
        <w:pStyle w:val="NoSpacing"/>
        <w:spacing w:line="480" w:lineRule="auto"/>
        <w:rPr>
          <w:szCs w:val="24"/>
        </w:rPr>
      </w:pPr>
    </w:p>
    <w:p w:rsidR="00E87D53" w:rsidRDefault="00E87D53">
      <w:pPr>
        <w:rPr>
          <w:rFonts w:ascii="Times New Roman" w:hAnsi="Times New Roman"/>
          <w:sz w:val="24"/>
          <w:szCs w:val="24"/>
        </w:rPr>
      </w:pPr>
      <w:r>
        <w:rPr>
          <w:szCs w:val="24"/>
        </w:rPr>
        <w:br w:type="page"/>
      </w:r>
    </w:p>
    <w:p w:rsidR="00E87D53" w:rsidRPr="0090098B" w:rsidRDefault="00E87D53" w:rsidP="00D9011A">
      <w:pPr>
        <w:spacing w:after="0" w:line="240" w:lineRule="auto"/>
        <w:ind w:hanging="480"/>
        <w:jc w:val="center"/>
        <w:rPr>
          <w:rFonts w:ascii="Times New Roman" w:eastAsia="Times New Roman" w:hAnsi="Times New Roman" w:cs="Times New Roman"/>
          <w:b/>
          <w:sz w:val="24"/>
          <w:szCs w:val="24"/>
          <w:u w:val="single"/>
        </w:rPr>
      </w:pPr>
      <w:r w:rsidRPr="0090098B">
        <w:rPr>
          <w:rFonts w:ascii="Times New Roman" w:eastAsia="Times New Roman" w:hAnsi="Times New Roman" w:cs="Times New Roman"/>
          <w:b/>
          <w:sz w:val="24"/>
          <w:szCs w:val="24"/>
          <w:u w:val="single"/>
        </w:rPr>
        <w:lastRenderedPageBreak/>
        <w:t>BIBLIOGRAPHICAL SOURCES</w:t>
      </w:r>
    </w:p>
    <w:p w:rsidR="00E87D53" w:rsidRPr="0090098B" w:rsidRDefault="00E87D53" w:rsidP="00E87D53">
      <w:pPr>
        <w:spacing w:after="0" w:line="240" w:lineRule="auto"/>
        <w:ind w:hanging="480"/>
        <w:rPr>
          <w:rFonts w:ascii="Times New Roman" w:eastAsia="Times New Roman" w:hAnsi="Times New Roman" w:cs="Times New Roman"/>
          <w:b/>
          <w:sz w:val="24"/>
          <w:szCs w:val="24"/>
        </w:rPr>
      </w:pPr>
    </w:p>
    <w:p w:rsidR="00D9011A" w:rsidRDefault="00D9011A" w:rsidP="00E87D53">
      <w:pPr>
        <w:spacing w:after="0" w:line="240" w:lineRule="auto"/>
        <w:ind w:hanging="480"/>
        <w:rPr>
          <w:rFonts w:ascii="Times New Roman" w:eastAsia="Times New Roman" w:hAnsi="Times New Roman" w:cs="Times New Roman"/>
          <w:b/>
          <w:sz w:val="24"/>
          <w:szCs w:val="24"/>
        </w:rPr>
      </w:pPr>
    </w:p>
    <w:p w:rsidR="00E87D53" w:rsidRPr="0090098B" w:rsidRDefault="00E87D53" w:rsidP="00E87D53">
      <w:pPr>
        <w:spacing w:after="0" w:line="240" w:lineRule="auto"/>
        <w:ind w:hanging="480"/>
        <w:rPr>
          <w:rFonts w:ascii="Times New Roman" w:eastAsia="Times New Roman" w:hAnsi="Times New Roman" w:cs="Times New Roman"/>
          <w:b/>
          <w:sz w:val="24"/>
          <w:szCs w:val="24"/>
        </w:rPr>
      </w:pPr>
      <w:r w:rsidRPr="0090098B">
        <w:rPr>
          <w:rFonts w:ascii="Times New Roman" w:eastAsia="Times New Roman" w:hAnsi="Times New Roman" w:cs="Times New Roman"/>
          <w:b/>
          <w:sz w:val="24"/>
          <w:szCs w:val="24"/>
        </w:rPr>
        <w:t>ARTICLES AND PAPERS</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A Guide for Formation in Priestly Celibacy.” Sacred Congregation for Catholic Education, 1974. In “Norms for Priestly Formation” (Washington, National Conference of Catholic Bishops, 1982).</w:t>
      </w:r>
    </w:p>
    <w:p w:rsidR="0041772D" w:rsidRDefault="0041772D" w:rsidP="00153D13">
      <w:pPr>
        <w:spacing w:after="0" w:line="240" w:lineRule="auto"/>
        <w:rPr>
          <w:rFonts w:ascii="Times New Roman" w:eastAsia="Times New Roman" w:hAnsi="Times New Roman" w:cs="Times New Roman"/>
          <w:sz w:val="24"/>
          <w:szCs w:val="24"/>
        </w:rPr>
      </w:pPr>
    </w:p>
    <w:p w:rsidR="0041772D" w:rsidRDefault="0041772D" w:rsidP="00E87D53">
      <w:pPr>
        <w:spacing w:after="0" w:line="240" w:lineRule="auto"/>
        <w:ind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hringer</w:t>
      </w:r>
      <w:proofErr w:type="spellEnd"/>
      <w:r>
        <w:rPr>
          <w:rFonts w:ascii="Times New Roman" w:eastAsia="Times New Roman" w:hAnsi="Times New Roman" w:cs="Times New Roman"/>
          <w:sz w:val="24"/>
          <w:szCs w:val="24"/>
        </w:rPr>
        <w:t>, Wolfgang. “Devil, S</w:t>
      </w:r>
      <w:r w:rsidR="004D075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tan, Demons and Demonic Powers.” </w:t>
      </w:r>
      <w:r w:rsidR="004D0757" w:rsidRPr="004D0757">
        <w:rPr>
          <w:rFonts w:ascii="Times New Roman" w:eastAsia="Times New Roman" w:hAnsi="Times New Roman" w:cs="Times New Roman"/>
          <w:i/>
          <w:sz w:val="24"/>
          <w:szCs w:val="24"/>
        </w:rPr>
        <w:t>Cambridge Dictionary of Christianity</w:t>
      </w:r>
      <w:r w:rsidR="004D0757">
        <w:rPr>
          <w:rFonts w:ascii="Times New Roman" w:eastAsia="Times New Roman" w:hAnsi="Times New Roman" w:cs="Times New Roman"/>
          <w:sz w:val="24"/>
          <w:szCs w:val="24"/>
        </w:rPr>
        <w:t>. New York: Cambridge University Press, 2010, 319-320.</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Berends</w:t>
      </w:r>
      <w:proofErr w:type="spellEnd"/>
      <w:r w:rsidRPr="00504E22">
        <w:rPr>
          <w:rFonts w:ascii="Times New Roman" w:eastAsia="Times New Roman" w:hAnsi="Times New Roman" w:cs="Times New Roman"/>
          <w:sz w:val="24"/>
          <w:szCs w:val="24"/>
        </w:rPr>
        <w:t xml:space="preserve">, Willem. “A Re-Examination of Biblical Criteria for Demon Possession.” </w:t>
      </w:r>
      <w:proofErr w:type="spellStart"/>
      <w:r w:rsidRPr="00504E22">
        <w:rPr>
          <w:rFonts w:ascii="Times New Roman" w:eastAsia="Times New Roman" w:hAnsi="Times New Roman" w:cs="Times New Roman"/>
          <w:i/>
          <w:iCs/>
          <w:sz w:val="24"/>
          <w:szCs w:val="24"/>
        </w:rPr>
        <w:t>Vox</w:t>
      </w:r>
      <w:proofErr w:type="spellEnd"/>
      <w:r w:rsidRPr="00504E22">
        <w:rPr>
          <w:rFonts w:ascii="Times New Roman" w:eastAsia="Times New Roman" w:hAnsi="Times New Roman" w:cs="Times New Roman"/>
          <w:i/>
          <w:iCs/>
          <w:sz w:val="24"/>
          <w:szCs w:val="24"/>
        </w:rPr>
        <w:t xml:space="preserve"> </w:t>
      </w:r>
      <w:proofErr w:type="spellStart"/>
      <w:r w:rsidRPr="00504E22">
        <w:rPr>
          <w:rFonts w:ascii="Times New Roman" w:eastAsia="Times New Roman" w:hAnsi="Times New Roman" w:cs="Times New Roman"/>
          <w:i/>
          <w:iCs/>
          <w:sz w:val="24"/>
          <w:szCs w:val="24"/>
        </w:rPr>
        <w:t>Reformata</w:t>
      </w:r>
      <w:proofErr w:type="spellEnd"/>
      <w:r w:rsidRPr="00504E22">
        <w:rPr>
          <w:rFonts w:ascii="Times New Roman" w:eastAsia="Times New Roman" w:hAnsi="Times New Roman" w:cs="Times New Roman"/>
          <w:sz w:val="24"/>
          <w:szCs w:val="24"/>
        </w:rPr>
        <w:t xml:space="preserve"> 59 (1994): 54–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Betty, Stafford. “The Growing Evidence for ‘Demonic Possession’: What Should Psychiatry’s Re</w:t>
      </w:r>
      <w:r>
        <w:rPr>
          <w:rFonts w:ascii="Times New Roman" w:eastAsia="Times New Roman" w:hAnsi="Times New Roman" w:cs="Times New Roman"/>
          <w:sz w:val="24"/>
          <w:szCs w:val="24"/>
        </w:rPr>
        <w:t>s</w:t>
      </w:r>
      <w:r w:rsidRPr="00504E22">
        <w:rPr>
          <w:rFonts w:ascii="Times New Roman" w:eastAsia="Times New Roman" w:hAnsi="Times New Roman" w:cs="Times New Roman"/>
          <w:sz w:val="24"/>
          <w:szCs w:val="24"/>
        </w:rPr>
        <w:t xml:space="preserve">ponse Be?” </w:t>
      </w:r>
      <w:r w:rsidRPr="00504E22">
        <w:rPr>
          <w:rFonts w:ascii="Times New Roman" w:eastAsia="Times New Roman" w:hAnsi="Times New Roman" w:cs="Times New Roman"/>
          <w:i/>
          <w:iCs/>
          <w:sz w:val="24"/>
          <w:szCs w:val="24"/>
        </w:rPr>
        <w:t>Journal of Religion and Health</w:t>
      </w:r>
      <w:r w:rsidRPr="00504E22">
        <w:rPr>
          <w:rFonts w:ascii="Times New Roman" w:eastAsia="Times New Roman" w:hAnsi="Times New Roman" w:cs="Times New Roman"/>
          <w:sz w:val="24"/>
          <w:szCs w:val="24"/>
        </w:rPr>
        <w:t xml:space="preserve"> 44, no. 1 (Spring 2005): 13–30.</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Bourke, Gregory. “Blessing, Anointing and Exorcism.” </w:t>
      </w:r>
      <w:r w:rsidRPr="00504E22">
        <w:rPr>
          <w:rFonts w:ascii="Times New Roman" w:eastAsia="Times New Roman" w:hAnsi="Times New Roman" w:cs="Times New Roman"/>
          <w:i/>
          <w:iCs/>
          <w:sz w:val="24"/>
          <w:szCs w:val="24"/>
        </w:rPr>
        <w:t>Summit</w:t>
      </w:r>
      <w:r w:rsidRPr="00504E22">
        <w:rPr>
          <w:rFonts w:ascii="Times New Roman" w:eastAsia="Times New Roman" w:hAnsi="Times New Roman" w:cs="Times New Roman"/>
          <w:sz w:val="24"/>
          <w:szCs w:val="24"/>
        </w:rPr>
        <w:t xml:space="preserve"> 33, no. 4 (December 2006): 11–14.</w:t>
      </w:r>
    </w:p>
    <w:p w:rsidR="00E87D53" w:rsidRDefault="00E87D53" w:rsidP="00E87D53">
      <w:pPr>
        <w:spacing w:after="0" w:line="240" w:lineRule="auto"/>
        <w:ind w:hanging="480"/>
        <w:rPr>
          <w:rFonts w:ascii="Times New Roman" w:eastAsia="Times New Roman" w:hAnsi="Times New Roman" w:cs="Times New Roman"/>
          <w:sz w:val="24"/>
          <w:szCs w:val="24"/>
        </w:rPr>
      </w:pPr>
    </w:p>
    <w:p w:rsidR="00153D13" w:rsidRDefault="00153D13" w:rsidP="00E87D53">
      <w:pPr>
        <w:spacing w:after="0" w:line="24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fford, R. K. “Exorcism.” </w:t>
      </w:r>
      <w:r w:rsidRPr="009E24FC">
        <w:rPr>
          <w:rFonts w:ascii="Times New Roman" w:eastAsia="Times New Roman" w:hAnsi="Times New Roman" w:cs="Times New Roman"/>
          <w:i/>
          <w:sz w:val="24"/>
          <w:szCs w:val="24"/>
        </w:rPr>
        <w:t>Baker Encyclopedia of Psychology and Counseling</w:t>
      </w:r>
      <w:r>
        <w:rPr>
          <w:rFonts w:ascii="Times New Roman" w:eastAsia="Times New Roman" w:hAnsi="Times New Roman" w:cs="Times New Roman"/>
          <w:sz w:val="24"/>
          <w:szCs w:val="24"/>
        </w:rPr>
        <w:t>. Grand Rapids, Michigan; Baker books, 1999: 416.</w:t>
      </w:r>
    </w:p>
    <w:p w:rsidR="00153D13" w:rsidRDefault="00153D1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Clinebell</w:t>
      </w:r>
      <w:proofErr w:type="spellEnd"/>
      <w:r w:rsidRPr="00504E22">
        <w:rPr>
          <w:rFonts w:ascii="Times New Roman" w:eastAsia="Times New Roman" w:hAnsi="Times New Roman" w:cs="Times New Roman"/>
          <w:sz w:val="24"/>
          <w:szCs w:val="24"/>
        </w:rPr>
        <w:t xml:space="preserve">, H. “Popular Therapeutic Movements and Psychologies.” </w:t>
      </w:r>
      <w:r w:rsidRPr="00504E22">
        <w:rPr>
          <w:rFonts w:ascii="Times New Roman" w:eastAsia="Times New Roman" w:hAnsi="Times New Roman" w:cs="Times New Roman"/>
          <w:i/>
          <w:iCs/>
          <w:sz w:val="24"/>
          <w:szCs w:val="24"/>
        </w:rPr>
        <w:t>Dictionary of Pastoral Care and Counselling</w:t>
      </w:r>
      <w:r w:rsidRPr="00504E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ashville: Abingdon Press, 1990: 928-929.</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Clinton, Arnold, ed. “</w:t>
      </w:r>
      <w:r w:rsidRPr="00504E22">
        <w:rPr>
          <w:rFonts w:ascii="Times New Roman" w:eastAsia="Times New Roman" w:hAnsi="Times New Roman" w:cs="Times New Roman"/>
          <w:iCs/>
          <w:sz w:val="24"/>
          <w:szCs w:val="24"/>
        </w:rPr>
        <w:t>Devil,</w:t>
      </w:r>
      <w:r>
        <w:rPr>
          <w:rFonts w:ascii="Times New Roman" w:eastAsia="Times New Roman" w:hAnsi="Times New Roman" w:cs="Times New Roman"/>
          <w:iCs/>
          <w:sz w:val="24"/>
          <w:szCs w:val="24"/>
        </w:rPr>
        <w:t xml:space="preserve"> </w:t>
      </w:r>
      <w:r w:rsidRPr="00504E22">
        <w:rPr>
          <w:rFonts w:ascii="Times New Roman" w:eastAsia="Times New Roman" w:hAnsi="Times New Roman" w:cs="Times New Roman"/>
          <w:iCs/>
          <w:sz w:val="24"/>
          <w:szCs w:val="24"/>
        </w:rPr>
        <w:t>Demons and the Demonic</w:t>
      </w:r>
      <w:r>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w:t>
      </w:r>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sz w:val="24"/>
          <w:szCs w:val="24"/>
        </w:rPr>
        <w:t>Dictionary of Christian Spirituality</w:t>
      </w:r>
      <w:r>
        <w:rPr>
          <w:rFonts w:ascii="Times New Roman" w:eastAsia="Times New Roman" w:hAnsi="Times New Roman" w:cs="Times New Roman"/>
          <w:sz w:val="24"/>
          <w:szCs w:val="24"/>
        </w:rPr>
        <w:t>,</w:t>
      </w:r>
      <w:r w:rsidRPr="001D68C1">
        <w:rPr>
          <w:rFonts w:ascii="Times New Roman" w:eastAsia="Times New Roman" w:hAnsi="Times New Roman" w:cs="Times New Roman"/>
          <w:sz w:val="24"/>
          <w:szCs w:val="24"/>
        </w:rPr>
        <w:t xml:space="preserve"> </w:t>
      </w:r>
      <w:r w:rsidRPr="00504E22">
        <w:rPr>
          <w:rFonts w:ascii="Times New Roman" w:eastAsia="Times New Roman" w:hAnsi="Times New Roman" w:cs="Times New Roman"/>
          <w:sz w:val="24"/>
          <w:szCs w:val="24"/>
        </w:rPr>
        <w:t>Grand Rapids, Michigan: Zondervan, 2011.</w:t>
      </w:r>
      <w:r w:rsidRPr="001D68C1">
        <w:rPr>
          <w:rFonts w:ascii="Times New Roman" w:eastAsia="Times New Roman" w:hAnsi="Times New Roman" w:cs="Times New Roman"/>
          <w:sz w:val="24"/>
          <w:szCs w:val="24"/>
        </w:rPr>
        <w:t xml:space="preserve"> </w:t>
      </w:r>
    </w:p>
    <w:p w:rsidR="003C4F54" w:rsidRDefault="003C4F54" w:rsidP="00E87D53">
      <w:pPr>
        <w:spacing w:after="0" w:line="240" w:lineRule="auto"/>
        <w:ind w:hanging="480"/>
        <w:rPr>
          <w:rFonts w:ascii="Times New Roman" w:eastAsia="Times New Roman" w:hAnsi="Times New Roman" w:cs="Times New Roman"/>
          <w:sz w:val="24"/>
          <w:szCs w:val="24"/>
        </w:rPr>
      </w:pPr>
    </w:p>
    <w:p w:rsidR="003C4F54" w:rsidRDefault="003C4F54" w:rsidP="00E87D53">
      <w:pPr>
        <w:spacing w:after="0" w:line="24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nolly, Peter. “The Psychology of Possession.” RERC Occasional Paper, March 2000. </w:t>
      </w:r>
      <w:hyperlink r:id="rId8" w:history="1">
        <w:r w:rsidRPr="00F45322">
          <w:rPr>
            <w:rStyle w:val="Hyperlink"/>
            <w:rFonts w:ascii="Times New Roman" w:eastAsia="Times New Roman" w:hAnsi="Times New Roman" w:cs="Times New Roman"/>
            <w:sz w:val="24"/>
            <w:szCs w:val="24"/>
          </w:rPr>
          <w:t>http://www.uwtsd.ac.uk/library/alister-hardy-religious-experience-research-centre/occasional-papers/</w:t>
        </w:r>
      </w:hyperlink>
      <w:r>
        <w:rPr>
          <w:rFonts w:ascii="Times New Roman" w:eastAsia="Times New Roman" w:hAnsi="Times New Roman" w:cs="Times New Roman"/>
          <w:sz w:val="24"/>
          <w:szCs w:val="24"/>
        </w:rPr>
        <w:t xml:space="preserve"> </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ow, Graham</w:t>
      </w:r>
      <w:r w:rsidRPr="00504E22">
        <w:rPr>
          <w:rFonts w:ascii="Times New Roman" w:eastAsia="Times New Roman" w:hAnsi="Times New Roman" w:cs="Times New Roman"/>
          <w:sz w:val="24"/>
          <w:szCs w:val="24"/>
        </w:rPr>
        <w:t xml:space="preserve">. “The Case for the Existence of Demons.” </w:t>
      </w:r>
      <w:r w:rsidRPr="00504E22">
        <w:rPr>
          <w:rFonts w:ascii="Times New Roman" w:eastAsia="Times New Roman" w:hAnsi="Times New Roman" w:cs="Times New Roman"/>
          <w:i/>
          <w:iCs/>
          <w:sz w:val="24"/>
          <w:szCs w:val="24"/>
        </w:rPr>
        <w:t>Churchman</w:t>
      </w:r>
      <w:r w:rsidRPr="00504E22">
        <w:rPr>
          <w:rFonts w:ascii="Times New Roman" w:eastAsia="Times New Roman" w:hAnsi="Times New Roman" w:cs="Times New Roman"/>
          <w:sz w:val="24"/>
          <w:szCs w:val="24"/>
        </w:rPr>
        <w:t xml:space="preserve"> 94, no. 3 (1980): 199–20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Driscoll, Mike. “How Catholic Exorcists Distinguish Between Demonic Possession and Mental Disorders.” Ph.D., Regent University, 2013. </w:t>
      </w:r>
      <w:hyperlink r:id="rId9" w:history="1">
        <w:r w:rsidRPr="00B84BED">
          <w:rPr>
            <w:rStyle w:val="Hyperlink"/>
            <w:rFonts w:ascii="Times New Roman" w:eastAsia="Times New Roman" w:hAnsi="Times New Roman" w:cs="Times New Roman"/>
            <w:sz w:val="24"/>
            <w:szCs w:val="24"/>
          </w:rPr>
          <w:t>http://search.proquest.com.ezp.lib.unimelb.edu.au/docview/1372063990?accountid=12372</w:t>
        </w:r>
      </w:hyperlink>
      <w:r w:rsidRPr="00504E22">
        <w:rPr>
          <w:rFonts w:ascii="Times New Roman" w:eastAsia="Times New Roman" w:hAnsi="Times New Roman" w:cs="Times New Roman"/>
          <w:sz w:val="24"/>
          <w:szCs w:val="24"/>
        </w:rPr>
        <w:t>.</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Fa’alevao</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Leatulagi</w:t>
      </w:r>
      <w:proofErr w:type="spellEnd"/>
      <w:r w:rsidRPr="00504E22">
        <w:rPr>
          <w:rFonts w:ascii="Times New Roman" w:eastAsia="Times New Roman" w:hAnsi="Times New Roman" w:cs="Times New Roman"/>
          <w:sz w:val="24"/>
          <w:szCs w:val="24"/>
        </w:rPr>
        <w:t>. “Address at the Pacific</w:t>
      </w:r>
      <w:r>
        <w:rPr>
          <w:rFonts w:ascii="Times New Roman" w:eastAsia="Times New Roman" w:hAnsi="Times New Roman" w:cs="Times New Roman"/>
          <w:sz w:val="24"/>
          <w:szCs w:val="24"/>
        </w:rPr>
        <w:t xml:space="preserve"> </w:t>
      </w:r>
      <w:r w:rsidRPr="00504E22">
        <w:rPr>
          <w:rFonts w:ascii="Times New Roman" w:eastAsia="Times New Roman" w:hAnsi="Times New Roman" w:cs="Times New Roman"/>
          <w:sz w:val="24"/>
          <w:szCs w:val="24"/>
        </w:rPr>
        <w:t xml:space="preserve">Theological College 2010 Graduation.” </w:t>
      </w:r>
      <w:r w:rsidRPr="00504E22">
        <w:rPr>
          <w:rFonts w:ascii="Times New Roman" w:eastAsia="Times New Roman" w:hAnsi="Times New Roman" w:cs="Times New Roman"/>
          <w:i/>
          <w:iCs/>
          <w:sz w:val="24"/>
          <w:szCs w:val="24"/>
        </w:rPr>
        <w:t>Pacific Journal of Theology</w:t>
      </w:r>
      <w:r w:rsidRPr="00504E22">
        <w:rPr>
          <w:rFonts w:ascii="Times New Roman" w:eastAsia="Times New Roman" w:hAnsi="Times New Roman" w:cs="Times New Roman"/>
          <w:sz w:val="24"/>
          <w:szCs w:val="24"/>
        </w:rPr>
        <w:t xml:space="preserve"> 44, no. 2 (2010): 56–60.</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Ferguson, </w:t>
      </w:r>
      <w:proofErr w:type="spellStart"/>
      <w:r w:rsidRPr="00504E22">
        <w:rPr>
          <w:rFonts w:ascii="Times New Roman" w:eastAsia="Times New Roman" w:hAnsi="Times New Roman" w:cs="Times New Roman"/>
          <w:sz w:val="24"/>
          <w:szCs w:val="24"/>
        </w:rPr>
        <w:t>Evrrett</w:t>
      </w:r>
      <w:proofErr w:type="spellEnd"/>
      <w:r w:rsidRPr="00504E22">
        <w:rPr>
          <w:rFonts w:ascii="Times New Roman" w:eastAsia="Times New Roman" w:hAnsi="Times New Roman" w:cs="Times New Roman"/>
          <w:sz w:val="24"/>
          <w:szCs w:val="24"/>
        </w:rPr>
        <w:t xml:space="preserve">. “Demons.” </w:t>
      </w:r>
      <w:r w:rsidRPr="00504E22">
        <w:rPr>
          <w:rFonts w:ascii="Times New Roman" w:eastAsia="Times New Roman" w:hAnsi="Times New Roman" w:cs="Times New Roman"/>
          <w:i/>
          <w:iCs/>
          <w:sz w:val="24"/>
          <w:szCs w:val="24"/>
        </w:rPr>
        <w:t>Encyclopedia of Early Christianity</w:t>
      </w:r>
      <w:r>
        <w:rPr>
          <w:rFonts w:ascii="Times New Roman" w:eastAsia="Times New Roman" w:hAnsi="Times New Roman" w:cs="Times New Roman"/>
          <w:sz w:val="24"/>
          <w:szCs w:val="24"/>
        </w:rPr>
        <w:t>, New York: Garland, 1977: 325-7.</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Fischer, Balthasar. “Baptismal Exorcism in the Catholic Baptismal Rites after Vatican II.” </w:t>
      </w:r>
      <w:proofErr w:type="spellStart"/>
      <w:r w:rsidRPr="00504E22">
        <w:rPr>
          <w:rFonts w:ascii="Times New Roman" w:eastAsia="Times New Roman" w:hAnsi="Times New Roman" w:cs="Times New Roman"/>
          <w:i/>
          <w:iCs/>
          <w:sz w:val="24"/>
          <w:szCs w:val="24"/>
        </w:rPr>
        <w:t>Studia</w:t>
      </w:r>
      <w:proofErr w:type="spellEnd"/>
      <w:r w:rsidRPr="00504E22">
        <w:rPr>
          <w:rFonts w:ascii="Times New Roman" w:eastAsia="Times New Roman" w:hAnsi="Times New Roman" w:cs="Times New Roman"/>
          <w:i/>
          <w:iCs/>
          <w:sz w:val="24"/>
          <w:szCs w:val="24"/>
        </w:rPr>
        <w:t xml:space="preserve"> </w:t>
      </w:r>
      <w:proofErr w:type="spellStart"/>
      <w:r w:rsidRPr="00504E22">
        <w:rPr>
          <w:rFonts w:ascii="Times New Roman" w:eastAsia="Times New Roman" w:hAnsi="Times New Roman" w:cs="Times New Roman"/>
          <w:i/>
          <w:iCs/>
          <w:sz w:val="24"/>
          <w:szCs w:val="24"/>
        </w:rPr>
        <w:t>Litugica</w:t>
      </w:r>
      <w:proofErr w:type="spellEnd"/>
      <w:r w:rsidRPr="00504E22">
        <w:rPr>
          <w:rFonts w:ascii="Times New Roman" w:eastAsia="Times New Roman" w:hAnsi="Times New Roman" w:cs="Times New Roman"/>
          <w:sz w:val="24"/>
          <w:szCs w:val="24"/>
        </w:rPr>
        <w:t xml:space="preserve"> 10 (1974): 48–55.</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lastRenderedPageBreak/>
        <w:t>Gener</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Timoteo</w:t>
      </w:r>
      <w:proofErr w:type="spellEnd"/>
      <w:r w:rsidRPr="00504E22">
        <w:rPr>
          <w:rFonts w:ascii="Times New Roman" w:eastAsia="Times New Roman" w:hAnsi="Times New Roman" w:cs="Times New Roman"/>
          <w:sz w:val="24"/>
          <w:szCs w:val="24"/>
        </w:rPr>
        <w:t xml:space="preserve">. “The Catholic Imagination and Popular Religion in Lowland Philippines: </w:t>
      </w:r>
      <w:proofErr w:type="spellStart"/>
      <w:r w:rsidRPr="00504E22">
        <w:rPr>
          <w:rFonts w:ascii="Times New Roman" w:eastAsia="Times New Roman" w:hAnsi="Times New Roman" w:cs="Times New Roman"/>
          <w:sz w:val="24"/>
          <w:szCs w:val="24"/>
        </w:rPr>
        <w:t>Missiological</w:t>
      </w:r>
      <w:proofErr w:type="spellEnd"/>
      <w:r w:rsidRPr="00504E22">
        <w:rPr>
          <w:rFonts w:ascii="Times New Roman" w:eastAsia="Times New Roman" w:hAnsi="Times New Roman" w:cs="Times New Roman"/>
          <w:sz w:val="24"/>
          <w:szCs w:val="24"/>
        </w:rPr>
        <w:t xml:space="preserve"> Significance of David </w:t>
      </w:r>
      <w:proofErr w:type="spellStart"/>
      <w:r w:rsidRPr="00504E22">
        <w:rPr>
          <w:rFonts w:ascii="Times New Roman" w:eastAsia="Times New Roman" w:hAnsi="Times New Roman" w:cs="Times New Roman"/>
          <w:sz w:val="24"/>
          <w:szCs w:val="24"/>
        </w:rPr>
        <w:t>Tacey’s</w:t>
      </w:r>
      <w:proofErr w:type="spellEnd"/>
      <w:r w:rsidRPr="00504E22">
        <w:rPr>
          <w:rFonts w:ascii="Times New Roman" w:eastAsia="Times New Roman" w:hAnsi="Times New Roman" w:cs="Times New Roman"/>
          <w:sz w:val="24"/>
          <w:szCs w:val="24"/>
        </w:rPr>
        <w:t xml:space="preserve"> Theory of Religious Imaginations.” </w:t>
      </w:r>
      <w:r w:rsidRPr="00504E22">
        <w:rPr>
          <w:rFonts w:ascii="Times New Roman" w:eastAsia="Times New Roman" w:hAnsi="Times New Roman" w:cs="Times New Roman"/>
          <w:i/>
          <w:iCs/>
          <w:sz w:val="24"/>
          <w:szCs w:val="24"/>
        </w:rPr>
        <w:t>Mission Studies</w:t>
      </w:r>
      <w:r w:rsidRPr="00504E22">
        <w:rPr>
          <w:rFonts w:ascii="Times New Roman" w:eastAsia="Times New Roman" w:hAnsi="Times New Roman" w:cs="Times New Roman"/>
          <w:sz w:val="24"/>
          <w:szCs w:val="24"/>
        </w:rPr>
        <w:t xml:space="preserve"> 22, no. 1 (2005): 25–57.</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Grob</w:t>
      </w:r>
      <w:proofErr w:type="spellEnd"/>
      <w:r w:rsidRPr="00504E22">
        <w:rPr>
          <w:rFonts w:ascii="Times New Roman" w:eastAsia="Times New Roman" w:hAnsi="Times New Roman" w:cs="Times New Roman"/>
          <w:sz w:val="24"/>
          <w:szCs w:val="24"/>
        </w:rPr>
        <w:t>, Jeffrey. “A Major Revision of the Discipline on Exorcism: A Comparative Study on the Liturgical Laws in the 1614 and 1998 Rites of Exorcism.” Ph.D., St Paul University, 2007.</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Hiebert</w:t>
      </w:r>
      <w:proofErr w:type="spellEnd"/>
      <w:r w:rsidRPr="00504E22">
        <w:rPr>
          <w:rFonts w:ascii="Times New Roman" w:eastAsia="Times New Roman" w:hAnsi="Times New Roman" w:cs="Times New Roman"/>
          <w:sz w:val="24"/>
          <w:szCs w:val="24"/>
        </w:rPr>
        <w:t xml:space="preserve">, Paul. “The Flaw of the Excluded Middle.” </w:t>
      </w:r>
      <w:r w:rsidRPr="00504E22">
        <w:rPr>
          <w:rFonts w:ascii="Times New Roman" w:eastAsia="Times New Roman" w:hAnsi="Times New Roman" w:cs="Times New Roman"/>
          <w:i/>
          <w:iCs/>
          <w:sz w:val="24"/>
          <w:szCs w:val="24"/>
        </w:rPr>
        <w:t>Missionology: An International Review</w:t>
      </w:r>
      <w:r w:rsidRPr="00504E22">
        <w:rPr>
          <w:rFonts w:ascii="Times New Roman" w:eastAsia="Times New Roman" w:hAnsi="Times New Roman" w:cs="Times New Roman"/>
          <w:sz w:val="24"/>
          <w:szCs w:val="24"/>
        </w:rPr>
        <w:t xml:space="preserve"> X, no. 1 (January 1982): 35–47.</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Hoare, Frank. “A Pastoral Approach to Spirit Possession and Witchcraft Manifestations among Fijian People.” </w:t>
      </w:r>
      <w:r w:rsidRPr="00504E22">
        <w:rPr>
          <w:rFonts w:ascii="Times New Roman" w:eastAsia="Times New Roman" w:hAnsi="Times New Roman" w:cs="Times New Roman"/>
          <w:i/>
          <w:iCs/>
          <w:sz w:val="24"/>
          <w:szCs w:val="24"/>
        </w:rPr>
        <w:t>South Pacific Journal of Mission Studies</w:t>
      </w:r>
      <w:r w:rsidRPr="00504E22">
        <w:rPr>
          <w:rFonts w:ascii="Times New Roman" w:eastAsia="Times New Roman" w:hAnsi="Times New Roman" w:cs="Times New Roman"/>
          <w:sz w:val="24"/>
          <w:szCs w:val="24"/>
        </w:rPr>
        <w:t xml:space="preserve"> 31 &amp; 32 (December 2004).</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Holbeck</w:t>
      </w:r>
      <w:proofErr w:type="spellEnd"/>
      <w:r w:rsidRPr="00504E22">
        <w:rPr>
          <w:rFonts w:ascii="Times New Roman" w:eastAsia="Times New Roman" w:hAnsi="Times New Roman" w:cs="Times New Roman"/>
          <w:sz w:val="24"/>
          <w:szCs w:val="24"/>
        </w:rPr>
        <w:t xml:space="preserve">, Jim. “My Learning Curve on Healing.” </w:t>
      </w:r>
      <w:r w:rsidRPr="00504E22">
        <w:rPr>
          <w:rFonts w:ascii="Times New Roman" w:eastAsia="Times New Roman" w:hAnsi="Times New Roman" w:cs="Times New Roman"/>
          <w:i/>
          <w:iCs/>
          <w:sz w:val="24"/>
          <w:szCs w:val="24"/>
        </w:rPr>
        <w:t>Renewal Journal</w:t>
      </w:r>
      <w:r w:rsidRPr="00504E22">
        <w:rPr>
          <w:rFonts w:ascii="Times New Roman" w:eastAsia="Times New Roman" w:hAnsi="Times New Roman" w:cs="Times New Roman"/>
          <w:sz w:val="24"/>
          <w:szCs w:val="24"/>
        </w:rPr>
        <w:t xml:space="preserve"> 4 (1994): 12–16.</w:t>
      </w:r>
    </w:p>
    <w:p w:rsidR="00D9011A" w:rsidRDefault="00D9011A" w:rsidP="00E87D53">
      <w:pPr>
        <w:spacing w:after="0" w:line="240" w:lineRule="auto"/>
        <w:ind w:hanging="480"/>
        <w:rPr>
          <w:rFonts w:ascii="Times New Roman" w:eastAsia="Times New Roman" w:hAnsi="Times New Roman" w:cs="Times New Roman"/>
          <w:sz w:val="24"/>
          <w:szCs w:val="24"/>
        </w:rPr>
      </w:pPr>
    </w:p>
    <w:p w:rsidR="00D9011A" w:rsidRPr="00504E22" w:rsidRDefault="00D9011A" w:rsidP="00D9011A">
      <w:pPr>
        <w:spacing w:after="0" w:line="24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ok, Joshua. “Engaging Clients with Cultural Humility.” </w:t>
      </w:r>
      <w:r w:rsidRPr="00D9011A">
        <w:rPr>
          <w:rFonts w:ascii="Times New Roman" w:eastAsia="Times New Roman" w:hAnsi="Times New Roman" w:cs="Times New Roman"/>
          <w:i/>
          <w:sz w:val="24"/>
          <w:szCs w:val="24"/>
        </w:rPr>
        <w:t>Journal of Psychology and Christianity</w:t>
      </w:r>
      <w:r>
        <w:rPr>
          <w:rFonts w:ascii="Times New Roman" w:eastAsia="Times New Roman" w:hAnsi="Times New Roman" w:cs="Times New Roman"/>
          <w:sz w:val="24"/>
          <w:szCs w:val="24"/>
        </w:rPr>
        <w:t xml:space="preserve"> 33, no. 3 (2014): 277-280.</w:t>
      </w:r>
    </w:p>
    <w:p w:rsidR="00E87D53" w:rsidRDefault="00E87D53" w:rsidP="00E87D53">
      <w:pPr>
        <w:spacing w:after="0" w:line="240" w:lineRule="auto"/>
        <w:rPr>
          <w:rFonts w:ascii="Times New Roman" w:eastAsia="Times New Roman" w:hAnsi="Times New Roman" w:cs="Times New Roman"/>
          <w:sz w:val="24"/>
          <w:szCs w:val="24"/>
        </w:rPr>
      </w:pPr>
    </w:p>
    <w:p w:rsidR="00E87D53" w:rsidRPr="00504E22" w:rsidRDefault="00E87D53" w:rsidP="00E87D53">
      <w:pPr>
        <w:spacing w:after="0" w:line="240" w:lineRule="auto"/>
        <w:ind w:left="-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Jansons</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Linards</w:t>
      </w:r>
      <w:proofErr w:type="spellEnd"/>
      <w:r w:rsidRPr="00504E22">
        <w:rPr>
          <w:rFonts w:ascii="Times New Roman" w:eastAsia="Times New Roman" w:hAnsi="Times New Roman" w:cs="Times New Roman"/>
          <w:sz w:val="24"/>
          <w:szCs w:val="24"/>
        </w:rPr>
        <w:t xml:space="preserve">. “Baptismal Exorcism: An Exercise in Liturgical Theology.” </w:t>
      </w:r>
      <w:r w:rsidRPr="00504E22">
        <w:rPr>
          <w:rFonts w:ascii="Times New Roman" w:eastAsia="Times New Roman" w:hAnsi="Times New Roman" w:cs="Times New Roman"/>
          <w:i/>
          <w:iCs/>
          <w:sz w:val="24"/>
          <w:szCs w:val="24"/>
        </w:rPr>
        <w:t>Lutheran Theological Journal</w:t>
      </w:r>
      <w:r w:rsidRPr="00504E22">
        <w:rPr>
          <w:rFonts w:ascii="Times New Roman" w:eastAsia="Times New Roman" w:hAnsi="Times New Roman" w:cs="Times New Roman"/>
          <w:sz w:val="24"/>
          <w:szCs w:val="24"/>
        </w:rPr>
        <w:t xml:space="preserve"> 45, no. 3 (2006): 183–97.</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acFarland</w:t>
      </w:r>
      <w:proofErr w:type="spellEnd"/>
      <w:r w:rsidRPr="00504E22">
        <w:rPr>
          <w:rFonts w:ascii="Times New Roman" w:eastAsia="Times New Roman" w:hAnsi="Times New Roman" w:cs="Times New Roman"/>
          <w:sz w:val="24"/>
          <w:szCs w:val="24"/>
        </w:rPr>
        <w:t xml:space="preserve">, Ian. “Exorcism.” </w:t>
      </w:r>
      <w:r w:rsidRPr="00504E22">
        <w:rPr>
          <w:rFonts w:ascii="Times New Roman" w:eastAsia="Times New Roman" w:hAnsi="Times New Roman" w:cs="Times New Roman"/>
          <w:i/>
          <w:iCs/>
          <w:sz w:val="24"/>
          <w:szCs w:val="24"/>
        </w:rPr>
        <w:t>Cambridge Dictionary of Christianity</w:t>
      </w:r>
      <w:r w:rsidRPr="00504E22">
        <w:rPr>
          <w:rFonts w:ascii="Times New Roman" w:eastAsia="Times New Roman" w:hAnsi="Times New Roman" w:cs="Times New Roman"/>
          <w:sz w:val="24"/>
          <w:szCs w:val="24"/>
        </w:rPr>
        <w:t>. Cambridge: C</w:t>
      </w:r>
      <w:r>
        <w:rPr>
          <w:rFonts w:ascii="Times New Roman" w:eastAsia="Times New Roman" w:hAnsi="Times New Roman" w:cs="Times New Roman"/>
          <w:sz w:val="24"/>
          <w:szCs w:val="24"/>
        </w:rPr>
        <w:t>ambridge University Press, 2010: 403-404.</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acFarland</w:t>
      </w:r>
      <w:proofErr w:type="spellEnd"/>
      <w:r w:rsidRPr="00504E22">
        <w:rPr>
          <w:rFonts w:ascii="Times New Roman" w:eastAsia="Times New Roman" w:hAnsi="Times New Roman" w:cs="Times New Roman"/>
          <w:sz w:val="24"/>
          <w:szCs w:val="24"/>
        </w:rPr>
        <w:t xml:space="preserve">, Ian, and et al., eds. “Devil, </w:t>
      </w:r>
      <w:proofErr w:type="gramStart"/>
      <w:r w:rsidRPr="00504E22">
        <w:rPr>
          <w:rFonts w:ascii="Times New Roman" w:eastAsia="Times New Roman" w:hAnsi="Times New Roman" w:cs="Times New Roman"/>
          <w:sz w:val="24"/>
          <w:szCs w:val="24"/>
        </w:rPr>
        <w:t>The</w:t>
      </w:r>
      <w:proofErr w:type="gram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Cambridge Dictionary of Christian Theology</w:t>
      </w:r>
      <w:r w:rsidRPr="00504E22">
        <w:rPr>
          <w:rFonts w:ascii="Times New Roman" w:eastAsia="Times New Roman" w:hAnsi="Times New Roman" w:cs="Times New Roman"/>
          <w:sz w:val="24"/>
          <w:szCs w:val="24"/>
        </w:rPr>
        <w:t>. Oxford: Oxford Uni</w:t>
      </w:r>
      <w:r>
        <w:rPr>
          <w:rFonts w:ascii="Times New Roman" w:eastAsia="Times New Roman" w:hAnsi="Times New Roman" w:cs="Times New Roman"/>
          <w:sz w:val="24"/>
          <w:szCs w:val="24"/>
        </w:rPr>
        <w:t>versity Press, 2011: 137-139.</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alia, Linda. “A Fresh Look at a Remarkable Document: Exorcism: The Report of a Commission Convened by the Bishop of Exeter.” </w:t>
      </w:r>
      <w:r w:rsidRPr="00504E22">
        <w:rPr>
          <w:rFonts w:ascii="Times New Roman" w:eastAsia="Times New Roman" w:hAnsi="Times New Roman" w:cs="Times New Roman"/>
          <w:i/>
          <w:iCs/>
          <w:sz w:val="24"/>
          <w:szCs w:val="24"/>
        </w:rPr>
        <w:t>Anglican Theological Review</w:t>
      </w:r>
      <w:r w:rsidRPr="00504E22">
        <w:rPr>
          <w:rFonts w:ascii="Times New Roman" w:eastAsia="Times New Roman" w:hAnsi="Times New Roman" w:cs="Times New Roman"/>
          <w:sz w:val="24"/>
          <w:szCs w:val="24"/>
        </w:rPr>
        <w:t xml:space="preserve"> 83, no. 1 (Winter 2001): 65–88.</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antovani</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Ennio</w:t>
      </w:r>
      <w:proofErr w:type="spellEnd"/>
      <w:r w:rsidRPr="00504E22">
        <w:rPr>
          <w:rFonts w:ascii="Times New Roman" w:eastAsia="Times New Roman" w:hAnsi="Times New Roman" w:cs="Times New Roman"/>
          <w:sz w:val="24"/>
          <w:szCs w:val="24"/>
        </w:rPr>
        <w:t xml:space="preserve">. “On Being a True Melanesian and a True Christian.” </w:t>
      </w:r>
      <w:r w:rsidRPr="00504E22">
        <w:rPr>
          <w:rFonts w:ascii="Times New Roman" w:eastAsia="Times New Roman" w:hAnsi="Times New Roman" w:cs="Times New Roman"/>
          <w:i/>
          <w:iCs/>
          <w:sz w:val="24"/>
          <w:szCs w:val="24"/>
        </w:rPr>
        <w:t>South Pacific Journal of Mission Studies</w:t>
      </w:r>
      <w:r w:rsidRPr="00504E22">
        <w:rPr>
          <w:rFonts w:ascii="Times New Roman" w:eastAsia="Times New Roman" w:hAnsi="Times New Roman" w:cs="Times New Roman"/>
          <w:sz w:val="24"/>
          <w:szCs w:val="24"/>
        </w:rPr>
        <w:t xml:space="preserve"> 31 &amp; 32 (December 2004): 15–21.</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arshman</w:t>
      </w:r>
      <w:proofErr w:type="spellEnd"/>
      <w:r w:rsidRPr="00504E22">
        <w:rPr>
          <w:rFonts w:ascii="Times New Roman" w:eastAsia="Times New Roman" w:hAnsi="Times New Roman" w:cs="Times New Roman"/>
          <w:sz w:val="24"/>
          <w:szCs w:val="24"/>
        </w:rPr>
        <w:t xml:space="preserve">, Michelle. “Exorcism as Empowerment: A New Idiom.” </w:t>
      </w:r>
      <w:r w:rsidRPr="00504E22">
        <w:rPr>
          <w:rFonts w:ascii="Times New Roman" w:eastAsia="Times New Roman" w:hAnsi="Times New Roman" w:cs="Times New Roman"/>
          <w:i/>
          <w:iCs/>
          <w:sz w:val="24"/>
          <w:szCs w:val="24"/>
        </w:rPr>
        <w:t>Journal of Religious History</w:t>
      </w:r>
      <w:r w:rsidRPr="00504E22">
        <w:rPr>
          <w:rFonts w:ascii="Times New Roman" w:eastAsia="Times New Roman" w:hAnsi="Times New Roman" w:cs="Times New Roman"/>
          <w:sz w:val="24"/>
          <w:szCs w:val="24"/>
        </w:rPr>
        <w:t xml:space="preserve"> 23, no. 3 (October 1999): 265–81.</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cAll</w:t>
      </w:r>
      <w:proofErr w:type="spellEnd"/>
      <w:r w:rsidRPr="00504E22">
        <w:rPr>
          <w:rFonts w:ascii="Times New Roman" w:eastAsia="Times New Roman" w:hAnsi="Times New Roman" w:cs="Times New Roman"/>
          <w:sz w:val="24"/>
          <w:szCs w:val="24"/>
        </w:rPr>
        <w:t xml:space="preserve">, Kenneth. “The Ministry of Deliverance.” </w:t>
      </w:r>
      <w:r w:rsidRPr="00504E22">
        <w:rPr>
          <w:rFonts w:ascii="Times New Roman" w:eastAsia="Times New Roman" w:hAnsi="Times New Roman" w:cs="Times New Roman"/>
          <w:i/>
          <w:iCs/>
          <w:sz w:val="24"/>
          <w:szCs w:val="24"/>
        </w:rPr>
        <w:t>The Expository Times</w:t>
      </w:r>
      <w:r w:rsidRPr="00504E22">
        <w:rPr>
          <w:rFonts w:ascii="Times New Roman" w:eastAsia="Times New Roman" w:hAnsi="Times New Roman" w:cs="Times New Roman"/>
          <w:sz w:val="24"/>
          <w:szCs w:val="24"/>
        </w:rPr>
        <w:t xml:space="preserve"> 86 (May 1974): 296–98.</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cGrath, Barbara. “Health and Healing in Contemporary Tonga.” </w:t>
      </w:r>
      <w:r w:rsidRPr="00504E22">
        <w:rPr>
          <w:rFonts w:ascii="Times New Roman" w:eastAsia="Times New Roman" w:hAnsi="Times New Roman" w:cs="Times New Roman"/>
          <w:i/>
          <w:iCs/>
          <w:sz w:val="24"/>
          <w:szCs w:val="24"/>
        </w:rPr>
        <w:t>Pacific Health Dialog</w:t>
      </w:r>
      <w:r w:rsidRPr="00504E22">
        <w:rPr>
          <w:rFonts w:ascii="Times New Roman" w:eastAsia="Times New Roman" w:hAnsi="Times New Roman" w:cs="Times New Roman"/>
          <w:sz w:val="24"/>
          <w:szCs w:val="24"/>
        </w:rPr>
        <w:t xml:space="preserve"> 6, no. 2 (</w:t>
      </w:r>
      <w:proofErr w:type="spellStart"/>
      <w:r w:rsidRPr="00504E22">
        <w:rPr>
          <w:rFonts w:ascii="Times New Roman" w:eastAsia="Times New Roman" w:hAnsi="Times New Roman" w:cs="Times New Roman"/>
          <w:sz w:val="24"/>
          <w:szCs w:val="24"/>
        </w:rPr>
        <w:t>n.d.</w:t>
      </w:r>
      <w:proofErr w:type="spellEnd"/>
      <w:r w:rsidRPr="00504E22">
        <w:rPr>
          <w:rFonts w:ascii="Times New Roman" w:eastAsia="Times New Roman" w:hAnsi="Times New Roman" w:cs="Times New Roman"/>
          <w:sz w:val="24"/>
          <w:szCs w:val="24"/>
        </w:rPr>
        <w:t>): 265–67.</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itchell, David. “Deliverance Ministry Training: A Seminary Case Study.” </w:t>
      </w:r>
      <w:proofErr w:type="spellStart"/>
      <w:proofErr w:type="gramStart"/>
      <w:r w:rsidRPr="00504E22">
        <w:rPr>
          <w:rFonts w:ascii="Times New Roman" w:eastAsia="Times New Roman" w:hAnsi="Times New Roman" w:cs="Times New Roman"/>
          <w:sz w:val="24"/>
          <w:szCs w:val="24"/>
        </w:rPr>
        <w:t>D.Min</w:t>
      </w:r>
      <w:proofErr w:type="spellEnd"/>
      <w:r w:rsidRPr="00504E22">
        <w:rPr>
          <w:rFonts w:ascii="Times New Roman" w:eastAsia="Times New Roman" w:hAnsi="Times New Roman" w:cs="Times New Roman"/>
          <w:sz w:val="24"/>
          <w:szCs w:val="24"/>
        </w:rPr>
        <w:t>.,</w:t>
      </w:r>
      <w:proofErr w:type="gramEnd"/>
      <w:r w:rsidRPr="00504E22">
        <w:rPr>
          <w:rFonts w:ascii="Times New Roman" w:eastAsia="Times New Roman" w:hAnsi="Times New Roman" w:cs="Times New Roman"/>
          <w:sz w:val="24"/>
          <w:szCs w:val="24"/>
        </w:rPr>
        <w:t xml:space="preserve"> Cana</w:t>
      </w:r>
      <w:r>
        <w:rPr>
          <w:rFonts w:ascii="Times New Roman" w:eastAsia="Times New Roman" w:hAnsi="Times New Roman" w:cs="Times New Roman"/>
          <w:sz w:val="24"/>
          <w:szCs w:val="24"/>
        </w:rPr>
        <w:t>dian Theological Seminary, 1994 [accessed through Proquest.com, 12/8/14].</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unro, Peter. “Defeating the Devil: Why Exorcism Is on the Rise in Australia.” </w:t>
      </w:r>
      <w:r w:rsidRPr="00504E22">
        <w:rPr>
          <w:rFonts w:ascii="Times New Roman" w:eastAsia="Times New Roman" w:hAnsi="Times New Roman" w:cs="Times New Roman"/>
          <w:i/>
          <w:iCs/>
          <w:sz w:val="24"/>
          <w:szCs w:val="24"/>
        </w:rPr>
        <w:t>The Australian Weekend</w:t>
      </w:r>
      <w:r>
        <w:rPr>
          <w:rFonts w:ascii="Times New Roman" w:eastAsia="Times New Roman" w:hAnsi="Times New Roman" w:cs="Times New Roman"/>
          <w:sz w:val="24"/>
          <w:szCs w:val="24"/>
        </w:rPr>
        <w:t>, February 7, 2015: 12-17.</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Nolan, P. “Free Will.” </w:t>
      </w:r>
      <w:r w:rsidRPr="00504E22">
        <w:rPr>
          <w:rFonts w:ascii="Times New Roman" w:eastAsia="Times New Roman" w:hAnsi="Times New Roman" w:cs="Times New Roman"/>
          <w:i/>
          <w:iCs/>
          <w:sz w:val="24"/>
          <w:szCs w:val="24"/>
        </w:rPr>
        <w:t>New Catholic Encyclopedia</w:t>
      </w:r>
      <w:r w:rsidRPr="00504E22">
        <w:rPr>
          <w:rFonts w:ascii="Times New Roman" w:eastAsia="Times New Roman" w:hAnsi="Times New Roman" w:cs="Times New Roman"/>
          <w:sz w:val="24"/>
          <w:szCs w:val="24"/>
        </w:rPr>
        <w:t>. Washington: Thomson Gale, 2003.</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lastRenderedPageBreak/>
        <w:t>Ooms</w:t>
      </w:r>
      <w:proofErr w:type="spellEnd"/>
      <w:r w:rsidRPr="00504E22">
        <w:rPr>
          <w:rFonts w:ascii="Times New Roman" w:eastAsia="Times New Roman" w:hAnsi="Times New Roman" w:cs="Times New Roman"/>
          <w:sz w:val="24"/>
          <w:szCs w:val="24"/>
        </w:rPr>
        <w:t xml:space="preserve">, Russell Dean. “The Ministry of Deliverance in the Reformed Church in America.” </w:t>
      </w:r>
      <w:proofErr w:type="gramStart"/>
      <w:r w:rsidRPr="00504E22">
        <w:rPr>
          <w:rFonts w:ascii="Times New Roman" w:eastAsia="Times New Roman" w:hAnsi="Times New Roman" w:cs="Times New Roman"/>
          <w:sz w:val="24"/>
          <w:szCs w:val="24"/>
        </w:rPr>
        <w:t>M.Th.,</w:t>
      </w:r>
      <w:proofErr w:type="gramEnd"/>
      <w:r w:rsidRPr="00504E22">
        <w:rPr>
          <w:rFonts w:ascii="Times New Roman" w:eastAsia="Times New Roman" w:hAnsi="Times New Roman" w:cs="Times New Roman"/>
          <w:sz w:val="24"/>
          <w:szCs w:val="24"/>
        </w:rPr>
        <w:t xml:space="preserve"> U</w:t>
      </w:r>
      <w:r>
        <w:rPr>
          <w:rFonts w:ascii="Times New Roman" w:eastAsia="Times New Roman" w:hAnsi="Times New Roman" w:cs="Times New Roman"/>
          <w:sz w:val="24"/>
          <w:szCs w:val="24"/>
        </w:rPr>
        <w:t>niversity of South Africa, 2007</w:t>
      </w:r>
      <w:r w:rsidR="00EB512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hyperlink r:id="rId10" w:history="1">
        <w:r w:rsidR="00EB5122" w:rsidRPr="00F45322">
          <w:rPr>
            <w:rStyle w:val="Hyperlink"/>
            <w:rFonts w:ascii="Times New Roman" w:eastAsia="Times New Roman" w:hAnsi="Times New Roman" w:cs="Times New Roman"/>
            <w:sz w:val="24"/>
            <w:szCs w:val="24"/>
          </w:rPr>
          <w:t>http://uir.unisa.ac.za/bitstream/handle/10500/3212/dissertation_ooms_r.pdf?sequence=1</w:t>
        </w:r>
      </w:hyperlink>
      <w:r w:rsidR="00EB5122">
        <w:rPr>
          <w:rFonts w:ascii="Times New Roman" w:eastAsia="Times New Roman" w:hAnsi="Times New Roman" w:cs="Times New Roman"/>
          <w:sz w:val="24"/>
          <w:szCs w:val="24"/>
        </w:rPr>
        <w:t xml:space="preserve"> [accessed April 12, 201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Page, Sydney. “The Role of Exorcism in Clinical Practice and Pastoral Care.” </w:t>
      </w:r>
      <w:r w:rsidRPr="00504E22">
        <w:rPr>
          <w:rFonts w:ascii="Times New Roman" w:eastAsia="Times New Roman" w:hAnsi="Times New Roman" w:cs="Times New Roman"/>
          <w:i/>
          <w:iCs/>
          <w:sz w:val="24"/>
          <w:szCs w:val="24"/>
        </w:rPr>
        <w:t>Journal of Psychology and Theology</w:t>
      </w:r>
      <w:r w:rsidRPr="00504E22">
        <w:rPr>
          <w:rFonts w:ascii="Times New Roman" w:eastAsia="Times New Roman" w:hAnsi="Times New Roman" w:cs="Times New Roman"/>
          <w:sz w:val="24"/>
          <w:szCs w:val="24"/>
        </w:rPr>
        <w:t xml:space="preserve"> 17, no. 2 (1989): 121–31.</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erry, Michael.</w:t>
      </w:r>
      <w:r w:rsidRPr="00504E22">
        <w:rPr>
          <w:rFonts w:ascii="Times New Roman" w:eastAsia="Times New Roman" w:hAnsi="Times New Roman" w:cs="Times New Roman"/>
          <w:sz w:val="24"/>
          <w:szCs w:val="24"/>
        </w:rPr>
        <w:t xml:space="preserve"> “First Aid in Pastoral Care XII First Aid in Psychic Disturbances.” </w:t>
      </w:r>
      <w:r w:rsidRPr="00504E22">
        <w:rPr>
          <w:rFonts w:ascii="Times New Roman" w:eastAsia="Times New Roman" w:hAnsi="Times New Roman" w:cs="Times New Roman"/>
          <w:i/>
          <w:iCs/>
          <w:sz w:val="24"/>
          <w:szCs w:val="24"/>
        </w:rPr>
        <w:t>The Expository Times</w:t>
      </w:r>
      <w:r w:rsidRPr="00504E22">
        <w:rPr>
          <w:rFonts w:ascii="Times New Roman" w:eastAsia="Times New Roman" w:hAnsi="Times New Roman" w:cs="Times New Roman"/>
          <w:sz w:val="24"/>
          <w:szCs w:val="24"/>
        </w:rPr>
        <w:t xml:space="preserve"> 96, no. 6 (March 1985): 165–68.</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Pimentel, Peter. “The ‘Unclean Spirits’ of St Mark’s Gospel.” </w:t>
      </w:r>
      <w:r w:rsidRPr="00504E22">
        <w:rPr>
          <w:rFonts w:ascii="Times New Roman" w:eastAsia="Times New Roman" w:hAnsi="Times New Roman" w:cs="Times New Roman"/>
          <w:i/>
          <w:iCs/>
          <w:sz w:val="24"/>
          <w:szCs w:val="24"/>
        </w:rPr>
        <w:t>The Expository Times</w:t>
      </w:r>
      <w:r w:rsidRPr="00504E22">
        <w:rPr>
          <w:rFonts w:ascii="Times New Roman" w:eastAsia="Times New Roman" w:hAnsi="Times New Roman" w:cs="Times New Roman"/>
          <w:sz w:val="24"/>
          <w:szCs w:val="24"/>
        </w:rPr>
        <w:t xml:space="preserve"> 99 (September 1988): 173–75.</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Rahner</w:t>
      </w:r>
      <w:proofErr w:type="spellEnd"/>
      <w:r w:rsidRPr="00504E22">
        <w:rPr>
          <w:rFonts w:ascii="Times New Roman" w:eastAsia="Times New Roman" w:hAnsi="Times New Roman" w:cs="Times New Roman"/>
          <w:sz w:val="24"/>
          <w:szCs w:val="24"/>
        </w:rPr>
        <w:t xml:space="preserve">, Karl. “Devil.” </w:t>
      </w:r>
      <w:proofErr w:type="spellStart"/>
      <w:r w:rsidRPr="00504E22">
        <w:rPr>
          <w:rFonts w:ascii="Times New Roman" w:eastAsia="Times New Roman" w:hAnsi="Times New Roman" w:cs="Times New Roman"/>
          <w:i/>
          <w:iCs/>
          <w:sz w:val="24"/>
          <w:szCs w:val="24"/>
        </w:rPr>
        <w:t>Sacramentum</w:t>
      </w:r>
      <w:proofErr w:type="spellEnd"/>
      <w:r w:rsidRPr="00504E22">
        <w:rPr>
          <w:rFonts w:ascii="Times New Roman" w:eastAsia="Times New Roman" w:hAnsi="Times New Roman" w:cs="Times New Roman"/>
          <w:i/>
          <w:iCs/>
          <w:sz w:val="24"/>
          <w:szCs w:val="24"/>
        </w:rPr>
        <w:t xml:space="preserve"> Mundi</w:t>
      </w:r>
      <w:r w:rsidRPr="00504E22">
        <w:rPr>
          <w:rFonts w:ascii="Times New Roman" w:eastAsia="Times New Roman" w:hAnsi="Times New Roman" w:cs="Times New Roman"/>
          <w:sz w:val="24"/>
          <w:szCs w:val="24"/>
        </w:rPr>
        <w:t>. London: Bur</w:t>
      </w:r>
      <w:r>
        <w:rPr>
          <w:rFonts w:ascii="Times New Roman" w:eastAsia="Times New Roman" w:hAnsi="Times New Roman" w:cs="Times New Roman"/>
          <w:sz w:val="24"/>
          <w:szCs w:val="24"/>
        </w:rPr>
        <w:t>ns and Oates, 1968: 70-75.</w:t>
      </w:r>
    </w:p>
    <w:p w:rsidR="00E87D53" w:rsidRDefault="00E87D53" w:rsidP="00E87D53">
      <w:pPr>
        <w:spacing w:after="0" w:line="240" w:lineRule="auto"/>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Recent Anthropological Works on Spirit Possession.” </w:t>
      </w:r>
      <w:r w:rsidRPr="00504E22">
        <w:rPr>
          <w:rFonts w:ascii="Times New Roman" w:eastAsia="Times New Roman" w:hAnsi="Times New Roman" w:cs="Times New Roman"/>
          <w:i/>
          <w:iCs/>
          <w:sz w:val="24"/>
          <w:szCs w:val="24"/>
        </w:rPr>
        <w:t>Religious Studies Review</w:t>
      </w:r>
      <w:r w:rsidRPr="00504E22">
        <w:rPr>
          <w:rFonts w:ascii="Times New Roman" w:eastAsia="Times New Roman" w:hAnsi="Times New Roman" w:cs="Times New Roman"/>
          <w:sz w:val="24"/>
          <w:szCs w:val="24"/>
        </w:rPr>
        <w:t xml:space="preserve"> 27, no. 3 (July 2001): 213– 222.</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Selvey</w:t>
      </w:r>
      <w:proofErr w:type="spellEnd"/>
      <w:r w:rsidRPr="00504E22">
        <w:rPr>
          <w:rFonts w:ascii="Times New Roman" w:eastAsia="Times New Roman" w:hAnsi="Times New Roman" w:cs="Times New Roman"/>
          <w:sz w:val="24"/>
          <w:szCs w:val="24"/>
        </w:rPr>
        <w:t xml:space="preserve">, H.A. “Psychotherapist.” </w:t>
      </w:r>
      <w:r w:rsidRPr="00504E22">
        <w:rPr>
          <w:rFonts w:ascii="Times New Roman" w:eastAsia="Times New Roman" w:hAnsi="Times New Roman" w:cs="Times New Roman"/>
          <w:i/>
          <w:iCs/>
          <w:sz w:val="24"/>
          <w:szCs w:val="24"/>
        </w:rPr>
        <w:t>Dictionary of Pastoral Care and Counselling</w:t>
      </w:r>
      <w:r w:rsidRPr="00504E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ashville: Abingdon Press, 1990: 1021-2.</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Singleton, Michael. “Spirits and Spiritual Direction: The Pastoral Counselling of the Possessed.” </w:t>
      </w:r>
      <w:r w:rsidRPr="00504E22">
        <w:rPr>
          <w:rFonts w:ascii="Times New Roman" w:eastAsia="Times New Roman" w:hAnsi="Times New Roman" w:cs="Times New Roman"/>
          <w:i/>
          <w:iCs/>
          <w:sz w:val="24"/>
          <w:szCs w:val="24"/>
        </w:rPr>
        <w:t xml:space="preserve">Missiology, </w:t>
      </w:r>
      <w:proofErr w:type="gramStart"/>
      <w:r w:rsidRPr="00504E22">
        <w:rPr>
          <w:rFonts w:ascii="Times New Roman" w:eastAsia="Times New Roman" w:hAnsi="Times New Roman" w:cs="Times New Roman"/>
          <w:i/>
          <w:iCs/>
          <w:sz w:val="24"/>
          <w:szCs w:val="24"/>
        </w:rPr>
        <w:t>An</w:t>
      </w:r>
      <w:proofErr w:type="gramEnd"/>
      <w:r w:rsidRPr="00504E22">
        <w:rPr>
          <w:rFonts w:ascii="Times New Roman" w:eastAsia="Times New Roman" w:hAnsi="Times New Roman" w:cs="Times New Roman"/>
          <w:i/>
          <w:iCs/>
          <w:sz w:val="24"/>
          <w:szCs w:val="24"/>
        </w:rPr>
        <w:t xml:space="preserve"> International Review</w:t>
      </w:r>
      <w:r w:rsidRPr="00504E22">
        <w:rPr>
          <w:rFonts w:ascii="Times New Roman" w:eastAsia="Times New Roman" w:hAnsi="Times New Roman" w:cs="Times New Roman"/>
          <w:sz w:val="24"/>
          <w:szCs w:val="24"/>
        </w:rPr>
        <w:t xml:space="preserve"> 5, no. 2 (April 1977): 185–94.</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Skowronska</w:t>
      </w:r>
      <w:proofErr w:type="spellEnd"/>
      <w:r w:rsidRPr="00504E22">
        <w:rPr>
          <w:rFonts w:ascii="Times New Roman" w:eastAsia="Times New Roman" w:hAnsi="Times New Roman" w:cs="Times New Roman"/>
          <w:sz w:val="24"/>
          <w:szCs w:val="24"/>
        </w:rPr>
        <w:t xml:space="preserve">, Wanda. “Exorcism.” </w:t>
      </w:r>
      <w:r w:rsidRPr="00504E22">
        <w:rPr>
          <w:rFonts w:ascii="Times New Roman" w:eastAsia="Times New Roman" w:hAnsi="Times New Roman" w:cs="Times New Roman"/>
          <w:i/>
          <w:iCs/>
          <w:sz w:val="24"/>
          <w:szCs w:val="24"/>
        </w:rPr>
        <w:t xml:space="preserve">Annals </w:t>
      </w:r>
      <w:proofErr w:type="spellStart"/>
      <w:r w:rsidRPr="00504E22">
        <w:rPr>
          <w:rFonts w:ascii="Times New Roman" w:eastAsia="Times New Roman" w:hAnsi="Times New Roman" w:cs="Times New Roman"/>
          <w:i/>
          <w:iCs/>
          <w:sz w:val="24"/>
          <w:szCs w:val="24"/>
        </w:rPr>
        <w:t>Australiasia</w:t>
      </w:r>
      <w:proofErr w:type="spellEnd"/>
      <w:r w:rsidRPr="00504E22">
        <w:rPr>
          <w:rFonts w:ascii="Times New Roman" w:eastAsia="Times New Roman" w:hAnsi="Times New Roman" w:cs="Times New Roman"/>
          <w:sz w:val="24"/>
          <w:szCs w:val="24"/>
        </w:rPr>
        <w:t xml:space="preserve"> 122 (September 2011): 7.</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Southard, Samuel. “Demonizing and Mental Illness III: Explanations and Treatment, Seoul.” </w:t>
      </w:r>
      <w:r w:rsidRPr="00504E22">
        <w:rPr>
          <w:rFonts w:ascii="Times New Roman" w:eastAsia="Times New Roman" w:hAnsi="Times New Roman" w:cs="Times New Roman"/>
          <w:i/>
          <w:iCs/>
          <w:sz w:val="24"/>
          <w:szCs w:val="24"/>
        </w:rPr>
        <w:t>Pastoral Psychology</w:t>
      </w:r>
      <w:r w:rsidRPr="00504E22">
        <w:rPr>
          <w:rFonts w:ascii="Times New Roman" w:eastAsia="Times New Roman" w:hAnsi="Times New Roman" w:cs="Times New Roman"/>
          <w:sz w:val="24"/>
          <w:szCs w:val="24"/>
        </w:rPr>
        <w:t xml:space="preserve"> 35, no. 2 (Winter 1986): 132–5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Demonizing and Mental Illness: II. The Problem of Assessment, Los Angeles.” </w:t>
      </w:r>
      <w:r w:rsidRPr="00504E22">
        <w:rPr>
          <w:rFonts w:ascii="Times New Roman" w:eastAsia="Times New Roman" w:hAnsi="Times New Roman" w:cs="Times New Roman"/>
          <w:i/>
          <w:iCs/>
          <w:sz w:val="24"/>
          <w:szCs w:val="24"/>
        </w:rPr>
        <w:t>Pastoral Psychology</w:t>
      </w:r>
      <w:r w:rsidRPr="00504E22">
        <w:rPr>
          <w:rFonts w:ascii="Times New Roman" w:eastAsia="Times New Roman" w:hAnsi="Times New Roman" w:cs="Times New Roman"/>
          <w:sz w:val="24"/>
          <w:szCs w:val="24"/>
        </w:rPr>
        <w:t xml:space="preserve"> 34, no. 4 (1986): 264–87.</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Southard, Samuel, and Donna Southard. “Demonizing and Mental Illness: The Problem of Identification, Hong Kong.” </w:t>
      </w:r>
      <w:r w:rsidRPr="00504E22">
        <w:rPr>
          <w:rFonts w:ascii="Times New Roman" w:eastAsia="Times New Roman" w:hAnsi="Times New Roman" w:cs="Times New Roman"/>
          <w:i/>
          <w:iCs/>
          <w:sz w:val="24"/>
          <w:szCs w:val="24"/>
        </w:rPr>
        <w:t>Pastoral Psychology</w:t>
      </w:r>
      <w:r w:rsidRPr="00504E22">
        <w:rPr>
          <w:rFonts w:ascii="Times New Roman" w:eastAsia="Times New Roman" w:hAnsi="Times New Roman" w:cs="Times New Roman"/>
          <w:sz w:val="24"/>
          <w:szCs w:val="24"/>
        </w:rPr>
        <w:t xml:space="preserve"> 33, no. 3 (Spring 1985): 173–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Tan, Carolyn </w:t>
      </w:r>
      <w:proofErr w:type="spellStart"/>
      <w:r w:rsidRPr="00504E22">
        <w:rPr>
          <w:rFonts w:ascii="Times New Roman" w:eastAsia="Times New Roman" w:hAnsi="Times New Roman" w:cs="Times New Roman"/>
          <w:sz w:val="24"/>
          <w:szCs w:val="24"/>
        </w:rPr>
        <w:t>Eng</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Looi</w:t>
      </w:r>
      <w:proofErr w:type="spellEnd"/>
      <w:r w:rsidRPr="00504E22">
        <w:rPr>
          <w:rFonts w:ascii="Times New Roman" w:eastAsia="Times New Roman" w:hAnsi="Times New Roman" w:cs="Times New Roman"/>
          <w:sz w:val="24"/>
          <w:szCs w:val="24"/>
        </w:rPr>
        <w:t xml:space="preserve">. “Humanity’s Devil.” </w:t>
      </w:r>
      <w:r w:rsidRPr="00504E22">
        <w:rPr>
          <w:rFonts w:ascii="Times New Roman" w:eastAsia="Times New Roman" w:hAnsi="Times New Roman" w:cs="Times New Roman"/>
          <w:i/>
          <w:iCs/>
          <w:sz w:val="24"/>
          <w:szCs w:val="24"/>
        </w:rPr>
        <w:t>Evangelical Review of Theology</w:t>
      </w:r>
      <w:r w:rsidRPr="00504E22">
        <w:rPr>
          <w:rFonts w:ascii="Times New Roman" w:eastAsia="Times New Roman" w:hAnsi="Times New Roman" w:cs="Times New Roman"/>
          <w:sz w:val="24"/>
          <w:szCs w:val="24"/>
        </w:rPr>
        <w:t xml:space="preserve"> 34, no. 2 (2010): 136–54.</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Tennant, </w:t>
      </w:r>
      <w:proofErr w:type="spellStart"/>
      <w:r w:rsidRPr="00504E22">
        <w:rPr>
          <w:rFonts w:ascii="Times New Roman" w:eastAsia="Times New Roman" w:hAnsi="Times New Roman" w:cs="Times New Roman"/>
          <w:sz w:val="24"/>
          <w:szCs w:val="24"/>
        </w:rPr>
        <w:t>Agnieska</w:t>
      </w:r>
      <w:proofErr w:type="spellEnd"/>
      <w:r w:rsidRPr="00504E22">
        <w:rPr>
          <w:rFonts w:ascii="Times New Roman" w:eastAsia="Times New Roman" w:hAnsi="Times New Roman" w:cs="Times New Roman"/>
          <w:sz w:val="24"/>
          <w:szCs w:val="24"/>
        </w:rPr>
        <w:t xml:space="preserve">. “In Need of Deliverance.” </w:t>
      </w:r>
      <w:r w:rsidRPr="00504E22">
        <w:rPr>
          <w:rFonts w:ascii="Times New Roman" w:eastAsia="Times New Roman" w:hAnsi="Times New Roman" w:cs="Times New Roman"/>
          <w:i/>
          <w:iCs/>
          <w:sz w:val="24"/>
          <w:szCs w:val="24"/>
        </w:rPr>
        <w:t>Christianity Today</w:t>
      </w:r>
      <w:r w:rsidRPr="00504E22">
        <w:rPr>
          <w:rFonts w:ascii="Times New Roman" w:eastAsia="Times New Roman" w:hAnsi="Times New Roman" w:cs="Times New Roman"/>
          <w:sz w:val="24"/>
          <w:szCs w:val="24"/>
        </w:rPr>
        <w:t>, September 3, 2001, 46–6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Theron, Jacques. “A Critical Overview of the Church’s Ministry of Deliverance from Evil Spirits.” </w:t>
      </w:r>
      <w:proofErr w:type="spellStart"/>
      <w:r w:rsidRPr="00504E22">
        <w:rPr>
          <w:rFonts w:ascii="Times New Roman" w:eastAsia="Times New Roman" w:hAnsi="Times New Roman" w:cs="Times New Roman"/>
          <w:i/>
          <w:iCs/>
          <w:sz w:val="24"/>
          <w:szCs w:val="24"/>
        </w:rPr>
        <w:t>Pneuma</w:t>
      </w:r>
      <w:proofErr w:type="spellEnd"/>
      <w:r w:rsidRPr="00504E22">
        <w:rPr>
          <w:rFonts w:ascii="Times New Roman" w:eastAsia="Times New Roman" w:hAnsi="Times New Roman" w:cs="Times New Roman"/>
          <w:sz w:val="24"/>
          <w:szCs w:val="24"/>
        </w:rPr>
        <w:t xml:space="preserve"> 18, no. 1 (Spring 1996): 79–92.</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welftree</w:t>
      </w:r>
      <w:proofErr w:type="spellEnd"/>
      <w:r>
        <w:rPr>
          <w:rFonts w:ascii="Times New Roman" w:eastAsia="Times New Roman" w:hAnsi="Times New Roman" w:cs="Times New Roman"/>
          <w:sz w:val="24"/>
          <w:szCs w:val="24"/>
        </w:rPr>
        <w:t>, Graham.</w:t>
      </w:r>
      <w:r w:rsidRPr="00504E22">
        <w:rPr>
          <w:rFonts w:ascii="Times New Roman" w:eastAsia="Times New Roman" w:hAnsi="Times New Roman" w:cs="Times New Roman"/>
          <w:sz w:val="24"/>
          <w:szCs w:val="24"/>
        </w:rPr>
        <w:t xml:space="preserve"> “The Place of Exorcism in Contemporary Ministry.” </w:t>
      </w:r>
      <w:r w:rsidRPr="00504E22">
        <w:rPr>
          <w:rFonts w:ascii="Times New Roman" w:eastAsia="Times New Roman" w:hAnsi="Times New Roman" w:cs="Times New Roman"/>
          <w:i/>
          <w:iCs/>
          <w:sz w:val="24"/>
          <w:szCs w:val="24"/>
        </w:rPr>
        <w:t>St Mark’s Review</w:t>
      </w:r>
      <w:r w:rsidRPr="00504E22">
        <w:rPr>
          <w:rFonts w:ascii="Times New Roman" w:eastAsia="Times New Roman" w:hAnsi="Times New Roman" w:cs="Times New Roman"/>
          <w:sz w:val="24"/>
          <w:szCs w:val="24"/>
        </w:rPr>
        <w:t>, September 1986, 25–39.</w:t>
      </w:r>
    </w:p>
    <w:p w:rsidR="00E87D53" w:rsidRDefault="00E87D53" w:rsidP="00E87D53">
      <w:pPr>
        <w:spacing w:after="0" w:line="240" w:lineRule="auto"/>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Tsanoff</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Radoslav</w:t>
      </w:r>
      <w:proofErr w:type="spellEnd"/>
      <w:r w:rsidRPr="00504E22">
        <w:rPr>
          <w:rFonts w:ascii="Times New Roman" w:eastAsia="Times New Roman" w:hAnsi="Times New Roman" w:cs="Times New Roman"/>
          <w:sz w:val="24"/>
          <w:szCs w:val="24"/>
        </w:rPr>
        <w:t xml:space="preserve">. “Evil, the Problem of.” </w:t>
      </w:r>
      <w:r w:rsidRPr="00504E22">
        <w:rPr>
          <w:rFonts w:ascii="Times New Roman" w:eastAsia="Times New Roman" w:hAnsi="Times New Roman" w:cs="Times New Roman"/>
          <w:i/>
          <w:iCs/>
          <w:sz w:val="24"/>
          <w:szCs w:val="24"/>
        </w:rPr>
        <w:t>Dictionary of the History of Ideas</w:t>
      </w:r>
      <w:r w:rsidRPr="00504E22">
        <w:rPr>
          <w:rFonts w:ascii="Times New Roman" w:eastAsia="Times New Roman" w:hAnsi="Times New Roman" w:cs="Times New Roman"/>
          <w:sz w:val="24"/>
          <w:szCs w:val="24"/>
        </w:rPr>
        <w:t>. New York:</w:t>
      </w:r>
      <w:r>
        <w:rPr>
          <w:rFonts w:ascii="Times New Roman" w:eastAsia="Times New Roman" w:hAnsi="Times New Roman" w:cs="Times New Roman"/>
          <w:sz w:val="24"/>
          <w:szCs w:val="24"/>
        </w:rPr>
        <w:t xml:space="preserve"> Charles </w:t>
      </w:r>
      <w:proofErr w:type="spellStart"/>
      <w:r>
        <w:rPr>
          <w:rFonts w:ascii="Times New Roman" w:eastAsia="Times New Roman" w:hAnsi="Times New Roman" w:cs="Times New Roman"/>
          <w:sz w:val="24"/>
          <w:szCs w:val="24"/>
        </w:rPr>
        <w:t>Schribner’s</w:t>
      </w:r>
      <w:proofErr w:type="spellEnd"/>
      <w:r>
        <w:rPr>
          <w:rFonts w:ascii="Times New Roman" w:eastAsia="Times New Roman" w:hAnsi="Times New Roman" w:cs="Times New Roman"/>
          <w:sz w:val="24"/>
          <w:szCs w:val="24"/>
        </w:rPr>
        <w:t xml:space="preserve"> Sons, 1973: 161-9.</w:t>
      </w:r>
    </w:p>
    <w:p w:rsidR="00555ADA" w:rsidRDefault="00555ADA" w:rsidP="00E87D53">
      <w:pPr>
        <w:spacing w:after="0" w:line="240" w:lineRule="auto"/>
        <w:ind w:hanging="480"/>
        <w:rPr>
          <w:rFonts w:ascii="Times New Roman" w:eastAsia="Times New Roman" w:hAnsi="Times New Roman" w:cs="Times New Roman"/>
          <w:sz w:val="24"/>
          <w:szCs w:val="24"/>
        </w:rPr>
      </w:pPr>
    </w:p>
    <w:p w:rsidR="00555ADA" w:rsidRDefault="00555ADA" w:rsidP="00555ADA">
      <w:pPr>
        <w:spacing w:after="0" w:line="240" w:lineRule="auto"/>
        <w:ind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Virkler</w:t>
      </w:r>
      <w:proofErr w:type="spellEnd"/>
      <w:r>
        <w:rPr>
          <w:rFonts w:ascii="Times New Roman" w:eastAsia="Times New Roman" w:hAnsi="Times New Roman" w:cs="Times New Roman"/>
          <w:sz w:val="24"/>
          <w:szCs w:val="24"/>
        </w:rPr>
        <w:t xml:space="preserve">, Henry. “Demonic Influence, Sin ad Psychopathology.” </w:t>
      </w:r>
      <w:r w:rsidRPr="009E24FC">
        <w:rPr>
          <w:rFonts w:ascii="Times New Roman" w:eastAsia="Times New Roman" w:hAnsi="Times New Roman" w:cs="Times New Roman"/>
          <w:i/>
          <w:sz w:val="24"/>
          <w:szCs w:val="24"/>
        </w:rPr>
        <w:t>Baker Encyclopedia of Psychology and Counseling</w:t>
      </w:r>
      <w:r>
        <w:rPr>
          <w:rFonts w:ascii="Times New Roman" w:eastAsia="Times New Roman" w:hAnsi="Times New Roman" w:cs="Times New Roman"/>
          <w:sz w:val="24"/>
          <w:szCs w:val="24"/>
        </w:rPr>
        <w:t>. Grand Rapids, Michigan; Baker books, 1999: 326-332.</w:t>
      </w:r>
    </w:p>
    <w:p w:rsidR="00E87D53" w:rsidRDefault="00E87D53" w:rsidP="00555ADA">
      <w:pPr>
        <w:spacing w:after="0" w:line="240" w:lineRule="auto"/>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Virkler</w:t>
      </w:r>
      <w:proofErr w:type="spellEnd"/>
      <w:r w:rsidRPr="00504E22">
        <w:rPr>
          <w:rFonts w:ascii="Times New Roman" w:eastAsia="Times New Roman" w:hAnsi="Times New Roman" w:cs="Times New Roman"/>
          <w:sz w:val="24"/>
          <w:szCs w:val="24"/>
        </w:rPr>
        <w:t xml:space="preserve">, Henry, and Mary </w:t>
      </w:r>
      <w:proofErr w:type="spellStart"/>
      <w:r w:rsidRPr="00504E22">
        <w:rPr>
          <w:rFonts w:ascii="Times New Roman" w:eastAsia="Times New Roman" w:hAnsi="Times New Roman" w:cs="Times New Roman"/>
          <w:sz w:val="24"/>
          <w:szCs w:val="24"/>
        </w:rPr>
        <w:t>Virkler</w:t>
      </w:r>
      <w:proofErr w:type="spellEnd"/>
      <w:r w:rsidRPr="00504E22">
        <w:rPr>
          <w:rFonts w:ascii="Times New Roman" w:eastAsia="Times New Roman" w:hAnsi="Times New Roman" w:cs="Times New Roman"/>
          <w:sz w:val="24"/>
          <w:szCs w:val="24"/>
        </w:rPr>
        <w:t xml:space="preserve">. “Demonic Involvement in Human Life and Illness.” </w:t>
      </w:r>
      <w:r w:rsidRPr="00504E22">
        <w:rPr>
          <w:rFonts w:ascii="Times New Roman" w:eastAsia="Times New Roman" w:hAnsi="Times New Roman" w:cs="Times New Roman"/>
          <w:i/>
          <w:iCs/>
          <w:sz w:val="24"/>
          <w:szCs w:val="24"/>
        </w:rPr>
        <w:t>Journal of Psychology and Theology</w:t>
      </w:r>
      <w:r w:rsidRPr="00504E22">
        <w:rPr>
          <w:rFonts w:ascii="Times New Roman" w:eastAsia="Times New Roman" w:hAnsi="Times New Roman" w:cs="Times New Roman"/>
          <w:sz w:val="24"/>
          <w:szCs w:val="24"/>
        </w:rPr>
        <w:t xml:space="preserve"> 5 (1977): 95–102.</w:t>
      </w:r>
    </w:p>
    <w:p w:rsidR="00E87D53" w:rsidRDefault="00E87D53" w:rsidP="00E87D53">
      <w:pPr>
        <w:spacing w:after="0" w:line="240" w:lineRule="auto"/>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Warlow</w:t>
      </w:r>
      <w:proofErr w:type="spellEnd"/>
      <w:r w:rsidRPr="00504E22">
        <w:rPr>
          <w:rFonts w:ascii="Times New Roman" w:eastAsia="Times New Roman" w:hAnsi="Times New Roman" w:cs="Times New Roman"/>
          <w:sz w:val="24"/>
          <w:szCs w:val="24"/>
        </w:rPr>
        <w:t xml:space="preserve">, John. “Christian Wholeness Counselling.” </w:t>
      </w:r>
      <w:r w:rsidRPr="00504E22">
        <w:rPr>
          <w:rFonts w:ascii="Times New Roman" w:eastAsia="Times New Roman" w:hAnsi="Times New Roman" w:cs="Times New Roman"/>
          <w:i/>
          <w:iCs/>
          <w:sz w:val="24"/>
          <w:szCs w:val="24"/>
        </w:rPr>
        <w:t>Renewal Journal</w:t>
      </w:r>
      <w:r w:rsidRPr="00504E22">
        <w:rPr>
          <w:rFonts w:ascii="Times New Roman" w:eastAsia="Times New Roman" w:hAnsi="Times New Roman" w:cs="Times New Roman"/>
          <w:sz w:val="24"/>
          <w:szCs w:val="24"/>
        </w:rPr>
        <w:t xml:space="preserve"> 4 (November 1994): 27–3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arren, Colin. “Deliverance and Freedom.” </w:t>
      </w:r>
      <w:r w:rsidRPr="00504E22">
        <w:rPr>
          <w:rFonts w:ascii="Times New Roman" w:eastAsia="Times New Roman" w:hAnsi="Times New Roman" w:cs="Times New Roman"/>
          <w:i/>
          <w:iCs/>
          <w:sz w:val="24"/>
          <w:szCs w:val="24"/>
        </w:rPr>
        <w:t>Renewal Journal</w:t>
      </w:r>
      <w:r w:rsidRPr="00504E22">
        <w:rPr>
          <w:rFonts w:ascii="Times New Roman" w:eastAsia="Times New Roman" w:hAnsi="Times New Roman" w:cs="Times New Roman"/>
          <w:sz w:val="24"/>
          <w:szCs w:val="24"/>
        </w:rPr>
        <w:t>, 4 (1994): 22–2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arren, Keith. “Demon-Possession and Pastoral Care.” </w:t>
      </w:r>
      <w:proofErr w:type="spellStart"/>
      <w:r w:rsidRPr="00504E22">
        <w:rPr>
          <w:rFonts w:ascii="Times New Roman" w:eastAsia="Times New Roman" w:hAnsi="Times New Roman" w:cs="Times New Roman"/>
          <w:i/>
          <w:iCs/>
          <w:sz w:val="24"/>
          <w:szCs w:val="24"/>
        </w:rPr>
        <w:t>Vox</w:t>
      </w:r>
      <w:proofErr w:type="spellEnd"/>
      <w:r w:rsidRPr="00504E22">
        <w:rPr>
          <w:rFonts w:ascii="Times New Roman" w:eastAsia="Times New Roman" w:hAnsi="Times New Roman" w:cs="Times New Roman"/>
          <w:i/>
          <w:iCs/>
          <w:sz w:val="24"/>
          <w:szCs w:val="24"/>
        </w:rPr>
        <w:t xml:space="preserve"> </w:t>
      </w:r>
      <w:proofErr w:type="spellStart"/>
      <w:r w:rsidRPr="00504E22">
        <w:rPr>
          <w:rFonts w:ascii="Times New Roman" w:eastAsia="Times New Roman" w:hAnsi="Times New Roman" w:cs="Times New Roman"/>
          <w:i/>
          <w:iCs/>
          <w:sz w:val="24"/>
          <w:szCs w:val="24"/>
        </w:rPr>
        <w:t>Reformata</w:t>
      </w:r>
      <w:proofErr w:type="spellEnd"/>
      <w:r w:rsidRPr="00504E22">
        <w:rPr>
          <w:rFonts w:ascii="Times New Roman" w:eastAsia="Times New Roman" w:hAnsi="Times New Roman" w:cs="Times New Roman"/>
          <w:sz w:val="24"/>
          <w:szCs w:val="24"/>
        </w:rPr>
        <w:t xml:space="preserve"> 59 (1994): 74–88.</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ilson, Michael. “Exorcism: A Clinical/Pastoral Practice Which Raises Serious Questions.” </w:t>
      </w:r>
      <w:r w:rsidRPr="00504E22">
        <w:rPr>
          <w:rFonts w:ascii="Times New Roman" w:eastAsia="Times New Roman" w:hAnsi="Times New Roman" w:cs="Times New Roman"/>
          <w:i/>
          <w:iCs/>
          <w:sz w:val="24"/>
          <w:szCs w:val="24"/>
        </w:rPr>
        <w:t>The Expository Times</w:t>
      </w:r>
      <w:r w:rsidRPr="00504E22">
        <w:rPr>
          <w:rFonts w:ascii="Times New Roman" w:eastAsia="Times New Roman" w:hAnsi="Times New Roman" w:cs="Times New Roman"/>
          <w:sz w:val="24"/>
          <w:szCs w:val="24"/>
        </w:rPr>
        <w:t xml:space="preserve"> 86 (May 1974): 292–9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ilson, William. “Demon Possession and Exorcism: A Reaction to Page.” </w:t>
      </w:r>
      <w:r w:rsidRPr="00504E22">
        <w:rPr>
          <w:rFonts w:ascii="Times New Roman" w:eastAsia="Times New Roman" w:hAnsi="Times New Roman" w:cs="Times New Roman"/>
          <w:i/>
          <w:iCs/>
          <w:sz w:val="24"/>
          <w:szCs w:val="24"/>
        </w:rPr>
        <w:t>Journal of Psychology and Theology</w:t>
      </w:r>
      <w:r w:rsidRPr="00504E22">
        <w:rPr>
          <w:rFonts w:ascii="Times New Roman" w:eastAsia="Times New Roman" w:hAnsi="Times New Roman" w:cs="Times New Roman"/>
          <w:sz w:val="24"/>
          <w:szCs w:val="24"/>
        </w:rPr>
        <w:t xml:space="preserve"> 17, no. 2 (1989): 135–39.</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Yates, J.C. “Demons, Deliverance and Pastoral Practice.” </w:t>
      </w:r>
      <w:r w:rsidRPr="00504E22">
        <w:rPr>
          <w:rFonts w:ascii="Times New Roman" w:eastAsia="Times New Roman" w:hAnsi="Times New Roman" w:cs="Times New Roman"/>
          <w:i/>
          <w:iCs/>
          <w:sz w:val="24"/>
          <w:szCs w:val="24"/>
        </w:rPr>
        <w:t>Interchange: Papers on Biblical and Current Questions</w:t>
      </w:r>
      <w:r w:rsidRPr="00504E22">
        <w:rPr>
          <w:rFonts w:ascii="Times New Roman" w:eastAsia="Times New Roman" w:hAnsi="Times New Roman" w:cs="Times New Roman"/>
          <w:sz w:val="24"/>
          <w:szCs w:val="24"/>
        </w:rPr>
        <w:t xml:space="preserve"> 46 (1989): 32–51.</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E87D53" w:rsidRPr="00EB541B" w:rsidRDefault="00E87D53" w:rsidP="00E87D53">
      <w:pPr>
        <w:spacing w:after="0" w:line="240" w:lineRule="auto"/>
        <w:ind w:hanging="480"/>
        <w:rPr>
          <w:rFonts w:ascii="Times New Roman" w:eastAsia="Times New Roman" w:hAnsi="Times New Roman" w:cs="Times New Roman"/>
          <w:b/>
          <w:sz w:val="24"/>
          <w:szCs w:val="24"/>
        </w:rPr>
      </w:pPr>
      <w:r w:rsidRPr="00EB541B">
        <w:rPr>
          <w:rFonts w:ascii="Times New Roman" w:eastAsia="Times New Roman" w:hAnsi="Times New Roman" w:cs="Times New Roman"/>
          <w:b/>
          <w:sz w:val="24"/>
          <w:szCs w:val="24"/>
        </w:rPr>
        <w:lastRenderedPageBreak/>
        <w:t>WEB PAGES</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i/>
          <w:iCs/>
          <w:sz w:val="24"/>
          <w:szCs w:val="24"/>
        </w:rPr>
        <w:t>Alister Hardy Religious Experience Research Centre</w:t>
      </w:r>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Lampeter</w:t>
      </w:r>
      <w:proofErr w:type="spellEnd"/>
      <w:r w:rsidRPr="00504E22">
        <w:rPr>
          <w:rFonts w:ascii="Times New Roman" w:eastAsia="Times New Roman" w:hAnsi="Times New Roman" w:cs="Times New Roman"/>
          <w:sz w:val="24"/>
          <w:szCs w:val="24"/>
        </w:rPr>
        <w:t>, Ceredigion: University of Wales. Accessed November 10, 2014. http://www.uwtsd.ac.uk/library/alister-hardy-religious-experience-research-centre/.</w:t>
      </w:r>
    </w:p>
    <w:p w:rsidR="00E87D53" w:rsidRDefault="00E87D53" w:rsidP="00E87D53">
      <w:pPr>
        <w:spacing w:after="0" w:line="240" w:lineRule="auto"/>
        <w:ind w:hanging="480"/>
        <w:rPr>
          <w:rFonts w:ascii="Times New Roman" w:eastAsia="Times New Roman" w:hAnsi="Times New Roman" w:cs="Times New Roman"/>
          <w:sz w:val="24"/>
          <w:szCs w:val="24"/>
        </w:rPr>
      </w:pPr>
    </w:p>
    <w:p w:rsidR="00315713" w:rsidRDefault="00315713" w:rsidP="00315713">
      <w:pPr>
        <w:spacing w:after="0" w:line="24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loomfield, </w:t>
      </w:r>
      <w:proofErr w:type="spellStart"/>
      <w:r>
        <w:rPr>
          <w:rFonts w:ascii="Times New Roman" w:eastAsia="Times New Roman" w:hAnsi="Times New Roman" w:cs="Times New Roman"/>
          <w:sz w:val="24"/>
          <w:szCs w:val="24"/>
        </w:rPr>
        <w:t>Siosio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nau</w:t>
      </w:r>
      <w:proofErr w:type="spellEnd"/>
      <w:r>
        <w:rPr>
          <w:rFonts w:ascii="Times New Roman" w:eastAsia="Times New Roman" w:hAnsi="Times New Roman" w:cs="Times New Roman"/>
          <w:sz w:val="24"/>
          <w:szCs w:val="24"/>
        </w:rPr>
        <w:t xml:space="preserve">. Illness and Cure in Tonga: Traditional and Modern Medicine. Tonga: </w:t>
      </w:r>
      <w:proofErr w:type="spellStart"/>
      <w:r>
        <w:rPr>
          <w:rFonts w:ascii="Times New Roman" w:eastAsia="Times New Roman" w:hAnsi="Times New Roman" w:cs="Times New Roman"/>
          <w:sz w:val="24"/>
          <w:szCs w:val="24"/>
        </w:rPr>
        <w:t>Vava’u</w:t>
      </w:r>
      <w:proofErr w:type="spellEnd"/>
      <w:r>
        <w:rPr>
          <w:rFonts w:ascii="Times New Roman" w:eastAsia="Times New Roman" w:hAnsi="Times New Roman" w:cs="Times New Roman"/>
          <w:sz w:val="24"/>
          <w:szCs w:val="24"/>
        </w:rPr>
        <w:t xml:space="preserve"> Press, 2002. </w:t>
      </w:r>
      <w:hyperlink r:id="rId11" w:history="1">
        <w:r w:rsidRPr="00F45322">
          <w:rPr>
            <w:rStyle w:val="Hyperlink"/>
            <w:rFonts w:ascii="Times New Roman" w:eastAsia="Times New Roman" w:hAnsi="Times New Roman" w:cs="Times New Roman"/>
            <w:sz w:val="24"/>
            <w:szCs w:val="24"/>
          </w:rPr>
          <w:t>http://books.google.com.au/books/about/Illness_and_Cure_in_Tonga.html?id=eLbfqDjfJjUC&amp;redir_esc=y</w:t>
        </w:r>
      </w:hyperlink>
      <w:r>
        <w:rPr>
          <w:rFonts w:ascii="Times New Roman" w:eastAsia="Times New Roman" w:hAnsi="Times New Roman" w:cs="Times New Roman"/>
          <w:sz w:val="24"/>
          <w:szCs w:val="24"/>
        </w:rPr>
        <w:t xml:space="preserve"> [accessed August 14, 2014]</w:t>
      </w:r>
    </w:p>
    <w:p w:rsidR="00315713" w:rsidRDefault="0031571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Christian Faith and Demonology.” Sacred Congregation for the Doctrine of Faith, June 26, 1975. </w:t>
      </w:r>
      <w:hyperlink r:id="rId12" w:history="1">
        <w:r w:rsidR="008A191F" w:rsidRPr="00B8191D">
          <w:rPr>
            <w:rStyle w:val="Hyperlink"/>
            <w:rFonts w:ascii="Times New Roman" w:eastAsia="Times New Roman" w:hAnsi="Times New Roman" w:cs="Times New Roman"/>
            <w:sz w:val="24"/>
            <w:szCs w:val="24"/>
          </w:rPr>
          <w:t>http://www.vatican.va/roman_curia/congregations/cfaith/documents/rc_con_cfaith_doc_19750626_fede-cristiana-demonologia_en.html</w:t>
        </w:r>
      </w:hyperlink>
      <w:r w:rsidRPr="00504E22">
        <w:rPr>
          <w:rFonts w:ascii="Times New Roman" w:eastAsia="Times New Roman" w:hAnsi="Times New Roman" w:cs="Times New Roman"/>
          <w:sz w:val="24"/>
          <w:szCs w:val="24"/>
        </w:rPr>
        <w:t>.</w:t>
      </w:r>
    </w:p>
    <w:p w:rsidR="008A191F" w:rsidRDefault="008A191F" w:rsidP="00E87D53">
      <w:pPr>
        <w:spacing w:after="0" w:line="240" w:lineRule="auto"/>
        <w:ind w:hanging="480"/>
        <w:rPr>
          <w:rFonts w:ascii="Times New Roman" w:eastAsia="Times New Roman" w:hAnsi="Times New Roman" w:cs="Times New Roman"/>
          <w:sz w:val="24"/>
          <w:szCs w:val="24"/>
        </w:rPr>
      </w:pPr>
    </w:p>
    <w:p w:rsidR="008A191F" w:rsidRPr="008A191F" w:rsidRDefault="008A191F" w:rsidP="008A191F">
      <w:pPr>
        <w:spacing w:after="0" w:line="24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xon, Robert. “The Catholic Community in Australia.” </w:t>
      </w:r>
      <w:hyperlink r:id="rId13" w:history="1">
        <w:r w:rsidRPr="008A191F">
          <w:rPr>
            <w:rStyle w:val="Hyperlink"/>
            <w:rFonts w:ascii="Times New Roman" w:eastAsia="Times New Roman" w:hAnsi="Times New Roman" w:cs="Times New Roman"/>
            <w:sz w:val="24"/>
            <w:szCs w:val="24"/>
          </w:rPr>
          <w:t>http://catholicschoolsguide.com.au/catholic-education-featured-articles/faith-and-spirituality/the-catholic-community-in-australia/</w:t>
        </w:r>
      </w:hyperlink>
      <w:r>
        <w:rPr>
          <w:rFonts w:ascii="Times New Roman" w:eastAsia="Times New Roman" w:hAnsi="Times New Roman" w:cs="Times New Roman"/>
          <w:sz w:val="24"/>
          <w:szCs w:val="24"/>
        </w:rPr>
        <w:t xml:space="preserve">   [accessed 5/6/15]</w:t>
      </w:r>
    </w:p>
    <w:p w:rsidR="00E87D53" w:rsidRDefault="00E87D53" w:rsidP="008A191F">
      <w:pPr>
        <w:spacing w:after="0" w:line="240" w:lineRule="auto"/>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Exorcism Conference Underway in Rome.” </w:t>
      </w:r>
      <w:r w:rsidRPr="00504E22">
        <w:rPr>
          <w:rFonts w:ascii="Times New Roman" w:eastAsia="Times New Roman" w:hAnsi="Times New Roman" w:cs="Times New Roman"/>
          <w:i/>
          <w:iCs/>
          <w:sz w:val="24"/>
          <w:szCs w:val="24"/>
        </w:rPr>
        <w:t>ANSA</w:t>
      </w:r>
      <w:r w:rsidRPr="00504E22">
        <w:rPr>
          <w:rFonts w:ascii="Times New Roman" w:eastAsia="Times New Roman" w:hAnsi="Times New Roman" w:cs="Times New Roman"/>
          <w:sz w:val="24"/>
          <w:szCs w:val="24"/>
        </w:rPr>
        <w:t>. May 7, 2014. http://www.ansa.it/english/news/vatican/2014/05/07/exorcism-conference-underway-in-rome_208a097c-06fb-44fa-a50a-e56cbfc682ee.html.</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Glatz</w:t>
      </w:r>
      <w:proofErr w:type="spellEnd"/>
      <w:r w:rsidRPr="00504E22">
        <w:rPr>
          <w:rFonts w:ascii="Times New Roman" w:eastAsia="Times New Roman" w:hAnsi="Times New Roman" w:cs="Times New Roman"/>
          <w:sz w:val="24"/>
          <w:szCs w:val="24"/>
        </w:rPr>
        <w:t xml:space="preserve">, Carol. “Exorcist Boot Camp: Church Leaders Call for More Training against Evil.” </w:t>
      </w:r>
      <w:r w:rsidRPr="00504E22">
        <w:rPr>
          <w:rFonts w:ascii="Times New Roman" w:eastAsia="Times New Roman" w:hAnsi="Times New Roman" w:cs="Times New Roman"/>
          <w:i/>
          <w:iCs/>
          <w:sz w:val="24"/>
          <w:szCs w:val="24"/>
        </w:rPr>
        <w:t>Catholic News Service</w:t>
      </w:r>
      <w:r w:rsidRPr="00504E22">
        <w:rPr>
          <w:rFonts w:ascii="Times New Roman" w:eastAsia="Times New Roman" w:hAnsi="Times New Roman" w:cs="Times New Roman"/>
          <w:sz w:val="24"/>
          <w:szCs w:val="24"/>
        </w:rPr>
        <w:t xml:space="preserve">. April 1, 2011. </w:t>
      </w:r>
      <w:hyperlink r:id="rId14" w:history="1">
        <w:r w:rsidR="00D9011A" w:rsidRPr="00141E23">
          <w:rPr>
            <w:rStyle w:val="Hyperlink"/>
            <w:rFonts w:ascii="Times New Roman" w:eastAsia="Times New Roman" w:hAnsi="Times New Roman" w:cs="Times New Roman"/>
            <w:sz w:val="24"/>
            <w:szCs w:val="24"/>
          </w:rPr>
          <w:t>http://www.catholicnews.com/data/stories/cns/1101298.htm</w:t>
        </w:r>
      </w:hyperlink>
      <w:r w:rsidRPr="00504E22">
        <w:rPr>
          <w:rFonts w:ascii="Times New Roman" w:eastAsia="Times New Roman" w:hAnsi="Times New Roman" w:cs="Times New Roman"/>
          <w:sz w:val="24"/>
          <w:szCs w:val="24"/>
        </w:rPr>
        <w:t>.</w:t>
      </w:r>
    </w:p>
    <w:p w:rsidR="00E87D53" w:rsidRDefault="00E87D53" w:rsidP="00D9011A">
      <w:pPr>
        <w:spacing w:after="0" w:line="240" w:lineRule="auto"/>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eener, Craig. “Cultural Comparisons for Healing and Exorcism Narratives in Matthew’s Gospel.” </w:t>
      </w:r>
      <w:r w:rsidRPr="00504E22">
        <w:rPr>
          <w:rFonts w:ascii="Times New Roman" w:eastAsia="Times New Roman" w:hAnsi="Times New Roman" w:cs="Times New Roman"/>
          <w:i/>
          <w:iCs/>
          <w:sz w:val="24"/>
          <w:szCs w:val="24"/>
        </w:rPr>
        <w:t>Theological Studies</w:t>
      </w:r>
      <w:r w:rsidRPr="00504E22">
        <w:rPr>
          <w:rFonts w:ascii="Times New Roman" w:eastAsia="Times New Roman" w:hAnsi="Times New Roman" w:cs="Times New Roman"/>
          <w:sz w:val="24"/>
          <w:szCs w:val="24"/>
        </w:rPr>
        <w:t xml:space="preserve"> 66, no. 1 (2010). http://www.hts.org.za/index.php/HTS/rt/printerFriendly/808/1079#6.</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Leyshon</w:t>
      </w:r>
      <w:proofErr w:type="spellEnd"/>
      <w:r w:rsidRPr="00504E22">
        <w:rPr>
          <w:rFonts w:ascii="Times New Roman" w:eastAsia="Times New Roman" w:hAnsi="Times New Roman" w:cs="Times New Roman"/>
          <w:sz w:val="24"/>
          <w:szCs w:val="24"/>
        </w:rPr>
        <w:t xml:space="preserve">, Gareth. “Exorcism and Prayers for Deliverance: The Position of the Catholic </w:t>
      </w:r>
      <w:proofErr w:type="gramStart"/>
      <w:r w:rsidRPr="00504E22">
        <w:rPr>
          <w:rFonts w:ascii="Times New Roman" w:eastAsia="Times New Roman" w:hAnsi="Times New Roman" w:cs="Times New Roman"/>
          <w:sz w:val="24"/>
          <w:szCs w:val="24"/>
        </w:rPr>
        <w:t>Church.,</w:t>
      </w:r>
      <w:proofErr w:type="gramEnd"/>
      <w:r w:rsidRPr="00504E22">
        <w:rPr>
          <w:rFonts w:ascii="Times New Roman" w:eastAsia="Times New Roman" w:hAnsi="Times New Roman" w:cs="Times New Roman"/>
          <w:sz w:val="24"/>
          <w:szCs w:val="24"/>
        </w:rPr>
        <w:t xml:space="preserve">” June 2014. </w:t>
      </w:r>
      <w:hyperlink r:id="rId15" w:history="1">
        <w:r w:rsidRPr="00B84BED">
          <w:rPr>
            <w:rStyle w:val="Hyperlink"/>
            <w:rFonts w:ascii="Times New Roman" w:eastAsia="Times New Roman" w:hAnsi="Times New Roman" w:cs="Times New Roman"/>
            <w:sz w:val="24"/>
            <w:szCs w:val="24"/>
          </w:rPr>
          <w:t>www.garethleyshon.info/Deliverance-X.pdf</w:t>
        </w:r>
      </w:hyperlink>
      <w:r w:rsidRPr="00504E22">
        <w:rPr>
          <w:rFonts w:ascii="Times New Roman" w:eastAsia="Times New Roman" w:hAnsi="Times New Roman" w:cs="Times New Roman"/>
          <w:sz w:val="24"/>
          <w:szCs w:val="24"/>
        </w:rPr>
        <w:t>.</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arr, David. “Faith: What Australians Believe </w:t>
      </w:r>
      <w:proofErr w:type="gramStart"/>
      <w:r w:rsidRPr="00504E22">
        <w:rPr>
          <w:rFonts w:ascii="Times New Roman" w:eastAsia="Times New Roman" w:hAnsi="Times New Roman" w:cs="Times New Roman"/>
          <w:sz w:val="24"/>
          <w:szCs w:val="24"/>
        </w:rPr>
        <w:t>In.</w:t>
      </w:r>
      <w:proofErr w:type="gram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Sydney Morning Herald</w:t>
      </w:r>
      <w:r w:rsidRPr="00504E22">
        <w:rPr>
          <w:rFonts w:ascii="Times New Roman" w:eastAsia="Times New Roman" w:hAnsi="Times New Roman" w:cs="Times New Roman"/>
          <w:sz w:val="24"/>
          <w:szCs w:val="24"/>
        </w:rPr>
        <w:t xml:space="preserve">, December 12, 2009. </w:t>
      </w:r>
      <w:hyperlink r:id="rId16" w:history="1">
        <w:r w:rsidRPr="00B84BED">
          <w:rPr>
            <w:rStyle w:val="Hyperlink"/>
            <w:rFonts w:ascii="Times New Roman" w:eastAsia="Times New Roman" w:hAnsi="Times New Roman" w:cs="Times New Roman"/>
            <w:sz w:val="24"/>
            <w:szCs w:val="24"/>
          </w:rPr>
          <w:t>http://www.smh.com.au/national/faith-what-australians-believe-in-20091218-l5qy.html</w:t>
        </w:r>
      </w:hyperlink>
      <w:r w:rsidRPr="00504E22">
        <w:rPr>
          <w:rFonts w:ascii="Times New Roman" w:eastAsia="Times New Roman" w:hAnsi="Times New Roman" w:cs="Times New Roman"/>
          <w:sz w:val="24"/>
          <w:szCs w:val="24"/>
        </w:rPr>
        <w:t>.</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artin, Ralph. “The Authority of the Good Shepherd: Overcoming Evil.” presented at the Proceedings of the Fifth Annual Symposium on the Spirituality and Identity of the Diocesan Priest, University of St. Mary of the Lake Mundelein Seminary IL, March 16, 2006. </w:t>
      </w:r>
      <w:hyperlink r:id="rId17" w:history="1">
        <w:r w:rsidRPr="00B84BED">
          <w:rPr>
            <w:rStyle w:val="Hyperlink"/>
            <w:rFonts w:ascii="Times New Roman" w:eastAsia="Times New Roman" w:hAnsi="Times New Roman" w:cs="Times New Roman"/>
            <w:sz w:val="24"/>
            <w:szCs w:val="24"/>
          </w:rPr>
          <w:t>http://www.renewalministries.net/files/freeliterature/The%20Authority%20of%20the%20Good%20Shepherd%20Overcoming%20Evil.pdf</w:t>
        </w:r>
      </w:hyperlink>
      <w:r w:rsidRPr="00504E22">
        <w:rPr>
          <w:rFonts w:ascii="Times New Roman" w:eastAsia="Times New Roman" w:hAnsi="Times New Roman" w:cs="Times New Roman"/>
          <w:sz w:val="24"/>
          <w:szCs w:val="24"/>
        </w:rPr>
        <w:t>.</w:t>
      </w:r>
    </w:p>
    <w:p w:rsidR="00E87D53" w:rsidRDefault="00E87D53" w:rsidP="00E87D53">
      <w:pPr>
        <w:spacing w:after="0" w:line="240" w:lineRule="auto"/>
        <w:rPr>
          <w:rFonts w:ascii="Times New Roman" w:eastAsia="Times New Roman" w:hAnsi="Times New Roman" w:cs="Times New Roman"/>
          <w:sz w:val="24"/>
          <w:szCs w:val="24"/>
        </w:rPr>
      </w:pPr>
    </w:p>
    <w:p w:rsidR="007D7119" w:rsidRPr="007D7119" w:rsidRDefault="007D7119" w:rsidP="00E87D53">
      <w:pPr>
        <w:spacing w:after="0" w:line="240" w:lineRule="auto"/>
        <w:ind w:hanging="480"/>
        <w:rPr>
          <w:rFonts w:ascii="Times New Roman" w:eastAsia="Times New Roman" w:hAnsi="Times New Roman" w:cs="Times New Roman"/>
          <w:sz w:val="24"/>
          <w:szCs w:val="24"/>
        </w:rPr>
      </w:pPr>
      <w:proofErr w:type="spellStart"/>
      <w:r w:rsidRPr="007D7119">
        <w:rPr>
          <w:rFonts w:ascii="Times New Roman" w:eastAsia="Times New Roman" w:hAnsi="Times New Roman" w:cs="Times New Roman"/>
          <w:sz w:val="24"/>
          <w:szCs w:val="24"/>
        </w:rPr>
        <w:t>McAlear</w:t>
      </w:r>
      <w:proofErr w:type="spellEnd"/>
      <w:r w:rsidRPr="007D7119">
        <w:rPr>
          <w:rFonts w:ascii="Times New Roman" w:eastAsia="Times New Roman" w:hAnsi="Times New Roman" w:cs="Times New Roman"/>
          <w:sz w:val="24"/>
          <w:szCs w:val="24"/>
        </w:rPr>
        <w:t xml:space="preserve">, Richard. “Deliverance and Healing”, </w:t>
      </w:r>
      <w:hyperlink r:id="rId18" w:history="1">
        <w:r w:rsidRPr="007D7119">
          <w:rPr>
            <w:rStyle w:val="Hyperlink"/>
            <w:rFonts w:ascii="Times New Roman" w:hAnsi="Times New Roman" w:cs="Times New Roman"/>
            <w:sz w:val="24"/>
            <w:szCs w:val="24"/>
          </w:rPr>
          <w:t>http://chicagorenewal.org/spiritual_growth/2011/11/deliverance-and-healing/</w:t>
        </w:r>
      </w:hyperlink>
      <w:r w:rsidRPr="007D7119">
        <w:rPr>
          <w:rFonts w:ascii="Times New Roman" w:hAnsi="Times New Roman" w:cs="Times New Roman"/>
          <w:sz w:val="24"/>
          <w:szCs w:val="24"/>
        </w:rPr>
        <w:t xml:space="preserve"> [accessed April 3, 2015]</w:t>
      </w:r>
    </w:p>
    <w:p w:rsidR="007D7119" w:rsidRPr="007D7119" w:rsidRDefault="007D7119"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lang w:val="it-IT"/>
        </w:rPr>
      </w:pPr>
      <w:r w:rsidRPr="00504E22">
        <w:rPr>
          <w:rFonts w:ascii="Times New Roman" w:eastAsia="Times New Roman" w:hAnsi="Times New Roman" w:cs="Times New Roman"/>
          <w:sz w:val="24"/>
          <w:szCs w:val="24"/>
          <w:lang w:val="it-IT"/>
        </w:rPr>
        <w:lastRenderedPageBreak/>
        <w:t>Pope Francis. “Combattere il diavolo, anche nel XXI secolo.” Centro Televiso Vaticano, April 11, 2014. http://www.ctv.va/content/ctv/it/news/articoli/messa-santa-marta-11-04-2014.html.</w:t>
      </w:r>
    </w:p>
    <w:p w:rsidR="00E87D53" w:rsidRPr="004A7690" w:rsidRDefault="00E87D53" w:rsidP="00E87D53">
      <w:pPr>
        <w:spacing w:after="0" w:line="240" w:lineRule="auto"/>
        <w:ind w:hanging="480"/>
        <w:rPr>
          <w:rFonts w:ascii="Times New Roman" w:eastAsia="Times New Roman" w:hAnsi="Times New Roman" w:cs="Times New Roman"/>
          <w:sz w:val="24"/>
          <w:szCs w:val="24"/>
          <w:lang w:val="it-IT"/>
        </w:rPr>
      </w:pPr>
    </w:p>
    <w:p w:rsidR="00E87D53" w:rsidRDefault="00E87D53" w:rsidP="00E87D53">
      <w:pPr>
        <w:spacing w:after="0" w:line="240" w:lineRule="auto"/>
        <w:ind w:hanging="480"/>
        <w:rPr>
          <w:rFonts w:ascii="Times New Roman" w:eastAsia="Times New Roman" w:hAnsi="Times New Roman" w:cs="Times New Roman"/>
          <w:sz w:val="24"/>
          <w:szCs w:val="24"/>
          <w:lang w:val="it-IT"/>
        </w:rPr>
      </w:pPr>
      <w:r w:rsidRPr="00504E22">
        <w:rPr>
          <w:rFonts w:ascii="Times New Roman" w:eastAsia="Times New Roman" w:hAnsi="Times New Roman" w:cs="Times New Roman"/>
          <w:sz w:val="24"/>
          <w:szCs w:val="24"/>
          <w:lang w:val="it-IT"/>
        </w:rPr>
        <w:t xml:space="preserve">Pope Paul VI. “Liberaci dal male.” presented at the General Audience, Vatican City, November 15, 1972. </w:t>
      </w:r>
      <w:r>
        <w:rPr>
          <w:rFonts w:ascii="Times New Roman" w:eastAsia="Times New Roman" w:hAnsi="Times New Roman" w:cs="Times New Roman"/>
          <w:sz w:val="24"/>
          <w:szCs w:val="24"/>
          <w:lang w:val="it-IT"/>
        </w:rPr>
        <w:fldChar w:fldCharType="begin"/>
      </w:r>
      <w:r>
        <w:rPr>
          <w:rFonts w:ascii="Times New Roman" w:eastAsia="Times New Roman" w:hAnsi="Times New Roman" w:cs="Times New Roman"/>
          <w:sz w:val="24"/>
          <w:szCs w:val="24"/>
          <w:lang w:val="it-IT"/>
        </w:rPr>
        <w:instrText xml:space="preserve"> HYPERLINK "</w:instrText>
      </w:r>
      <w:r w:rsidRPr="00504E22">
        <w:rPr>
          <w:rFonts w:ascii="Times New Roman" w:eastAsia="Times New Roman" w:hAnsi="Times New Roman" w:cs="Times New Roman"/>
          <w:sz w:val="24"/>
          <w:szCs w:val="24"/>
          <w:lang w:val="it-IT"/>
        </w:rPr>
        <w:instrText>http://www.vatican.va/holy_father/paul_vi/audiences/1972/documents/hf_p-vi_aud_19721115_it.html</w:instrText>
      </w:r>
      <w:r>
        <w:rPr>
          <w:rFonts w:ascii="Times New Roman" w:eastAsia="Times New Roman" w:hAnsi="Times New Roman" w:cs="Times New Roman"/>
          <w:sz w:val="24"/>
          <w:szCs w:val="24"/>
          <w:lang w:val="it-IT"/>
        </w:rPr>
        <w:instrText xml:space="preserve">" </w:instrText>
      </w:r>
      <w:r>
        <w:rPr>
          <w:rFonts w:ascii="Times New Roman" w:eastAsia="Times New Roman" w:hAnsi="Times New Roman" w:cs="Times New Roman"/>
          <w:sz w:val="24"/>
          <w:szCs w:val="24"/>
          <w:lang w:val="it-IT"/>
        </w:rPr>
        <w:fldChar w:fldCharType="separate"/>
      </w:r>
      <w:r w:rsidRPr="00B84BED">
        <w:rPr>
          <w:rStyle w:val="Hyperlink"/>
          <w:rFonts w:ascii="Times New Roman" w:eastAsia="Times New Roman" w:hAnsi="Times New Roman" w:cs="Times New Roman"/>
          <w:sz w:val="24"/>
          <w:szCs w:val="24"/>
          <w:lang w:val="it-IT"/>
        </w:rPr>
        <w:t>http://www.vatican.va/holy_father/paul_vi/audiences/1972/documents/hf_p-vi_aud_19721115_it.html</w:t>
      </w:r>
      <w:r>
        <w:rPr>
          <w:rFonts w:ascii="Times New Roman" w:eastAsia="Times New Roman" w:hAnsi="Times New Roman" w:cs="Times New Roman"/>
          <w:sz w:val="24"/>
          <w:szCs w:val="24"/>
          <w:lang w:val="it-IT"/>
        </w:rPr>
        <w:fldChar w:fldCharType="end"/>
      </w:r>
      <w:r w:rsidRPr="00504E22">
        <w:rPr>
          <w:rFonts w:ascii="Times New Roman" w:eastAsia="Times New Roman" w:hAnsi="Times New Roman" w:cs="Times New Roman"/>
          <w:sz w:val="24"/>
          <w:szCs w:val="24"/>
          <w:lang w:val="it-IT"/>
        </w:rPr>
        <w:t>.</w:t>
      </w:r>
    </w:p>
    <w:p w:rsidR="00E87D53" w:rsidRPr="00504E22" w:rsidRDefault="00E87D53" w:rsidP="00E87D53">
      <w:pPr>
        <w:spacing w:after="0" w:line="240" w:lineRule="auto"/>
        <w:ind w:hanging="480"/>
        <w:rPr>
          <w:rFonts w:ascii="Times New Roman" w:eastAsia="Times New Roman" w:hAnsi="Times New Roman" w:cs="Times New Roman"/>
          <w:sz w:val="24"/>
          <w:szCs w:val="24"/>
          <w:lang w:val="it-IT"/>
        </w:rPr>
      </w:pPr>
    </w:p>
    <w:p w:rsidR="00E87D53" w:rsidRDefault="00E87D53" w:rsidP="008A191F">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w:t>
      </w:r>
      <w:proofErr w:type="spellStart"/>
      <w:r w:rsidRPr="00504E22">
        <w:rPr>
          <w:rFonts w:ascii="Times New Roman" w:eastAsia="Times New Roman" w:hAnsi="Times New Roman" w:cs="Times New Roman"/>
          <w:sz w:val="24"/>
          <w:szCs w:val="24"/>
        </w:rPr>
        <w:t>Optatam</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Totius</w:t>
      </w:r>
      <w:proofErr w:type="spellEnd"/>
      <w:r w:rsidRPr="00504E22">
        <w:rPr>
          <w:rFonts w:ascii="Times New Roman" w:eastAsia="Times New Roman" w:hAnsi="Times New Roman" w:cs="Times New Roman"/>
          <w:sz w:val="24"/>
          <w:szCs w:val="24"/>
        </w:rPr>
        <w:t>.” Vatican City, October 28, 1965. http://www.vatican.va/holy_father/john_paul_ii/apost_exhortations/documents/hf_jp-ii_exh_250319</w:t>
      </w:r>
      <w:r w:rsidR="008A191F">
        <w:rPr>
          <w:rFonts w:ascii="Times New Roman" w:eastAsia="Times New Roman" w:hAnsi="Times New Roman" w:cs="Times New Roman"/>
          <w:sz w:val="24"/>
          <w:szCs w:val="24"/>
        </w:rPr>
        <w:t>92_pastores-dabo-vobis_en.html.</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Ratzinger, Joseph. “Letter to Ordinaries Regarding Norms on Exorcism,” September 29, 1985. http://www.vatican.va/roman_curia/congregations/cfaith/documents/rc_con_cfaith_doc_19850924_exorcism_en.html.</w:t>
      </w:r>
    </w:p>
    <w:p w:rsidR="00E87D53" w:rsidRPr="004A7690"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ooden, Cindy. “Battle with the Devil: Pope Francis Frames the Fight in Jesuit Terms.” </w:t>
      </w:r>
      <w:r w:rsidRPr="00504E22">
        <w:rPr>
          <w:rFonts w:ascii="Times New Roman" w:eastAsia="Times New Roman" w:hAnsi="Times New Roman" w:cs="Times New Roman"/>
          <w:i/>
          <w:iCs/>
          <w:sz w:val="24"/>
          <w:szCs w:val="24"/>
        </w:rPr>
        <w:t>Catholic News Service</w:t>
      </w:r>
      <w:r w:rsidRPr="00504E22">
        <w:rPr>
          <w:rFonts w:ascii="Times New Roman" w:eastAsia="Times New Roman" w:hAnsi="Times New Roman" w:cs="Times New Roman"/>
          <w:sz w:val="24"/>
          <w:szCs w:val="24"/>
        </w:rPr>
        <w:t>, April 13, 2013. http://www.catholicnews.com/data/stories/cns/1301741.htm.</w:t>
      </w:r>
    </w:p>
    <w:p w:rsidR="00E87D53" w:rsidRPr="004A7690" w:rsidRDefault="00E87D53" w:rsidP="00E87D53">
      <w:pPr>
        <w:spacing w:after="0" w:line="240" w:lineRule="auto"/>
        <w:ind w:hanging="480"/>
        <w:rPr>
          <w:rFonts w:ascii="Times New Roman" w:eastAsia="Times New Roman" w:hAnsi="Times New Roman" w:cs="Times New Roman"/>
          <w:sz w:val="24"/>
          <w:szCs w:val="24"/>
        </w:rPr>
      </w:pPr>
    </w:p>
    <w:p w:rsidR="00E87D53" w:rsidRPr="001127D9"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Pietsch</w:t>
      </w:r>
      <w:proofErr w:type="spellEnd"/>
      <w:r w:rsidRPr="00504E22">
        <w:rPr>
          <w:rFonts w:ascii="Times New Roman" w:eastAsia="Times New Roman" w:hAnsi="Times New Roman" w:cs="Times New Roman"/>
          <w:sz w:val="24"/>
          <w:szCs w:val="24"/>
        </w:rPr>
        <w:t xml:space="preserve">, Stephen. “Depression and the Soul: A Cook’s Tour.” </w:t>
      </w:r>
      <w:r w:rsidRPr="001127D9">
        <w:rPr>
          <w:rFonts w:ascii="Times New Roman" w:eastAsia="Times New Roman" w:hAnsi="Times New Roman" w:cs="Times New Roman"/>
          <w:sz w:val="24"/>
          <w:szCs w:val="24"/>
        </w:rPr>
        <w:t xml:space="preserve">Adelaide, Australia, 2010. </w:t>
      </w:r>
      <w:hyperlink r:id="rId19" w:history="1">
        <w:r w:rsidRPr="001127D9">
          <w:rPr>
            <w:rStyle w:val="Hyperlink"/>
            <w:rFonts w:ascii="Times New Roman" w:eastAsia="Times New Roman" w:hAnsi="Times New Roman" w:cs="Times New Roman"/>
            <w:sz w:val="24"/>
            <w:szCs w:val="24"/>
          </w:rPr>
          <w:t>http://www.alc.edu.au/assets/education/about/academic-publications/opening-lecture/2010-depression-and-the-soul.pdf</w:t>
        </w:r>
      </w:hyperlink>
      <w:r w:rsidRPr="001127D9">
        <w:rPr>
          <w:rFonts w:ascii="Times New Roman" w:eastAsia="Times New Roman" w:hAnsi="Times New Roman" w:cs="Times New Roman"/>
          <w:sz w:val="24"/>
          <w:szCs w:val="24"/>
        </w:rPr>
        <w:t>.</w:t>
      </w:r>
    </w:p>
    <w:p w:rsidR="00E87D53" w:rsidRPr="001127D9" w:rsidRDefault="00E87D53" w:rsidP="00E87D53">
      <w:pPr>
        <w:spacing w:after="0" w:line="240" w:lineRule="auto"/>
        <w:ind w:hanging="480"/>
        <w:rPr>
          <w:rFonts w:ascii="Times New Roman" w:eastAsia="Times New Roman" w:hAnsi="Times New Roman" w:cs="Times New Roman"/>
          <w:sz w:val="24"/>
          <w:szCs w:val="24"/>
        </w:rPr>
      </w:pPr>
    </w:p>
    <w:p w:rsidR="00E87D53" w:rsidRPr="001127D9" w:rsidRDefault="00E87D53" w:rsidP="00E87D53">
      <w:pPr>
        <w:rPr>
          <w:rFonts w:ascii="Times New Roman" w:eastAsia="Times New Roman" w:hAnsi="Times New Roman" w:cs="Times New Roman"/>
          <w:sz w:val="24"/>
          <w:szCs w:val="24"/>
        </w:rPr>
      </w:pPr>
      <w:r w:rsidRPr="001127D9">
        <w:rPr>
          <w:rFonts w:ascii="Times New Roman" w:eastAsia="Times New Roman" w:hAnsi="Times New Roman" w:cs="Times New Roman"/>
          <w:sz w:val="24"/>
          <w:szCs w:val="24"/>
        </w:rPr>
        <w:br w:type="page"/>
      </w:r>
    </w:p>
    <w:p w:rsidR="00E87D53" w:rsidRPr="001127D9" w:rsidRDefault="00E87D53" w:rsidP="00E87D53">
      <w:pPr>
        <w:spacing w:after="0" w:line="240" w:lineRule="auto"/>
        <w:rPr>
          <w:rFonts w:ascii="Times New Roman" w:eastAsia="Times New Roman" w:hAnsi="Times New Roman" w:cs="Times New Roman"/>
          <w:sz w:val="24"/>
          <w:szCs w:val="24"/>
        </w:rPr>
      </w:pPr>
    </w:p>
    <w:p w:rsidR="00E87D53" w:rsidRPr="001127D9" w:rsidRDefault="00E87D53" w:rsidP="00E87D53">
      <w:pPr>
        <w:spacing w:after="0" w:line="240" w:lineRule="auto"/>
        <w:ind w:hanging="480"/>
        <w:rPr>
          <w:rFonts w:ascii="Times New Roman" w:eastAsia="Times New Roman" w:hAnsi="Times New Roman" w:cs="Times New Roman"/>
          <w:sz w:val="24"/>
          <w:szCs w:val="24"/>
        </w:rPr>
      </w:pPr>
      <w:r w:rsidRPr="001127D9">
        <w:rPr>
          <w:rFonts w:ascii="Times New Roman" w:eastAsia="Times New Roman" w:hAnsi="Times New Roman" w:cs="Times New Roman"/>
          <w:b/>
          <w:sz w:val="24"/>
          <w:szCs w:val="24"/>
        </w:rPr>
        <w:t>BOOKS</w:t>
      </w:r>
    </w:p>
    <w:p w:rsidR="00E87D53" w:rsidRPr="001127D9" w:rsidRDefault="00E87D53" w:rsidP="00E87D53">
      <w:pPr>
        <w:spacing w:after="0" w:line="240" w:lineRule="auto"/>
        <w:ind w:hanging="480"/>
        <w:rPr>
          <w:rFonts w:ascii="Times New Roman" w:eastAsia="Times New Roman" w:hAnsi="Times New Roman" w:cs="Times New Roman"/>
          <w:sz w:val="24"/>
          <w:szCs w:val="24"/>
        </w:rPr>
      </w:pPr>
    </w:p>
    <w:p w:rsidR="00E87D53" w:rsidRPr="001127D9" w:rsidRDefault="00E87D53" w:rsidP="00E87D53">
      <w:pPr>
        <w:spacing w:after="0" w:line="240" w:lineRule="auto"/>
        <w:ind w:hanging="480"/>
        <w:rPr>
          <w:rFonts w:ascii="Times New Roman" w:eastAsia="Times New Roman" w:hAnsi="Times New Roman" w:cs="Times New Roman"/>
          <w:sz w:val="24"/>
          <w:szCs w:val="24"/>
        </w:rPr>
      </w:pPr>
    </w:p>
    <w:p w:rsidR="00E87D53" w:rsidRPr="001127D9"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9F2859">
        <w:rPr>
          <w:rFonts w:ascii="Times New Roman" w:eastAsia="Times New Roman" w:hAnsi="Times New Roman" w:cs="Times New Roman"/>
          <w:sz w:val="24"/>
          <w:szCs w:val="24"/>
        </w:rPr>
        <w:t xml:space="preserve">Abbott, Walter, </w:t>
      </w:r>
      <w:proofErr w:type="gramStart"/>
      <w:r w:rsidRPr="009F2859">
        <w:rPr>
          <w:rFonts w:ascii="Times New Roman" w:eastAsia="Times New Roman" w:hAnsi="Times New Roman" w:cs="Times New Roman"/>
          <w:sz w:val="24"/>
          <w:szCs w:val="24"/>
        </w:rPr>
        <w:t>ed</w:t>
      </w:r>
      <w:proofErr w:type="gramEnd"/>
      <w:r w:rsidRPr="009F2859">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The Documents of Vatican II</w:t>
      </w:r>
      <w:r w:rsidRPr="00504E22">
        <w:rPr>
          <w:rFonts w:ascii="Times New Roman" w:eastAsia="Times New Roman" w:hAnsi="Times New Roman" w:cs="Times New Roman"/>
          <w:sz w:val="24"/>
          <w:szCs w:val="24"/>
        </w:rPr>
        <w:t>. Translated by Joseph Gallagher. London: Geoffrey Chapman, 196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Almond, Philip. </w:t>
      </w:r>
      <w:r w:rsidRPr="00504E22">
        <w:rPr>
          <w:rFonts w:ascii="Times New Roman" w:eastAsia="Times New Roman" w:hAnsi="Times New Roman" w:cs="Times New Roman"/>
          <w:i/>
          <w:iCs/>
          <w:sz w:val="24"/>
          <w:szCs w:val="24"/>
        </w:rPr>
        <w:t>The Devil: A New Biography</w:t>
      </w:r>
      <w:r w:rsidRPr="00504E22">
        <w:rPr>
          <w:rFonts w:ascii="Times New Roman" w:eastAsia="Times New Roman" w:hAnsi="Times New Roman" w:cs="Times New Roman"/>
          <w:sz w:val="24"/>
          <w:szCs w:val="24"/>
        </w:rPr>
        <w:t>. London: I.B. Tauris, 2014.</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Amorth</w:t>
      </w:r>
      <w:proofErr w:type="spellEnd"/>
      <w:r w:rsidRPr="00504E22">
        <w:rPr>
          <w:rFonts w:ascii="Times New Roman" w:eastAsia="Times New Roman" w:hAnsi="Times New Roman" w:cs="Times New Roman"/>
          <w:sz w:val="24"/>
          <w:szCs w:val="24"/>
        </w:rPr>
        <w:t xml:space="preserve">, Gabriele. </w:t>
      </w:r>
      <w:r w:rsidRPr="00504E22">
        <w:rPr>
          <w:rFonts w:ascii="Times New Roman" w:eastAsia="Times New Roman" w:hAnsi="Times New Roman" w:cs="Times New Roman"/>
          <w:i/>
          <w:iCs/>
          <w:sz w:val="24"/>
          <w:szCs w:val="24"/>
        </w:rPr>
        <w:t>An Exorcist Tells His Story</w:t>
      </w:r>
      <w:r w:rsidRPr="00504E22">
        <w:rPr>
          <w:rFonts w:ascii="Times New Roman" w:eastAsia="Times New Roman" w:hAnsi="Times New Roman" w:cs="Times New Roman"/>
          <w:sz w:val="24"/>
          <w:szCs w:val="24"/>
        </w:rPr>
        <w:t>. San Francisco: Ignatius Press, 199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Anderson, Allan. “Deliverance and Exorcism in Majority World Pentecostalism.”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101–19.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Anderson, Allan, and Edmond Tang, eds. </w:t>
      </w:r>
      <w:r w:rsidRPr="00504E22">
        <w:rPr>
          <w:rFonts w:ascii="Times New Roman" w:eastAsia="Times New Roman" w:hAnsi="Times New Roman" w:cs="Times New Roman"/>
          <w:i/>
          <w:iCs/>
          <w:sz w:val="24"/>
          <w:szCs w:val="24"/>
        </w:rPr>
        <w:t>Asian and Pentecostal</w:t>
      </w:r>
      <w:r w:rsidRPr="00504E22">
        <w:rPr>
          <w:rFonts w:ascii="Times New Roman" w:eastAsia="Times New Roman" w:hAnsi="Times New Roman" w:cs="Times New Roman"/>
          <w:sz w:val="24"/>
          <w:szCs w:val="24"/>
        </w:rPr>
        <w:t>. Asian Journal of Pentecostal Studies 3. Oxford: Regnum, 200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Anderson, Neil. </w:t>
      </w:r>
      <w:r w:rsidRPr="00504E22">
        <w:rPr>
          <w:rFonts w:ascii="Times New Roman" w:eastAsia="Times New Roman" w:hAnsi="Times New Roman" w:cs="Times New Roman"/>
          <w:i/>
          <w:iCs/>
          <w:sz w:val="24"/>
          <w:szCs w:val="24"/>
        </w:rPr>
        <w:t>The Bondage Breaker</w:t>
      </w:r>
      <w:r w:rsidRPr="00504E22">
        <w:rPr>
          <w:rFonts w:ascii="Times New Roman" w:eastAsia="Times New Roman" w:hAnsi="Times New Roman" w:cs="Times New Roman"/>
          <w:sz w:val="24"/>
          <w:szCs w:val="24"/>
        </w:rPr>
        <w:t>. Oxford: Monarch Books, 2007.</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Balducci</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Carrado</w:t>
      </w:r>
      <w:proofErr w:type="spell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The Devil: Alive and Active in Our World</w:t>
      </w:r>
      <w:r w:rsidRPr="00504E22">
        <w:rPr>
          <w:rFonts w:ascii="Times New Roman" w:eastAsia="Times New Roman" w:hAnsi="Times New Roman" w:cs="Times New Roman"/>
          <w:sz w:val="24"/>
          <w:szCs w:val="24"/>
        </w:rPr>
        <w:t xml:space="preserve">. Translated by J </w:t>
      </w:r>
      <w:proofErr w:type="spellStart"/>
      <w:r w:rsidRPr="00504E22">
        <w:rPr>
          <w:rFonts w:ascii="Times New Roman" w:eastAsia="Times New Roman" w:hAnsi="Times New Roman" w:cs="Times New Roman"/>
          <w:sz w:val="24"/>
          <w:szCs w:val="24"/>
        </w:rPr>
        <w:t>Aumann</w:t>
      </w:r>
      <w:proofErr w:type="spellEnd"/>
      <w:r w:rsidRPr="00504E22">
        <w:rPr>
          <w:rFonts w:ascii="Times New Roman" w:eastAsia="Times New Roman" w:hAnsi="Times New Roman" w:cs="Times New Roman"/>
          <w:sz w:val="24"/>
          <w:szCs w:val="24"/>
        </w:rPr>
        <w:t>. Staten Island. N.Y.: Alba House, 199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Bell, Richard. </w:t>
      </w:r>
      <w:r w:rsidRPr="00504E22">
        <w:rPr>
          <w:rFonts w:ascii="Times New Roman" w:eastAsia="Times New Roman" w:hAnsi="Times New Roman" w:cs="Times New Roman"/>
          <w:i/>
          <w:iCs/>
          <w:sz w:val="24"/>
          <w:szCs w:val="24"/>
        </w:rPr>
        <w:t>Deliver Us From Evil: Interpreting the Redemption from the Power of Satan in New Testament Theology</w:t>
      </w:r>
      <w:r w:rsidRPr="00504E22">
        <w:rPr>
          <w:rFonts w:ascii="Times New Roman" w:eastAsia="Times New Roman" w:hAnsi="Times New Roman" w:cs="Times New Roman"/>
          <w:sz w:val="24"/>
          <w:szCs w:val="24"/>
        </w:rPr>
        <w:t xml:space="preserve">. Tubingen, Germany: Mohr </w:t>
      </w:r>
      <w:proofErr w:type="spellStart"/>
      <w:r w:rsidRPr="00504E22">
        <w:rPr>
          <w:rFonts w:ascii="Times New Roman" w:eastAsia="Times New Roman" w:hAnsi="Times New Roman" w:cs="Times New Roman"/>
          <w:sz w:val="24"/>
          <w:szCs w:val="24"/>
        </w:rPr>
        <w:t>Siebeck</w:t>
      </w:r>
      <w:proofErr w:type="spellEnd"/>
      <w:r w:rsidRPr="00504E22">
        <w:rPr>
          <w:rFonts w:ascii="Times New Roman" w:eastAsia="Times New Roman" w:hAnsi="Times New Roman" w:cs="Times New Roman"/>
          <w:sz w:val="24"/>
          <w:szCs w:val="24"/>
        </w:rPr>
        <w:t>, 2007.</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Bishop’s Committee of Priestly Formation. </w:t>
      </w:r>
      <w:r w:rsidRPr="00504E22">
        <w:rPr>
          <w:rFonts w:ascii="Times New Roman" w:eastAsia="Times New Roman" w:hAnsi="Times New Roman" w:cs="Times New Roman"/>
          <w:i/>
          <w:iCs/>
          <w:sz w:val="24"/>
          <w:szCs w:val="24"/>
        </w:rPr>
        <w:t>Norms for Priestly Formation: A Compendium of Official Documents on Training Candidates for the Priesthood.</w:t>
      </w:r>
      <w:r w:rsidRPr="00504E22">
        <w:rPr>
          <w:rFonts w:ascii="Times New Roman" w:eastAsia="Times New Roman" w:hAnsi="Times New Roman" w:cs="Times New Roman"/>
          <w:sz w:val="24"/>
          <w:szCs w:val="24"/>
        </w:rPr>
        <w:t xml:space="preserve"> Washington: National Conference of Catholic Bishops, 1982.</w:t>
      </w:r>
    </w:p>
    <w:p w:rsidR="00E87D53" w:rsidRPr="00504E22" w:rsidRDefault="00E87D53" w:rsidP="00315713">
      <w:pPr>
        <w:spacing w:after="0" w:line="240" w:lineRule="auto"/>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Brown, Barry. </w:t>
      </w:r>
      <w:r w:rsidRPr="00504E22">
        <w:rPr>
          <w:rFonts w:ascii="Times New Roman" w:eastAsia="Times New Roman" w:hAnsi="Times New Roman" w:cs="Times New Roman"/>
          <w:i/>
          <w:iCs/>
          <w:sz w:val="24"/>
          <w:szCs w:val="24"/>
        </w:rPr>
        <w:t>The Uniting Church and the Ministry of Deliverance</w:t>
      </w:r>
      <w:r w:rsidRPr="00504E22">
        <w:rPr>
          <w:rFonts w:ascii="Times New Roman" w:eastAsia="Times New Roman" w:hAnsi="Times New Roman" w:cs="Times New Roman"/>
          <w:sz w:val="24"/>
          <w:szCs w:val="24"/>
        </w:rPr>
        <w:t>. Melbourne: Uniting Church in Australia, Synod of Victoria, 199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Brown, Tom. </w:t>
      </w:r>
      <w:r w:rsidRPr="00504E22">
        <w:rPr>
          <w:rFonts w:ascii="Times New Roman" w:eastAsia="Times New Roman" w:hAnsi="Times New Roman" w:cs="Times New Roman"/>
          <w:i/>
          <w:iCs/>
          <w:sz w:val="24"/>
          <w:szCs w:val="24"/>
        </w:rPr>
        <w:t>Devils, Demons and Spiritual Warfare</w:t>
      </w:r>
      <w:r w:rsidRPr="00504E22">
        <w:rPr>
          <w:rFonts w:ascii="Times New Roman" w:eastAsia="Times New Roman" w:hAnsi="Times New Roman" w:cs="Times New Roman"/>
          <w:sz w:val="24"/>
          <w:szCs w:val="24"/>
        </w:rPr>
        <w:t>. Philadelphia: Whitaker House, 200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Cartledge</w:t>
      </w:r>
      <w:proofErr w:type="spellEnd"/>
      <w:r w:rsidRPr="00504E22">
        <w:rPr>
          <w:rFonts w:ascii="Times New Roman" w:eastAsia="Times New Roman" w:hAnsi="Times New Roman" w:cs="Times New Roman"/>
          <w:sz w:val="24"/>
          <w:szCs w:val="24"/>
        </w:rPr>
        <w:t xml:space="preserve">, Mark. “Demonology and Deliverance: A Practical-Theological Case Study.”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243–63.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i/>
          <w:iCs/>
          <w:sz w:val="24"/>
          <w:szCs w:val="24"/>
        </w:rPr>
        <w:t>Catechism of the Catholic Church</w:t>
      </w:r>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Homebush</w:t>
      </w:r>
      <w:proofErr w:type="spellEnd"/>
      <w:r w:rsidRPr="00504E22">
        <w:rPr>
          <w:rFonts w:ascii="Times New Roman" w:eastAsia="Times New Roman" w:hAnsi="Times New Roman" w:cs="Times New Roman"/>
          <w:sz w:val="24"/>
          <w:szCs w:val="24"/>
        </w:rPr>
        <w:t>, NSW: St Paul’s, 1984.</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Circular Letter Concerning Some of the More Urgent Aspects of Spiritual Formation in Seminaries.” Sacred Congregation for Catholic Education, 1980. In “Norms for Priestly Formation” (Washington, National Conference of Catholic Bishops, 198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Clark, Mary, trans. </w:t>
      </w:r>
      <w:r w:rsidRPr="00504E22">
        <w:rPr>
          <w:rFonts w:ascii="Times New Roman" w:eastAsia="Times New Roman" w:hAnsi="Times New Roman" w:cs="Times New Roman"/>
          <w:i/>
          <w:iCs/>
          <w:sz w:val="24"/>
          <w:szCs w:val="24"/>
        </w:rPr>
        <w:t>Augustine of Hippo: Selected Writings</w:t>
      </w:r>
      <w:r w:rsidRPr="00504E22">
        <w:rPr>
          <w:rFonts w:ascii="Times New Roman" w:eastAsia="Times New Roman" w:hAnsi="Times New Roman" w:cs="Times New Roman"/>
          <w:sz w:val="24"/>
          <w:szCs w:val="24"/>
        </w:rPr>
        <w:t>. The Glories of Western Society. New York: Paulist Press, 1984.</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Clayton, Philip. “The Theology of Spiritual Healing.” In </w:t>
      </w:r>
      <w:r w:rsidRPr="00504E22">
        <w:rPr>
          <w:rFonts w:ascii="Times New Roman" w:eastAsia="Times New Roman" w:hAnsi="Times New Roman" w:cs="Times New Roman"/>
          <w:i/>
          <w:iCs/>
          <w:sz w:val="24"/>
          <w:szCs w:val="24"/>
        </w:rPr>
        <w:t>Spiritual Healing</w:t>
      </w:r>
      <w:r w:rsidRPr="00504E22">
        <w:rPr>
          <w:rFonts w:ascii="Times New Roman" w:eastAsia="Times New Roman" w:hAnsi="Times New Roman" w:cs="Times New Roman"/>
          <w:sz w:val="24"/>
          <w:szCs w:val="24"/>
        </w:rPr>
        <w:t>, 44–63. Cambridge, UK: Cambridge University Press,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lastRenderedPageBreak/>
        <w:t xml:space="preserve">Collins, James. </w:t>
      </w:r>
      <w:r w:rsidRPr="00504E22">
        <w:rPr>
          <w:rFonts w:ascii="Times New Roman" w:eastAsia="Times New Roman" w:hAnsi="Times New Roman" w:cs="Times New Roman"/>
          <w:i/>
          <w:iCs/>
          <w:sz w:val="24"/>
          <w:szCs w:val="24"/>
        </w:rPr>
        <w:t>Exorcism and Deliverance Ministry in the Twentieth Century</w:t>
      </w:r>
      <w:r w:rsidRPr="00504E22">
        <w:rPr>
          <w:rFonts w:ascii="Times New Roman" w:eastAsia="Times New Roman" w:hAnsi="Times New Roman" w:cs="Times New Roman"/>
          <w:sz w:val="24"/>
          <w:szCs w:val="24"/>
        </w:rPr>
        <w:t>. Studies in Evangelical History and Thought. Oregon: WIPF &amp; Stock, 200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Cortes, Juan, and Florence </w:t>
      </w:r>
      <w:proofErr w:type="spellStart"/>
      <w:r w:rsidRPr="00504E22">
        <w:rPr>
          <w:rFonts w:ascii="Times New Roman" w:eastAsia="Times New Roman" w:hAnsi="Times New Roman" w:cs="Times New Roman"/>
          <w:sz w:val="24"/>
          <w:szCs w:val="24"/>
        </w:rPr>
        <w:t>Gatti</w:t>
      </w:r>
      <w:proofErr w:type="spell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The Case against Possessions and Exorcisms</w:t>
      </w:r>
      <w:r w:rsidRPr="00504E22">
        <w:rPr>
          <w:rFonts w:ascii="Times New Roman" w:eastAsia="Times New Roman" w:hAnsi="Times New Roman" w:cs="Times New Roman"/>
          <w:sz w:val="24"/>
          <w:szCs w:val="24"/>
        </w:rPr>
        <w:t>. New York: Vantage Pres, 197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Culbertson, Philip, and Susan Smith. “Conclusion: Opening Up Conversations.” In </w:t>
      </w:r>
      <w:r w:rsidRPr="00504E22">
        <w:rPr>
          <w:rFonts w:ascii="Times New Roman" w:eastAsia="Times New Roman" w:hAnsi="Times New Roman" w:cs="Times New Roman"/>
          <w:i/>
          <w:iCs/>
          <w:sz w:val="24"/>
          <w:szCs w:val="24"/>
        </w:rPr>
        <w:t>Spirit Possession: Theology and Identity: A Pacific Exploration</w:t>
      </w:r>
      <w:r w:rsidRPr="00504E22">
        <w:rPr>
          <w:rFonts w:ascii="Times New Roman" w:eastAsia="Times New Roman" w:hAnsi="Times New Roman" w:cs="Times New Roman"/>
          <w:sz w:val="24"/>
          <w:szCs w:val="24"/>
        </w:rPr>
        <w:t xml:space="preserve">, 271–93, </w:t>
      </w:r>
      <w:r>
        <w:rPr>
          <w:rFonts w:ascii="Times New Roman" w:eastAsia="Times New Roman" w:hAnsi="Times New Roman" w:cs="Times New Roman"/>
          <w:sz w:val="24"/>
          <w:szCs w:val="24"/>
        </w:rPr>
        <w:t>2010</w:t>
      </w:r>
      <w:r w:rsidRPr="00504E22">
        <w:rPr>
          <w:rFonts w:ascii="Times New Roman" w:eastAsia="Times New Roman" w:hAnsi="Times New Roman" w:cs="Times New Roman"/>
          <w:sz w:val="24"/>
          <w:szCs w:val="24"/>
        </w:rPr>
        <w:t>.</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Cuneo, Michael. </w:t>
      </w:r>
      <w:r w:rsidRPr="00504E22">
        <w:rPr>
          <w:rFonts w:ascii="Times New Roman" w:eastAsia="Times New Roman" w:hAnsi="Times New Roman" w:cs="Times New Roman"/>
          <w:i/>
          <w:iCs/>
          <w:sz w:val="24"/>
          <w:szCs w:val="24"/>
        </w:rPr>
        <w:t>American Exorcism: Expelling Demons in the Land of Plenty</w:t>
      </w:r>
      <w:r w:rsidRPr="00504E22">
        <w:rPr>
          <w:rFonts w:ascii="Times New Roman" w:eastAsia="Times New Roman" w:hAnsi="Times New Roman" w:cs="Times New Roman"/>
          <w:sz w:val="24"/>
          <w:szCs w:val="24"/>
        </w:rPr>
        <w:t>. NY: Doubleday, 200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Daunton</w:t>
      </w:r>
      <w:proofErr w:type="spellEnd"/>
      <w:r w:rsidRPr="00504E22">
        <w:rPr>
          <w:rFonts w:ascii="Times New Roman" w:eastAsia="Times New Roman" w:hAnsi="Times New Roman" w:cs="Times New Roman"/>
          <w:sz w:val="24"/>
          <w:szCs w:val="24"/>
        </w:rPr>
        <w:t xml:space="preserve">-Fear, Andrew. “Deliverance and Exorcism in the Early Church.”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69–85.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De La Torre, Miguel, and Albert Hernandez. </w:t>
      </w:r>
      <w:r w:rsidRPr="00504E22">
        <w:rPr>
          <w:rFonts w:ascii="Times New Roman" w:eastAsia="Times New Roman" w:hAnsi="Times New Roman" w:cs="Times New Roman"/>
          <w:i/>
          <w:iCs/>
          <w:sz w:val="24"/>
          <w:szCs w:val="24"/>
        </w:rPr>
        <w:t>The Quest for the Historical Satan</w:t>
      </w:r>
      <w:r w:rsidRPr="00504E22">
        <w:rPr>
          <w:rFonts w:ascii="Times New Roman" w:eastAsia="Times New Roman" w:hAnsi="Times New Roman" w:cs="Times New Roman"/>
          <w:sz w:val="24"/>
          <w:szCs w:val="24"/>
        </w:rPr>
        <w:t>. Minneapolis: Fortress Press,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Delbanco</w:t>
      </w:r>
      <w:proofErr w:type="spellEnd"/>
      <w:r w:rsidRPr="00504E22">
        <w:rPr>
          <w:rFonts w:ascii="Times New Roman" w:eastAsia="Times New Roman" w:hAnsi="Times New Roman" w:cs="Times New Roman"/>
          <w:sz w:val="24"/>
          <w:szCs w:val="24"/>
        </w:rPr>
        <w:t xml:space="preserve">, Andrew. </w:t>
      </w:r>
      <w:r w:rsidRPr="00504E22">
        <w:rPr>
          <w:rFonts w:ascii="Times New Roman" w:eastAsia="Times New Roman" w:hAnsi="Times New Roman" w:cs="Times New Roman"/>
          <w:i/>
          <w:iCs/>
          <w:sz w:val="24"/>
          <w:szCs w:val="24"/>
        </w:rPr>
        <w:t>The Death of Satan: How Americans Have Lost Their Sense of Evil</w:t>
      </w:r>
      <w:r w:rsidRPr="00504E22">
        <w:rPr>
          <w:rFonts w:ascii="Times New Roman" w:eastAsia="Times New Roman" w:hAnsi="Times New Roman" w:cs="Times New Roman"/>
          <w:sz w:val="24"/>
          <w:szCs w:val="24"/>
        </w:rPr>
        <w:t>. NY: Farrar, Strauss and Giroux, 199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Dickerman</w:t>
      </w:r>
      <w:proofErr w:type="spellEnd"/>
      <w:r w:rsidRPr="00504E22">
        <w:rPr>
          <w:rFonts w:ascii="Times New Roman" w:eastAsia="Times New Roman" w:hAnsi="Times New Roman" w:cs="Times New Roman"/>
          <w:sz w:val="24"/>
          <w:szCs w:val="24"/>
        </w:rPr>
        <w:t xml:space="preserve">, Don. </w:t>
      </w:r>
      <w:r w:rsidRPr="00504E22">
        <w:rPr>
          <w:rFonts w:ascii="Times New Roman" w:eastAsia="Times New Roman" w:hAnsi="Times New Roman" w:cs="Times New Roman"/>
          <w:i/>
          <w:iCs/>
          <w:sz w:val="24"/>
          <w:szCs w:val="24"/>
        </w:rPr>
        <w:t>When Pigs Move In</w:t>
      </w:r>
      <w:r w:rsidRPr="00504E22">
        <w:rPr>
          <w:rFonts w:ascii="Times New Roman" w:eastAsia="Times New Roman" w:hAnsi="Times New Roman" w:cs="Times New Roman"/>
          <w:sz w:val="24"/>
          <w:szCs w:val="24"/>
        </w:rPr>
        <w:t>. Florida: Charisma House, 200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Dow, Graham. </w:t>
      </w:r>
      <w:r w:rsidRPr="00504E22">
        <w:rPr>
          <w:rFonts w:ascii="Times New Roman" w:eastAsia="Times New Roman" w:hAnsi="Times New Roman" w:cs="Times New Roman"/>
          <w:i/>
          <w:iCs/>
          <w:sz w:val="24"/>
          <w:szCs w:val="24"/>
        </w:rPr>
        <w:t>Explaining Deliverance</w:t>
      </w:r>
      <w:r w:rsidRPr="00504E22">
        <w:rPr>
          <w:rFonts w:ascii="Times New Roman" w:eastAsia="Times New Roman" w:hAnsi="Times New Roman" w:cs="Times New Roman"/>
          <w:sz w:val="24"/>
          <w:szCs w:val="24"/>
        </w:rPr>
        <w:t>. 2nd ed. Lancaster, UK: Sovereign World Ltd, 201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Downey, Michael. </w:t>
      </w:r>
      <w:r w:rsidRPr="00504E22">
        <w:rPr>
          <w:rFonts w:ascii="Times New Roman" w:eastAsia="Times New Roman" w:hAnsi="Times New Roman" w:cs="Times New Roman"/>
          <w:i/>
          <w:iCs/>
          <w:sz w:val="24"/>
          <w:szCs w:val="24"/>
        </w:rPr>
        <w:t>The New Dictionary of Catholic Spirituality</w:t>
      </w:r>
      <w:r w:rsidRPr="00504E22">
        <w:rPr>
          <w:rFonts w:ascii="Times New Roman" w:eastAsia="Times New Roman" w:hAnsi="Times New Roman" w:cs="Times New Roman"/>
          <w:sz w:val="24"/>
          <w:szCs w:val="24"/>
        </w:rPr>
        <w:t>. Collegeville, Minnesota: Liturgical Press, 1993.</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Elijah House Ministries. </w:t>
      </w:r>
      <w:r w:rsidRPr="00504E22">
        <w:rPr>
          <w:rFonts w:ascii="Times New Roman" w:eastAsia="Times New Roman" w:hAnsi="Times New Roman" w:cs="Times New Roman"/>
          <w:i/>
          <w:iCs/>
          <w:sz w:val="24"/>
          <w:szCs w:val="24"/>
        </w:rPr>
        <w:t>Level A Workbook</w:t>
      </w:r>
      <w:r w:rsidRPr="00504E22">
        <w:rPr>
          <w:rFonts w:ascii="Times New Roman" w:eastAsia="Times New Roman" w:hAnsi="Times New Roman" w:cs="Times New Roman"/>
          <w:sz w:val="24"/>
          <w:szCs w:val="24"/>
        </w:rPr>
        <w:t>. Spokane, Washington: Elijah House Inc,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Energumen.” </w:t>
      </w:r>
      <w:r w:rsidRPr="00504E22">
        <w:rPr>
          <w:rFonts w:ascii="Times New Roman" w:eastAsia="Times New Roman" w:hAnsi="Times New Roman" w:cs="Times New Roman"/>
          <w:i/>
          <w:iCs/>
          <w:sz w:val="24"/>
          <w:szCs w:val="24"/>
        </w:rPr>
        <w:t>Oxford Dictionary of the Christian Church</w:t>
      </w:r>
      <w:r w:rsidRPr="00504E22">
        <w:rPr>
          <w:rFonts w:ascii="Times New Roman" w:eastAsia="Times New Roman" w:hAnsi="Times New Roman" w:cs="Times New Roman"/>
          <w:sz w:val="24"/>
          <w:szCs w:val="24"/>
        </w:rPr>
        <w:t>. Oxford: Oxford University Press, 200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Evoy</w:t>
      </w:r>
      <w:proofErr w:type="spellEnd"/>
      <w:r w:rsidRPr="00504E22">
        <w:rPr>
          <w:rFonts w:ascii="Times New Roman" w:eastAsia="Times New Roman" w:hAnsi="Times New Roman" w:cs="Times New Roman"/>
          <w:sz w:val="24"/>
          <w:szCs w:val="24"/>
        </w:rPr>
        <w:t xml:space="preserve">, J. </w:t>
      </w:r>
      <w:r w:rsidRPr="00504E22">
        <w:rPr>
          <w:rFonts w:ascii="Times New Roman" w:eastAsia="Times New Roman" w:hAnsi="Times New Roman" w:cs="Times New Roman"/>
          <w:i/>
          <w:iCs/>
          <w:sz w:val="24"/>
          <w:szCs w:val="24"/>
        </w:rPr>
        <w:t>A Psychological Handbook for Spiritual Direction</w:t>
      </w:r>
      <w:r w:rsidRPr="00504E22">
        <w:rPr>
          <w:rFonts w:ascii="Times New Roman" w:eastAsia="Times New Roman" w:hAnsi="Times New Roman" w:cs="Times New Roman"/>
          <w:sz w:val="24"/>
          <w:szCs w:val="24"/>
        </w:rPr>
        <w:t xml:space="preserve">. Kansas, MO: </w:t>
      </w:r>
      <w:proofErr w:type="spellStart"/>
      <w:r w:rsidRPr="00504E22">
        <w:rPr>
          <w:rFonts w:ascii="Times New Roman" w:eastAsia="Times New Roman" w:hAnsi="Times New Roman" w:cs="Times New Roman"/>
          <w:sz w:val="24"/>
          <w:szCs w:val="24"/>
        </w:rPr>
        <w:t>Sheed</w:t>
      </w:r>
      <w:proofErr w:type="spellEnd"/>
      <w:r w:rsidRPr="00504E22">
        <w:rPr>
          <w:rFonts w:ascii="Times New Roman" w:eastAsia="Times New Roman" w:hAnsi="Times New Roman" w:cs="Times New Roman"/>
          <w:sz w:val="24"/>
          <w:szCs w:val="24"/>
        </w:rPr>
        <w:t xml:space="preserve"> and Ward, 19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Exorcism.” </w:t>
      </w:r>
      <w:r w:rsidRPr="00504E22">
        <w:rPr>
          <w:rFonts w:ascii="Times New Roman" w:eastAsia="Times New Roman" w:hAnsi="Times New Roman" w:cs="Times New Roman"/>
          <w:i/>
          <w:iCs/>
          <w:sz w:val="24"/>
          <w:szCs w:val="24"/>
        </w:rPr>
        <w:t>Baker Encyclopedia of Psychology and Counselling</w:t>
      </w:r>
      <w:r w:rsidRPr="00504E22">
        <w:rPr>
          <w:rFonts w:ascii="Times New Roman" w:eastAsia="Times New Roman" w:hAnsi="Times New Roman" w:cs="Times New Roman"/>
          <w:sz w:val="24"/>
          <w:szCs w:val="24"/>
        </w:rPr>
        <w:t>. Grand Rapids, Michigan: Baker Books, 199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Finger, Thomas, and Willard </w:t>
      </w:r>
      <w:proofErr w:type="spellStart"/>
      <w:r w:rsidRPr="00504E22">
        <w:rPr>
          <w:rFonts w:ascii="Times New Roman" w:eastAsia="Times New Roman" w:hAnsi="Times New Roman" w:cs="Times New Roman"/>
          <w:sz w:val="24"/>
          <w:szCs w:val="24"/>
        </w:rPr>
        <w:t>Swartley</w:t>
      </w:r>
      <w:proofErr w:type="spellEnd"/>
      <w:r w:rsidRPr="00504E22">
        <w:rPr>
          <w:rFonts w:ascii="Times New Roman" w:eastAsia="Times New Roman" w:hAnsi="Times New Roman" w:cs="Times New Roman"/>
          <w:sz w:val="24"/>
          <w:szCs w:val="24"/>
        </w:rPr>
        <w:t xml:space="preserve">. “Bondage and Deliverance: Biblical and Theological Perspectives.” In </w:t>
      </w:r>
      <w:r w:rsidRPr="00504E22">
        <w:rPr>
          <w:rFonts w:ascii="Times New Roman" w:eastAsia="Times New Roman" w:hAnsi="Times New Roman" w:cs="Times New Roman"/>
          <w:i/>
          <w:iCs/>
          <w:sz w:val="24"/>
          <w:szCs w:val="24"/>
        </w:rPr>
        <w:t>Essays on Spiritual Bondage and Deliverance</w:t>
      </w:r>
      <w:r w:rsidRPr="00504E22">
        <w:rPr>
          <w:rFonts w:ascii="Times New Roman" w:eastAsia="Times New Roman" w:hAnsi="Times New Roman" w:cs="Times New Roman"/>
          <w:sz w:val="24"/>
          <w:szCs w:val="24"/>
        </w:rPr>
        <w:t>, 10–38. Occasional Papers 11. Elkhart, Indiana: Institute of Mennonite Studies, 19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Ford, Josephine. “Response to Thomas Finger and Willard </w:t>
      </w:r>
      <w:proofErr w:type="spellStart"/>
      <w:r w:rsidRPr="00504E22">
        <w:rPr>
          <w:rFonts w:ascii="Times New Roman" w:eastAsia="Times New Roman" w:hAnsi="Times New Roman" w:cs="Times New Roman"/>
          <w:sz w:val="24"/>
          <w:szCs w:val="24"/>
        </w:rPr>
        <w:t>Swartley</w:t>
      </w:r>
      <w:proofErr w:type="spellEnd"/>
      <w:r w:rsidRPr="00504E22">
        <w:rPr>
          <w:rFonts w:ascii="Times New Roman" w:eastAsia="Times New Roman" w:hAnsi="Times New Roman" w:cs="Times New Roman"/>
          <w:sz w:val="24"/>
          <w:szCs w:val="24"/>
        </w:rPr>
        <w:t xml:space="preserve">.” In </w:t>
      </w:r>
      <w:r w:rsidRPr="00504E22">
        <w:rPr>
          <w:rFonts w:ascii="Times New Roman" w:eastAsia="Times New Roman" w:hAnsi="Times New Roman" w:cs="Times New Roman"/>
          <w:i/>
          <w:iCs/>
          <w:sz w:val="24"/>
          <w:szCs w:val="24"/>
        </w:rPr>
        <w:t>Essays on Spiritual Bondage and Deliverance</w:t>
      </w:r>
      <w:r w:rsidRPr="00504E22">
        <w:rPr>
          <w:rFonts w:ascii="Times New Roman" w:eastAsia="Times New Roman" w:hAnsi="Times New Roman" w:cs="Times New Roman"/>
          <w:sz w:val="24"/>
          <w:szCs w:val="24"/>
        </w:rPr>
        <w:t>, 39–45. Occasional Papers 11. Indiana: Institute of Mennonite Studies, 19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Frohlich</w:t>
      </w:r>
      <w:proofErr w:type="spellEnd"/>
      <w:r w:rsidRPr="00504E22">
        <w:rPr>
          <w:rFonts w:ascii="Times New Roman" w:eastAsia="Times New Roman" w:hAnsi="Times New Roman" w:cs="Times New Roman"/>
          <w:sz w:val="24"/>
          <w:szCs w:val="24"/>
        </w:rPr>
        <w:t xml:space="preserve">, Ida, and </w:t>
      </w:r>
      <w:proofErr w:type="spellStart"/>
      <w:r w:rsidRPr="00504E22">
        <w:rPr>
          <w:rFonts w:ascii="Times New Roman" w:eastAsia="Times New Roman" w:hAnsi="Times New Roman" w:cs="Times New Roman"/>
          <w:sz w:val="24"/>
          <w:szCs w:val="24"/>
        </w:rPr>
        <w:t>Erkki</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Koskenniemi</w:t>
      </w:r>
      <w:proofErr w:type="spellEnd"/>
      <w:r w:rsidRPr="00504E22">
        <w:rPr>
          <w:rFonts w:ascii="Times New Roman" w:eastAsia="Times New Roman" w:hAnsi="Times New Roman" w:cs="Times New Roman"/>
          <w:sz w:val="24"/>
          <w:szCs w:val="24"/>
        </w:rPr>
        <w:t xml:space="preserve">, eds. </w:t>
      </w:r>
      <w:r w:rsidRPr="00504E22">
        <w:rPr>
          <w:rFonts w:ascii="Times New Roman" w:eastAsia="Times New Roman" w:hAnsi="Times New Roman" w:cs="Times New Roman"/>
          <w:i/>
          <w:iCs/>
          <w:sz w:val="24"/>
          <w:szCs w:val="24"/>
        </w:rPr>
        <w:t>Evil and the Devil</w:t>
      </w:r>
      <w:r w:rsidRPr="00504E22">
        <w:rPr>
          <w:rFonts w:ascii="Times New Roman" w:eastAsia="Times New Roman" w:hAnsi="Times New Roman" w:cs="Times New Roman"/>
          <w:sz w:val="24"/>
          <w:szCs w:val="24"/>
        </w:rPr>
        <w:t>. London: Bloomsbury, 2013.</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Gay, </w:t>
      </w:r>
      <w:proofErr w:type="spellStart"/>
      <w:r w:rsidRPr="00504E22">
        <w:rPr>
          <w:rFonts w:ascii="Times New Roman" w:eastAsia="Times New Roman" w:hAnsi="Times New Roman" w:cs="Times New Roman"/>
          <w:sz w:val="24"/>
          <w:szCs w:val="24"/>
        </w:rPr>
        <w:t>Volney</w:t>
      </w:r>
      <w:proofErr w:type="spellEnd"/>
      <w:r w:rsidRPr="00504E22">
        <w:rPr>
          <w:rFonts w:ascii="Times New Roman" w:eastAsia="Times New Roman" w:hAnsi="Times New Roman" w:cs="Times New Roman"/>
          <w:sz w:val="24"/>
          <w:szCs w:val="24"/>
        </w:rPr>
        <w:t xml:space="preserve">, ed. </w:t>
      </w:r>
      <w:r w:rsidRPr="00504E22">
        <w:rPr>
          <w:rFonts w:ascii="Times New Roman" w:eastAsia="Times New Roman" w:hAnsi="Times New Roman" w:cs="Times New Roman"/>
          <w:i/>
          <w:iCs/>
          <w:sz w:val="24"/>
          <w:szCs w:val="24"/>
        </w:rPr>
        <w:t>Neuroscience and Religion</w:t>
      </w:r>
      <w:r w:rsidRPr="00504E22">
        <w:rPr>
          <w:rFonts w:ascii="Times New Roman" w:eastAsia="Times New Roman" w:hAnsi="Times New Roman" w:cs="Times New Roman"/>
          <w:sz w:val="24"/>
          <w:szCs w:val="24"/>
        </w:rPr>
        <w:t>. Plymouth, UK: Lexington Books, 200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Glenn, Paul. </w:t>
      </w:r>
      <w:r w:rsidRPr="00504E22">
        <w:rPr>
          <w:rFonts w:ascii="Times New Roman" w:eastAsia="Times New Roman" w:hAnsi="Times New Roman" w:cs="Times New Roman"/>
          <w:i/>
          <w:iCs/>
          <w:sz w:val="24"/>
          <w:szCs w:val="24"/>
        </w:rPr>
        <w:t>A Tour of the Summa</w:t>
      </w:r>
      <w:r w:rsidRPr="00504E22">
        <w:rPr>
          <w:rFonts w:ascii="Times New Roman" w:eastAsia="Times New Roman" w:hAnsi="Times New Roman" w:cs="Times New Roman"/>
          <w:sz w:val="24"/>
          <w:szCs w:val="24"/>
        </w:rPr>
        <w:t>. London: Herder Book Co, 196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Goodman, Felicitas. </w:t>
      </w:r>
      <w:r w:rsidRPr="00504E22">
        <w:rPr>
          <w:rFonts w:ascii="Times New Roman" w:eastAsia="Times New Roman" w:hAnsi="Times New Roman" w:cs="Times New Roman"/>
          <w:i/>
          <w:iCs/>
          <w:sz w:val="24"/>
          <w:szCs w:val="24"/>
        </w:rPr>
        <w:t>How About Demons: Possession and Exorcism in the Modern World</w:t>
      </w:r>
      <w:r w:rsidRPr="00504E22">
        <w:rPr>
          <w:rFonts w:ascii="Times New Roman" w:eastAsia="Times New Roman" w:hAnsi="Times New Roman" w:cs="Times New Roman"/>
          <w:sz w:val="24"/>
          <w:szCs w:val="24"/>
        </w:rPr>
        <w:t>. Folklore Today. Indianapolis: Indiana University Press, 19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Graham, K. “Healing.” </w:t>
      </w:r>
      <w:r w:rsidRPr="00504E22">
        <w:rPr>
          <w:rFonts w:ascii="Times New Roman" w:eastAsia="Times New Roman" w:hAnsi="Times New Roman" w:cs="Times New Roman"/>
          <w:i/>
          <w:iCs/>
          <w:sz w:val="24"/>
          <w:szCs w:val="24"/>
        </w:rPr>
        <w:t>Dictionary of Pastoral Care and Counselling</w:t>
      </w:r>
      <w:r w:rsidRPr="00504E22">
        <w:rPr>
          <w:rFonts w:ascii="Times New Roman" w:eastAsia="Times New Roman" w:hAnsi="Times New Roman" w:cs="Times New Roman"/>
          <w:sz w:val="24"/>
          <w:szCs w:val="24"/>
        </w:rPr>
        <w:t>. Nashville: Abingdon Press, 199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Guy, Laurie. “‘Spirit Possession’ and ‘Deliverance Ministry’ in the Auckland Assembly of God, 1970 - 1983.” In </w:t>
      </w:r>
      <w:r w:rsidRPr="00504E22">
        <w:rPr>
          <w:rFonts w:ascii="Times New Roman" w:eastAsia="Times New Roman" w:hAnsi="Times New Roman" w:cs="Times New Roman"/>
          <w:i/>
          <w:iCs/>
          <w:sz w:val="24"/>
          <w:szCs w:val="24"/>
        </w:rPr>
        <w:t>Spirit Possession: Theology and Identity: A Pacific Exploration</w:t>
      </w:r>
      <w:r w:rsidRPr="00504E22">
        <w:rPr>
          <w:rFonts w:ascii="Times New Roman" w:eastAsia="Times New Roman" w:hAnsi="Times New Roman" w:cs="Times New Roman"/>
          <w:sz w:val="24"/>
          <w:szCs w:val="24"/>
        </w:rPr>
        <w:t xml:space="preserve">, 209 – 240. </w:t>
      </w:r>
      <w:proofErr w:type="spellStart"/>
      <w:r w:rsidRPr="00504E22">
        <w:rPr>
          <w:rFonts w:ascii="Times New Roman" w:eastAsia="Times New Roman" w:hAnsi="Times New Roman" w:cs="Times New Roman"/>
          <w:sz w:val="24"/>
          <w:szCs w:val="24"/>
        </w:rPr>
        <w:t>Hindmarsh</w:t>
      </w:r>
      <w:proofErr w:type="spellEnd"/>
      <w:r w:rsidRPr="00504E22">
        <w:rPr>
          <w:rFonts w:ascii="Times New Roman" w:eastAsia="Times New Roman" w:hAnsi="Times New Roman" w:cs="Times New Roman"/>
          <w:sz w:val="24"/>
          <w:szCs w:val="24"/>
        </w:rPr>
        <w:t>, South Australia: ATF Press, 201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lang w:val="fr-FR"/>
        </w:rPr>
        <w:t>Haag</w:t>
      </w:r>
      <w:proofErr w:type="spellEnd"/>
      <w:r w:rsidRPr="00504E22">
        <w:rPr>
          <w:rFonts w:ascii="Times New Roman" w:eastAsia="Times New Roman" w:hAnsi="Times New Roman" w:cs="Times New Roman"/>
          <w:sz w:val="24"/>
          <w:szCs w:val="24"/>
          <w:lang w:val="fr-FR"/>
        </w:rPr>
        <w:t xml:space="preserve">, Herbert. </w:t>
      </w:r>
      <w:r w:rsidRPr="00504E22">
        <w:rPr>
          <w:rFonts w:ascii="Times New Roman" w:eastAsia="Times New Roman" w:hAnsi="Times New Roman" w:cs="Times New Roman"/>
          <w:i/>
          <w:iCs/>
          <w:sz w:val="24"/>
          <w:szCs w:val="24"/>
          <w:lang w:val="fr-FR"/>
        </w:rPr>
        <w:t>Liquidation du Diable</w:t>
      </w:r>
      <w:r w:rsidRPr="00504E22">
        <w:rPr>
          <w:rFonts w:ascii="Times New Roman" w:eastAsia="Times New Roman" w:hAnsi="Times New Roman" w:cs="Times New Roman"/>
          <w:sz w:val="24"/>
          <w:szCs w:val="24"/>
          <w:lang w:val="fr-FR"/>
        </w:rPr>
        <w:t xml:space="preserve">. </w:t>
      </w:r>
      <w:r w:rsidRPr="00504E22">
        <w:rPr>
          <w:rFonts w:ascii="Times New Roman" w:eastAsia="Times New Roman" w:hAnsi="Times New Roman" w:cs="Times New Roman"/>
          <w:sz w:val="24"/>
          <w:szCs w:val="24"/>
        </w:rPr>
        <w:t xml:space="preserve">Translated by Jean </w:t>
      </w:r>
      <w:proofErr w:type="spellStart"/>
      <w:r w:rsidRPr="00504E22">
        <w:rPr>
          <w:rFonts w:ascii="Times New Roman" w:eastAsia="Times New Roman" w:hAnsi="Times New Roman" w:cs="Times New Roman"/>
          <w:sz w:val="24"/>
          <w:szCs w:val="24"/>
        </w:rPr>
        <w:t>Evrard</w:t>
      </w:r>
      <w:proofErr w:type="spellEnd"/>
      <w:r w:rsidRPr="00504E22">
        <w:rPr>
          <w:rFonts w:ascii="Times New Roman" w:eastAsia="Times New Roman" w:hAnsi="Times New Roman" w:cs="Times New Roman"/>
          <w:sz w:val="24"/>
          <w:szCs w:val="24"/>
        </w:rPr>
        <w:t xml:space="preserve">. Meditations </w:t>
      </w:r>
      <w:proofErr w:type="spellStart"/>
      <w:r w:rsidRPr="00504E22">
        <w:rPr>
          <w:rFonts w:ascii="Times New Roman" w:eastAsia="Times New Roman" w:hAnsi="Times New Roman" w:cs="Times New Roman"/>
          <w:sz w:val="24"/>
          <w:szCs w:val="24"/>
        </w:rPr>
        <w:t>Theologiques</w:t>
      </w:r>
      <w:proofErr w:type="spellEnd"/>
      <w:r w:rsidRPr="00504E22">
        <w:rPr>
          <w:rFonts w:ascii="Times New Roman" w:eastAsia="Times New Roman" w:hAnsi="Times New Roman" w:cs="Times New Roman"/>
          <w:sz w:val="24"/>
          <w:szCs w:val="24"/>
        </w:rPr>
        <w:t xml:space="preserve"> 7. Paris: </w:t>
      </w:r>
      <w:proofErr w:type="spellStart"/>
      <w:r w:rsidRPr="00504E22">
        <w:rPr>
          <w:rFonts w:ascii="Times New Roman" w:eastAsia="Times New Roman" w:hAnsi="Times New Roman" w:cs="Times New Roman"/>
          <w:sz w:val="24"/>
          <w:szCs w:val="24"/>
        </w:rPr>
        <w:t>Desclee</w:t>
      </w:r>
      <w:proofErr w:type="spellEnd"/>
      <w:r w:rsidRPr="00504E22">
        <w:rPr>
          <w:rFonts w:ascii="Times New Roman" w:eastAsia="Times New Roman" w:hAnsi="Times New Roman" w:cs="Times New Roman"/>
          <w:sz w:val="24"/>
          <w:szCs w:val="24"/>
        </w:rPr>
        <w:t xml:space="preserve"> de </w:t>
      </w:r>
      <w:proofErr w:type="spellStart"/>
      <w:r w:rsidRPr="00504E22">
        <w:rPr>
          <w:rFonts w:ascii="Times New Roman" w:eastAsia="Times New Roman" w:hAnsi="Times New Roman" w:cs="Times New Roman"/>
          <w:sz w:val="24"/>
          <w:szCs w:val="24"/>
        </w:rPr>
        <w:t>Brouwer</w:t>
      </w:r>
      <w:proofErr w:type="spellEnd"/>
      <w:r w:rsidRPr="00504E22">
        <w:rPr>
          <w:rFonts w:ascii="Times New Roman" w:eastAsia="Times New Roman" w:hAnsi="Times New Roman" w:cs="Times New Roman"/>
          <w:sz w:val="24"/>
          <w:szCs w:val="24"/>
        </w:rPr>
        <w:t>, 197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Hamm, Dennis. “The Ministry of Deliverance and the Biblical Data: A Preliminary Report.” In </w:t>
      </w:r>
      <w:r w:rsidRPr="00504E22">
        <w:rPr>
          <w:rFonts w:ascii="Times New Roman" w:eastAsia="Times New Roman" w:hAnsi="Times New Roman" w:cs="Times New Roman"/>
          <w:i/>
          <w:iCs/>
          <w:sz w:val="24"/>
          <w:szCs w:val="24"/>
        </w:rPr>
        <w:t>Deliverance Prayer</w:t>
      </w:r>
      <w:r w:rsidRPr="00504E22">
        <w:rPr>
          <w:rFonts w:ascii="Times New Roman" w:eastAsia="Times New Roman" w:hAnsi="Times New Roman" w:cs="Times New Roman"/>
          <w:sz w:val="24"/>
          <w:szCs w:val="24"/>
        </w:rPr>
        <w:t>, 49–71. New York: Paulist Press, 198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Hammond, Frank. </w:t>
      </w:r>
      <w:r w:rsidRPr="00504E22">
        <w:rPr>
          <w:rFonts w:ascii="Times New Roman" w:eastAsia="Times New Roman" w:hAnsi="Times New Roman" w:cs="Times New Roman"/>
          <w:i/>
          <w:iCs/>
          <w:sz w:val="24"/>
          <w:szCs w:val="24"/>
        </w:rPr>
        <w:t xml:space="preserve">Pigs in the </w:t>
      </w:r>
      <w:proofErr w:type="spellStart"/>
      <w:r w:rsidRPr="00504E22">
        <w:rPr>
          <w:rFonts w:ascii="Times New Roman" w:eastAsia="Times New Roman" w:hAnsi="Times New Roman" w:cs="Times New Roman"/>
          <w:i/>
          <w:iCs/>
          <w:sz w:val="24"/>
          <w:szCs w:val="24"/>
        </w:rPr>
        <w:t>Parlour</w:t>
      </w:r>
      <w:proofErr w:type="spellEnd"/>
      <w:r w:rsidRPr="00504E22">
        <w:rPr>
          <w:rFonts w:ascii="Times New Roman" w:eastAsia="Times New Roman" w:hAnsi="Times New Roman" w:cs="Times New Roman"/>
          <w:i/>
          <w:iCs/>
          <w:sz w:val="24"/>
          <w:szCs w:val="24"/>
        </w:rPr>
        <w:t>: A Practical Guide to Deliverance</w:t>
      </w:r>
      <w:r w:rsidRPr="00504E22">
        <w:rPr>
          <w:rFonts w:ascii="Times New Roman" w:eastAsia="Times New Roman" w:hAnsi="Times New Roman" w:cs="Times New Roman"/>
          <w:sz w:val="24"/>
          <w:szCs w:val="24"/>
        </w:rPr>
        <w:t>. Kirkwood, MO: Impact, 1973.</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4B7DA3" w:rsidRDefault="00E87D53" w:rsidP="004B7DA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Harborne</w:t>
      </w:r>
      <w:proofErr w:type="spellEnd"/>
      <w:r w:rsidRPr="00504E22">
        <w:rPr>
          <w:rFonts w:ascii="Times New Roman" w:eastAsia="Times New Roman" w:hAnsi="Times New Roman" w:cs="Times New Roman"/>
          <w:sz w:val="24"/>
          <w:szCs w:val="24"/>
        </w:rPr>
        <w:t xml:space="preserve">, Lynette. </w:t>
      </w:r>
      <w:r w:rsidRPr="00504E22">
        <w:rPr>
          <w:rFonts w:ascii="Times New Roman" w:eastAsia="Times New Roman" w:hAnsi="Times New Roman" w:cs="Times New Roman"/>
          <w:i/>
          <w:iCs/>
          <w:sz w:val="24"/>
          <w:szCs w:val="24"/>
        </w:rPr>
        <w:t>Psychotherapy and Spiritual Direction: Two Languages, One Voice?</w:t>
      </w:r>
      <w:r w:rsidRPr="00504E22">
        <w:rPr>
          <w:rFonts w:ascii="Times New Roman" w:eastAsia="Times New Roman" w:hAnsi="Times New Roman" w:cs="Times New Roman"/>
          <w:sz w:val="24"/>
          <w:szCs w:val="24"/>
        </w:rPr>
        <w:t xml:space="preserve"> United Kingdom Council for Psychotherapy. London: </w:t>
      </w:r>
      <w:proofErr w:type="spellStart"/>
      <w:r w:rsidRPr="00504E22">
        <w:rPr>
          <w:rFonts w:ascii="Times New Roman" w:eastAsia="Times New Roman" w:hAnsi="Times New Roman" w:cs="Times New Roman"/>
          <w:sz w:val="24"/>
          <w:szCs w:val="24"/>
        </w:rPr>
        <w:t>Karnac</w:t>
      </w:r>
      <w:proofErr w:type="spellEnd"/>
      <w:r w:rsidRPr="00504E22">
        <w:rPr>
          <w:rFonts w:ascii="Times New Roman" w:eastAsia="Times New Roman" w:hAnsi="Times New Roman" w:cs="Times New Roman"/>
          <w:sz w:val="24"/>
          <w:szCs w:val="24"/>
        </w:rPr>
        <w:t xml:space="preserve"> Books, 2012.</w:t>
      </w:r>
    </w:p>
    <w:p w:rsidR="004B7DA3" w:rsidRDefault="004B7DA3" w:rsidP="004B7DA3">
      <w:pPr>
        <w:spacing w:after="0" w:line="240" w:lineRule="auto"/>
        <w:ind w:hanging="480"/>
        <w:rPr>
          <w:rFonts w:ascii="Times New Roman" w:eastAsia="Times New Roman" w:hAnsi="Times New Roman" w:cs="Times New Roman"/>
          <w:sz w:val="24"/>
          <w:szCs w:val="24"/>
        </w:rPr>
      </w:pPr>
    </w:p>
    <w:p w:rsidR="004B7DA3" w:rsidRDefault="004B7DA3" w:rsidP="004B7DA3">
      <w:pPr>
        <w:spacing w:after="0" w:line="24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rvey, Gordon. </w:t>
      </w:r>
      <w:r w:rsidRPr="004B7DA3">
        <w:rPr>
          <w:rFonts w:ascii="Times New Roman" w:eastAsia="Times New Roman" w:hAnsi="Times New Roman" w:cs="Times New Roman"/>
          <w:i/>
          <w:sz w:val="24"/>
          <w:szCs w:val="24"/>
        </w:rPr>
        <w:t>Food, Sex and Strangers.</w:t>
      </w:r>
      <w:r>
        <w:rPr>
          <w:rFonts w:ascii="Times New Roman" w:eastAsia="Times New Roman" w:hAnsi="Times New Roman" w:cs="Times New Roman"/>
          <w:sz w:val="24"/>
          <w:szCs w:val="24"/>
        </w:rPr>
        <w:t xml:space="preserve"> Durham, UK: Acumen, 2013.</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Hick, John. </w:t>
      </w:r>
      <w:r w:rsidRPr="00504E22">
        <w:rPr>
          <w:rFonts w:ascii="Times New Roman" w:eastAsia="Times New Roman" w:hAnsi="Times New Roman" w:cs="Times New Roman"/>
          <w:i/>
          <w:iCs/>
          <w:sz w:val="24"/>
          <w:szCs w:val="24"/>
        </w:rPr>
        <w:t>Evil and the God of Love</w:t>
      </w:r>
      <w:r w:rsidRPr="00504E22">
        <w:rPr>
          <w:rFonts w:ascii="Times New Roman" w:eastAsia="Times New Roman" w:hAnsi="Times New Roman" w:cs="Times New Roman"/>
          <w:sz w:val="24"/>
          <w:szCs w:val="24"/>
        </w:rPr>
        <w:t>. Reissue 2010. Basingstoke, Hampshire: Palgrave MacMillan, 201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Horn, John. </w:t>
      </w:r>
      <w:r w:rsidRPr="00504E22">
        <w:rPr>
          <w:rFonts w:ascii="Times New Roman" w:eastAsia="Times New Roman" w:hAnsi="Times New Roman" w:cs="Times New Roman"/>
          <w:i/>
          <w:iCs/>
          <w:sz w:val="24"/>
          <w:szCs w:val="24"/>
        </w:rPr>
        <w:t>Mystical Healing</w:t>
      </w:r>
      <w:r w:rsidRPr="00504E22">
        <w:rPr>
          <w:rFonts w:ascii="Times New Roman" w:eastAsia="Times New Roman" w:hAnsi="Times New Roman" w:cs="Times New Roman"/>
          <w:sz w:val="24"/>
          <w:szCs w:val="24"/>
        </w:rPr>
        <w:t>. New York: Crossroad, 199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Hunt, Stephen. </w:t>
      </w:r>
      <w:r w:rsidRPr="00504E22">
        <w:rPr>
          <w:rFonts w:ascii="Times New Roman" w:eastAsia="Times New Roman" w:hAnsi="Times New Roman" w:cs="Times New Roman"/>
          <w:i/>
          <w:iCs/>
          <w:sz w:val="24"/>
          <w:szCs w:val="24"/>
        </w:rPr>
        <w:t>Christian Millenarianism</w:t>
      </w:r>
      <w:r w:rsidRPr="00504E22">
        <w:rPr>
          <w:rFonts w:ascii="Times New Roman" w:eastAsia="Times New Roman" w:hAnsi="Times New Roman" w:cs="Times New Roman"/>
          <w:sz w:val="24"/>
          <w:szCs w:val="24"/>
        </w:rPr>
        <w:t>. London: Hurst and Company, 200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The Devil’s Advocates: The Function of Demonology in the World View of Fundamentalist Christianity.” In </w:t>
      </w:r>
      <w:r w:rsidRPr="00504E22">
        <w:rPr>
          <w:rFonts w:ascii="Times New Roman" w:eastAsia="Times New Roman" w:hAnsi="Times New Roman" w:cs="Times New Roman"/>
          <w:i/>
          <w:iCs/>
          <w:sz w:val="24"/>
          <w:szCs w:val="24"/>
        </w:rPr>
        <w:t>Fundamentalism: Church and Society</w:t>
      </w:r>
      <w:r w:rsidRPr="00504E22">
        <w:rPr>
          <w:rFonts w:ascii="Times New Roman" w:eastAsia="Times New Roman" w:hAnsi="Times New Roman" w:cs="Times New Roman"/>
          <w:sz w:val="24"/>
          <w:szCs w:val="24"/>
        </w:rPr>
        <w:t>, 66–91. London: SPCK, 200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Huskison</w:t>
      </w:r>
      <w:proofErr w:type="spellEnd"/>
      <w:r w:rsidRPr="00504E22">
        <w:rPr>
          <w:rFonts w:ascii="Times New Roman" w:eastAsia="Times New Roman" w:hAnsi="Times New Roman" w:cs="Times New Roman"/>
          <w:sz w:val="24"/>
          <w:szCs w:val="24"/>
        </w:rPr>
        <w:t xml:space="preserve">, Lucy. “Deliverance and Exorcism in Popular Culture.”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181–202.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Israel, Jonathan. “The Death of the Devil.” In </w:t>
      </w:r>
      <w:r w:rsidRPr="00504E22">
        <w:rPr>
          <w:rFonts w:ascii="Times New Roman" w:eastAsia="Times New Roman" w:hAnsi="Times New Roman" w:cs="Times New Roman"/>
          <w:i/>
          <w:iCs/>
          <w:sz w:val="24"/>
          <w:szCs w:val="24"/>
        </w:rPr>
        <w:t>Radical Enlightenment: Philosophy and the Making of Modernity 1650-1750</w:t>
      </w:r>
      <w:r w:rsidRPr="00504E22">
        <w:rPr>
          <w:rFonts w:ascii="Times New Roman" w:eastAsia="Times New Roman" w:hAnsi="Times New Roman" w:cs="Times New Roman"/>
          <w:sz w:val="24"/>
          <w:szCs w:val="24"/>
        </w:rPr>
        <w:t>. New York: Oxford University Press, 200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Jackson, Basil. “Reflections on the Demonic: A Psychiatric Perspective.” In </w:t>
      </w:r>
      <w:r w:rsidRPr="00504E22">
        <w:rPr>
          <w:rFonts w:ascii="Times New Roman" w:eastAsia="Times New Roman" w:hAnsi="Times New Roman" w:cs="Times New Roman"/>
          <w:i/>
          <w:iCs/>
          <w:sz w:val="24"/>
          <w:szCs w:val="24"/>
        </w:rPr>
        <w:t>Demon Possession</w:t>
      </w:r>
      <w:r w:rsidRPr="00504E22">
        <w:rPr>
          <w:rFonts w:ascii="Times New Roman" w:eastAsia="Times New Roman" w:hAnsi="Times New Roman" w:cs="Times New Roman"/>
          <w:sz w:val="24"/>
          <w:szCs w:val="24"/>
        </w:rPr>
        <w:t>, 256–67. Minneapolis, Minnesota: Bethany House, 197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Jakobsen</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Marete</w:t>
      </w:r>
      <w:proofErr w:type="spell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Negative Spiritual Experiences: Encounters with Evil</w:t>
      </w:r>
      <w:r w:rsidRPr="00504E22">
        <w:rPr>
          <w:rFonts w:ascii="Times New Roman" w:eastAsia="Times New Roman" w:hAnsi="Times New Roman" w:cs="Times New Roman"/>
          <w:sz w:val="24"/>
          <w:szCs w:val="24"/>
        </w:rPr>
        <w:t>. Third Series Occasional Papers 1. Religious Experience Research Centre, May 199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James, William. </w:t>
      </w:r>
      <w:r w:rsidRPr="00504E22">
        <w:rPr>
          <w:rFonts w:ascii="Times New Roman" w:eastAsia="Times New Roman" w:hAnsi="Times New Roman" w:cs="Times New Roman"/>
          <w:i/>
          <w:iCs/>
          <w:sz w:val="24"/>
          <w:szCs w:val="24"/>
        </w:rPr>
        <w:t>The Varieties of Religious Experience</w:t>
      </w:r>
      <w:r w:rsidRPr="00504E22">
        <w:rPr>
          <w:rFonts w:ascii="Times New Roman" w:eastAsia="Times New Roman" w:hAnsi="Times New Roman" w:cs="Times New Roman"/>
          <w:sz w:val="24"/>
          <w:szCs w:val="24"/>
        </w:rPr>
        <w:t>. New York: Collier Books, 196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Jenkins, Philip. </w:t>
      </w:r>
      <w:r w:rsidRPr="00504E22">
        <w:rPr>
          <w:rFonts w:ascii="Times New Roman" w:eastAsia="Times New Roman" w:hAnsi="Times New Roman" w:cs="Times New Roman"/>
          <w:i/>
          <w:iCs/>
          <w:sz w:val="24"/>
          <w:szCs w:val="24"/>
        </w:rPr>
        <w:t>The Next Christendom: The Coming of Global Christianity</w:t>
      </w:r>
      <w:r w:rsidRPr="00504E22">
        <w:rPr>
          <w:rFonts w:ascii="Times New Roman" w:eastAsia="Times New Roman" w:hAnsi="Times New Roman" w:cs="Times New Roman"/>
          <w:sz w:val="24"/>
          <w:szCs w:val="24"/>
        </w:rPr>
        <w:t>. New York: Oxford University Press, 200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auffman, Gerald. “Representations of God and the Devil: A Psychiatric Perspective from Object Relations Theory.” In </w:t>
      </w:r>
      <w:r w:rsidRPr="00504E22">
        <w:rPr>
          <w:rFonts w:ascii="Times New Roman" w:eastAsia="Times New Roman" w:hAnsi="Times New Roman" w:cs="Times New Roman"/>
          <w:i/>
          <w:iCs/>
          <w:sz w:val="24"/>
          <w:szCs w:val="24"/>
        </w:rPr>
        <w:t>Essays on Spiritual Bondage and Deliverance</w:t>
      </w:r>
      <w:r w:rsidRPr="00504E22">
        <w:rPr>
          <w:rFonts w:ascii="Times New Roman" w:eastAsia="Times New Roman" w:hAnsi="Times New Roman" w:cs="Times New Roman"/>
          <w:sz w:val="24"/>
          <w:szCs w:val="24"/>
        </w:rPr>
        <w:t>, 150–62. Occasional Papers 11. Elkhart, Indiana: Institute of Mennonite Studies, 19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ay, William. “Deliverance and Exorcism in Psychological Perspective.”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139–55.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ay, William, and Robin Parry, eds. </w:t>
      </w:r>
      <w:r w:rsidRPr="00504E22">
        <w:rPr>
          <w:rFonts w:ascii="Times New Roman" w:eastAsia="Times New Roman" w:hAnsi="Times New Roman" w:cs="Times New Roman"/>
          <w:i/>
          <w:iCs/>
          <w:sz w:val="24"/>
          <w:szCs w:val="24"/>
        </w:rPr>
        <w:t>Exorcism and Deliverance: Multi-Disciplinary Studies</w:t>
      </w:r>
      <w:r w:rsidRPr="00504E22">
        <w:rPr>
          <w:rFonts w:ascii="Times New Roman" w:eastAsia="Times New Roman" w:hAnsi="Times New Roman" w:cs="Times New Roman"/>
          <w:sz w:val="24"/>
          <w:szCs w:val="24"/>
        </w:rPr>
        <w:t>.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elly, Henry </w:t>
      </w:r>
      <w:proofErr w:type="spellStart"/>
      <w:r w:rsidRPr="00504E22">
        <w:rPr>
          <w:rFonts w:ascii="Times New Roman" w:eastAsia="Times New Roman" w:hAnsi="Times New Roman" w:cs="Times New Roman"/>
          <w:sz w:val="24"/>
          <w:szCs w:val="24"/>
        </w:rPr>
        <w:t>Ansgar</w:t>
      </w:r>
      <w:proofErr w:type="spell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Satan: A Biography</w:t>
      </w:r>
      <w:r w:rsidRPr="00504E22">
        <w:rPr>
          <w:rFonts w:ascii="Times New Roman" w:eastAsia="Times New Roman" w:hAnsi="Times New Roman" w:cs="Times New Roman"/>
          <w:sz w:val="24"/>
          <w:szCs w:val="24"/>
        </w:rPr>
        <w:t>. Cambridge, UK: CUP, 200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elly, Joseph. </w:t>
      </w:r>
      <w:r w:rsidRPr="00504E22">
        <w:rPr>
          <w:rFonts w:ascii="Times New Roman" w:eastAsia="Times New Roman" w:hAnsi="Times New Roman" w:cs="Times New Roman"/>
          <w:i/>
          <w:iCs/>
          <w:sz w:val="24"/>
          <w:szCs w:val="24"/>
        </w:rPr>
        <w:t>Responding to Evil</w:t>
      </w:r>
      <w:r w:rsidRPr="00504E22">
        <w:rPr>
          <w:rFonts w:ascii="Times New Roman" w:eastAsia="Times New Roman" w:hAnsi="Times New Roman" w:cs="Times New Roman"/>
          <w:sz w:val="24"/>
          <w:szCs w:val="24"/>
        </w:rPr>
        <w:t>. Collegeville, MN: Liturgical Press, 2003.</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elsey, Morton. </w:t>
      </w:r>
      <w:r w:rsidRPr="00504E22">
        <w:rPr>
          <w:rFonts w:ascii="Times New Roman" w:eastAsia="Times New Roman" w:hAnsi="Times New Roman" w:cs="Times New Roman"/>
          <w:i/>
          <w:iCs/>
          <w:sz w:val="24"/>
          <w:szCs w:val="24"/>
        </w:rPr>
        <w:t>Discernment: A Study in Ecstasy and Evil</w:t>
      </w:r>
      <w:r w:rsidRPr="00504E22">
        <w:rPr>
          <w:rFonts w:ascii="Times New Roman" w:eastAsia="Times New Roman" w:hAnsi="Times New Roman" w:cs="Times New Roman"/>
          <w:sz w:val="24"/>
          <w:szCs w:val="24"/>
        </w:rPr>
        <w:t>. New York: Paulist Press, 197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Kinlaw</w:t>
      </w:r>
      <w:proofErr w:type="spellEnd"/>
      <w:r w:rsidRPr="00504E22">
        <w:rPr>
          <w:rFonts w:ascii="Times New Roman" w:eastAsia="Times New Roman" w:hAnsi="Times New Roman" w:cs="Times New Roman"/>
          <w:sz w:val="24"/>
          <w:szCs w:val="24"/>
        </w:rPr>
        <w:t xml:space="preserve">, Dennis. “The Demythologization of the Demonic in the Old Testament.” In </w:t>
      </w:r>
      <w:r w:rsidRPr="00504E22">
        <w:rPr>
          <w:rFonts w:ascii="Times New Roman" w:eastAsia="Times New Roman" w:hAnsi="Times New Roman" w:cs="Times New Roman"/>
          <w:i/>
          <w:iCs/>
          <w:sz w:val="24"/>
          <w:szCs w:val="24"/>
        </w:rPr>
        <w:t>Demon Possession</w:t>
      </w:r>
      <w:r w:rsidRPr="00504E22">
        <w:rPr>
          <w:rFonts w:ascii="Times New Roman" w:eastAsia="Times New Roman" w:hAnsi="Times New Roman" w:cs="Times New Roman"/>
          <w:sz w:val="24"/>
          <w:szCs w:val="24"/>
        </w:rPr>
        <w:t>, 29–35. Minneapolis, Minnesota: Bethany House, 197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insey, Bruce. “The Psychodynamics of Spiritual Healing.” In </w:t>
      </w:r>
      <w:r w:rsidRPr="00504E22">
        <w:rPr>
          <w:rFonts w:ascii="Times New Roman" w:eastAsia="Times New Roman" w:hAnsi="Times New Roman" w:cs="Times New Roman"/>
          <w:i/>
          <w:iCs/>
          <w:sz w:val="24"/>
          <w:szCs w:val="24"/>
        </w:rPr>
        <w:t>Spiritual Healing</w:t>
      </w:r>
      <w:r w:rsidRPr="00504E22">
        <w:rPr>
          <w:rFonts w:ascii="Times New Roman" w:eastAsia="Times New Roman" w:hAnsi="Times New Roman" w:cs="Times New Roman"/>
          <w:sz w:val="24"/>
          <w:szCs w:val="24"/>
        </w:rPr>
        <w:t>, 90–111. Cambridge, UK: Cambridge University Press,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och, Kurt. </w:t>
      </w:r>
      <w:r w:rsidRPr="00504E22">
        <w:rPr>
          <w:rFonts w:ascii="Times New Roman" w:eastAsia="Times New Roman" w:hAnsi="Times New Roman" w:cs="Times New Roman"/>
          <w:i/>
          <w:iCs/>
          <w:sz w:val="24"/>
          <w:szCs w:val="24"/>
        </w:rPr>
        <w:t>Occult Bondage and Deliverance</w:t>
      </w:r>
      <w:r w:rsidRPr="00504E22">
        <w:rPr>
          <w:rFonts w:ascii="Times New Roman" w:eastAsia="Times New Roman" w:hAnsi="Times New Roman" w:cs="Times New Roman"/>
          <w:sz w:val="24"/>
          <w:szCs w:val="24"/>
        </w:rPr>
        <w:t xml:space="preserve">. West Germany: Evangelisation Publishers, </w:t>
      </w:r>
      <w:proofErr w:type="spellStart"/>
      <w:r w:rsidRPr="00504E22">
        <w:rPr>
          <w:rFonts w:ascii="Times New Roman" w:eastAsia="Times New Roman" w:hAnsi="Times New Roman" w:cs="Times New Roman"/>
          <w:sz w:val="24"/>
          <w:szCs w:val="24"/>
        </w:rPr>
        <w:t>n.d.</w:t>
      </w:r>
      <w:proofErr w:type="spellEnd"/>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oenig, Harold. </w:t>
      </w:r>
      <w:r w:rsidRPr="00504E22">
        <w:rPr>
          <w:rFonts w:ascii="Times New Roman" w:eastAsia="Times New Roman" w:hAnsi="Times New Roman" w:cs="Times New Roman"/>
          <w:i/>
          <w:iCs/>
          <w:sz w:val="24"/>
          <w:szCs w:val="24"/>
        </w:rPr>
        <w:t>Faith and Mental Health: Religious Resources for Healing</w:t>
      </w:r>
      <w:r w:rsidRPr="00504E22">
        <w:rPr>
          <w:rFonts w:ascii="Times New Roman" w:eastAsia="Times New Roman" w:hAnsi="Times New Roman" w:cs="Times New Roman"/>
          <w:sz w:val="24"/>
          <w:szCs w:val="24"/>
        </w:rPr>
        <w:t>. Philadelphia: Templeton Foundation, 200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raft, Charles. </w:t>
      </w:r>
      <w:r w:rsidRPr="00504E22">
        <w:rPr>
          <w:rFonts w:ascii="Times New Roman" w:eastAsia="Times New Roman" w:hAnsi="Times New Roman" w:cs="Times New Roman"/>
          <w:i/>
          <w:iCs/>
          <w:sz w:val="24"/>
          <w:szCs w:val="24"/>
        </w:rPr>
        <w:t xml:space="preserve">Christianity with Power: </w:t>
      </w:r>
      <w:proofErr w:type="gramStart"/>
      <w:r w:rsidRPr="00504E22">
        <w:rPr>
          <w:rFonts w:ascii="Times New Roman" w:eastAsia="Times New Roman" w:hAnsi="Times New Roman" w:cs="Times New Roman"/>
          <w:i/>
          <w:iCs/>
          <w:sz w:val="24"/>
          <w:szCs w:val="24"/>
        </w:rPr>
        <w:t>Your</w:t>
      </w:r>
      <w:proofErr w:type="gramEnd"/>
      <w:r w:rsidRPr="00504E22">
        <w:rPr>
          <w:rFonts w:ascii="Times New Roman" w:eastAsia="Times New Roman" w:hAnsi="Times New Roman" w:cs="Times New Roman"/>
          <w:i/>
          <w:iCs/>
          <w:sz w:val="24"/>
          <w:szCs w:val="24"/>
        </w:rPr>
        <w:t xml:space="preserve"> Worldview and Your Experience of the Supernatural</w:t>
      </w:r>
      <w:r w:rsidRPr="00504E22">
        <w:rPr>
          <w:rFonts w:ascii="Times New Roman" w:eastAsia="Times New Roman" w:hAnsi="Times New Roman" w:cs="Times New Roman"/>
          <w:sz w:val="24"/>
          <w:szCs w:val="24"/>
        </w:rPr>
        <w:t>. Ann Arbor, MI: Servant Publications, 198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Kraft, Marguerite. </w:t>
      </w:r>
      <w:r w:rsidRPr="00504E22">
        <w:rPr>
          <w:rFonts w:ascii="Times New Roman" w:eastAsia="Times New Roman" w:hAnsi="Times New Roman" w:cs="Times New Roman"/>
          <w:i/>
          <w:iCs/>
          <w:sz w:val="24"/>
          <w:szCs w:val="24"/>
        </w:rPr>
        <w:t>Understanding Spiritual Power</w:t>
      </w:r>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Maryknoll</w:t>
      </w:r>
      <w:proofErr w:type="spellEnd"/>
      <w:r w:rsidRPr="00504E22">
        <w:rPr>
          <w:rFonts w:ascii="Times New Roman" w:eastAsia="Times New Roman" w:hAnsi="Times New Roman" w:cs="Times New Roman"/>
          <w:sz w:val="24"/>
          <w:szCs w:val="24"/>
        </w:rPr>
        <w:t xml:space="preserve"> NY: </w:t>
      </w:r>
      <w:proofErr w:type="spellStart"/>
      <w:r w:rsidRPr="00504E22">
        <w:rPr>
          <w:rFonts w:ascii="Times New Roman" w:eastAsia="Times New Roman" w:hAnsi="Times New Roman" w:cs="Times New Roman"/>
          <w:sz w:val="24"/>
          <w:szCs w:val="24"/>
        </w:rPr>
        <w:t>Orbis</w:t>
      </w:r>
      <w:proofErr w:type="spellEnd"/>
      <w:r w:rsidRPr="00504E22">
        <w:rPr>
          <w:rFonts w:ascii="Times New Roman" w:eastAsia="Times New Roman" w:hAnsi="Times New Roman" w:cs="Times New Roman"/>
          <w:sz w:val="24"/>
          <w:szCs w:val="24"/>
        </w:rPr>
        <w:t>, 199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Leech, Kenneth. </w:t>
      </w:r>
      <w:r w:rsidRPr="00504E22">
        <w:rPr>
          <w:rFonts w:ascii="Times New Roman" w:eastAsia="Times New Roman" w:hAnsi="Times New Roman" w:cs="Times New Roman"/>
          <w:i/>
          <w:iCs/>
          <w:sz w:val="24"/>
          <w:szCs w:val="24"/>
        </w:rPr>
        <w:t>Soul Friend</w:t>
      </w:r>
      <w:r w:rsidRPr="00504E22">
        <w:rPr>
          <w:rFonts w:ascii="Times New Roman" w:eastAsia="Times New Roman" w:hAnsi="Times New Roman" w:cs="Times New Roman"/>
          <w:sz w:val="24"/>
          <w:szCs w:val="24"/>
        </w:rPr>
        <w:t>. London: Sheldon Press, 1977.</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Leon-</w:t>
      </w:r>
      <w:proofErr w:type="spellStart"/>
      <w:r w:rsidRPr="00504E22">
        <w:rPr>
          <w:rFonts w:ascii="Times New Roman" w:eastAsia="Times New Roman" w:hAnsi="Times New Roman" w:cs="Times New Roman"/>
          <w:sz w:val="24"/>
          <w:szCs w:val="24"/>
        </w:rPr>
        <w:t>Dufour</w:t>
      </w:r>
      <w:proofErr w:type="spellEnd"/>
      <w:r w:rsidRPr="00504E22">
        <w:rPr>
          <w:rFonts w:ascii="Times New Roman" w:eastAsia="Times New Roman" w:hAnsi="Times New Roman" w:cs="Times New Roman"/>
          <w:sz w:val="24"/>
          <w:szCs w:val="24"/>
        </w:rPr>
        <w:t xml:space="preserve">, Xavier. “Evil Spirits.” Translated by Joseph Cahill. </w:t>
      </w:r>
      <w:r w:rsidRPr="00504E22">
        <w:rPr>
          <w:rFonts w:ascii="Times New Roman" w:eastAsia="Times New Roman" w:hAnsi="Times New Roman" w:cs="Times New Roman"/>
          <w:i/>
          <w:iCs/>
          <w:sz w:val="24"/>
          <w:szCs w:val="24"/>
        </w:rPr>
        <w:t>Dictionary of Biblical Theology</w:t>
      </w:r>
      <w:r w:rsidRPr="00504E22">
        <w:rPr>
          <w:rFonts w:ascii="Times New Roman" w:eastAsia="Times New Roman" w:hAnsi="Times New Roman" w:cs="Times New Roman"/>
          <w:sz w:val="24"/>
          <w:szCs w:val="24"/>
        </w:rPr>
        <w:t xml:space="preserve">. New York: </w:t>
      </w:r>
      <w:proofErr w:type="spellStart"/>
      <w:r w:rsidRPr="00504E22">
        <w:rPr>
          <w:rFonts w:ascii="Times New Roman" w:eastAsia="Times New Roman" w:hAnsi="Times New Roman" w:cs="Times New Roman"/>
          <w:sz w:val="24"/>
          <w:szCs w:val="24"/>
        </w:rPr>
        <w:t>Desclee</w:t>
      </w:r>
      <w:proofErr w:type="spellEnd"/>
      <w:r w:rsidRPr="00504E22">
        <w:rPr>
          <w:rFonts w:ascii="Times New Roman" w:eastAsia="Times New Roman" w:hAnsi="Times New Roman" w:cs="Times New Roman"/>
          <w:sz w:val="24"/>
          <w:szCs w:val="24"/>
        </w:rPr>
        <w:t xml:space="preserve"> Company, 1967.</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Lesher</w:t>
      </w:r>
      <w:proofErr w:type="spellEnd"/>
      <w:r w:rsidRPr="00504E22">
        <w:rPr>
          <w:rFonts w:ascii="Times New Roman" w:eastAsia="Times New Roman" w:hAnsi="Times New Roman" w:cs="Times New Roman"/>
          <w:sz w:val="24"/>
          <w:szCs w:val="24"/>
        </w:rPr>
        <w:t xml:space="preserve">, Ruth </w:t>
      </w:r>
      <w:proofErr w:type="spellStart"/>
      <w:r w:rsidRPr="00504E22">
        <w:rPr>
          <w:rFonts w:ascii="Times New Roman" w:eastAsia="Times New Roman" w:hAnsi="Times New Roman" w:cs="Times New Roman"/>
          <w:sz w:val="24"/>
          <w:szCs w:val="24"/>
        </w:rPr>
        <w:t>Detweiler</w:t>
      </w:r>
      <w:proofErr w:type="spellEnd"/>
      <w:r w:rsidRPr="00504E22">
        <w:rPr>
          <w:rFonts w:ascii="Times New Roman" w:eastAsia="Times New Roman" w:hAnsi="Times New Roman" w:cs="Times New Roman"/>
          <w:sz w:val="24"/>
          <w:szCs w:val="24"/>
        </w:rPr>
        <w:t xml:space="preserve">. “Psychiatry/Psychology: A Response.” In </w:t>
      </w:r>
      <w:r w:rsidRPr="00504E22">
        <w:rPr>
          <w:rFonts w:ascii="Times New Roman" w:eastAsia="Times New Roman" w:hAnsi="Times New Roman" w:cs="Times New Roman"/>
          <w:i/>
          <w:iCs/>
          <w:sz w:val="24"/>
          <w:szCs w:val="24"/>
        </w:rPr>
        <w:t>Essays on Spiritual Bondage and Deliverance</w:t>
      </w:r>
      <w:r w:rsidRPr="00504E22">
        <w:rPr>
          <w:rFonts w:ascii="Times New Roman" w:eastAsia="Times New Roman" w:hAnsi="Times New Roman" w:cs="Times New Roman"/>
          <w:sz w:val="24"/>
          <w:szCs w:val="24"/>
        </w:rPr>
        <w:t>, 163–73. Occasional Papers 11. Elkhart, Indiana: Paulist Press, 19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Linn, Matthew, and Dennis Linn. </w:t>
      </w:r>
      <w:r w:rsidRPr="00504E22">
        <w:rPr>
          <w:rFonts w:ascii="Times New Roman" w:eastAsia="Times New Roman" w:hAnsi="Times New Roman" w:cs="Times New Roman"/>
          <w:i/>
          <w:iCs/>
          <w:sz w:val="24"/>
          <w:szCs w:val="24"/>
        </w:rPr>
        <w:t>Deliverance Prayer</w:t>
      </w:r>
      <w:r w:rsidRPr="00504E22">
        <w:rPr>
          <w:rFonts w:ascii="Times New Roman" w:eastAsia="Times New Roman" w:hAnsi="Times New Roman" w:cs="Times New Roman"/>
          <w:sz w:val="24"/>
          <w:szCs w:val="24"/>
        </w:rPr>
        <w:t>. New York: Paulist Press, 198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Lozano, Neal. </w:t>
      </w:r>
      <w:r w:rsidRPr="00504E22">
        <w:rPr>
          <w:rFonts w:ascii="Times New Roman" w:eastAsia="Times New Roman" w:hAnsi="Times New Roman" w:cs="Times New Roman"/>
          <w:i/>
          <w:iCs/>
          <w:sz w:val="24"/>
          <w:szCs w:val="24"/>
        </w:rPr>
        <w:t>Resisting the Devil: A Catholic Perspective on Deliverance</w:t>
      </w:r>
      <w:r w:rsidRPr="00504E22">
        <w:rPr>
          <w:rFonts w:ascii="Times New Roman" w:eastAsia="Times New Roman" w:hAnsi="Times New Roman" w:cs="Times New Roman"/>
          <w:sz w:val="24"/>
          <w:szCs w:val="24"/>
        </w:rPr>
        <w:t>. Huntingdon, Indiana: Our Sunday Visitor, 200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Unbound: A Practical Guide to Deliverance</w:t>
      </w:r>
      <w:r w:rsidRPr="00504E22">
        <w:rPr>
          <w:rFonts w:ascii="Times New Roman" w:eastAsia="Times New Roman" w:hAnsi="Times New Roman" w:cs="Times New Roman"/>
          <w:sz w:val="24"/>
          <w:szCs w:val="24"/>
        </w:rPr>
        <w:t>. Grand Rapids, Michigan: Chosen Books, 201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lastRenderedPageBreak/>
        <w:t xml:space="preserve">Ma, </w:t>
      </w:r>
      <w:proofErr w:type="spellStart"/>
      <w:r w:rsidRPr="00504E22">
        <w:rPr>
          <w:rFonts w:ascii="Times New Roman" w:eastAsia="Times New Roman" w:hAnsi="Times New Roman" w:cs="Times New Roman"/>
          <w:sz w:val="24"/>
          <w:szCs w:val="24"/>
        </w:rPr>
        <w:t>Wonsuk</w:t>
      </w:r>
      <w:proofErr w:type="spellEnd"/>
      <w:r w:rsidRPr="00504E22">
        <w:rPr>
          <w:rFonts w:ascii="Times New Roman" w:eastAsia="Times New Roman" w:hAnsi="Times New Roman" w:cs="Times New Roman"/>
          <w:sz w:val="24"/>
          <w:szCs w:val="24"/>
        </w:rPr>
        <w:t xml:space="preserve">. “The Presence of Evil and Exorcism in the Old Testament.”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27–44.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acNutt</w:t>
      </w:r>
      <w:proofErr w:type="spellEnd"/>
      <w:r w:rsidRPr="00504E22">
        <w:rPr>
          <w:rFonts w:ascii="Times New Roman" w:eastAsia="Times New Roman" w:hAnsi="Times New Roman" w:cs="Times New Roman"/>
          <w:sz w:val="24"/>
          <w:szCs w:val="24"/>
        </w:rPr>
        <w:t xml:space="preserve">, Francis. </w:t>
      </w:r>
      <w:r w:rsidRPr="00504E22">
        <w:rPr>
          <w:rFonts w:ascii="Times New Roman" w:eastAsia="Times New Roman" w:hAnsi="Times New Roman" w:cs="Times New Roman"/>
          <w:i/>
          <w:iCs/>
          <w:sz w:val="24"/>
          <w:szCs w:val="24"/>
        </w:rPr>
        <w:t>Deliverance from Evil Spirits: A Practical Manual</w:t>
      </w:r>
      <w:r w:rsidRPr="00504E22">
        <w:rPr>
          <w:rFonts w:ascii="Times New Roman" w:eastAsia="Times New Roman" w:hAnsi="Times New Roman" w:cs="Times New Roman"/>
          <w:sz w:val="24"/>
          <w:szCs w:val="24"/>
        </w:rPr>
        <w:t>. Michigan: Chosen Books, 199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Healing</w:t>
      </w:r>
      <w:r w:rsidRPr="00504E22">
        <w:rPr>
          <w:rFonts w:ascii="Times New Roman" w:eastAsia="Times New Roman" w:hAnsi="Times New Roman" w:cs="Times New Roman"/>
          <w:sz w:val="24"/>
          <w:szCs w:val="24"/>
        </w:rPr>
        <w:t>. Indiana: Ave Maria Press, 1974.</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acquarrie</w:t>
      </w:r>
      <w:proofErr w:type="spellEnd"/>
      <w:r w:rsidRPr="00504E22">
        <w:rPr>
          <w:rFonts w:ascii="Times New Roman" w:eastAsia="Times New Roman" w:hAnsi="Times New Roman" w:cs="Times New Roman"/>
          <w:sz w:val="24"/>
          <w:szCs w:val="24"/>
        </w:rPr>
        <w:t xml:space="preserve">, John. </w:t>
      </w:r>
      <w:r w:rsidRPr="00504E22">
        <w:rPr>
          <w:rFonts w:ascii="Times New Roman" w:eastAsia="Times New Roman" w:hAnsi="Times New Roman" w:cs="Times New Roman"/>
          <w:i/>
          <w:iCs/>
          <w:sz w:val="24"/>
          <w:szCs w:val="24"/>
        </w:rPr>
        <w:t>Principles of Christian Theology</w:t>
      </w:r>
      <w:r w:rsidRPr="00504E22">
        <w:rPr>
          <w:rFonts w:ascii="Times New Roman" w:eastAsia="Times New Roman" w:hAnsi="Times New Roman" w:cs="Times New Roman"/>
          <w:sz w:val="24"/>
          <w:szCs w:val="24"/>
        </w:rPr>
        <w:t>. London: SCM press, 1972.</w:t>
      </w:r>
    </w:p>
    <w:p w:rsidR="00E87D53" w:rsidRPr="00504E22" w:rsidRDefault="00E87D53" w:rsidP="00E87D53">
      <w:pPr>
        <w:spacing w:after="0" w:line="240" w:lineRule="auto"/>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ay, Gerald. </w:t>
      </w:r>
      <w:r w:rsidRPr="00504E22">
        <w:rPr>
          <w:rFonts w:ascii="Times New Roman" w:eastAsia="Times New Roman" w:hAnsi="Times New Roman" w:cs="Times New Roman"/>
          <w:i/>
          <w:iCs/>
          <w:sz w:val="24"/>
          <w:szCs w:val="24"/>
        </w:rPr>
        <w:t>Care of Mind/Care of Spirit</w:t>
      </w:r>
      <w:r w:rsidRPr="00504E22">
        <w:rPr>
          <w:rFonts w:ascii="Times New Roman" w:eastAsia="Times New Roman" w:hAnsi="Times New Roman" w:cs="Times New Roman"/>
          <w:sz w:val="24"/>
          <w:szCs w:val="24"/>
        </w:rPr>
        <w:t>. San Francisco: Harper and Row, 198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Will and Spirit</w:t>
      </w:r>
      <w:r w:rsidRPr="00504E22">
        <w:rPr>
          <w:rFonts w:ascii="Times New Roman" w:eastAsia="Times New Roman" w:hAnsi="Times New Roman" w:cs="Times New Roman"/>
          <w:sz w:val="24"/>
          <w:szCs w:val="24"/>
        </w:rPr>
        <w:t>. San Francisco: Harper, 198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cAll</w:t>
      </w:r>
      <w:proofErr w:type="spellEnd"/>
      <w:r w:rsidRPr="00504E22">
        <w:rPr>
          <w:rFonts w:ascii="Times New Roman" w:eastAsia="Times New Roman" w:hAnsi="Times New Roman" w:cs="Times New Roman"/>
          <w:sz w:val="24"/>
          <w:szCs w:val="24"/>
        </w:rPr>
        <w:t xml:space="preserve">, R Kenneth. “Taste and See.” In </w:t>
      </w:r>
      <w:r w:rsidRPr="00504E22">
        <w:rPr>
          <w:rFonts w:ascii="Times New Roman" w:eastAsia="Times New Roman" w:hAnsi="Times New Roman" w:cs="Times New Roman"/>
          <w:i/>
          <w:iCs/>
          <w:sz w:val="24"/>
          <w:szCs w:val="24"/>
        </w:rPr>
        <w:t>Demon Possession</w:t>
      </w:r>
      <w:r w:rsidRPr="00504E22">
        <w:rPr>
          <w:rFonts w:ascii="Times New Roman" w:eastAsia="Times New Roman" w:hAnsi="Times New Roman" w:cs="Times New Roman"/>
          <w:sz w:val="24"/>
          <w:szCs w:val="24"/>
        </w:rPr>
        <w:t>, 268–78. Minneapolis, Minnesota: Bethany House, 197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cBain</w:t>
      </w:r>
      <w:proofErr w:type="spellEnd"/>
      <w:r w:rsidRPr="00504E22">
        <w:rPr>
          <w:rFonts w:ascii="Times New Roman" w:eastAsia="Times New Roman" w:hAnsi="Times New Roman" w:cs="Times New Roman"/>
          <w:sz w:val="24"/>
          <w:szCs w:val="24"/>
        </w:rPr>
        <w:t xml:space="preserve">, Douglas. </w:t>
      </w:r>
      <w:r w:rsidRPr="00504E22">
        <w:rPr>
          <w:rFonts w:ascii="Times New Roman" w:eastAsia="Times New Roman" w:hAnsi="Times New Roman" w:cs="Times New Roman"/>
          <w:i/>
          <w:iCs/>
          <w:sz w:val="24"/>
          <w:szCs w:val="24"/>
        </w:rPr>
        <w:t>Discerning the Spirits</w:t>
      </w:r>
      <w:r w:rsidRPr="00504E22">
        <w:rPr>
          <w:rFonts w:ascii="Times New Roman" w:eastAsia="Times New Roman" w:hAnsi="Times New Roman" w:cs="Times New Roman"/>
          <w:sz w:val="24"/>
          <w:szCs w:val="24"/>
        </w:rPr>
        <w:t>. London: Marshall Pickering, 199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cBrien, Richard. </w:t>
      </w:r>
      <w:r w:rsidRPr="00504E22">
        <w:rPr>
          <w:rFonts w:ascii="Times New Roman" w:eastAsia="Times New Roman" w:hAnsi="Times New Roman" w:cs="Times New Roman"/>
          <w:i/>
          <w:iCs/>
          <w:sz w:val="24"/>
          <w:szCs w:val="24"/>
        </w:rPr>
        <w:t>Catholicism</w:t>
      </w:r>
      <w:r w:rsidRPr="00504E22">
        <w:rPr>
          <w:rFonts w:ascii="Times New Roman" w:eastAsia="Times New Roman" w:hAnsi="Times New Roman" w:cs="Times New Roman"/>
          <w:sz w:val="24"/>
          <w:szCs w:val="24"/>
        </w:rPr>
        <w:t>. San Francisco: Harper and Row, 198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cCasland</w:t>
      </w:r>
      <w:proofErr w:type="spellEnd"/>
      <w:r w:rsidRPr="00504E22">
        <w:rPr>
          <w:rFonts w:ascii="Times New Roman" w:eastAsia="Times New Roman" w:hAnsi="Times New Roman" w:cs="Times New Roman"/>
          <w:sz w:val="24"/>
          <w:szCs w:val="24"/>
        </w:rPr>
        <w:t xml:space="preserve">, Vernon. </w:t>
      </w:r>
      <w:r w:rsidRPr="00504E22">
        <w:rPr>
          <w:rFonts w:ascii="Times New Roman" w:eastAsia="Times New Roman" w:hAnsi="Times New Roman" w:cs="Times New Roman"/>
          <w:i/>
          <w:iCs/>
          <w:sz w:val="24"/>
          <w:szCs w:val="24"/>
        </w:rPr>
        <w:t>By the Finger of God</w:t>
      </w:r>
      <w:r w:rsidRPr="00504E22">
        <w:rPr>
          <w:rFonts w:ascii="Times New Roman" w:eastAsia="Times New Roman" w:hAnsi="Times New Roman" w:cs="Times New Roman"/>
          <w:sz w:val="24"/>
          <w:szCs w:val="24"/>
        </w:rPr>
        <w:t>. New York: MacMillan, 195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cMinn, M.R. “Spiritual and Religious Issues in Psychotherapy.” </w:t>
      </w:r>
      <w:r w:rsidRPr="00504E22">
        <w:rPr>
          <w:rFonts w:ascii="Times New Roman" w:eastAsia="Times New Roman" w:hAnsi="Times New Roman" w:cs="Times New Roman"/>
          <w:i/>
          <w:iCs/>
          <w:sz w:val="24"/>
          <w:szCs w:val="24"/>
        </w:rPr>
        <w:t>Baker Encyclopedia of Psychology and Counselling</w:t>
      </w:r>
      <w:r w:rsidRPr="00504E22">
        <w:rPr>
          <w:rFonts w:ascii="Times New Roman" w:eastAsia="Times New Roman" w:hAnsi="Times New Roman" w:cs="Times New Roman"/>
          <w:sz w:val="24"/>
          <w:szCs w:val="24"/>
        </w:rPr>
        <w:t>. Grand Rapids, Michigan: Baker Books, 199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etz, Kenneth. “A Trilateral View of Deliverance: Contributions of Psychology, Theology and Sociology.” In </w:t>
      </w:r>
      <w:r w:rsidRPr="00504E22">
        <w:rPr>
          <w:rFonts w:ascii="Times New Roman" w:eastAsia="Times New Roman" w:hAnsi="Times New Roman" w:cs="Times New Roman"/>
          <w:i/>
          <w:iCs/>
          <w:sz w:val="24"/>
          <w:szCs w:val="24"/>
        </w:rPr>
        <w:t>Deliverance Prayer</w:t>
      </w:r>
      <w:r w:rsidRPr="00504E22">
        <w:rPr>
          <w:rFonts w:ascii="Times New Roman" w:eastAsia="Times New Roman" w:hAnsi="Times New Roman" w:cs="Times New Roman"/>
          <w:sz w:val="24"/>
          <w:szCs w:val="24"/>
        </w:rPr>
        <w:t>, 206–29. New York: Paulist Press, 198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Montgomery, John, ed. </w:t>
      </w:r>
      <w:r w:rsidRPr="00504E22">
        <w:rPr>
          <w:rFonts w:ascii="Times New Roman" w:eastAsia="Times New Roman" w:hAnsi="Times New Roman" w:cs="Times New Roman"/>
          <w:i/>
          <w:iCs/>
          <w:sz w:val="24"/>
          <w:szCs w:val="24"/>
        </w:rPr>
        <w:t>Demon Possession: A Medical, Historical, Anthropological and Theological Symposium</w:t>
      </w:r>
      <w:r w:rsidRPr="00504E22">
        <w:rPr>
          <w:rFonts w:ascii="Times New Roman" w:eastAsia="Times New Roman" w:hAnsi="Times New Roman" w:cs="Times New Roman"/>
          <w:sz w:val="24"/>
          <w:szCs w:val="24"/>
        </w:rPr>
        <w:t>. Minneapolis, Minnesota: Bethany House, 197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Muchembled</w:t>
      </w:r>
      <w:proofErr w:type="spellEnd"/>
      <w:r w:rsidRPr="00504E22">
        <w:rPr>
          <w:rFonts w:ascii="Times New Roman" w:eastAsia="Times New Roman" w:hAnsi="Times New Roman" w:cs="Times New Roman"/>
          <w:sz w:val="24"/>
          <w:szCs w:val="24"/>
        </w:rPr>
        <w:t xml:space="preserve">, Robert. </w:t>
      </w:r>
      <w:r w:rsidRPr="00504E22">
        <w:rPr>
          <w:rFonts w:ascii="Times New Roman" w:eastAsia="Times New Roman" w:hAnsi="Times New Roman" w:cs="Times New Roman"/>
          <w:i/>
          <w:iCs/>
          <w:sz w:val="24"/>
          <w:szCs w:val="24"/>
        </w:rPr>
        <w:t>A History of the Devil: From the Middle Ages to the Present</w:t>
      </w:r>
      <w:r w:rsidRPr="00504E22">
        <w:rPr>
          <w:rFonts w:ascii="Times New Roman" w:eastAsia="Times New Roman" w:hAnsi="Times New Roman" w:cs="Times New Roman"/>
          <w:sz w:val="24"/>
          <w:szCs w:val="24"/>
        </w:rPr>
        <w:t xml:space="preserve">. Translated by Jean </w:t>
      </w:r>
      <w:proofErr w:type="spellStart"/>
      <w:r w:rsidRPr="00504E22">
        <w:rPr>
          <w:rFonts w:ascii="Times New Roman" w:eastAsia="Times New Roman" w:hAnsi="Times New Roman" w:cs="Times New Roman"/>
          <w:sz w:val="24"/>
          <w:szCs w:val="24"/>
        </w:rPr>
        <w:t>Birrell</w:t>
      </w:r>
      <w:proofErr w:type="spellEnd"/>
      <w:r w:rsidRPr="00504E22">
        <w:rPr>
          <w:rFonts w:ascii="Times New Roman" w:eastAsia="Times New Roman" w:hAnsi="Times New Roman" w:cs="Times New Roman"/>
          <w:sz w:val="24"/>
          <w:szCs w:val="24"/>
        </w:rPr>
        <w:t>. Oxford: Blackwell, 2003.</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Newport, John. “Satan and Demons: A Theological Perspective.” In </w:t>
      </w:r>
      <w:r w:rsidRPr="00504E22">
        <w:rPr>
          <w:rFonts w:ascii="Times New Roman" w:eastAsia="Times New Roman" w:hAnsi="Times New Roman" w:cs="Times New Roman"/>
          <w:i/>
          <w:iCs/>
          <w:sz w:val="24"/>
          <w:szCs w:val="24"/>
        </w:rPr>
        <w:t>Demon Possession</w:t>
      </w:r>
      <w:r w:rsidRPr="00504E22">
        <w:rPr>
          <w:rFonts w:ascii="Times New Roman" w:eastAsia="Times New Roman" w:hAnsi="Times New Roman" w:cs="Times New Roman"/>
          <w:sz w:val="24"/>
          <w:szCs w:val="24"/>
        </w:rPr>
        <w:t>, 325–45. Minneapolis, Minnesota: Bethany House, 197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Nolan, Ann. “Spirit Possession and Mental Health in the New Zealand Context.” In </w:t>
      </w:r>
      <w:r w:rsidRPr="00504E22">
        <w:rPr>
          <w:rFonts w:ascii="Times New Roman" w:eastAsia="Times New Roman" w:hAnsi="Times New Roman" w:cs="Times New Roman"/>
          <w:i/>
          <w:iCs/>
          <w:sz w:val="24"/>
          <w:szCs w:val="24"/>
        </w:rPr>
        <w:t>Spirit Possession: Theology and Identity: A Pacific Exploration</w:t>
      </w:r>
      <w:r w:rsidRPr="00504E22">
        <w:rPr>
          <w:rFonts w:ascii="Times New Roman" w:eastAsia="Times New Roman" w:hAnsi="Times New Roman" w:cs="Times New Roman"/>
          <w:sz w:val="24"/>
          <w:szCs w:val="24"/>
        </w:rPr>
        <w:t xml:space="preserve">, 61–89. </w:t>
      </w:r>
      <w:proofErr w:type="spellStart"/>
      <w:r w:rsidRPr="00504E22">
        <w:rPr>
          <w:rFonts w:ascii="Times New Roman" w:eastAsia="Times New Roman" w:hAnsi="Times New Roman" w:cs="Times New Roman"/>
          <w:sz w:val="24"/>
          <w:szCs w:val="24"/>
        </w:rPr>
        <w:t>Hindmarsh</w:t>
      </w:r>
      <w:proofErr w:type="spellEnd"/>
      <w:r w:rsidRPr="00504E22">
        <w:rPr>
          <w:rFonts w:ascii="Times New Roman" w:eastAsia="Times New Roman" w:hAnsi="Times New Roman" w:cs="Times New Roman"/>
          <w:sz w:val="24"/>
          <w:szCs w:val="24"/>
        </w:rPr>
        <w:t>, South Australia: ATF Press, 201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Norms of Application of the Sacred Congregation for Catholic Education for the Correct Implementation of the Apostolic Constitution </w:t>
      </w:r>
      <w:proofErr w:type="spellStart"/>
      <w:r w:rsidRPr="00504E22">
        <w:rPr>
          <w:rFonts w:ascii="Times New Roman" w:eastAsia="Times New Roman" w:hAnsi="Times New Roman" w:cs="Times New Roman"/>
          <w:sz w:val="24"/>
          <w:szCs w:val="24"/>
        </w:rPr>
        <w:t>Sapientia</w:t>
      </w:r>
      <w:proofErr w:type="spellEnd"/>
      <w:r w:rsidRPr="00504E22">
        <w:rPr>
          <w:rFonts w:ascii="Times New Roman" w:eastAsia="Times New Roman" w:hAnsi="Times New Roman" w:cs="Times New Roman"/>
          <w:sz w:val="24"/>
          <w:szCs w:val="24"/>
        </w:rPr>
        <w:t xml:space="preserve"> Christiana.” Sacred Congregation for Catholic Education, 1979. In “Norms for Priestly Formation” (Washington, National Conference of Catholic Bishops, 198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Oldridge</w:t>
      </w:r>
      <w:proofErr w:type="spellEnd"/>
      <w:r w:rsidRPr="00504E22">
        <w:rPr>
          <w:rFonts w:ascii="Times New Roman" w:eastAsia="Times New Roman" w:hAnsi="Times New Roman" w:cs="Times New Roman"/>
          <w:sz w:val="24"/>
          <w:szCs w:val="24"/>
        </w:rPr>
        <w:t xml:space="preserve">, Darren. </w:t>
      </w:r>
      <w:r w:rsidRPr="00504E22">
        <w:rPr>
          <w:rFonts w:ascii="Times New Roman" w:eastAsia="Times New Roman" w:hAnsi="Times New Roman" w:cs="Times New Roman"/>
          <w:i/>
          <w:iCs/>
          <w:sz w:val="24"/>
          <w:szCs w:val="24"/>
        </w:rPr>
        <w:t>The Devil: A Very Short Introduction</w:t>
      </w:r>
      <w:r w:rsidRPr="00504E22">
        <w:rPr>
          <w:rFonts w:ascii="Times New Roman" w:eastAsia="Times New Roman" w:hAnsi="Times New Roman" w:cs="Times New Roman"/>
          <w:sz w:val="24"/>
          <w:szCs w:val="24"/>
        </w:rPr>
        <w:t>. Oxford: Oxford University Press, 201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Paloutzian</w:t>
      </w:r>
      <w:proofErr w:type="spellEnd"/>
      <w:r w:rsidRPr="00504E22">
        <w:rPr>
          <w:rFonts w:ascii="Times New Roman" w:eastAsia="Times New Roman" w:hAnsi="Times New Roman" w:cs="Times New Roman"/>
          <w:sz w:val="24"/>
          <w:szCs w:val="24"/>
        </w:rPr>
        <w:t xml:space="preserve">, Raymond, and Crystal Park, </w:t>
      </w:r>
      <w:proofErr w:type="gramStart"/>
      <w:r w:rsidRPr="00504E22">
        <w:rPr>
          <w:rFonts w:ascii="Times New Roman" w:eastAsia="Times New Roman" w:hAnsi="Times New Roman" w:cs="Times New Roman"/>
          <w:sz w:val="24"/>
          <w:szCs w:val="24"/>
        </w:rPr>
        <w:t>eds</w:t>
      </w:r>
      <w:proofErr w:type="gram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The Handbook of Religion and Spirituality</w:t>
      </w:r>
      <w:r w:rsidRPr="00504E22">
        <w:rPr>
          <w:rFonts w:ascii="Times New Roman" w:eastAsia="Times New Roman" w:hAnsi="Times New Roman" w:cs="Times New Roman"/>
          <w:sz w:val="24"/>
          <w:szCs w:val="24"/>
        </w:rPr>
        <w:t>. Second. New York: Guilford, 2013.</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Parker, Russ. </w:t>
      </w:r>
      <w:r w:rsidRPr="00504E22">
        <w:rPr>
          <w:rFonts w:ascii="Times New Roman" w:eastAsia="Times New Roman" w:hAnsi="Times New Roman" w:cs="Times New Roman"/>
          <w:i/>
          <w:iCs/>
          <w:sz w:val="24"/>
          <w:szCs w:val="24"/>
        </w:rPr>
        <w:t>The Occult: Deliverance from Evil</w:t>
      </w:r>
      <w:r w:rsidRPr="00504E22">
        <w:rPr>
          <w:rFonts w:ascii="Times New Roman" w:eastAsia="Times New Roman" w:hAnsi="Times New Roman" w:cs="Times New Roman"/>
          <w:sz w:val="24"/>
          <w:szCs w:val="24"/>
        </w:rPr>
        <w:t>. London: Inter-Varsity Press, 198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Parkin</w:t>
      </w:r>
      <w:proofErr w:type="spellEnd"/>
      <w:r w:rsidRPr="00504E22">
        <w:rPr>
          <w:rFonts w:ascii="Times New Roman" w:eastAsia="Times New Roman" w:hAnsi="Times New Roman" w:cs="Times New Roman"/>
          <w:sz w:val="24"/>
          <w:szCs w:val="24"/>
        </w:rPr>
        <w:t xml:space="preserve">, David, </w:t>
      </w:r>
      <w:proofErr w:type="gramStart"/>
      <w:r w:rsidRPr="00504E22">
        <w:rPr>
          <w:rFonts w:ascii="Times New Roman" w:eastAsia="Times New Roman" w:hAnsi="Times New Roman" w:cs="Times New Roman"/>
          <w:sz w:val="24"/>
          <w:szCs w:val="24"/>
        </w:rPr>
        <w:t>ed</w:t>
      </w:r>
      <w:proofErr w:type="gram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The Anthropology of Evil</w:t>
      </w:r>
      <w:r w:rsidRPr="00504E22">
        <w:rPr>
          <w:rFonts w:ascii="Times New Roman" w:eastAsia="Times New Roman" w:hAnsi="Times New Roman" w:cs="Times New Roman"/>
          <w:sz w:val="24"/>
          <w:szCs w:val="24"/>
        </w:rPr>
        <w:t>. Oxford: Basil Blackwell, 198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Peck, Scott. </w:t>
      </w:r>
      <w:r w:rsidRPr="00504E22">
        <w:rPr>
          <w:rFonts w:ascii="Times New Roman" w:eastAsia="Times New Roman" w:hAnsi="Times New Roman" w:cs="Times New Roman"/>
          <w:i/>
          <w:iCs/>
          <w:sz w:val="24"/>
          <w:szCs w:val="24"/>
        </w:rPr>
        <w:t>Glimpses of Evil</w:t>
      </w:r>
      <w:r w:rsidRPr="00504E22">
        <w:rPr>
          <w:rFonts w:ascii="Times New Roman" w:eastAsia="Times New Roman" w:hAnsi="Times New Roman" w:cs="Times New Roman"/>
          <w:sz w:val="24"/>
          <w:szCs w:val="24"/>
        </w:rPr>
        <w:t>. New York: Free Press, 200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People of the Lie</w:t>
      </w:r>
      <w:r w:rsidRPr="00504E22">
        <w:rPr>
          <w:rFonts w:ascii="Times New Roman" w:eastAsia="Times New Roman" w:hAnsi="Times New Roman" w:cs="Times New Roman"/>
          <w:sz w:val="24"/>
          <w:szCs w:val="24"/>
        </w:rPr>
        <w:t>. London: Arrow, 199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Percy, Martyn, and Ian Jones, eds. </w:t>
      </w:r>
      <w:r w:rsidRPr="00504E22">
        <w:rPr>
          <w:rFonts w:ascii="Times New Roman" w:eastAsia="Times New Roman" w:hAnsi="Times New Roman" w:cs="Times New Roman"/>
          <w:i/>
          <w:iCs/>
          <w:sz w:val="24"/>
          <w:szCs w:val="24"/>
        </w:rPr>
        <w:t>Fundamentalism: Church and Society</w:t>
      </w:r>
      <w:r w:rsidRPr="00504E22">
        <w:rPr>
          <w:rFonts w:ascii="Times New Roman" w:eastAsia="Times New Roman" w:hAnsi="Times New Roman" w:cs="Times New Roman"/>
          <w:sz w:val="24"/>
          <w:szCs w:val="24"/>
        </w:rPr>
        <w:t>. London: SPCK, 2002.</w:t>
      </w:r>
    </w:p>
    <w:p w:rsidR="00647546" w:rsidRDefault="00647546" w:rsidP="00E87D53">
      <w:pPr>
        <w:spacing w:after="0" w:line="240" w:lineRule="auto"/>
        <w:ind w:hanging="480"/>
        <w:rPr>
          <w:rFonts w:ascii="Times New Roman" w:eastAsia="Times New Roman" w:hAnsi="Times New Roman" w:cs="Times New Roman"/>
          <w:sz w:val="24"/>
          <w:szCs w:val="24"/>
        </w:rPr>
      </w:pPr>
    </w:p>
    <w:p w:rsidR="00647546" w:rsidRDefault="00647546" w:rsidP="00E87D53">
      <w:pPr>
        <w:spacing w:after="0" w:line="24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rin, David. </w:t>
      </w:r>
      <w:r w:rsidRPr="00647546">
        <w:rPr>
          <w:rFonts w:ascii="Times New Roman" w:eastAsia="Times New Roman" w:hAnsi="Times New Roman" w:cs="Times New Roman"/>
          <w:i/>
          <w:sz w:val="24"/>
          <w:szCs w:val="24"/>
        </w:rPr>
        <w:t>Studying Christian Spirituality</w:t>
      </w:r>
      <w:r>
        <w:rPr>
          <w:rFonts w:ascii="Times New Roman" w:eastAsia="Times New Roman" w:hAnsi="Times New Roman" w:cs="Times New Roman"/>
          <w:sz w:val="24"/>
          <w:szCs w:val="24"/>
        </w:rPr>
        <w:t>. New York: Routledge, 2007.</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Perry, Michael, ed. </w:t>
      </w:r>
      <w:r w:rsidRPr="00504E22">
        <w:rPr>
          <w:rFonts w:ascii="Times New Roman" w:eastAsia="Times New Roman" w:hAnsi="Times New Roman" w:cs="Times New Roman"/>
          <w:i/>
          <w:iCs/>
          <w:sz w:val="24"/>
          <w:szCs w:val="24"/>
        </w:rPr>
        <w:t>Deliverance</w:t>
      </w:r>
      <w:r w:rsidRPr="00504E22">
        <w:rPr>
          <w:rFonts w:ascii="Times New Roman" w:eastAsia="Times New Roman" w:hAnsi="Times New Roman" w:cs="Times New Roman"/>
          <w:sz w:val="24"/>
          <w:szCs w:val="24"/>
        </w:rPr>
        <w:t>. London: SPCK, 1987.</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Petitpierre</w:t>
      </w:r>
      <w:proofErr w:type="spellEnd"/>
      <w:r w:rsidRPr="00504E22">
        <w:rPr>
          <w:rFonts w:ascii="Times New Roman" w:eastAsia="Times New Roman" w:hAnsi="Times New Roman" w:cs="Times New Roman"/>
          <w:sz w:val="24"/>
          <w:szCs w:val="24"/>
        </w:rPr>
        <w:t xml:space="preserve">, Robert. </w:t>
      </w:r>
      <w:r w:rsidRPr="00504E22">
        <w:rPr>
          <w:rFonts w:ascii="Times New Roman" w:eastAsia="Times New Roman" w:hAnsi="Times New Roman" w:cs="Times New Roman"/>
          <w:i/>
          <w:iCs/>
          <w:sz w:val="24"/>
          <w:szCs w:val="24"/>
        </w:rPr>
        <w:t>Exorcism: The Report of a Commission Convened by the Bishop of Exeter</w:t>
      </w:r>
      <w:r w:rsidRPr="00504E22">
        <w:rPr>
          <w:rFonts w:ascii="Times New Roman" w:eastAsia="Times New Roman" w:hAnsi="Times New Roman" w:cs="Times New Roman"/>
          <w:sz w:val="24"/>
          <w:szCs w:val="24"/>
        </w:rPr>
        <w:t>. London: SPCK, 197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Pope John Paul II. “</w:t>
      </w:r>
      <w:proofErr w:type="spellStart"/>
      <w:r w:rsidRPr="00504E22">
        <w:rPr>
          <w:rFonts w:ascii="Times New Roman" w:eastAsia="Times New Roman" w:hAnsi="Times New Roman" w:cs="Times New Roman"/>
          <w:sz w:val="24"/>
          <w:szCs w:val="24"/>
        </w:rPr>
        <w:t>Sapientia</w:t>
      </w:r>
      <w:proofErr w:type="spellEnd"/>
      <w:r w:rsidRPr="00504E22">
        <w:rPr>
          <w:rFonts w:ascii="Times New Roman" w:eastAsia="Times New Roman" w:hAnsi="Times New Roman" w:cs="Times New Roman"/>
          <w:sz w:val="24"/>
          <w:szCs w:val="24"/>
        </w:rPr>
        <w:t xml:space="preserve"> Christiana, Apostolic Constitution on Ecclesiastical Universities and Faculties,” 1979. In “Norms for Priestly Formation” (Washington, National Conference of Catholic Bishops, 198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w:t>
      </w:r>
      <w:proofErr w:type="spellStart"/>
      <w:r w:rsidRPr="00504E22">
        <w:rPr>
          <w:rFonts w:ascii="Times New Roman" w:eastAsia="Times New Roman" w:hAnsi="Times New Roman" w:cs="Times New Roman"/>
          <w:sz w:val="24"/>
          <w:szCs w:val="24"/>
        </w:rPr>
        <w:t>Presbyterorum</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Ordinis</w:t>
      </w:r>
      <w:proofErr w:type="spellEnd"/>
      <w:r w:rsidRPr="00504E22">
        <w:rPr>
          <w:rFonts w:ascii="Times New Roman" w:eastAsia="Times New Roman" w:hAnsi="Times New Roman" w:cs="Times New Roman"/>
          <w:sz w:val="24"/>
          <w:szCs w:val="24"/>
        </w:rPr>
        <w:t>: Decree on the Ministry and Life of Priests.” Vatican Council, 1965. In “Norms for Priestly Formation” (Washington, National Conference of Catholic Bishops, 198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Porteous</w:t>
      </w:r>
      <w:proofErr w:type="spellEnd"/>
      <w:r w:rsidRPr="00504E22">
        <w:rPr>
          <w:rFonts w:ascii="Times New Roman" w:eastAsia="Times New Roman" w:hAnsi="Times New Roman" w:cs="Times New Roman"/>
          <w:sz w:val="24"/>
          <w:szCs w:val="24"/>
        </w:rPr>
        <w:t xml:space="preserve">, Julian. </w:t>
      </w:r>
      <w:r w:rsidRPr="00504E22">
        <w:rPr>
          <w:rFonts w:ascii="Times New Roman" w:eastAsia="Times New Roman" w:hAnsi="Times New Roman" w:cs="Times New Roman"/>
          <w:i/>
          <w:iCs/>
          <w:sz w:val="24"/>
          <w:szCs w:val="24"/>
        </w:rPr>
        <w:t>After the Heart of God: The Life and Ministry of Priests at the Beginning of the Third Millennium</w:t>
      </w:r>
      <w:r w:rsidRPr="00504E22">
        <w:rPr>
          <w:rFonts w:ascii="Times New Roman" w:eastAsia="Times New Roman" w:hAnsi="Times New Roman" w:cs="Times New Roman"/>
          <w:sz w:val="24"/>
          <w:szCs w:val="24"/>
        </w:rPr>
        <w:t>. Ballan, Australia: Connor Court Publishing, 200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Manual of Minor Exorcisms</w:t>
      </w:r>
      <w:r w:rsidRPr="00504E22">
        <w:rPr>
          <w:rFonts w:ascii="Times New Roman" w:eastAsia="Times New Roman" w:hAnsi="Times New Roman" w:cs="Times New Roman"/>
          <w:sz w:val="24"/>
          <w:szCs w:val="24"/>
        </w:rPr>
        <w:t>. Vatican City: Catholic Truth Society, 201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Prayers for Those in Spiritual Affliction</w:t>
      </w:r>
      <w:r w:rsidRPr="00504E22">
        <w:rPr>
          <w:rFonts w:ascii="Times New Roman" w:eastAsia="Times New Roman" w:hAnsi="Times New Roman" w:cs="Times New Roman"/>
          <w:sz w:val="24"/>
          <w:szCs w:val="24"/>
        </w:rPr>
        <w:t>. Vatican City: Catholic Truth Society, 201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Prince, Derek. </w:t>
      </w:r>
      <w:r w:rsidRPr="00504E22">
        <w:rPr>
          <w:rFonts w:ascii="Times New Roman" w:eastAsia="Times New Roman" w:hAnsi="Times New Roman" w:cs="Times New Roman"/>
          <w:i/>
          <w:iCs/>
          <w:sz w:val="24"/>
          <w:szCs w:val="24"/>
        </w:rPr>
        <w:t>They Shall Expel Demons</w:t>
      </w:r>
      <w:r w:rsidRPr="00504E22">
        <w:rPr>
          <w:rFonts w:ascii="Times New Roman" w:eastAsia="Times New Roman" w:hAnsi="Times New Roman" w:cs="Times New Roman"/>
          <w:sz w:val="24"/>
          <w:szCs w:val="24"/>
        </w:rPr>
        <w:t>. USA: Chosen Books, 199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Rankin, Marianne. </w:t>
      </w:r>
      <w:r w:rsidRPr="00504E22">
        <w:rPr>
          <w:rFonts w:ascii="Times New Roman" w:eastAsia="Times New Roman" w:hAnsi="Times New Roman" w:cs="Times New Roman"/>
          <w:i/>
          <w:iCs/>
          <w:sz w:val="24"/>
          <w:szCs w:val="24"/>
        </w:rPr>
        <w:t>Introduction to Religious and Spiritual Experience</w:t>
      </w:r>
      <w:r w:rsidRPr="00504E22">
        <w:rPr>
          <w:rFonts w:ascii="Times New Roman" w:eastAsia="Times New Roman" w:hAnsi="Times New Roman" w:cs="Times New Roman"/>
          <w:sz w:val="24"/>
          <w:szCs w:val="24"/>
        </w:rPr>
        <w:t>. London: Continuum International Publishing, 200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Richards, John. </w:t>
      </w:r>
      <w:r w:rsidRPr="00504E22">
        <w:rPr>
          <w:rFonts w:ascii="Times New Roman" w:eastAsia="Times New Roman" w:hAnsi="Times New Roman" w:cs="Times New Roman"/>
          <w:i/>
          <w:iCs/>
          <w:sz w:val="24"/>
          <w:szCs w:val="24"/>
        </w:rPr>
        <w:t>But Deliver Us from Evil: An Introduction to the Demonic Dimension in Pastoral Care</w:t>
      </w:r>
      <w:r w:rsidRPr="00504E22">
        <w:rPr>
          <w:rFonts w:ascii="Times New Roman" w:eastAsia="Times New Roman" w:hAnsi="Times New Roman" w:cs="Times New Roman"/>
          <w:sz w:val="24"/>
          <w:szCs w:val="24"/>
        </w:rPr>
        <w:t>. New York: Seabury Press, 1974.</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Exorcism, Deliverance and Healing: Some Pastoral Guidelines</w:t>
      </w:r>
      <w:r w:rsidRPr="00504E22">
        <w:rPr>
          <w:rFonts w:ascii="Times New Roman" w:eastAsia="Times New Roman" w:hAnsi="Times New Roman" w:cs="Times New Roman"/>
          <w:sz w:val="24"/>
          <w:szCs w:val="24"/>
        </w:rPr>
        <w:t xml:space="preserve">. Ministry and Worship 44. </w:t>
      </w:r>
      <w:proofErr w:type="spellStart"/>
      <w:r w:rsidRPr="00504E22">
        <w:rPr>
          <w:rFonts w:ascii="Times New Roman" w:eastAsia="Times New Roman" w:hAnsi="Times New Roman" w:cs="Times New Roman"/>
          <w:sz w:val="24"/>
          <w:szCs w:val="24"/>
        </w:rPr>
        <w:t>Bramcote</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Notts</w:t>
      </w:r>
      <w:proofErr w:type="spellEnd"/>
      <w:r w:rsidRPr="00504E22">
        <w:rPr>
          <w:rFonts w:ascii="Times New Roman" w:eastAsia="Times New Roman" w:hAnsi="Times New Roman" w:cs="Times New Roman"/>
          <w:sz w:val="24"/>
          <w:szCs w:val="24"/>
        </w:rPr>
        <w:t>: Grove Books, 197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Richardson, Alan, ed. </w:t>
      </w:r>
      <w:r w:rsidRPr="00504E22">
        <w:rPr>
          <w:rFonts w:ascii="Times New Roman" w:eastAsia="Times New Roman" w:hAnsi="Times New Roman" w:cs="Times New Roman"/>
          <w:i/>
          <w:iCs/>
          <w:sz w:val="24"/>
          <w:szCs w:val="24"/>
        </w:rPr>
        <w:t>Dictionary of Christian Theology</w:t>
      </w:r>
      <w:r w:rsidRPr="00504E22">
        <w:rPr>
          <w:rFonts w:ascii="Times New Roman" w:eastAsia="Times New Roman" w:hAnsi="Times New Roman" w:cs="Times New Roman"/>
          <w:sz w:val="24"/>
          <w:szCs w:val="24"/>
        </w:rPr>
        <w:t>. London: SCM press, 196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Sandford</w:t>
      </w:r>
      <w:proofErr w:type="spellEnd"/>
      <w:r w:rsidRPr="00504E22">
        <w:rPr>
          <w:rFonts w:ascii="Times New Roman" w:eastAsia="Times New Roman" w:hAnsi="Times New Roman" w:cs="Times New Roman"/>
          <w:sz w:val="24"/>
          <w:szCs w:val="24"/>
        </w:rPr>
        <w:t xml:space="preserve">, John. </w:t>
      </w:r>
      <w:r w:rsidRPr="00504E22">
        <w:rPr>
          <w:rFonts w:ascii="Times New Roman" w:eastAsia="Times New Roman" w:hAnsi="Times New Roman" w:cs="Times New Roman"/>
          <w:i/>
          <w:iCs/>
          <w:sz w:val="24"/>
          <w:szCs w:val="24"/>
        </w:rPr>
        <w:t>Healing the Wounded Spirit</w:t>
      </w:r>
      <w:r w:rsidRPr="00504E22">
        <w:rPr>
          <w:rFonts w:ascii="Times New Roman" w:eastAsia="Times New Roman" w:hAnsi="Times New Roman" w:cs="Times New Roman"/>
          <w:sz w:val="24"/>
          <w:szCs w:val="24"/>
        </w:rPr>
        <w:t>. New Jersey: Logos, 198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Sandford</w:t>
      </w:r>
      <w:proofErr w:type="spellEnd"/>
      <w:r w:rsidRPr="00504E22">
        <w:rPr>
          <w:rFonts w:ascii="Times New Roman" w:eastAsia="Times New Roman" w:hAnsi="Times New Roman" w:cs="Times New Roman"/>
          <w:sz w:val="24"/>
          <w:szCs w:val="24"/>
        </w:rPr>
        <w:t xml:space="preserve">, John, and Mark </w:t>
      </w:r>
      <w:proofErr w:type="spellStart"/>
      <w:r w:rsidRPr="00504E22">
        <w:rPr>
          <w:rFonts w:ascii="Times New Roman" w:eastAsia="Times New Roman" w:hAnsi="Times New Roman" w:cs="Times New Roman"/>
          <w:sz w:val="24"/>
          <w:szCs w:val="24"/>
        </w:rPr>
        <w:t>Sandford</w:t>
      </w:r>
      <w:proofErr w:type="spell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Deliverance and Inner Healing</w:t>
      </w:r>
      <w:r w:rsidRPr="00504E22">
        <w:rPr>
          <w:rFonts w:ascii="Times New Roman" w:eastAsia="Times New Roman" w:hAnsi="Times New Roman" w:cs="Times New Roman"/>
          <w:sz w:val="24"/>
          <w:szCs w:val="24"/>
        </w:rPr>
        <w:t xml:space="preserve">. Grand Rapids, Michigan: Chosen Books, </w:t>
      </w:r>
      <w:r>
        <w:rPr>
          <w:rFonts w:ascii="Times New Roman" w:eastAsia="Times New Roman" w:hAnsi="Times New Roman" w:cs="Times New Roman"/>
          <w:sz w:val="24"/>
          <w:szCs w:val="24"/>
        </w:rPr>
        <w:t>200</w:t>
      </w:r>
      <w:r w:rsidRPr="00504E22">
        <w:rPr>
          <w:rFonts w:ascii="Times New Roman" w:eastAsia="Times New Roman" w:hAnsi="Times New Roman" w:cs="Times New Roman"/>
          <w:sz w:val="24"/>
          <w:szCs w:val="24"/>
        </w:rPr>
        <w:t>.</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lastRenderedPageBreak/>
        <w:t>Scanlan</w:t>
      </w:r>
      <w:proofErr w:type="spellEnd"/>
      <w:r w:rsidRPr="00504E22">
        <w:rPr>
          <w:rFonts w:ascii="Times New Roman" w:eastAsia="Times New Roman" w:hAnsi="Times New Roman" w:cs="Times New Roman"/>
          <w:sz w:val="24"/>
          <w:szCs w:val="24"/>
        </w:rPr>
        <w:t xml:space="preserve">, Michael, and Randall </w:t>
      </w:r>
      <w:proofErr w:type="spellStart"/>
      <w:r w:rsidRPr="00504E22">
        <w:rPr>
          <w:rFonts w:ascii="Times New Roman" w:eastAsia="Times New Roman" w:hAnsi="Times New Roman" w:cs="Times New Roman"/>
          <w:sz w:val="24"/>
          <w:szCs w:val="24"/>
        </w:rPr>
        <w:t>Cirner</w:t>
      </w:r>
      <w:proofErr w:type="spell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Deliverance from Evil Spirits</w:t>
      </w:r>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Cincinatti</w:t>
      </w:r>
      <w:proofErr w:type="spellEnd"/>
      <w:r w:rsidRPr="00504E22">
        <w:rPr>
          <w:rFonts w:ascii="Times New Roman" w:eastAsia="Times New Roman" w:hAnsi="Times New Roman" w:cs="Times New Roman"/>
          <w:sz w:val="24"/>
          <w:szCs w:val="24"/>
        </w:rPr>
        <w:t>, Ohio: Servant Books, 198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Schlier</w:t>
      </w:r>
      <w:proofErr w:type="spellEnd"/>
      <w:r w:rsidRPr="00504E22">
        <w:rPr>
          <w:rFonts w:ascii="Times New Roman" w:eastAsia="Times New Roman" w:hAnsi="Times New Roman" w:cs="Times New Roman"/>
          <w:sz w:val="24"/>
          <w:szCs w:val="24"/>
        </w:rPr>
        <w:t xml:space="preserve">, Heinrich. </w:t>
      </w:r>
      <w:r w:rsidRPr="00504E22">
        <w:rPr>
          <w:rFonts w:ascii="Times New Roman" w:eastAsia="Times New Roman" w:hAnsi="Times New Roman" w:cs="Times New Roman"/>
          <w:i/>
          <w:iCs/>
          <w:sz w:val="24"/>
          <w:szCs w:val="24"/>
        </w:rPr>
        <w:t>Principalities and Powers in the New Testament</w:t>
      </w:r>
      <w:r w:rsidRPr="00504E22">
        <w:rPr>
          <w:rFonts w:ascii="Times New Roman" w:eastAsia="Times New Roman" w:hAnsi="Times New Roman" w:cs="Times New Roman"/>
          <w:sz w:val="24"/>
          <w:szCs w:val="24"/>
        </w:rPr>
        <w:t>. NY: Herder and Herder, 196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Sears, Robert. “A Catholic View of Exorcism and Deliverance.” In </w:t>
      </w:r>
      <w:r w:rsidRPr="00504E22">
        <w:rPr>
          <w:rFonts w:ascii="Times New Roman" w:eastAsia="Times New Roman" w:hAnsi="Times New Roman" w:cs="Times New Roman"/>
          <w:i/>
          <w:iCs/>
          <w:sz w:val="24"/>
          <w:szCs w:val="24"/>
        </w:rPr>
        <w:t>Essays on Spiritual Bondage and Deliverance</w:t>
      </w:r>
      <w:r w:rsidRPr="00504E22">
        <w:rPr>
          <w:rFonts w:ascii="Times New Roman" w:eastAsia="Times New Roman" w:hAnsi="Times New Roman" w:cs="Times New Roman"/>
          <w:sz w:val="24"/>
          <w:szCs w:val="24"/>
        </w:rPr>
        <w:t>, 100–114. Occasional Papers 11. Elkhart, Indiana: Institute of Mennonite Studies, 19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Smith, Susan. “Spirit and Spirits.” In </w:t>
      </w:r>
      <w:r w:rsidRPr="00504E22">
        <w:rPr>
          <w:rFonts w:ascii="Times New Roman" w:eastAsia="Times New Roman" w:hAnsi="Times New Roman" w:cs="Times New Roman"/>
          <w:i/>
          <w:iCs/>
          <w:sz w:val="24"/>
          <w:szCs w:val="24"/>
        </w:rPr>
        <w:t>Spirit Possession: Theology and Identity: A Pacific Exploration</w:t>
      </w:r>
      <w:r w:rsidRPr="00504E22">
        <w:rPr>
          <w:rFonts w:ascii="Times New Roman" w:eastAsia="Times New Roman" w:hAnsi="Times New Roman" w:cs="Times New Roman"/>
          <w:sz w:val="24"/>
          <w:szCs w:val="24"/>
        </w:rPr>
        <w:t xml:space="preserve">, 241–69. </w:t>
      </w:r>
      <w:proofErr w:type="spellStart"/>
      <w:r w:rsidRPr="00504E22">
        <w:rPr>
          <w:rFonts w:ascii="Times New Roman" w:eastAsia="Times New Roman" w:hAnsi="Times New Roman" w:cs="Times New Roman"/>
          <w:sz w:val="24"/>
          <w:szCs w:val="24"/>
        </w:rPr>
        <w:t>Hindmarsh</w:t>
      </w:r>
      <w:proofErr w:type="spellEnd"/>
      <w:r w:rsidRPr="00504E22">
        <w:rPr>
          <w:rFonts w:ascii="Times New Roman" w:eastAsia="Times New Roman" w:hAnsi="Times New Roman" w:cs="Times New Roman"/>
          <w:sz w:val="24"/>
          <w:szCs w:val="24"/>
        </w:rPr>
        <w:t>, South Australia: ATF Press, 201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Smucker, Marcus. “Response to Mark Winslow.” In </w:t>
      </w:r>
      <w:r w:rsidRPr="00504E22">
        <w:rPr>
          <w:rFonts w:ascii="Times New Roman" w:eastAsia="Times New Roman" w:hAnsi="Times New Roman" w:cs="Times New Roman"/>
          <w:i/>
          <w:iCs/>
          <w:sz w:val="24"/>
          <w:szCs w:val="24"/>
        </w:rPr>
        <w:t>Essays on Spiritual Bondage and Deliverance</w:t>
      </w:r>
      <w:r w:rsidRPr="00504E22">
        <w:rPr>
          <w:rFonts w:ascii="Times New Roman" w:eastAsia="Times New Roman" w:hAnsi="Times New Roman" w:cs="Times New Roman"/>
          <w:sz w:val="24"/>
          <w:szCs w:val="24"/>
        </w:rPr>
        <w:t>, 207–10. Occasional Papers 11. Elkhart, Indiana: Institute of Mennonite Studies, 19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Smucker, Mervin, and John Hostetler. “The Case of Jane: Psychotherapy and Deliverance.” In </w:t>
      </w:r>
      <w:r w:rsidRPr="00504E22">
        <w:rPr>
          <w:rFonts w:ascii="Times New Roman" w:eastAsia="Times New Roman" w:hAnsi="Times New Roman" w:cs="Times New Roman"/>
          <w:i/>
          <w:iCs/>
          <w:sz w:val="24"/>
          <w:szCs w:val="24"/>
        </w:rPr>
        <w:t>Essays on Spiritual Bondage and Deliverance</w:t>
      </w:r>
      <w:r w:rsidRPr="00504E22">
        <w:rPr>
          <w:rFonts w:ascii="Times New Roman" w:eastAsia="Times New Roman" w:hAnsi="Times New Roman" w:cs="Times New Roman"/>
          <w:sz w:val="24"/>
          <w:szCs w:val="24"/>
        </w:rPr>
        <w:t>, 179–91. Occasional Papers 11. Elkhart, Indiana: Institute of Mennonite Studies, 19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Sneck</w:t>
      </w:r>
      <w:proofErr w:type="spellEnd"/>
      <w:r w:rsidRPr="00504E22">
        <w:rPr>
          <w:rFonts w:ascii="Times New Roman" w:eastAsia="Times New Roman" w:hAnsi="Times New Roman" w:cs="Times New Roman"/>
          <w:sz w:val="24"/>
          <w:szCs w:val="24"/>
        </w:rPr>
        <w:t xml:space="preserve">, William. “Evil and the Psychological Dynamics of the Human Person.” In </w:t>
      </w:r>
      <w:r w:rsidRPr="00504E22">
        <w:rPr>
          <w:rFonts w:ascii="Times New Roman" w:eastAsia="Times New Roman" w:hAnsi="Times New Roman" w:cs="Times New Roman"/>
          <w:i/>
          <w:iCs/>
          <w:sz w:val="24"/>
          <w:szCs w:val="24"/>
        </w:rPr>
        <w:t>Deliverance Prayer</w:t>
      </w:r>
      <w:r w:rsidRPr="00504E22">
        <w:rPr>
          <w:rFonts w:ascii="Times New Roman" w:eastAsia="Times New Roman" w:hAnsi="Times New Roman" w:cs="Times New Roman"/>
          <w:sz w:val="24"/>
          <w:szCs w:val="24"/>
        </w:rPr>
        <w:t>, 110–25. New York: Paulist Press, 198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Solomon, Robert. </w:t>
      </w:r>
      <w:r w:rsidRPr="00504E22">
        <w:rPr>
          <w:rFonts w:ascii="Times New Roman" w:eastAsia="Times New Roman" w:hAnsi="Times New Roman" w:cs="Times New Roman"/>
          <w:i/>
          <w:iCs/>
          <w:sz w:val="24"/>
          <w:szCs w:val="24"/>
        </w:rPr>
        <w:t>Living in Two Worlds: Pastoral Responses to Possession in Singapore</w:t>
      </w:r>
      <w:r w:rsidRPr="00504E22">
        <w:rPr>
          <w:rFonts w:ascii="Times New Roman" w:eastAsia="Times New Roman" w:hAnsi="Times New Roman" w:cs="Times New Roman"/>
          <w:sz w:val="24"/>
          <w:szCs w:val="24"/>
        </w:rPr>
        <w:t xml:space="preserve">. Studies in the Intercultural History of </w:t>
      </w:r>
      <w:proofErr w:type="spellStart"/>
      <w:r w:rsidRPr="00504E22">
        <w:rPr>
          <w:rFonts w:ascii="Times New Roman" w:eastAsia="Times New Roman" w:hAnsi="Times New Roman" w:cs="Times New Roman"/>
          <w:sz w:val="24"/>
          <w:szCs w:val="24"/>
        </w:rPr>
        <w:t>Christanity</w:t>
      </w:r>
      <w:proofErr w:type="spellEnd"/>
      <w:r w:rsidRPr="00504E22">
        <w:rPr>
          <w:rFonts w:ascii="Times New Roman" w:eastAsia="Times New Roman" w:hAnsi="Times New Roman" w:cs="Times New Roman"/>
          <w:sz w:val="24"/>
          <w:szCs w:val="24"/>
        </w:rPr>
        <w:t xml:space="preserve"> 73. Frankfurt-am-Main: Peter Lang, 1994.</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Subritzky</w:t>
      </w:r>
      <w:proofErr w:type="spellEnd"/>
      <w:r w:rsidRPr="00504E22">
        <w:rPr>
          <w:rFonts w:ascii="Times New Roman" w:eastAsia="Times New Roman" w:hAnsi="Times New Roman" w:cs="Times New Roman"/>
          <w:sz w:val="24"/>
          <w:szCs w:val="24"/>
        </w:rPr>
        <w:t xml:space="preserve">, William. </w:t>
      </w:r>
      <w:r w:rsidRPr="00504E22">
        <w:rPr>
          <w:rFonts w:ascii="Times New Roman" w:eastAsia="Times New Roman" w:hAnsi="Times New Roman" w:cs="Times New Roman"/>
          <w:i/>
          <w:iCs/>
          <w:sz w:val="24"/>
          <w:szCs w:val="24"/>
        </w:rPr>
        <w:t>Demons Defeated</w:t>
      </w:r>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Tonbridge</w:t>
      </w:r>
      <w:proofErr w:type="spellEnd"/>
      <w:r w:rsidRPr="00504E22">
        <w:rPr>
          <w:rFonts w:ascii="Times New Roman" w:eastAsia="Times New Roman" w:hAnsi="Times New Roman" w:cs="Times New Roman"/>
          <w:sz w:val="24"/>
          <w:szCs w:val="24"/>
        </w:rPr>
        <w:t>: Sovereign, 198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Sue, </w:t>
      </w:r>
      <w:proofErr w:type="spellStart"/>
      <w:r w:rsidRPr="00504E22">
        <w:rPr>
          <w:rFonts w:ascii="Times New Roman" w:eastAsia="Times New Roman" w:hAnsi="Times New Roman" w:cs="Times New Roman"/>
          <w:sz w:val="24"/>
          <w:szCs w:val="24"/>
        </w:rPr>
        <w:t>Derald</w:t>
      </w:r>
      <w:proofErr w:type="spellEnd"/>
      <w:r w:rsidRPr="00504E22">
        <w:rPr>
          <w:rFonts w:ascii="Times New Roman" w:eastAsia="Times New Roman" w:hAnsi="Times New Roman" w:cs="Times New Roman"/>
          <w:sz w:val="24"/>
          <w:szCs w:val="24"/>
        </w:rPr>
        <w:t xml:space="preserve">, and David Sue. </w:t>
      </w:r>
      <w:r w:rsidRPr="00504E22">
        <w:rPr>
          <w:rFonts w:ascii="Times New Roman" w:eastAsia="Times New Roman" w:hAnsi="Times New Roman" w:cs="Times New Roman"/>
          <w:i/>
          <w:iCs/>
          <w:sz w:val="24"/>
          <w:szCs w:val="24"/>
        </w:rPr>
        <w:t>Counselling the Culturally Diverse</w:t>
      </w:r>
      <w:r w:rsidRPr="00504E22">
        <w:rPr>
          <w:rFonts w:ascii="Times New Roman" w:eastAsia="Times New Roman" w:hAnsi="Times New Roman" w:cs="Times New Roman"/>
          <w:sz w:val="24"/>
          <w:szCs w:val="24"/>
        </w:rPr>
        <w:t>. Hoboken, NJ: John Wiley and Sons, 200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Suenens</w:t>
      </w:r>
      <w:proofErr w:type="spellEnd"/>
      <w:r w:rsidRPr="00504E22">
        <w:rPr>
          <w:rFonts w:ascii="Times New Roman" w:eastAsia="Times New Roman" w:hAnsi="Times New Roman" w:cs="Times New Roman"/>
          <w:sz w:val="24"/>
          <w:szCs w:val="24"/>
        </w:rPr>
        <w:t xml:space="preserve">, Leon-Joseph. </w:t>
      </w:r>
      <w:r w:rsidRPr="00504E22">
        <w:rPr>
          <w:rFonts w:ascii="Times New Roman" w:eastAsia="Times New Roman" w:hAnsi="Times New Roman" w:cs="Times New Roman"/>
          <w:i/>
          <w:iCs/>
          <w:sz w:val="24"/>
          <w:szCs w:val="24"/>
        </w:rPr>
        <w:t>Renewal and the Powers of Darkness</w:t>
      </w:r>
      <w:r w:rsidRPr="00504E22">
        <w:rPr>
          <w:rFonts w:ascii="Times New Roman" w:eastAsia="Times New Roman" w:hAnsi="Times New Roman" w:cs="Times New Roman"/>
          <w:sz w:val="24"/>
          <w:szCs w:val="24"/>
        </w:rPr>
        <w:t xml:space="preserve">. London: </w:t>
      </w:r>
      <w:proofErr w:type="spellStart"/>
      <w:r w:rsidRPr="00504E22">
        <w:rPr>
          <w:rFonts w:ascii="Times New Roman" w:eastAsia="Times New Roman" w:hAnsi="Times New Roman" w:cs="Times New Roman"/>
          <w:sz w:val="24"/>
          <w:szCs w:val="24"/>
        </w:rPr>
        <w:t>Darton</w:t>
      </w:r>
      <w:proofErr w:type="spellEnd"/>
      <w:r w:rsidRPr="00504E22">
        <w:rPr>
          <w:rFonts w:ascii="Times New Roman" w:eastAsia="Times New Roman" w:hAnsi="Times New Roman" w:cs="Times New Roman"/>
          <w:sz w:val="24"/>
          <w:szCs w:val="24"/>
        </w:rPr>
        <w:t>, Longman and Todd, 1983.</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Syquia</w:t>
      </w:r>
      <w:proofErr w:type="spellEnd"/>
      <w:r w:rsidRPr="00504E22">
        <w:rPr>
          <w:rFonts w:ascii="Times New Roman" w:eastAsia="Times New Roman" w:hAnsi="Times New Roman" w:cs="Times New Roman"/>
          <w:sz w:val="24"/>
          <w:szCs w:val="24"/>
        </w:rPr>
        <w:t xml:space="preserve">, Jose. </w:t>
      </w:r>
      <w:r w:rsidRPr="00504E22">
        <w:rPr>
          <w:rFonts w:ascii="Times New Roman" w:eastAsia="Times New Roman" w:hAnsi="Times New Roman" w:cs="Times New Roman"/>
          <w:i/>
          <w:iCs/>
          <w:sz w:val="24"/>
          <w:szCs w:val="24"/>
        </w:rPr>
        <w:t>Exorcism: Encounters with the Paranormal and the Occult</w:t>
      </w:r>
      <w:r w:rsidRPr="00504E22">
        <w:rPr>
          <w:rFonts w:ascii="Times New Roman" w:eastAsia="Times New Roman" w:hAnsi="Times New Roman" w:cs="Times New Roman"/>
          <w:sz w:val="24"/>
          <w:szCs w:val="24"/>
        </w:rPr>
        <w:t>. Quezon City, Philippines: Shepherd’s Voice Publications, 200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Taylor, Charles. </w:t>
      </w:r>
      <w:r w:rsidRPr="00504E22">
        <w:rPr>
          <w:rFonts w:ascii="Times New Roman" w:eastAsia="Times New Roman" w:hAnsi="Times New Roman" w:cs="Times New Roman"/>
          <w:i/>
          <w:iCs/>
          <w:sz w:val="24"/>
          <w:szCs w:val="24"/>
        </w:rPr>
        <w:t>A Secular Age</w:t>
      </w:r>
      <w:r w:rsidRPr="00504E22">
        <w:rPr>
          <w:rFonts w:ascii="Times New Roman" w:eastAsia="Times New Roman" w:hAnsi="Times New Roman" w:cs="Times New Roman"/>
          <w:sz w:val="24"/>
          <w:szCs w:val="24"/>
        </w:rPr>
        <w:t>. Cambridge MA: Belknap Press of Harvard University Press, 2007.</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Taylor, Donald. “Theological Thoughts about Evil.” In </w:t>
      </w:r>
      <w:r w:rsidRPr="00504E22">
        <w:rPr>
          <w:rFonts w:ascii="Times New Roman" w:eastAsia="Times New Roman" w:hAnsi="Times New Roman" w:cs="Times New Roman"/>
          <w:i/>
          <w:iCs/>
          <w:sz w:val="24"/>
          <w:szCs w:val="24"/>
        </w:rPr>
        <w:t>The Anthology of Evil</w:t>
      </w:r>
      <w:r w:rsidRPr="00504E22">
        <w:rPr>
          <w:rFonts w:ascii="Times New Roman" w:eastAsia="Times New Roman" w:hAnsi="Times New Roman" w:cs="Times New Roman"/>
          <w:sz w:val="24"/>
          <w:szCs w:val="24"/>
        </w:rPr>
        <w:t>, 26–41. Oxford: Basil Blackwell, 1985.</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Thayer, Nelson. </w:t>
      </w:r>
      <w:r w:rsidRPr="00504E22">
        <w:rPr>
          <w:rFonts w:ascii="Times New Roman" w:eastAsia="Times New Roman" w:hAnsi="Times New Roman" w:cs="Times New Roman"/>
          <w:i/>
          <w:iCs/>
          <w:sz w:val="24"/>
          <w:szCs w:val="24"/>
        </w:rPr>
        <w:t>Spirituality and Pastoral Care</w:t>
      </w:r>
      <w:r w:rsidRPr="00504E22">
        <w:rPr>
          <w:rFonts w:ascii="Times New Roman" w:eastAsia="Times New Roman" w:hAnsi="Times New Roman" w:cs="Times New Roman"/>
          <w:sz w:val="24"/>
          <w:szCs w:val="24"/>
        </w:rPr>
        <w:t>. Theology and Pastoral Care. Philadelphia: Fortress Press, 1985.</w:t>
      </w:r>
    </w:p>
    <w:p w:rsidR="00E87D53" w:rsidRPr="00504E22" w:rsidRDefault="00E87D53" w:rsidP="00E87D53">
      <w:pPr>
        <w:spacing w:after="0" w:line="240" w:lineRule="auto"/>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Tippett</w:t>
      </w:r>
      <w:proofErr w:type="spellEnd"/>
      <w:r w:rsidRPr="00504E22">
        <w:rPr>
          <w:rFonts w:ascii="Times New Roman" w:eastAsia="Times New Roman" w:hAnsi="Times New Roman" w:cs="Times New Roman"/>
          <w:sz w:val="24"/>
          <w:szCs w:val="24"/>
        </w:rPr>
        <w:t xml:space="preserve">, A R. “Spirit Possession as It Relates to Culture and Religion.” In </w:t>
      </w:r>
      <w:r w:rsidRPr="00504E22">
        <w:rPr>
          <w:rFonts w:ascii="Times New Roman" w:eastAsia="Times New Roman" w:hAnsi="Times New Roman" w:cs="Times New Roman"/>
          <w:i/>
          <w:iCs/>
          <w:sz w:val="24"/>
          <w:szCs w:val="24"/>
        </w:rPr>
        <w:t>Demon Possession</w:t>
      </w:r>
      <w:r w:rsidRPr="00504E22">
        <w:rPr>
          <w:rFonts w:ascii="Times New Roman" w:eastAsia="Times New Roman" w:hAnsi="Times New Roman" w:cs="Times New Roman"/>
          <w:sz w:val="24"/>
          <w:szCs w:val="24"/>
        </w:rPr>
        <w:t>, 143–74. Minneapolis, Minnesota: Bethany House, 1976.</w:t>
      </w:r>
    </w:p>
    <w:p w:rsidR="00E87D53" w:rsidRDefault="00E87D53" w:rsidP="00E87D53">
      <w:pPr>
        <w:spacing w:after="0" w:line="240" w:lineRule="auto"/>
        <w:ind w:hanging="480"/>
        <w:rPr>
          <w:rFonts w:ascii="Times New Roman" w:eastAsia="Times New Roman" w:hAnsi="Times New Roman" w:cs="Times New Roman"/>
          <w:sz w:val="24"/>
          <w:szCs w:val="24"/>
        </w:rPr>
      </w:pPr>
    </w:p>
    <w:p w:rsidR="00E87D53" w:rsidRPr="00504E22"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lastRenderedPageBreak/>
        <w:t>Twelftree</w:t>
      </w:r>
      <w:proofErr w:type="spellEnd"/>
      <w:r w:rsidRPr="00504E22">
        <w:rPr>
          <w:rFonts w:ascii="Times New Roman" w:eastAsia="Times New Roman" w:hAnsi="Times New Roman" w:cs="Times New Roman"/>
          <w:sz w:val="24"/>
          <w:szCs w:val="24"/>
        </w:rPr>
        <w:t xml:space="preserve">, Graham. “Deliverance and Exorcism in the New Testament.”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45–68.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Jesus the Miracle Worker</w:t>
      </w:r>
      <w:r w:rsidRPr="00504E22">
        <w:rPr>
          <w:rFonts w:ascii="Times New Roman" w:eastAsia="Times New Roman" w:hAnsi="Times New Roman" w:cs="Times New Roman"/>
          <w:sz w:val="24"/>
          <w:szCs w:val="24"/>
        </w:rPr>
        <w:t>. Downers Grove, IL: Intervarsity Press, 1999.</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Ulanov</w:t>
      </w:r>
      <w:proofErr w:type="spellEnd"/>
      <w:r w:rsidRPr="00504E22">
        <w:rPr>
          <w:rFonts w:ascii="Times New Roman" w:eastAsia="Times New Roman" w:hAnsi="Times New Roman" w:cs="Times New Roman"/>
          <w:sz w:val="24"/>
          <w:szCs w:val="24"/>
        </w:rPr>
        <w:t xml:space="preserve">, Ann Belford, and Barry </w:t>
      </w:r>
      <w:proofErr w:type="spellStart"/>
      <w:r w:rsidRPr="00504E22">
        <w:rPr>
          <w:rFonts w:ascii="Times New Roman" w:eastAsia="Times New Roman" w:hAnsi="Times New Roman" w:cs="Times New Roman"/>
          <w:sz w:val="24"/>
          <w:szCs w:val="24"/>
        </w:rPr>
        <w:t>Ulanov</w:t>
      </w:r>
      <w:proofErr w:type="spellEnd"/>
      <w:r w:rsidRPr="00504E22">
        <w:rPr>
          <w:rFonts w:ascii="Times New Roman" w:eastAsia="Times New Roman" w:hAnsi="Times New Roman" w:cs="Times New Roman"/>
          <w:sz w:val="24"/>
          <w:szCs w:val="24"/>
        </w:rPr>
        <w:t xml:space="preserve">. “Reaching to the Unknown: Religion and the Psyche.” In </w:t>
      </w:r>
      <w:r w:rsidRPr="00504E22">
        <w:rPr>
          <w:rFonts w:ascii="Times New Roman" w:eastAsia="Times New Roman" w:hAnsi="Times New Roman" w:cs="Times New Roman"/>
          <w:i/>
          <w:iCs/>
          <w:sz w:val="24"/>
          <w:szCs w:val="24"/>
        </w:rPr>
        <w:t>Clinical Handbook of Pastoral Counselling Volume 2</w:t>
      </w:r>
      <w:r w:rsidRPr="00504E22">
        <w:rPr>
          <w:rFonts w:ascii="Times New Roman" w:eastAsia="Times New Roman" w:hAnsi="Times New Roman" w:cs="Times New Roman"/>
          <w:sz w:val="24"/>
          <w:szCs w:val="24"/>
        </w:rPr>
        <w:t xml:space="preserve">, 7–26. Studies in Pastoral Psychology, Theology and Spirituality. New York and Mahwah: Paulist Press, </w:t>
      </w:r>
      <w:r>
        <w:rPr>
          <w:rFonts w:ascii="Times New Roman" w:eastAsia="Times New Roman" w:hAnsi="Times New Roman" w:cs="Times New Roman"/>
          <w:sz w:val="24"/>
          <w:szCs w:val="24"/>
        </w:rPr>
        <w:t>1993.</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Versteeg</w:t>
      </w:r>
      <w:proofErr w:type="spellEnd"/>
      <w:r w:rsidRPr="00504E22">
        <w:rPr>
          <w:rFonts w:ascii="Times New Roman" w:eastAsia="Times New Roman" w:hAnsi="Times New Roman" w:cs="Times New Roman"/>
          <w:sz w:val="24"/>
          <w:szCs w:val="24"/>
        </w:rPr>
        <w:t xml:space="preserve">, Peter. “Deliverance and Exorcism in Anthropological Perspective.”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120–38.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proofErr w:type="gramStart"/>
      <w:r w:rsidRPr="00504E22">
        <w:rPr>
          <w:rFonts w:ascii="Times New Roman" w:eastAsia="Times New Roman" w:hAnsi="Times New Roman" w:cs="Times New Roman"/>
          <w:sz w:val="24"/>
          <w:szCs w:val="24"/>
        </w:rPr>
        <w:t>Wa</w:t>
      </w:r>
      <w:proofErr w:type="spellEnd"/>
      <w:proofErr w:type="gram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Gatumu</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Kabiro</w:t>
      </w:r>
      <w:proofErr w:type="spellEnd"/>
      <w:r w:rsidRPr="00504E22">
        <w:rPr>
          <w:rFonts w:ascii="Times New Roman" w:eastAsia="Times New Roman" w:hAnsi="Times New Roman" w:cs="Times New Roman"/>
          <w:sz w:val="24"/>
          <w:szCs w:val="24"/>
        </w:rPr>
        <w:t xml:space="preserve">. “Deliverance and Exorcism in Theological Perspective 2: Possession and Exorcism as New Testament Evidence for a Theology of Christ’s Supremacy.”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222–42.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Waaijman</w:t>
      </w:r>
      <w:proofErr w:type="spellEnd"/>
      <w:r w:rsidRPr="00504E22">
        <w:rPr>
          <w:rFonts w:ascii="Times New Roman" w:eastAsia="Times New Roman" w:hAnsi="Times New Roman" w:cs="Times New Roman"/>
          <w:sz w:val="24"/>
          <w:szCs w:val="24"/>
        </w:rPr>
        <w:t xml:space="preserve">, </w:t>
      </w:r>
      <w:proofErr w:type="spellStart"/>
      <w:r w:rsidRPr="00504E22">
        <w:rPr>
          <w:rFonts w:ascii="Times New Roman" w:eastAsia="Times New Roman" w:hAnsi="Times New Roman" w:cs="Times New Roman"/>
          <w:sz w:val="24"/>
          <w:szCs w:val="24"/>
        </w:rPr>
        <w:t>Kees</w:t>
      </w:r>
      <w:proofErr w:type="spellEnd"/>
      <w:r w:rsidRPr="00504E22">
        <w:rPr>
          <w:rFonts w:ascii="Times New Roman" w:eastAsia="Times New Roman" w:hAnsi="Times New Roman" w:cs="Times New Roman"/>
          <w:sz w:val="24"/>
          <w:szCs w:val="24"/>
        </w:rPr>
        <w:t xml:space="preserve">. </w:t>
      </w:r>
      <w:r w:rsidRPr="00504E22">
        <w:rPr>
          <w:rFonts w:ascii="Times New Roman" w:eastAsia="Times New Roman" w:hAnsi="Times New Roman" w:cs="Times New Roman"/>
          <w:i/>
          <w:iCs/>
          <w:sz w:val="24"/>
          <w:szCs w:val="24"/>
        </w:rPr>
        <w:t>Spirituality: Forms, Foundations, Methods.</w:t>
      </w:r>
      <w:r w:rsidRPr="00504E22">
        <w:rPr>
          <w:rFonts w:ascii="Times New Roman" w:eastAsia="Times New Roman" w:hAnsi="Times New Roman" w:cs="Times New Roman"/>
          <w:sz w:val="24"/>
          <w:szCs w:val="24"/>
        </w:rPr>
        <w:t xml:space="preserve"> Leuven, Belgium: </w:t>
      </w:r>
      <w:proofErr w:type="spellStart"/>
      <w:r w:rsidRPr="00504E22">
        <w:rPr>
          <w:rFonts w:ascii="Times New Roman" w:eastAsia="Times New Roman" w:hAnsi="Times New Roman" w:cs="Times New Roman"/>
          <w:sz w:val="24"/>
          <w:szCs w:val="24"/>
        </w:rPr>
        <w:t>Peeters</w:t>
      </w:r>
      <w:proofErr w:type="spellEnd"/>
      <w:r w:rsidRPr="00504E22">
        <w:rPr>
          <w:rFonts w:ascii="Times New Roman" w:eastAsia="Times New Roman" w:hAnsi="Times New Roman" w:cs="Times New Roman"/>
          <w:sz w:val="24"/>
          <w:szCs w:val="24"/>
        </w:rPr>
        <w:t>, 2002.</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ainwright, Elaine, ed. </w:t>
      </w:r>
      <w:r w:rsidRPr="00504E22">
        <w:rPr>
          <w:rFonts w:ascii="Times New Roman" w:eastAsia="Times New Roman" w:hAnsi="Times New Roman" w:cs="Times New Roman"/>
          <w:i/>
          <w:iCs/>
          <w:sz w:val="24"/>
          <w:szCs w:val="24"/>
        </w:rPr>
        <w:t>Spirit Possession, Theology, and Identity: A Pacific Exploration</w:t>
      </w:r>
      <w:r w:rsidRPr="00504E22">
        <w:rPr>
          <w:rFonts w:ascii="Times New Roman" w:eastAsia="Times New Roman" w:hAnsi="Times New Roman" w:cs="Times New Roman"/>
          <w:sz w:val="24"/>
          <w:szCs w:val="24"/>
        </w:rPr>
        <w:t>. Auckland, New Zealand: ATF Press, 201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alker, Andrew. “The Devil You Think You Know.” In </w:t>
      </w:r>
      <w:r w:rsidRPr="00504E22">
        <w:rPr>
          <w:rFonts w:ascii="Times New Roman" w:eastAsia="Times New Roman" w:hAnsi="Times New Roman" w:cs="Times New Roman"/>
          <w:i/>
          <w:iCs/>
          <w:sz w:val="24"/>
          <w:szCs w:val="24"/>
        </w:rPr>
        <w:t>Charismatic Renewal</w:t>
      </w:r>
      <w:r w:rsidRPr="00504E22">
        <w:rPr>
          <w:rFonts w:ascii="Times New Roman" w:eastAsia="Times New Roman" w:hAnsi="Times New Roman" w:cs="Times New Roman"/>
          <w:sz w:val="24"/>
          <w:szCs w:val="24"/>
        </w:rPr>
        <w:t>, 86–105. London: SPCK, 199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alsh, James, and P.G. Walsh, eds. </w:t>
      </w:r>
      <w:r w:rsidRPr="00504E22">
        <w:rPr>
          <w:rFonts w:ascii="Times New Roman" w:eastAsia="Times New Roman" w:hAnsi="Times New Roman" w:cs="Times New Roman"/>
          <w:i/>
          <w:iCs/>
          <w:sz w:val="24"/>
          <w:szCs w:val="24"/>
        </w:rPr>
        <w:t>Divine Providence and Human Suffering</w:t>
      </w:r>
      <w:r w:rsidRPr="00504E22">
        <w:rPr>
          <w:rFonts w:ascii="Times New Roman" w:eastAsia="Times New Roman" w:hAnsi="Times New Roman" w:cs="Times New Roman"/>
          <w:sz w:val="24"/>
          <w:szCs w:val="24"/>
        </w:rPr>
        <w:t>. Vol. 17. Message of the Fathers of the Church. Wilmington, Delaware: Michael Glazier, 198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atts, Fraser, ed. </w:t>
      </w:r>
      <w:r w:rsidRPr="00504E22">
        <w:rPr>
          <w:rFonts w:ascii="Times New Roman" w:eastAsia="Times New Roman" w:hAnsi="Times New Roman" w:cs="Times New Roman"/>
          <w:i/>
          <w:iCs/>
          <w:sz w:val="24"/>
          <w:szCs w:val="24"/>
        </w:rPr>
        <w:t>Spiritual Healing: Scientific and Religious Perspectives</w:t>
      </w:r>
      <w:r w:rsidRPr="00504E22">
        <w:rPr>
          <w:rFonts w:ascii="Times New Roman" w:eastAsia="Times New Roman" w:hAnsi="Times New Roman" w:cs="Times New Roman"/>
          <w:sz w:val="24"/>
          <w:szCs w:val="24"/>
        </w:rPr>
        <w:t>. Cambridge, UK: Cambridge University Press,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heeler, James. “Deliverance </w:t>
      </w:r>
      <w:proofErr w:type="gramStart"/>
      <w:r w:rsidRPr="00504E22">
        <w:rPr>
          <w:rFonts w:ascii="Times New Roman" w:eastAsia="Times New Roman" w:hAnsi="Times New Roman" w:cs="Times New Roman"/>
          <w:sz w:val="24"/>
          <w:szCs w:val="24"/>
        </w:rPr>
        <w:t>Within</w:t>
      </w:r>
      <w:proofErr w:type="gramEnd"/>
      <w:r w:rsidRPr="00504E22">
        <w:rPr>
          <w:rFonts w:ascii="Times New Roman" w:eastAsia="Times New Roman" w:hAnsi="Times New Roman" w:cs="Times New Roman"/>
          <w:sz w:val="24"/>
          <w:szCs w:val="24"/>
        </w:rPr>
        <w:t xml:space="preserve"> Church Ministry.” In </w:t>
      </w:r>
      <w:r w:rsidRPr="00504E22">
        <w:rPr>
          <w:rFonts w:ascii="Times New Roman" w:eastAsia="Times New Roman" w:hAnsi="Times New Roman" w:cs="Times New Roman"/>
          <w:i/>
          <w:iCs/>
          <w:sz w:val="24"/>
          <w:szCs w:val="24"/>
        </w:rPr>
        <w:t>Deliverance Prayer</w:t>
      </w:r>
      <w:r w:rsidRPr="00504E22">
        <w:rPr>
          <w:rFonts w:ascii="Times New Roman" w:eastAsia="Times New Roman" w:hAnsi="Times New Roman" w:cs="Times New Roman"/>
          <w:sz w:val="24"/>
          <w:szCs w:val="24"/>
        </w:rPr>
        <w:t>, 174–204. New York: Paulist Press, 198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hite, John. “Problems and Procedures in Exorcism.” In </w:t>
      </w:r>
      <w:r w:rsidRPr="00504E22">
        <w:rPr>
          <w:rFonts w:ascii="Times New Roman" w:eastAsia="Times New Roman" w:hAnsi="Times New Roman" w:cs="Times New Roman"/>
          <w:i/>
          <w:iCs/>
          <w:sz w:val="24"/>
          <w:szCs w:val="24"/>
        </w:rPr>
        <w:t>Demon Possession</w:t>
      </w:r>
      <w:r w:rsidRPr="00504E22">
        <w:rPr>
          <w:rFonts w:ascii="Times New Roman" w:eastAsia="Times New Roman" w:hAnsi="Times New Roman" w:cs="Times New Roman"/>
          <w:sz w:val="24"/>
          <w:szCs w:val="24"/>
        </w:rPr>
        <w:t>, 281–89. Minneapolis, Minnesota: Bethany House, 1976.</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hite, Victor. </w:t>
      </w:r>
      <w:r w:rsidRPr="00504E22">
        <w:rPr>
          <w:rFonts w:ascii="Times New Roman" w:eastAsia="Times New Roman" w:hAnsi="Times New Roman" w:cs="Times New Roman"/>
          <w:i/>
          <w:iCs/>
          <w:sz w:val="24"/>
          <w:szCs w:val="24"/>
        </w:rPr>
        <w:t>God and the Unconscious</w:t>
      </w:r>
      <w:r w:rsidRPr="00504E22">
        <w:rPr>
          <w:rFonts w:ascii="Times New Roman" w:eastAsia="Times New Roman" w:hAnsi="Times New Roman" w:cs="Times New Roman"/>
          <w:sz w:val="24"/>
          <w:szCs w:val="24"/>
        </w:rPr>
        <w:t>. London: Fontana Books, 1960.</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iebe, Phillip. “Deliverance and Exorcism in Philosophical Perspective.”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156–80.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inslow, Mark. “Pastoral Care of a Demonized Person.” In </w:t>
      </w:r>
      <w:r w:rsidRPr="00504E22">
        <w:rPr>
          <w:rFonts w:ascii="Times New Roman" w:eastAsia="Times New Roman" w:hAnsi="Times New Roman" w:cs="Times New Roman"/>
          <w:i/>
          <w:iCs/>
          <w:sz w:val="24"/>
          <w:szCs w:val="24"/>
        </w:rPr>
        <w:t>Essays on Spiritual Bondage and Deliverance</w:t>
      </w:r>
      <w:r w:rsidRPr="00504E22">
        <w:rPr>
          <w:rFonts w:ascii="Times New Roman" w:eastAsia="Times New Roman" w:hAnsi="Times New Roman" w:cs="Times New Roman"/>
          <w:sz w:val="24"/>
          <w:szCs w:val="24"/>
        </w:rPr>
        <w:t>, 192–206. Occasional Papers 11. Elkhart, Indiana: Institute of Mennonite Studies, 1988.</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proofErr w:type="spellStart"/>
      <w:r w:rsidRPr="00504E22">
        <w:rPr>
          <w:rFonts w:ascii="Times New Roman" w:eastAsia="Times New Roman" w:hAnsi="Times New Roman" w:cs="Times New Roman"/>
          <w:sz w:val="24"/>
          <w:szCs w:val="24"/>
        </w:rPr>
        <w:t>Wostyn</w:t>
      </w:r>
      <w:proofErr w:type="spellEnd"/>
      <w:r w:rsidRPr="00504E22">
        <w:rPr>
          <w:rFonts w:ascii="Times New Roman" w:eastAsia="Times New Roman" w:hAnsi="Times New Roman" w:cs="Times New Roman"/>
          <w:sz w:val="24"/>
          <w:szCs w:val="24"/>
        </w:rPr>
        <w:t xml:space="preserve">, Lode. “Catholic Charismatics in the Philippines.” In </w:t>
      </w:r>
      <w:r w:rsidRPr="00504E22">
        <w:rPr>
          <w:rFonts w:ascii="Times New Roman" w:eastAsia="Times New Roman" w:hAnsi="Times New Roman" w:cs="Times New Roman"/>
          <w:i/>
          <w:iCs/>
          <w:sz w:val="24"/>
          <w:szCs w:val="24"/>
        </w:rPr>
        <w:t>Asian and Pentecostal: The Charismatic Face of Christianity in Asia</w:t>
      </w:r>
      <w:r w:rsidRPr="00504E22">
        <w:rPr>
          <w:rFonts w:ascii="Times New Roman" w:eastAsia="Times New Roman" w:hAnsi="Times New Roman" w:cs="Times New Roman"/>
          <w:sz w:val="24"/>
          <w:szCs w:val="24"/>
        </w:rPr>
        <w:t>, 363–84. Oxford: Regnum, 200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Wright, Nigel. “Deliverance and Exorcism in Theological Perspective 1: Is There Any Substance to Evil?” In </w:t>
      </w:r>
      <w:r w:rsidRPr="00504E22">
        <w:rPr>
          <w:rFonts w:ascii="Times New Roman" w:eastAsia="Times New Roman" w:hAnsi="Times New Roman" w:cs="Times New Roman"/>
          <w:i/>
          <w:iCs/>
          <w:sz w:val="24"/>
          <w:szCs w:val="24"/>
        </w:rPr>
        <w:t>Exorcism and Deliverance</w:t>
      </w:r>
      <w:r w:rsidRPr="00504E22">
        <w:rPr>
          <w:rFonts w:ascii="Times New Roman" w:eastAsia="Times New Roman" w:hAnsi="Times New Roman" w:cs="Times New Roman"/>
          <w:sz w:val="24"/>
          <w:szCs w:val="24"/>
        </w:rPr>
        <w:t>, 203–21. Studies in Pentecostal and Charismatic Issues. London: Paternoster, 2011.</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Pr>
        <w:spacing w:after="0" w:line="240" w:lineRule="auto"/>
        <w:ind w:hanging="480"/>
        <w:rPr>
          <w:rFonts w:ascii="Times New Roman" w:eastAsia="Times New Roman" w:hAnsi="Times New Roman" w:cs="Times New Roman"/>
          <w:sz w:val="24"/>
          <w:szCs w:val="24"/>
        </w:rPr>
      </w:pPr>
      <w:r w:rsidRPr="00504E22">
        <w:rPr>
          <w:rFonts w:ascii="Times New Roman" w:eastAsia="Times New Roman" w:hAnsi="Times New Roman" w:cs="Times New Roman"/>
          <w:sz w:val="24"/>
          <w:szCs w:val="24"/>
        </w:rPr>
        <w:t xml:space="preserve">Yong, Amos. “The Demonic in Pentecostal/charismatic Christianity and in the Religious Consciousness of Asia.” In </w:t>
      </w:r>
      <w:r w:rsidRPr="00504E22">
        <w:rPr>
          <w:rFonts w:ascii="Times New Roman" w:eastAsia="Times New Roman" w:hAnsi="Times New Roman" w:cs="Times New Roman"/>
          <w:i/>
          <w:iCs/>
          <w:sz w:val="24"/>
          <w:szCs w:val="24"/>
        </w:rPr>
        <w:t>Asian and Pentecostal: The Charismatic Face of Christianity in Asia</w:t>
      </w:r>
      <w:r w:rsidRPr="00504E22">
        <w:rPr>
          <w:rFonts w:ascii="Times New Roman" w:eastAsia="Times New Roman" w:hAnsi="Times New Roman" w:cs="Times New Roman"/>
          <w:sz w:val="24"/>
          <w:szCs w:val="24"/>
        </w:rPr>
        <w:t>, 93–128. Asian Journal of Pentecostal Studies 3. Oxford: Regnum Books International, 2005.</w:t>
      </w:r>
    </w:p>
    <w:p w:rsidR="00E87D53" w:rsidRPr="00504E22" w:rsidRDefault="00E87D53" w:rsidP="00E87D53">
      <w:pPr>
        <w:spacing w:after="0" w:line="240" w:lineRule="auto"/>
        <w:ind w:hanging="480"/>
        <w:rPr>
          <w:rFonts w:ascii="Times New Roman" w:eastAsia="Times New Roman" w:hAnsi="Times New Roman" w:cs="Times New Roman"/>
          <w:sz w:val="24"/>
          <w:szCs w:val="24"/>
        </w:rPr>
      </w:pPr>
    </w:p>
    <w:p w:rsidR="00E87D53" w:rsidRDefault="00E87D53" w:rsidP="00E87D53"/>
    <w:p w:rsidR="00006D08" w:rsidRDefault="00006D08" w:rsidP="00006D08">
      <w:pPr>
        <w:pStyle w:val="NoSpacing"/>
        <w:spacing w:line="480" w:lineRule="auto"/>
        <w:rPr>
          <w:szCs w:val="24"/>
        </w:rPr>
      </w:pPr>
    </w:p>
    <w:p w:rsidR="00006D08" w:rsidRDefault="00006D08" w:rsidP="00006D08">
      <w:pPr>
        <w:pStyle w:val="NoSpacing"/>
        <w:spacing w:line="480" w:lineRule="auto"/>
        <w:rPr>
          <w:szCs w:val="24"/>
        </w:rPr>
      </w:pPr>
    </w:p>
    <w:p w:rsidR="00006D08" w:rsidRPr="00721165" w:rsidRDefault="00006D08" w:rsidP="00006D08">
      <w:pPr>
        <w:pStyle w:val="NoSpacing"/>
        <w:spacing w:line="480" w:lineRule="auto"/>
        <w:rPr>
          <w:szCs w:val="24"/>
        </w:rPr>
      </w:pPr>
    </w:p>
    <w:sectPr w:rsidR="00006D08" w:rsidRPr="00721165" w:rsidSect="00CB0D1B">
      <w:footerReference w:type="default" r:id="rId20"/>
      <w:pgSz w:w="11907" w:h="16839" w:code="9"/>
      <w:pgMar w:top="630" w:right="1440" w:bottom="1440" w:left="198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2FB0" w:rsidRDefault="001E2FB0" w:rsidP="001C164F">
      <w:pPr>
        <w:spacing w:after="0" w:line="240" w:lineRule="auto"/>
      </w:pPr>
      <w:r>
        <w:separator/>
      </w:r>
    </w:p>
  </w:endnote>
  <w:endnote w:type="continuationSeparator" w:id="0">
    <w:p w:rsidR="001E2FB0" w:rsidRDefault="001E2FB0" w:rsidP="001C1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noPro">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6556933"/>
      <w:docPartObj>
        <w:docPartGallery w:val="Page Numbers (Bottom of Page)"/>
        <w:docPartUnique/>
      </w:docPartObj>
    </w:sdtPr>
    <w:sdtEndPr>
      <w:rPr>
        <w:noProof/>
      </w:rPr>
    </w:sdtEndPr>
    <w:sdtContent>
      <w:p w:rsidR="00CC3E73" w:rsidRDefault="00CC3E73">
        <w:pPr>
          <w:pStyle w:val="Footer"/>
          <w:jc w:val="center"/>
        </w:pPr>
        <w:r>
          <w:fldChar w:fldCharType="begin"/>
        </w:r>
        <w:r>
          <w:instrText xml:space="preserve"> PAGE   \* MERGEFORMAT </w:instrText>
        </w:r>
        <w:r>
          <w:fldChar w:fldCharType="separate"/>
        </w:r>
        <w:r w:rsidR="008A6E5D">
          <w:rPr>
            <w:noProof/>
          </w:rPr>
          <w:t>19</w:t>
        </w:r>
        <w:r>
          <w:rPr>
            <w:noProof/>
          </w:rPr>
          <w:fldChar w:fldCharType="end"/>
        </w:r>
        <w:r>
          <w:rPr>
            <w:noProof/>
          </w:rPr>
          <w:t xml:space="preserve">   RADVAN Research Essay 2015</w:t>
        </w:r>
      </w:p>
    </w:sdtContent>
  </w:sdt>
  <w:p w:rsidR="00CC3E73" w:rsidRDefault="00CC3E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2FB0" w:rsidRDefault="001E2FB0" w:rsidP="001C164F">
      <w:pPr>
        <w:spacing w:after="0" w:line="240" w:lineRule="auto"/>
      </w:pPr>
      <w:r>
        <w:separator/>
      </w:r>
    </w:p>
  </w:footnote>
  <w:footnote w:type="continuationSeparator" w:id="0">
    <w:p w:rsidR="001E2FB0" w:rsidRDefault="001E2FB0" w:rsidP="001C164F">
      <w:pPr>
        <w:spacing w:after="0" w:line="240" w:lineRule="auto"/>
      </w:pPr>
      <w:r>
        <w:continuationSeparator/>
      </w:r>
    </w:p>
  </w:footnote>
  <w:footnote w:id="1">
    <w:p w:rsidR="00CC3E73" w:rsidRDefault="00CC3E73">
      <w:pPr>
        <w:pStyle w:val="FootnoteText"/>
      </w:pPr>
      <w:r>
        <w:rPr>
          <w:rStyle w:val="FootnoteReference"/>
        </w:rPr>
        <w:footnoteRef/>
      </w:r>
      <w:r>
        <w:t xml:space="preserve"> In an interview Pope Francis gave to </w:t>
      </w:r>
      <w:r w:rsidRPr="002B065A">
        <w:rPr>
          <w:i/>
        </w:rPr>
        <w:t>America</w:t>
      </w:r>
      <w:r>
        <w:t xml:space="preserve"> (30/9/13) he spoke of the church as a field hospital. He invited church ministers not to be afraid of the dark. “The ministers of the Gospel must be people who can warm the hearts of the people, who walk through the dark night with them, who know how to dialogue and descend themselves into their people’s night, into the darkness, but without getting lost.” Ministering to people who claim affliction by evil spirits is to walk into a darkness with them.</w:t>
      </w:r>
    </w:p>
  </w:footnote>
  <w:footnote w:id="2">
    <w:p w:rsidR="00CC3E73" w:rsidRDefault="00CC3E73" w:rsidP="00721165">
      <w:pPr>
        <w:pStyle w:val="FootnoteText"/>
      </w:pPr>
      <w:r w:rsidRPr="00A158A2">
        <w:rPr>
          <w:rStyle w:val="FootnoteReference"/>
        </w:rPr>
        <w:footnoteRef/>
      </w:r>
      <w:r>
        <w:t xml:space="preserve"> For examples see </w:t>
      </w:r>
      <w:r>
        <w:fldChar w:fldCharType="begin"/>
      </w:r>
      <w:r>
        <w:instrText xml:space="preserve"> ADDIN ZOTERO_ITEM CSL_CITATION {"citationID":"jAp6z42J","properties":{"formattedCitation":"{\\rtf Michael Wilson, \\uc0\\u8220{}Exorcism: A Clinical/Pastoral Practice Which Raises Serious Questions,\\uc0\\u8221{} \\i The Expository Times\\i0{} 86 (May 1974): 292\\uc0\\u8211{}95; Keir Howard, \\uc0\\u8220{}New Testament Exorcism and Its Significance Today,\\uc0\\u8221{} \\i The Expository Times\\i0{} 96, no. 4 (January 1985): 105\\uc0\\u8211{}9.}","plainCitation":"Michael Wilson, “Exorcism: A Clinical/Pastoral Practice Which Raises Serious Questions,” The Expository Times 86 (May 1974): 292–95; Keir Howard, “New Testament Exorcism and Its Significance Today,” The Expository Times 96, no. 4 (January 1985): 105–9."},"citationItems":[{"id":217,"uris":["http://zotero.org/users/1026663/items/DXP3UFIT"],"uri":["http://zotero.org/users/1026663/items/DXP3UFIT"],"itemData":{"id":217,"type":"article-journal","title":"Exorcism: A Clinical/Pastoral Practice Which Raises Serious Questions","container-title":"The Expository Times","page":"292-5","volume":"86","source":"whitley","abstract":"possession and exorcism have been generated by the present day church culture - it is a product of that, not of ontological reality. Psychiatry is the real answer.","author":[{"family":"Wilson","given":"Michael"}],"issued":{"date-parts":[["1974",5]]}}},{"id":250,"uris":["http://zotero.org/users/1026663/items/54FJDG78"],"uri":["http://zotero.org/users/1026663/items/54FJDG78"],"itemData":{"id":250,"type":"article-journal","title":"New Testament Exorcism and its Significance Today","container-title":"The Expository Times","page":"105-109","volume":"96","issue":"4","author":[{"family":"Howard","given":"Keir"}],"issued":{"date-parts":[["1985",1]]}}}],"schema":"https://github.com/citation-style-language/schema/raw/master/csl-citation.json"} </w:instrText>
      </w:r>
      <w:r>
        <w:fldChar w:fldCharType="separate"/>
      </w:r>
      <w:r w:rsidRPr="00094FED">
        <w:rPr>
          <w:rFonts w:ascii="Calibri" w:hAnsi="Calibri" w:cs="Times New Roman"/>
          <w:szCs w:val="24"/>
        </w:rPr>
        <w:t xml:space="preserve">Michael Wilson, “Exorcism: A Clinical/Pastoral Practice Which Raises Serious Questions,” </w:t>
      </w:r>
      <w:r w:rsidRPr="00094FED">
        <w:rPr>
          <w:rFonts w:ascii="Calibri" w:hAnsi="Calibri" w:cs="Times New Roman"/>
          <w:i/>
          <w:iCs/>
          <w:szCs w:val="24"/>
        </w:rPr>
        <w:t>The Expository Times</w:t>
      </w:r>
      <w:r w:rsidRPr="00094FED">
        <w:rPr>
          <w:rFonts w:ascii="Calibri" w:hAnsi="Calibri" w:cs="Times New Roman"/>
          <w:szCs w:val="24"/>
        </w:rPr>
        <w:t xml:space="preserve"> 86 (May 1974): 292–95; Keir Howard, “New Testament Exorcism and Its Significance Today,” </w:t>
      </w:r>
      <w:r w:rsidRPr="00094FED">
        <w:rPr>
          <w:rFonts w:ascii="Calibri" w:hAnsi="Calibri" w:cs="Times New Roman"/>
          <w:i/>
          <w:iCs/>
          <w:szCs w:val="24"/>
        </w:rPr>
        <w:t>The Expository Times</w:t>
      </w:r>
      <w:r w:rsidRPr="00094FED">
        <w:rPr>
          <w:rFonts w:ascii="Calibri" w:hAnsi="Calibri" w:cs="Times New Roman"/>
          <w:szCs w:val="24"/>
        </w:rPr>
        <w:t xml:space="preserve"> 96, no. 4 (January 1985): 105–9</w:t>
      </w:r>
      <w:r>
        <w:fldChar w:fldCharType="end"/>
      </w:r>
      <w:r>
        <w:t xml:space="preserve">; and </w:t>
      </w:r>
      <w:r>
        <w:fldChar w:fldCharType="begin"/>
      </w:r>
      <w:r>
        <w:instrText xml:space="preserve"> ADDIN ZOTERO_ITEM CSL_CITATION {"citationID":"7pdJzCZF","properties":{"formattedCitation":"{\\rtf John Macquarrie, \\i Principles of Christian Theology\\i0{} (London: SCM press, 1972), 238.}","plainCitation":"John Macquarrie, Principles of Christian Theology (London: SCM press, 1972), 238."},"citationItems":[{"id":271,"uris":["http://zotero.org/users/1026663/items/4UQN2K4M"],"uri":["http://zotero.org/users/1026663/items/4UQN2K4M"],"itemData":{"id":271,"type":"book","title":"Principles of Christian Theology","publisher":"SCM press","publisher-place":"London","event-place":"London","author":[{"family":"Macquarrie","given":"John"}],"issued":{"date-parts":[["1972"]]}},"locator":"238"}],"schema":"https://github.com/citation-style-language/schema/raw/master/csl-citation.json"} </w:instrText>
      </w:r>
      <w:r>
        <w:fldChar w:fldCharType="separate"/>
      </w:r>
      <w:r w:rsidRPr="00BE33F0">
        <w:rPr>
          <w:rFonts w:ascii="Calibri" w:hAnsi="Calibri" w:cs="Times New Roman"/>
          <w:szCs w:val="24"/>
        </w:rPr>
        <w:t xml:space="preserve">John Macquarrie, </w:t>
      </w:r>
      <w:r w:rsidRPr="00BE33F0">
        <w:rPr>
          <w:rFonts w:ascii="Calibri" w:hAnsi="Calibri" w:cs="Times New Roman"/>
          <w:i/>
          <w:iCs/>
          <w:szCs w:val="24"/>
        </w:rPr>
        <w:t>Principles of Christian Theology</w:t>
      </w:r>
      <w:r w:rsidRPr="00BE33F0">
        <w:rPr>
          <w:rFonts w:ascii="Calibri" w:hAnsi="Calibri" w:cs="Times New Roman"/>
          <w:szCs w:val="24"/>
        </w:rPr>
        <w:t xml:space="preserve"> (London: SCM press, 1972), 238.</w:t>
      </w:r>
      <w:r>
        <w:fldChar w:fldCharType="end"/>
      </w:r>
    </w:p>
    <w:p w:rsidR="00CC3E73" w:rsidRPr="00135A6A" w:rsidRDefault="00CC3E73" w:rsidP="00721165">
      <w:pPr>
        <w:pStyle w:val="FootnoteText"/>
        <w:rPr>
          <w:sz w:val="12"/>
          <w:szCs w:val="12"/>
        </w:rPr>
      </w:pPr>
    </w:p>
  </w:footnote>
  <w:footnote w:id="3">
    <w:p w:rsidR="00CC3E73" w:rsidRDefault="00CC3E73" w:rsidP="00721165">
      <w:pPr>
        <w:pStyle w:val="FootnoteText"/>
      </w:pPr>
      <w:r w:rsidRPr="00A158A2">
        <w:rPr>
          <w:rStyle w:val="FootnoteReference"/>
        </w:rPr>
        <w:footnoteRef/>
      </w:r>
      <w:r>
        <w:t xml:space="preserve"> </w:t>
      </w:r>
      <w:r>
        <w:fldChar w:fldCharType="begin"/>
      </w:r>
      <w:r>
        <w:instrText xml:space="preserve"> ADDIN ZOTERO_ITEM CSL_CITATION {"citationID":"SfJ48HUi","properties":{"formattedCitation":"{\\rtf Robert Petitpierre, \\i Exorcism: The Report of a Comission Convened by the Bishop of Exeter\\i0{} (London: SPCK, 1972).}","plainCitation":"Robert Petitpierre, Exorcism: The Report of a Comission Convened by the Bishop of Exeter (London: SPCK, 1972).","dontUpdate":true},"citationItems":[{"id":270,"uris":["http://zotero.org/users/1026663/items/RPA4EBWJ"],"uri":["http://zotero.org/users/1026663/items/RPA4EBWJ"],"itemData":{"id":270,"type":"book","title":"Exorcism: the Report of a Commission convened by the Bishop of Exeter","publisher":"SPCK","publisher-place":"London","source":"Dom?","event-place":"London","author":[{"family":"Petitpierre","given":"Robert"}],"issued":{"date-parts":[["1972"]]}}}],"schema":"https://github.com/citation-style-language/schema/raw/master/csl-citation.json"} </w:instrText>
      </w:r>
      <w:r>
        <w:fldChar w:fldCharType="separate"/>
      </w:r>
      <w:r w:rsidRPr="0019002F">
        <w:rPr>
          <w:rFonts w:ascii="Calibri" w:hAnsi="Calibri" w:cs="Times New Roman"/>
          <w:szCs w:val="24"/>
        </w:rPr>
        <w:t xml:space="preserve">Robert Petitpierre, </w:t>
      </w:r>
      <w:r w:rsidRPr="0019002F">
        <w:rPr>
          <w:rFonts w:ascii="Calibri" w:hAnsi="Calibri" w:cs="Times New Roman"/>
          <w:i/>
          <w:iCs/>
          <w:szCs w:val="24"/>
        </w:rPr>
        <w:t>Exorcism: The Report of a Com</w:t>
      </w:r>
      <w:r>
        <w:rPr>
          <w:rFonts w:ascii="Calibri" w:hAnsi="Calibri" w:cs="Times New Roman"/>
          <w:i/>
          <w:iCs/>
          <w:szCs w:val="24"/>
        </w:rPr>
        <w:t>m</w:t>
      </w:r>
      <w:r w:rsidRPr="0019002F">
        <w:rPr>
          <w:rFonts w:ascii="Calibri" w:hAnsi="Calibri" w:cs="Times New Roman"/>
          <w:i/>
          <w:iCs/>
          <w:szCs w:val="24"/>
        </w:rPr>
        <w:t>ission Convened by the Bishop of Exeter</w:t>
      </w:r>
      <w:r w:rsidRPr="0019002F">
        <w:rPr>
          <w:rFonts w:ascii="Calibri" w:hAnsi="Calibri" w:cs="Times New Roman"/>
          <w:szCs w:val="24"/>
        </w:rPr>
        <w:t xml:space="preserve"> (London: SPCK, 1972).</w:t>
      </w:r>
      <w:r>
        <w:fldChar w:fldCharType="end"/>
      </w:r>
    </w:p>
    <w:p w:rsidR="00CC3E73" w:rsidRPr="004C58E1" w:rsidRDefault="00CC3E73" w:rsidP="00721165">
      <w:pPr>
        <w:pStyle w:val="FootnoteText"/>
        <w:rPr>
          <w:sz w:val="12"/>
          <w:szCs w:val="12"/>
        </w:rPr>
      </w:pPr>
    </w:p>
  </w:footnote>
  <w:footnote w:id="4">
    <w:p w:rsidR="00CC3E73" w:rsidRDefault="00CC3E73" w:rsidP="00721165">
      <w:pPr>
        <w:pStyle w:val="FootnoteText"/>
      </w:pPr>
      <w:r w:rsidRPr="00A158A2">
        <w:rPr>
          <w:rStyle w:val="FootnoteReference"/>
        </w:rPr>
        <w:footnoteRef/>
      </w:r>
      <w:r>
        <w:t xml:space="preserve"> For a discussion of this issue see </w:t>
      </w:r>
      <w:r>
        <w:fldChar w:fldCharType="begin"/>
      </w:r>
      <w:r>
        <w:instrText xml:space="preserve"> ADDIN ZOTERO_ITEM CSL_CITATION {"citationID":"ekaT3vgc","properties":{"formattedCitation":"{\\rtf Charles Kraft, \\i Christianity with Power: Your Worldview and Your Experience of the Supernatural\\i0{} (Ann Arbor, MI: Servant Publications, 1989).}","plainCitation":"Charles Kraft, Christianity with Power: Your Worldview and Your Experience of the Supernatural (Ann Arbor, MI: Servant Publications, 1989)."},"citationItems":[{"id":199,"uris":["http://zotero.org/users/1026663/items/W2JKASFX"],"uri":["http://zotero.org/users/1026663/items/W2JKASFX"],"itemData":{"id":199,"type":"book","title":"Christianity with Power: Your Worldview and Your Experience of the Supernatural","publisher":"Servant Publications","publisher-place":"Ann Arbor, MI","event-place":"Ann Arbor, MI","author":[{"family":"Kraft","given":"Charles"}],"issued":{"date-parts":[["1989"]]}}}],"schema":"https://github.com/citation-style-language/schema/raw/master/csl-citation.json"} </w:instrText>
      </w:r>
      <w:r>
        <w:fldChar w:fldCharType="separate"/>
      </w:r>
      <w:r w:rsidRPr="00D44DB0">
        <w:rPr>
          <w:rFonts w:ascii="Calibri" w:hAnsi="Calibri" w:cs="Times New Roman"/>
          <w:szCs w:val="24"/>
        </w:rPr>
        <w:t xml:space="preserve">Charles Kraft, </w:t>
      </w:r>
      <w:r w:rsidRPr="00D44DB0">
        <w:rPr>
          <w:rFonts w:ascii="Calibri" w:hAnsi="Calibri" w:cs="Times New Roman"/>
          <w:i/>
          <w:iCs/>
          <w:szCs w:val="24"/>
        </w:rPr>
        <w:t>Christianity with Power: Your Worldview and Your Experience of the Supernatural</w:t>
      </w:r>
      <w:r w:rsidRPr="00D44DB0">
        <w:rPr>
          <w:rFonts w:ascii="Calibri" w:hAnsi="Calibri" w:cs="Times New Roman"/>
          <w:szCs w:val="24"/>
        </w:rPr>
        <w:t xml:space="preserve"> (Ann Arbor, MI: Servant Publications, 1989)</w:t>
      </w:r>
      <w:r>
        <w:fldChar w:fldCharType="end"/>
      </w:r>
      <w:r>
        <w:t xml:space="preserve">; </w:t>
      </w:r>
      <w:r>
        <w:fldChar w:fldCharType="begin"/>
      </w:r>
      <w:r>
        <w:instrText xml:space="preserve"> ADDIN ZOTERO_ITEM CSL_CITATION {"citationID":"kjzlbjiU","properties":{"formattedCitation":"{\\rtf Marguerite Kraft, \\i Understanding Spiritual Power\\i0{} (Maryknoll NY: Orbis, 1995).}","plainCitation":"Marguerite Kraft, Understanding Spiritual Power (Maryknoll NY: Orbis, 1995)."},"citationItems":[{"id":272,"uris":["http://zotero.org/users/1026663/items/8EFZVTW6"],"uri":["http://zotero.org/users/1026663/items/8EFZVTW6"],"itemData":{"id":272,"type":"book","title":"Understanding Spiritual Power","publisher":"Orbis","publisher-place":"Maryknoll NY","source":"DML","event-place":"Maryknoll NY","call-number":"NR5 K89","author":[{"family":"Kraft","given":"Marguerite"}],"issued":{"date-parts":[["1995"]]}}}],"schema":"https://github.com/citation-style-language/schema/raw/master/csl-citation.json"} </w:instrText>
      </w:r>
      <w:r>
        <w:fldChar w:fldCharType="separate"/>
      </w:r>
      <w:r w:rsidRPr="00E11B53">
        <w:rPr>
          <w:rFonts w:ascii="Calibri" w:hAnsi="Calibri" w:cs="Times New Roman"/>
          <w:szCs w:val="24"/>
        </w:rPr>
        <w:t xml:space="preserve">Marguerite Kraft, </w:t>
      </w:r>
      <w:r w:rsidRPr="00E11B53">
        <w:rPr>
          <w:rFonts w:ascii="Calibri" w:hAnsi="Calibri" w:cs="Times New Roman"/>
          <w:i/>
          <w:iCs/>
          <w:szCs w:val="24"/>
        </w:rPr>
        <w:t>Understanding Spiritual Power</w:t>
      </w:r>
      <w:r w:rsidRPr="00E11B53">
        <w:rPr>
          <w:rFonts w:ascii="Calibri" w:hAnsi="Calibri" w:cs="Times New Roman"/>
          <w:szCs w:val="24"/>
        </w:rPr>
        <w:t xml:space="preserve"> (Maryknoll</w:t>
      </w:r>
      <w:r>
        <w:rPr>
          <w:rFonts w:ascii="Calibri" w:hAnsi="Calibri" w:cs="Times New Roman"/>
          <w:szCs w:val="24"/>
        </w:rPr>
        <w:t>,</w:t>
      </w:r>
      <w:r w:rsidRPr="00E11B53">
        <w:rPr>
          <w:rFonts w:ascii="Calibri" w:hAnsi="Calibri" w:cs="Times New Roman"/>
          <w:szCs w:val="24"/>
        </w:rPr>
        <w:t xml:space="preserve"> NY: Orbis, 1995)</w:t>
      </w:r>
      <w:r>
        <w:fldChar w:fldCharType="end"/>
      </w:r>
      <w:r>
        <w:t xml:space="preserve"> and </w:t>
      </w:r>
      <w:r>
        <w:fldChar w:fldCharType="begin"/>
      </w:r>
      <w:r>
        <w:instrText xml:space="preserve"> ADDIN ZOTERO_ITEM CSL_CITATION {"citationID":"s1cQE3od","properties":{"formattedCitation":"{\\rtf Graham Twelftree, \\uc0\\u8220{}The Place of Exorcism in Contemporary Ministry,\\uc0\\u8221{} \\i St Mark\\uc0\\u8217{}s Review\\i0{}, September 1986, 27\\uc0\\u8211{}8.}","plainCitation":"Graham Twelftree, “The Place of Exorcism in Contemporary Ministry,” St Mark’s Review, September 1986, 27–8."},"citationItems":[{"id":253,"uris":["http://zotero.org/users/1026663/items/H2AGZFMB"],"uri":["http://zotero.org/users/1026663/items/H2AGZFMB"],"itemData":{"id":253,"type":"article-journal","title":"The Place of Exorcism in Contemporary Ministry","container-title":"St Mark's Review","page":"25-39","source":"whitley","author":[{"family":"Twelftree","given":"Graham"}],"issued":{"date-parts":[["1986",9]]}},"locator":"27-8"}],"schema":"https://github.com/citation-style-language/schema/raw/master/csl-citation.json"} </w:instrText>
      </w:r>
      <w:r>
        <w:fldChar w:fldCharType="separate"/>
      </w:r>
      <w:r w:rsidRPr="006D241E">
        <w:rPr>
          <w:rFonts w:ascii="Calibri" w:hAnsi="Calibri" w:cs="Times New Roman"/>
          <w:szCs w:val="24"/>
        </w:rPr>
        <w:t xml:space="preserve">Graham Twelftree, “The Place of Exorcism in Contemporary Ministry,” </w:t>
      </w:r>
      <w:r w:rsidRPr="006D241E">
        <w:rPr>
          <w:rFonts w:ascii="Calibri" w:hAnsi="Calibri" w:cs="Times New Roman"/>
          <w:i/>
          <w:iCs/>
          <w:szCs w:val="24"/>
        </w:rPr>
        <w:t>St Mark’s Review</w:t>
      </w:r>
      <w:r w:rsidRPr="006D241E">
        <w:rPr>
          <w:rFonts w:ascii="Calibri" w:hAnsi="Calibri" w:cs="Times New Roman"/>
          <w:szCs w:val="24"/>
        </w:rPr>
        <w:t>, September 1986, 27–8.</w:t>
      </w:r>
      <w:r>
        <w:fldChar w:fldCharType="end"/>
      </w:r>
    </w:p>
    <w:p w:rsidR="00CC3E73" w:rsidRPr="00EC15A5" w:rsidRDefault="00CC3E73" w:rsidP="00721165">
      <w:pPr>
        <w:pStyle w:val="FootnoteText"/>
        <w:rPr>
          <w:sz w:val="12"/>
          <w:szCs w:val="12"/>
        </w:rPr>
      </w:pPr>
    </w:p>
  </w:footnote>
  <w:footnote w:id="5">
    <w:p w:rsidR="00CC3E73" w:rsidRDefault="00CC3E73" w:rsidP="00721165">
      <w:pPr>
        <w:pStyle w:val="FootnoteText"/>
      </w:pPr>
      <w:r w:rsidRPr="00A158A2">
        <w:rPr>
          <w:rStyle w:val="FootnoteReference"/>
        </w:rPr>
        <w:footnoteRef/>
      </w:r>
      <w:r>
        <w:t xml:space="preserve"> James Kelly, in ‘Religious Epistemology’, Internet Encyclopedia of Philosophy </w:t>
      </w:r>
      <w:hyperlink r:id="rId1" w:anchor="H5" w:history="1">
        <w:r w:rsidRPr="00692926">
          <w:rPr>
            <w:rStyle w:val="Hyperlink1"/>
          </w:rPr>
          <w:t>http://www.iep.utm.edu/relig-ep/#H5</w:t>
        </w:r>
      </w:hyperlink>
      <w:r>
        <w:t xml:space="preserve"> [accessed 12 October, 2014] explains how some philosophers argue that our grounds for belief in the existence of anything need not be based purely on reason or shared evidence; Reformed Epistemologists ground belief in God in subjective religious or spiritual experiences. In a blog Ken </w:t>
      </w:r>
      <w:proofErr w:type="spellStart"/>
      <w:r>
        <w:t>Schenck</w:t>
      </w:r>
      <w:proofErr w:type="spellEnd"/>
      <w:r>
        <w:t xml:space="preserve"> (Professor of New Testament and Christian Ministry at Indiana Wesleyan University) delineates the difference between the rationalist approach and the empiricist approach to reality reminding the reader that neither can achieve its goal without the other. </w:t>
      </w:r>
      <w:hyperlink r:id="rId2" w:history="1">
        <w:r w:rsidRPr="00AF628F">
          <w:rPr>
            <w:rStyle w:val="Hyperlink1"/>
          </w:rPr>
          <w:t>http://kenschenck.blogspot.com.au/2008/07/reason-versus-experience.html</w:t>
        </w:r>
      </w:hyperlink>
      <w:r w:rsidRPr="00AF628F">
        <w:t xml:space="preserve"> [accessed 12 Oc</w:t>
      </w:r>
      <w:r>
        <w:t xml:space="preserve">tober 2008]. This is a point of discussion in a series  of essays  written regarding the context of Christian faith and indigenous beliefs in New Zealand: </w:t>
      </w:r>
      <w:r>
        <w:fldChar w:fldCharType="begin"/>
      </w:r>
      <w:r>
        <w:instrText xml:space="preserve"> ADDIN ZOTERO_ITEM CSL_CITATION {"citationID":"wg4zof5A","properties":{"formattedCitation":"{\\rtf Elaine Wainwright, ed., \\i Spirit Possession, Theology, and Identity: A Pacific Exploration\\i0{} (Auckland, New Zealand: ATF Press, 2010).}","plainCitation":"Elaine Wainwright, ed., Spirit Possession, Theology, and Identity: A Pacific Exploration (Auckland, New Zealand: ATF Press, 2010)."},"citationItems":[{"id":194,"uris":["http://zotero.org/users/1026663/items/GJ3AUJZ9"],"uri":["http://zotero.org/users/1026663/items/GJ3AUJZ9"],"itemData":{"id":194,"type":"book","title":"Spirit Possession, Theology, and Identity: A Pacific Exploration","publisher":"ATF Press","publisher-place":"Auckland, New Zealand","event-place":"Auckland, New Zealand","editor":[{"family":"Wainwright","given":"Elaine"}],"issued":{"date-parts":[["2010"]]}}}],"schema":"https://github.com/citation-style-language/schema/raw/master/csl-citation.json"} </w:instrText>
      </w:r>
      <w:r>
        <w:fldChar w:fldCharType="separate"/>
      </w:r>
      <w:r w:rsidRPr="0052618C">
        <w:rPr>
          <w:rFonts w:ascii="Calibri" w:hAnsi="Calibri" w:cs="Times New Roman"/>
          <w:szCs w:val="24"/>
        </w:rPr>
        <w:t xml:space="preserve">Elaine Wainwright, ed., </w:t>
      </w:r>
      <w:r w:rsidRPr="0052618C">
        <w:rPr>
          <w:rFonts w:ascii="Calibri" w:hAnsi="Calibri" w:cs="Times New Roman"/>
          <w:i/>
          <w:iCs/>
          <w:szCs w:val="24"/>
        </w:rPr>
        <w:t>Spirit Possession, Theology, and Identity: A Pacific Exploration</w:t>
      </w:r>
      <w:r w:rsidRPr="0052618C">
        <w:rPr>
          <w:rFonts w:ascii="Calibri" w:hAnsi="Calibri" w:cs="Times New Roman"/>
          <w:szCs w:val="24"/>
        </w:rPr>
        <w:t xml:space="preserve"> (Auckland, New Zealand: ATF Press, 2010)</w:t>
      </w:r>
      <w:r>
        <w:rPr>
          <w:rFonts w:ascii="Calibri" w:hAnsi="Calibri" w:cs="Times New Roman"/>
          <w:szCs w:val="24"/>
        </w:rPr>
        <w:t xml:space="preserve"> 280-283</w:t>
      </w:r>
      <w:r w:rsidRPr="0052618C">
        <w:rPr>
          <w:rFonts w:ascii="Calibri" w:hAnsi="Calibri" w:cs="Times New Roman"/>
          <w:szCs w:val="24"/>
        </w:rPr>
        <w:t>.</w:t>
      </w:r>
      <w:r>
        <w:fldChar w:fldCharType="end"/>
      </w:r>
      <w:r>
        <w:t xml:space="preserve"> Amos Yong discusses the source of theology from ‘the ground up’ in </w:t>
      </w:r>
      <w:r>
        <w:fldChar w:fldCharType="begin"/>
      </w:r>
      <w:r>
        <w:instrText xml:space="preserve"> ADDIN ZOTERO_ITEM CSL_CITATION {"citationID":"R2FFArwi","properties":{"formattedCitation":"{\\rtf Allan Anderson and Edmond Tang, eds., \\i Asian and Pentecostal\\i0{}, Asian Journal of Pentecostal Studies 3 (Oxford: Regnum, 2005), 94.}","plainCitation":"Allan Anderson and Edmond Tang, eds., Asian and Pentecostal, Asian Journal of Pentecostal Studies 3 (Oxford: Regnum, 2005), 94."},"citationItems":[{"id":229,"uris":["http://zotero.org/users/1026663/items/FW8ZZUD6"],"uri":["http://zotero.org/users/1026663/items/FW8ZZUD6"],"itemData":{"id":229,"type":"book","title":"Asian and Pentecostal","collection-title":"Asian Journal of Pentecostal Studies","collection-number":"3","publisher":"Regnum","publisher-place":"Oxford","source":"DML","event-place":"Oxford","abstract":"articles about the rel b/w pentocasta express of xnty and asian religosity: natural similarlity in sings, wonders, healing, exorcism; worldview incudes supernatural","call-number":"MP14 A545","editor":[{"family":"Anderson","given":"Allan"},{"family":"Tang","given":"Edmond"}],"issued":{"date-parts":[["2005"]]}},"locator":"94"}],"schema":"https://github.com/citation-style-language/schema/raw/master/csl-citation.json"} </w:instrText>
      </w:r>
      <w:r>
        <w:fldChar w:fldCharType="separate"/>
      </w:r>
      <w:r w:rsidRPr="00944931">
        <w:rPr>
          <w:rFonts w:ascii="Calibri" w:hAnsi="Calibri" w:cs="Times New Roman"/>
          <w:szCs w:val="24"/>
        </w:rPr>
        <w:t xml:space="preserve">Allan Anderson and Edmond Tang, eds., </w:t>
      </w:r>
      <w:r w:rsidRPr="00944931">
        <w:rPr>
          <w:rFonts w:ascii="Calibri" w:hAnsi="Calibri" w:cs="Times New Roman"/>
          <w:i/>
          <w:iCs/>
          <w:szCs w:val="24"/>
        </w:rPr>
        <w:t>Asian and Pentecostal</w:t>
      </w:r>
      <w:r w:rsidRPr="00944931">
        <w:rPr>
          <w:rFonts w:ascii="Calibri" w:hAnsi="Calibri" w:cs="Times New Roman"/>
          <w:szCs w:val="24"/>
        </w:rPr>
        <w:t>, Asian Journal of Pentecostal Studies 3 (Oxford: Regnum, 2005), 94.</w:t>
      </w:r>
      <w:r>
        <w:fldChar w:fldCharType="end"/>
      </w:r>
      <w:r>
        <w:t xml:space="preserve"> </w:t>
      </w:r>
      <w:proofErr w:type="spellStart"/>
      <w:r>
        <w:t>MacNutt</w:t>
      </w:r>
      <w:proofErr w:type="spellEnd"/>
      <w:r>
        <w:t xml:space="preserve"> explains how he became involved in the ministry of deliverance ‘through experience, not theory’: </w:t>
      </w:r>
      <w:r>
        <w:fldChar w:fldCharType="begin"/>
      </w:r>
      <w:r>
        <w:instrText xml:space="preserve"> ADDIN ZOTERO_ITEM CSL_CITATION {"citationID":"hDDL31N8","properties":{"formattedCitation":"{\\rtf Francis MacNutt, \\i Deliverance from Evil Spirits: A Practical Manual\\i0{} (Michigan: Chosen Books, 1995), 15.}","plainCitation":"Francis MacNutt, Deliverance from Evil Spirits: A Practical Manual (Michigan: Chosen Books, 1995), 15."},"citationItems":[{"id":124,"uris":["http://zotero.org/users/1026663/items/52KSCWFG"],"uri":["http://zotero.org/users/1026663/items/52KSCWFG"],"itemData":{"id":124,"type":"book","title":"Deliverance from Evil Spirits: A Practical Manual","publisher":"Chosen Books","publisher-place":"Michigan","event-place":"Michigan","author":[{"family":"MacNutt","given":"Francis"}],"issued":{"date-parts":[["1995"]]}},"locator":"15"}],"schema":"https://github.com/citation-style-language/schema/raw/master/csl-citation.json"} </w:instrText>
      </w:r>
      <w:r>
        <w:fldChar w:fldCharType="separate"/>
      </w:r>
      <w:r w:rsidRPr="00493C70">
        <w:rPr>
          <w:rFonts w:ascii="Calibri" w:hAnsi="Calibri" w:cs="Times New Roman"/>
          <w:szCs w:val="24"/>
        </w:rPr>
        <w:t xml:space="preserve">Francis MacNutt, </w:t>
      </w:r>
      <w:r w:rsidRPr="00493C70">
        <w:rPr>
          <w:rFonts w:ascii="Calibri" w:hAnsi="Calibri" w:cs="Times New Roman"/>
          <w:i/>
          <w:iCs/>
          <w:szCs w:val="24"/>
        </w:rPr>
        <w:t>Deliverance from Evil Spirits: A Practical Manual</w:t>
      </w:r>
      <w:r w:rsidRPr="00493C70">
        <w:rPr>
          <w:rFonts w:ascii="Calibri" w:hAnsi="Calibri" w:cs="Times New Roman"/>
          <w:szCs w:val="24"/>
        </w:rPr>
        <w:t xml:space="preserve"> (Michigan: Chosen Books, 1995), 15.</w:t>
      </w:r>
      <w:r>
        <w:fldChar w:fldCharType="end"/>
      </w:r>
      <w:r>
        <w:t xml:space="preserve"> See also </w:t>
      </w:r>
      <w:r>
        <w:fldChar w:fldCharType="begin"/>
      </w:r>
      <w:r>
        <w:instrText xml:space="preserve"> ADDIN ZOTERO_ITEM CSL_CITATION {"citationID":"esiO8G4F","properties":{"formattedCitation":"{\\rtf Jacques Theron, \\uc0\\u8220{}A Critical Overview of the Church\\uc0\\u8217{}s Ministry of Deliverance from Evil Spirits,\\uc0\\u8221{} \\i Pneuma\\i0{} 18, no. 1 (Spring 1996): 82\\uc0\\u8211{}83, note 13.}","plainCitation":"Jacques Theron, “A Critical Overview of the Church’s Ministry of Deliverance from Evil Spirits,” Pneuma 18, no. 1 (Spring 1996): 82–83, note 13."},"citationItems":[{"id":209,"uris":["http://zotero.org/users/1026663/items/2G72FDGF"],"uri":["http://zotero.org/users/1026663/items/2G72FDGF"],"itemData":{"id":209,"type":"article-journal","title":"A Critical Overview of the Church's Ministry of Deliverance from Evil Spirits","container-title":"Pneuma","page":"79-92","volume":"18","issue":"1","abstract":"a response to the study of Walker - Charismatics are not paranoid - their worldview is 'post modern' - healings an deliverance are normal in non-Western societies - interest by secular professionals (symposia)","author":[{"family":"Theron","given":"Jacques"}],"issued":{"date-parts":[["1996"]],"season":"Spring"}},"locator":"82-83, note 13"}],"schema":"https://github.com/citation-style-language/schema/raw/master/csl-citation.json"} </w:instrText>
      </w:r>
      <w:r>
        <w:fldChar w:fldCharType="separate"/>
      </w:r>
      <w:r w:rsidRPr="00D54F39">
        <w:rPr>
          <w:rFonts w:ascii="Calibri" w:hAnsi="Calibri" w:cs="Times New Roman"/>
          <w:szCs w:val="24"/>
        </w:rPr>
        <w:t xml:space="preserve">Jacques Theron, “A Critical Overview of the Church’s Ministry of Deliverance from Evil Spirits,” </w:t>
      </w:r>
      <w:r w:rsidRPr="00D54F39">
        <w:rPr>
          <w:rFonts w:ascii="Calibri" w:hAnsi="Calibri" w:cs="Times New Roman"/>
          <w:i/>
          <w:iCs/>
          <w:szCs w:val="24"/>
        </w:rPr>
        <w:t>Pneuma</w:t>
      </w:r>
      <w:r w:rsidRPr="00D54F39">
        <w:rPr>
          <w:rFonts w:ascii="Calibri" w:hAnsi="Calibri" w:cs="Times New Roman"/>
          <w:szCs w:val="24"/>
        </w:rPr>
        <w:t xml:space="preserve"> 18, no. 1 (Spring 1996): 82–83, note 13</w:t>
      </w:r>
      <w:r>
        <w:fldChar w:fldCharType="end"/>
      </w:r>
      <w:r>
        <w:t xml:space="preserve">; Gordon Harvey, </w:t>
      </w:r>
      <w:r w:rsidRPr="004B7DA3">
        <w:rPr>
          <w:i/>
        </w:rPr>
        <w:t>Food, Sex and Strangers</w:t>
      </w:r>
      <w:r>
        <w:t xml:space="preserve"> (Durham, UK: Acumen, 2013), 2-8 and </w:t>
      </w:r>
      <w:r>
        <w:fldChar w:fldCharType="begin"/>
      </w:r>
      <w:r>
        <w:instrText xml:space="preserve"> ADDIN ZOTERO_ITEM CSL_CITATION {"citationID":"2YnGp004","properties":{"formattedCitation":"{\\rtf J.C. Yates, \\uc0\\u8220{}Demons, Deliverance and Pastoral Practice,\\uc0\\u8221{} \\i Interchange: Papers on Biblical and Current Questions\\i0{} 46 (1989): 43.}","plainCitation":"J.C. Yates, “Demons, Deliverance and Pastoral Practice,” Interchange: Papers on Biblical and Current Questions 46 (1989): 43."},"citationItems":[{"id":214,"uris":["http://zotero.org/users/1026663/items/IJAZC22M"],"uri":["http://zotero.org/users/1026663/items/IJAZC22M"],"itemData":{"id":214,"type":"article-journal","title":"Demons, Deliverance and Pastoral Practice","container-title":"Interchange: Papers on Biblical and Current Questions","page":"32-51","volume":"46","archive_location":"Whitley","abstract":"Anglican pastor from WA who gives a philosophical discussion on demons - no proof. Only what Bible says. No clear info on origin or nature. Sees Del only as a tool of evangelisation - no biblical basis for del of Christians. Refs to early Church writers. Ambiguity b/w psychol and sp affliction. Del min may well be a plan of Satan himself to distract us from more important issues!","author":[{"family":"Yates","given":"J.C."}],"issued":{"date-parts":[["1989"]]}},"locator":"43"}],"schema":"https://github.com/citation-style-language/schema/raw/master/csl-citation.json"} </w:instrText>
      </w:r>
      <w:r>
        <w:fldChar w:fldCharType="separate"/>
      </w:r>
      <w:r w:rsidRPr="00CA0495">
        <w:rPr>
          <w:rFonts w:ascii="Calibri" w:hAnsi="Calibri" w:cs="Times New Roman"/>
          <w:szCs w:val="24"/>
        </w:rPr>
        <w:t xml:space="preserve">J.C. Yates, “Demons, Deliverance and Pastoral Practice,” </w:t>
      </w:r>
      <w:r w:rsidRPr="00CA0495">
        <w:rPr>
          <w:rFonts w:ascii="Calibri" w:hAnsi="Calibri" w:cs="Times New Roman"/>
          <w:i/>
          <w:iCs/>
          <w:szCs w:val="24"/>
        </w:rPr>
        <w:t>Interchange: Papers on Biblical and Current Questions</w:t>
      </w:r>
      <w:r w:rsidRPr="00CA0495">
        <w:rPr>
          <w:rFonts w:ascii="Calibri" w:hAnsi="Calibri" w:cs="Times New Roman"/>
          <w:szCs w:val="24"/>
        </w:rPr>
        <w:t xml:space="preserve"> 46 (1989): 43.</w:t>
      </w:r>
      <w:r>
        <w:fldChar w:fldCharType="end"/>
      </w:r>
    </w:p>
    <w:p w:rsidR="00CC3E73" w:rsidRPr="004B7DA3" w:rsidRDefault="00CC3E73" w:rsidP="00721165">
      <w:pPr>
        <w:pStyle w:val="FootnoteText"/>
        <w:rPr>
          <w:sz w:val="12"/>
          <w:szCs w:val="12"/>
        </w:rPr>
      </w:pPr>
    </w:p>
  </w:footnote>
  <w:footnote w:id="6">
    <w:p w:rsidR="00CC3E73" w:rsidRDefault="00CC3E73" w:rsidP="00721165">
      <w:pPr>
        <w:pStyle w:val="FootnoteText"/>
      </w:pPr>
      <w:r>
        <w:rPr>
          <w:rStyle w:val="FootnoteReference"/>
        </w:rPr>
        <w:footnoteRef/>
      </w:r>
      <w:r>
        <w:t xml:space="preserve"> </w:t>
      </w:r>
      <w:r>
        <w:fldChar w:fldCharType="begin"/>
      </w:r>
      <w:r>
        <w:instrText xml:space="preserve"> ADDIN ZOTERO_ITEM CSL_CITATION {"citationID":"0BvghcKB","properties":{"formattedCitation":"{\\rtf John Richards, \\i But Deliver Us from Evil: An Introduction to the Demonic Dimension in Pastoral Care\\i0{} (New York: Seabury Press, 1974), 219.}","plainCitation":"John Richards, But Deliver Us from Evil: An Introduction to the Demonic Dimension in Pastoral Care (New York: Seabury Press, 1974), 219."},"citationItems":[{"id":207,"uris":["http://zotero.org/users/1026663/items/875FD87D"],"uri":["http://zotero.org/users/1026663/items/875FD87D"],"itemData":{"id":207,"type":"book","title":"But Deliver Us from Evil: An Introduction to the Demonic Dimension in Pastoral Care","publisher":"Seabury Press","publisher-place":"New York","source":"whitley","event-place":"New York","author":[{"family":"Richards","given":"John"}],"issued":{"date-parts":[["1974"]]}},"locator":"219"}],"schema":"https://github.com/citation-style-language/schema/raw/master/csl-citation.json"} </w:instrText>
      </w:r>
      <w:r>
        <w:fldChar w:fldCharType="separate"/>
      </w:r>
      <w:r w:rsidRPr="00825175">
        <w:rPr>
          <w:rFonts w:ascii="Calibri" w:hAnsi="Calibri" w:cs="Times New Roman"/>
          <w:szCs w:val="24"/>
        </w:rPr>
        <w:t xml:space="preserve">John Richards, </w:t>
      </w:r>
      <w:r w:rsidRPr="00825175">
        <w:rPr>
          <w:rFonts w:ascii="Calibri" w:hAnsi="Calibri" w:cs="Times New Roman"/>
          <w:i/>
          <w:iCs/>
          <w:szCs w:val="24"/>
        </w:rPr>
        <w:t>But Deliver Us from Evil: An Introduction to the Demonic Dimension in Pastoral Care</w:t>
      </w:r>
      <w:r w:rsidRPr="00825175">
        <w:rPr>
          <w:rFonts w:ascii="Calibri" w:hAnsi="Calibri" w:cs="Times New Roman"/>
          <w:szCs w:val="24"/>
        </w:rPr>
        <w:t xml:space="preserve"> (New York: Seabury Press, 1974), 219.</w:t>
      </w:r>
      <w:r>
        <w:fldChar w:fldCharType="end"/>
      </w:r>
    </w:p>
    <w:p w:rsidR="00CC3E73" w:rsidRPr="00825175" w:rsidRDefault="00CC3E73" w:rsidP="00721165">
      <w:pPr>
        <w:pStyle w:val="FootnoteText"/>
        <w:rPr>
          <w:sz w:val="12"/>
          <w:szCs w:val="12"/>
        </w:rPr>
      </w:pPr>
    </w:p>
  </w:footnote>
  <w:footnote w:id="7">
    <w:p w:rsidR="00CC3E73" w:rsidRDefault="00CC3E73" w:rsidP="00721165">
      <w:pPr>
        <w:pStyle w:val="FootnoteText"/>
      </w:pPr>
      <w:r>
        <w:rPr>
          <w:rStyle w:val="FootnoteReference"/>
        </w:rPr>
        <w:footnoteRef/>
      </w:r>
      <w:r>
        <w:t xml:space="preserve"> Richards, </w:t>
      </w:r>
      <w:r w:rsidRPr="00825175">
        <w:rPr>
          <w:i/>
        </w:rPr>
        <w:t>But Deliver Us</w:t>
      </w:r>
      <w:r>
        <w:t>, 118.</w:t>
      </w:r>
    </w:p>
  </w:footnote>
  <w:footnote w:id="8">
    <w:p w:rsidR="00CC3E73" w:rsidRDefault="00CC3E73" w:rsidP="00721165">
      <w:pPr>
        <w:pStyle w:val="FootnoteText"/>
      </w:pPr>
      <w:r w:rsidRPr="00A158A2">
        <w:rPr>
          <w:rStyle w:val="FootnoteReference"/>
        </w:rPr>
        <w:footnoteRef/>
      </w:r>
      <w:r>
        <w:t xml:space="preserve"> See </w:t>
      </w:r>
      <w:r>
        <w:fldChar w:fldCharType="begin"/>
      </w:r>
      <w:r>
        <w:instrText xml:space="preserve"> ADDIN ZOTERO_ITEM CSL_CITATION {"citationID":"4Wv5jIjD","properties":{"formattedCitation":"{\\rtf William Kay and Robin Parry, eds., \\i Exorcism and Deliverance: Multi-Disciplinary Studies\\i0{} (London: Paternoster, 2011), 7\\uc0\\u8211{}8.}","plainCitation":"William Kay and Robin Parry, eds., Exorcism and Deliverance: Multi-Disciplinary Studies (London: Paternoster, 2011), 7–8."},"citationItems":[{"id":201,"uris":["http://zotero.org/users/1026663/items/IZN29JIT"],"uri":["http://zotero.org/users/1026663/items/IZN29JIT"],"itemData":{"id":201,"type":"book","title":"Exorcism and Deliverance: Multi-Disciplinary Studies","publisher":"Paternoster","publisher-place":"London","event-place":"London","editor":[{"family":"Kay","given":"William"},{"family":"Parry","given":"Robin"}],"issued":{"date-parts":[["2011"]]}},"locator":"7-8"}],"schema":"https://github.com/citation-style-language/schema/raw/master/csl-citation.json"} </w:instrText>
      </w:r>
      <w:r>
        <w:fldChar w:fldCharType="separate"/>
      </w:r>
      <w:r w:rsidRPr="004F6AE7">
        <w:rPr>
          <w:rFonts w:ascii="Calibri" w:hAnsi="Calibri" w:cs="Times New Roman"/>
          <w:szCs w:val="24"/>
        </w:rPr>
        <w:t xml:space="preserve">William Kay and Robin Parry, eds., </w:t>
      </w:r>
      <w:r w:rsidRPr="004F6AE7">
        <w:rPr>
          <w:rFonts w:ascii="Calibri" w:hAnsi="Calibri" w:cs="Times New Roman"/>
          <w:i/>
          <w:iCs/>
          <w:szCs w:val="24"/>
        </w:rPr>
        <w:t>Exorcism and Deliverance: Multi-Disciplinary Studies</w:t>
      </w:r>
      <w:r w:rsidRPr="004F6AE7">
        <w:rPr>
          <w:rFonts w:ascii="Calibri" w:hAnsi="Calibri" w:cs="Times New Roman"/>
          <w:szCs w:val="24"/>
        </w:rPr>
        <w:t xml:space="preserve"> (London: Paternoster, 2011), 7–8.</w:t>
      </w:r>
      <w:r>
        <w:fldChar w:fldCharType="end"/>
      </w:r>
    </w:p>
  </w:footnote>
  <w:footnote w:id="9">
    <w:p w:rsidR="00CC3E73" w:rsidRDefault="00CC3E73" w:rsidP="00AC59BA">
      <w:pPr>
        <w:pStyle w:val="FootnoteText"/>
        <w:spacing w:line="276" w:lineRule="auto"/>
      </w:pPr>
      <w:r w:rsidRPr="00A158A2">
        <w:rPr>
          <w:rStyle w:val="FootnoteReference"/>
        </w:rPr>
        <w:footnoteRef/>
      </w:r>
      <w:r>
        <w:t xml:space="preserve"> </w:t>
      </w:r>
      <w:r>
        <w:fldChar w:fldCharType="begin"/>
      </w:r>
      <w:r>
        <w:instrText xml:space="preserve"> ADDIN ZOTERO_ITEM CSL_CITATION {"citationID":"OLy1Oo0n","properties":{"formattedCitation":"{\\rtf Kees Waaijman, \\i Spirituality: Forms, Foundations, Methods.\\i0{} (Leuven, Belgium: Peeters, 2002).}","plainCitation":"Kees Waaijman, Spirituality: Forms, Foundations, Methods. (Leuven, Belgium: Peeters, 2002)."},"citationItems":[{"id":220,"uris":["http://zotero.org/users/1026663/items/XCB3PKHT"],"uri":["http://zotero.org/users/1026663/items/XCB3PKHT"],"itemData":{"id":220,"type":"book","title":"Spirituality: Forms, Foundations, Methods.","publisher":"Peeters","publisher-place":"Leuven, Belgium","source":"DM","event-place":"Leuven, Belgium","call-number":"xc w111","author":[{"family":"Waaijman","given":"Kees"}],"issued":{"date-parts":[["2002"]]}}}],"schema":"https://github.com/citation-style-language/schema/raw/master/csl-citation.json"} </w:instrText>
      </w:r>
      <w:r>
        <w:fldChar w:fldCharType="separate"/>
      </w:r>
      <w:r w:rsidRPr="00D678C6">
        <w:rPr>
          <w:rFonts w:ascii="Calibri" w:hAnsi="Calibri" w:cs="Times New Roman"/>
          <w:szCs w:val="24"/>
        </w:rPr>
        <w:t xml:space="preserve">Kees Waaijman, </w:t>
      </w:r>
      <w:r w:rsidRPr="00D678C6">
        <w:rPr>
          <w:rFonts w:ascii="Calibri" w:hAnsi="Calibri" w:cs="Times New Roman"/>
          <w:i/>
          <w:iCs/>
          <w:szCs w:val="24"/>
        </w:rPr>
        <w:t>Spirituality: Forms, Foundations, Methods.</w:t>
      </w:r>
      <w:r w:rsidRPr="00D678C6">
        <w:rPr>
          <w:rFonts w:ascii="Calibri" w:hAnsi="Calibri" w:cs="Times New Roman"/>
          <w:szCs w:val="24"/>
        </w:rPr>
        <w:t xml:space="preserve"> (Leuven, Belgium: Peeters, 2002)</w:t>
      </w:r>
      <w:r>
        <w:rPr>
          <w:rFonts w:ascii="Calibri" w:hAnsi="Calibri" w:cs="Times New Roman"/>
          <w:szCs w:val="24"/>
        </w:rPr>
        <w:t xml:space="preserve"> 775-825</w:t>
      </w:r>
      <w:r w:rsidRPr="00D678C6">
        <w:rPr>
          <w:rFonts w:ascii="Calibri" w:hAnsi="Calibri" w:cs="Times New Roman"/>
          <w:szCs w:val="24"/>
        </w:rPr>
        <w:t>.</w:t>
      </w:r>
      <w:r>
        <w:fldChar w:fldCharType="end"/>
      </w:r>
    </w:p>
    <w:p w:rsidR="00CC3E73" w:rsidRPr="003E31F5" w:rsidRDefault="00CC3E73" w:rsidP="00AC59BA">
      <w:pPr>
        <w:pStyle w:val="FootnoteText"/>
        <w:spacing w:line="276" w:lineRule="auto"/>
        <w:rPr>
          <w:sz w:val="12"/>
          <w:szCs w:val="12"/>
        </w:rPr>
      </w:pPr>
    </w:p>
  </w:footnote>
  <w:footnote w:id="10">
    <w:p w:rsidR="00CC3E73" w:rsidRDefault="00CC3E73" w:rsidP="00AC59BA">
      <w:pPr>
        <w:pStyle w:val="FootnoteText"/>
        <w:spacing w:line="276" w:lineRule="auto"/>
      </w:pPr>
      <w:r w:rsidRPr="00A158A2">
        <w:rPr>
          <w:rStyle w:val="FootnoteReference"/>
        </w:rPr>
        <w:footnoteRef/>
      </w:r>
      <w:r>
        <w:t xml:space="preserve"> </w:t>
      </w:r>
      <w:r>
        <w:fldChar w:fldCharType="begin"/>
      </w:r>
      <w:r>
        <w:instrText xml:space="preserve"> ADDIN ZOTERO_ITEM CSL_CITATION {"citationID":"JFBl4NlM","properties":{"formattedCitation":"Ibid., 808.","plainCitation":"Ibid., 808."},"citationItems":[{"id":220,"uris":["http://zotero.org/users/1026663/items/XCB3PKHT"],"uri":["http://zotero.org/users/1026663/items/XCB3PKHT"],"itemData":{"id":220,"type":"book","title":"Spirituality: Forms, Foundations, Methods.","publisher":"Peeters","publisher-place":"Leuven, Belgium","source":"DM","event-place":"Leuven, Belgium","call-number":"xc w111","author":[{"family":"Waaijman","given":"Kees"}],"issued":{"date-parts":[["2002"]]}},"locator":"808"}],"schema":"https://github.com/citation-style-language/schema/raw/master/csl-citation.json"} </w:instrText>
      </w:r>
      <w:r>
        <w:fldChar w:fldCharType="separate"/>
      </w:r>
      <w:r>
        <w:rPr>
          <w:rFonts w:ascii="Calibri" w:hAnsi="Calibri"/>
        </w:rPr>
        <w:t xml:space="preserve">Waaijman, </w:t>
      </w:r>
      <w:r w:rsidRPr="000E6CDC">
        <w:rPr>
          <w:rFonts w:ascii="Calibri" w:hAnsi="Calibri"/>
          <w:i/>
        </w:rPr>
        <w:t>Spirituality</w:t>
      </w:r>
      <w:r>
        <w:rPr>
          <w:rFonts w:ascii="Calibri" w:hAnsi="Calibri"/>
        </w:rPr>
        <w:t>, 808.</w:t>
      </w:r>
      <w:r>
        <w:fldChar w:fldCharType="end"/>
      </w:r>
    </w:p>
  </w:footnote>
  <w:footnote w:id="11">
    <w:p w:rsidR="00CC3E73" w:rsidRDefault="00CC3E73" w:rsidP="0092682A">
      <w:pPr>
        <w:pStyle w:val="FootnoteText"/>
      </w:pPr>
      <w:r w:rsidRPr="00994E61">
        <w:rPr>
          <w:rStyle w:val="FootnoteReference"/>
        </w:rPr>
        <w:footnoteRef/>
      </w:r>
      <w:r>
        <w:t xml:space="preserve"> See ‘Evil’ in the </w:t>
      </w:r>
      <w:r w:rsidRPr="00D04513">
        <w:rPr>
          <w:i/>
        </w:rPr>
        <w:t>Encyclopedia of Religion</w:t>
      </w:r>
      <w:r>
        <w:t xml:space="preserve"> ed. </w:t>
      </w:r>
      <w:proofErr w:type="spellStart"/>
      <w:r>
        <w:t>Mircea</w:t>
      </w:r>
      <w:proofErr w:type="spellEnd"/>
      <w:r>
        <w:t xml:space="preserve"> </w:t>
      </w:r>
      <w:proofErr w:type="spellStart"/>
      <w:r>
        <w:t>Eliade</w:t>
      </w:r>
      <w:proofErr w:type="spellEnd"/>
      <w:r>
        <w:t xml:space="preserve"> (New York: MacMillan, 1987); </w:t>
      </w:r>
      <w:r>
        <w:fldChar w:fldCharType="begin"/>
      </w:r>
      <w:r>
        <w:instrText xml:space="preserve"> ADDIN ZOTERO_ITEM CSL_CITATION {"citationID":"GWChH9tt","properties":{"formattedCitation":"{\\rtf Radoslav Tsanoff, \\uc0\\u8220{}Evil, the Problem of,\\uc0\\u8221{} \\i Dctionary of the History of Ideas\\i0{} (New York: Charles Schribner\\uc0\\u8217{}s Sons, 1973), 162\\uc0\\u8211{}163.}","plainCitation":"Radoslav Tsanoff, “Evil, the Problem of,” Dctionary of the History of Ideas (New York: Charles Schribner’s Sons, 1973), 162–163.","dontUpdate":true},"citationItems":[{"id":274,"uris":["http://zotero.org/users/1026663/items/P8VDBJ2U"],"uri":["http://zotero.org/users/1026663/items/P8VDBJ2U"],"itemData":{"id":274,"type":"entry-encyclopedia","title":"Evil, the Problem of","container-title":"Dictionary of the History of Ideas","publisher":"Charles Schribner's Sons","publisher-place":"New York","page":"161-169","volume":"2","source":"DML","event-place":"New York","call-number":"ref QA4 W647","author":[{"family":"Tsanoff","given":"Radoslav"}],"issued":{"date-parts":[["1973"]]}},"locator":"162-163"}],"schema":"https://github.com/citation-style-language/schema/raw/master/csl-citation.json"} </w:instrText>
      </w:r>
      <w:r>
        <w:fldChar w:fldCharType="separate"/>
      </w:r>
      <w:r w:rsidRPr="00733CF0">
        <w:rPr>
          <w:rFonts w:ascii="Calibri" w:hAnsi="Calibri" w:cs="Times New Roman"/>
          <w:szCs w:val="24"/>
        </w:rPr>
        <w:t xml:space="preserve">Radoslav Tsanoff, “Evil, the Problem of,” </w:t>
      </w:r>
      <w:r w:rsidRPr="00733CF0">
        <w:rPr>
          <w:rFonts w:ascii="Calibri" w:hAnsi="Calibri" w:cs="Times New Roman"/>
          <w:i/>
          <w:iCs/>
          <w:szCs w:val="24"/>
        </w:rPr>
        <w:t>D</w:t>
      </w:r>
      <w:r>
        <w:rPr>
          <w:rFonts w:ascii="Calibri" w:hAnsi="Calibri" w:cs="Times New Roman"/>
          <w:i/>
          <w:iCs/>
          <w:szCs w:val="24"/>
        </w:rPr>
        <w:t>i</w:t>
      </w:r>
      <w:r w:rsidRPr="00733CF0">
        <w:rPr>
          <w:rFonts w:ascii="Calibri" w:hAnsi="Calibri" w:cs="Times New Roman"/>
          <w:i/>
          <w:iCs/>
          <w:szCs w:val="24"/>
        </w:rPr>
        <w:t>ctionary of the History of Ideas</w:t>
      </w:r>
      <w:r w:rsidRPr="00733CF0">
        <w:rPr>
          <w:rFonts w:ascii="Calibri" w:hAnsi="Calibri" w:cs="Times New Roman"/>
          <w:szCs w:val="24"/>
        </w:rPr>
        <w:t xml:space="preserve"> (New York: Charles Schribner’s Sons, 1973), 162–163</w:t>
      </w:r>
      <w:r>
        <w:fldChar w:fldCharType="end"/>
      </w:r>
      <w:r>
        <w:t xml:space="preserve"> and </w:t>
      </w:r>
      <w:r>
        <w:fldChar w:fldCharType="begin"/>
      </w:r>
      <w:r>
        <w:instrText xml:space="preserve"> ADDIN ZOTERO_ITEM CSL_CITATION {"citationID":"wZ7HQsPt","properties":{"formattedCitation":"{\\rtf Robert Solomon, \\i Living in Two Worlds: Pastoral Responses to Possession in Singapore\\i0{}, Studies in the Intercultural History of Christanity 73 (Frankfurt-am-Main: Peter Lang, 1994), 258.}","plainCitation":"Robert Solomon, Living in Two Worlds: Pastoral Responses to Possession in Singapore, Studies in the Intercultural History of Christanity 73 (Frankfurt-am-Main: Peter Lang, 1994), 258."},"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locator":"258"}],"schema":"https://github.com/citation-style-language/schema/raw/master/csl-citation.json"} </w:instrText>
      </w:r>
      <w:r>
        <w:fldChar w:fldCharType="separate"/>
      </w:r>
      <w:r w:rsidRPr="00047A9C">
        <w:rPr>
          <w:rFonts w:ascii="Calibri" w:hAnsi="Calibri" w:cs="Times New Roman"/>
          <w:szCs w:val="24"/>
        </w:rPr>
        <w:t xml:space="preserve">Robert Solomon, </w:t>
      </w:r>
      <w:r w:rsidRPr="00047A9C">
        <w:rPr>
          <w:rFonts w:ascii="Calibri" w:hAnsi="Calibri" w:cs="Times New Roman"/>
          <w:i/>
          <w:iCs/>
          <w:szCs w:val="24"/>
        </w:rPr>
        <w:t>Living in Two Worlds: Pastoral Responses to Possession in Singapore</w:t>
      </w:r>
      <w:r w:rsidRPr="00047A9C">
        <w:rPr>
          <w:rFonts w:ascii="Calibri" w:hAnsi="Calibri" w:cs="Times New Roman"/>
          <w:szCs w:val="24"/>
        </w:rPr>
        <w:t>, Studies in the Intercultural History of Christanity 73 (Frankfurt-am-Main: Peter Lang, 1994), 258.</w:t>
      </w:r>
      <w:r>
        <w:fldChar w:fldCharType="end"/>
      </w:r>
      <w:r>
        <w:t xml:space="preserve"> </w:t>
      </w:r>
    </w:p>
    <w:p w:rsidR="00CC3E73" w:rsidRPr="00E81DFB" w:rsidRDefault="00CC3E73" w:rsidP="0092682A">
      <w:pPr>
        <w:pStyle w:val="FootnoteText"/>
        <w:rPr>
          <w:sz w:val="12"/>
          <w:szCs w:val="12"/>
        </w:rPr>
      </w:pPr>
    </w:p>
  </w:footnote>
  <w:footnote w:id="12">
    <w:p w:rsidR="00CC3E73" w:rsidRDefault="00CC3E73" w:rsidP="0092682A">
      <w:pPr>
        <w:pStyle w:val="FootnoteText"/>
      </w:pPr>
      <w:r w:rsidRPr="00994E61">
        <w:rPr>
          <w:rStyle w:val="FootnoteReference"/>
        </w:rPr>
        <w:footnoteRef/>
      </w:r>
      <w:r>
        <w:t xml:space="preserve"> </w:t>
      </w:r>
      <w:r w:rsidRPr="00B471AD">
        <w:t>Some religions</w:t>
      </w:r>
      <w:r>
        <w:t xml:space="preserve"> offered an explanation of evil that viewed it as a natural part of the imperfection of the universe (e.g. Buddhism), others that evil is an inherent part of God (e.g. Sufism). See </w:t>
      </w:r>
      <w:r>
        <w:fldChar w:fldCharType="begin"/>
      </w:r>
      <w:r>
        <w:instrText xml:space="preserve"> ADDIN ZOTERO_ITEM CSL_CITATION {"citationID":"2BwmyBlk","properties":{"formattedCitation":"{\\rtf David Parkin, ed., \\i The Anthropology of Evil\\i0{} (Oxford: Basil Blackwell, 1985), 8\\uc0\\u8211{}21.}","plainCitation":"David Parkin, ed., The Anthropology of Evil (Oxford: Basil Blackwell, 1985), 8–21."},"citationItems":[{"id":224,"uris":["http://zotero.org/users/1026663/items/PXSKFB8G"],"uri":["http://zotero.org/users/1026663/items/PXSKFB8G"],"itemData":{"id":224,"type":"book","title":"The Anthropology of Evil","publisher":"Basil Blackwell","publisher-place":"Oxford","source":"DM","event-place":"Oxford","abstract":"concept of evil in different cultures","call-number":"RU20 P247","editor":[{"family":"Parkin","given":"David"}],"issued":{"date-parts":[["1985"]]}},"locator":"8-21"}],"schema":"https://github.com/citation-style-language/schema/raw/master/csl-citation.json"} </w:instrText>
      </w:r>
      <w:r>
        <w:fldChar w:fldCharType="separate"/>
      </w:r>
      <w:r w:rsidRPr="00B471AD">
        <w:rPr>
          <w:rFonts w:ascii="Calibri" w:hAnsi="Calibri" w:cs="Times New Roman"/>
          <w:szCs w:val="24"/>
        </w:rPr>
        <w:t xml:space="preserve">David Parkin, ed., </w:t>
      </w:r>
      <w:r w:rsidRPr="00B471AD">
        <w:rPr>
          <w:rFonts w:ascii="Calibri" w:hAnsi="Calibri" w:cs="Times New Roman"/>
          <w:i/>
          <w:iCs/>
          <w:szCs w:val="24"/>
        </w:rPr>
        <w:t>The Anthropology of Evil</w:t>
      </w:r>
      <w:r w:rsidRPr="00B471AD">
        <w:rPr>
          <w:rFonts w:ascii="Calibri" w:hAnsi="Calibri" w:cs="Times New Roman"/>
          <w:szCs w:val="24"/>
        </w:rPr>
        <w:t xml:space="preserve"> (Oxford: Basil Blackwell, 1985), 8–21.</w:t>
      </w:r>
      <w:r>
        <w:fldChar w:fldCharType="end"/>
      </w:r>
    </w:p>
    <w:p w:rsidR="00CC3E73" w:rsidRPr="003E31F5" w:rsidRDefault="00CC3E73" w:rsidP="0092682A">
      <w:pPr>
        <w:pStyle w:val="FootnoteText"/>
        <w:rPr>
          <w:sz w:val="12"/>
          <w:szCs w:val="12"/>
        </w:rPr>
      </w:pPr>
    </w:p>
  </w:footnote>
  <w:footnote w:id="13">
    <w:p w:rsidR="00CC3E73" w:rsidRDefault="00CC3E73" w:rsidP="0092682A">
      <w:pPr>
        <w:pStyle w:val="FootnoteText"/>
      </w:pPr>
      <w:r w:rsidRPr="00994E61">
        <w:rPr>
          <w:rStyle w:val="FootnoteReference"/>
        </w:rPr>
        <w:footnoteRef/>
      </w:r>
      <w:r>
        <w:t xml:space="preserve"> The following scholars have researched extensively about the understanding of the world of spirits in non-Western societies:  </w:t>
      </w:r>
      <w:r>
        <w:fldChar w:fldCharType="begin"/>
      </w:r>
      <w:r>
        <w:instrText xml:space="preserve"> ADDIN ZOTERO_ITEM CSL_CITATION {"citationID":"fTFNnNMP","properties":{"formattedCitation":"{\\rtf Philip Jenkins, \\i The Next Christendom: The Coming of Global Christianity\\i0{} (New York: Oxford University Press, 2002).}","plainCitation":"Philip Jenkins, The Next Christendom: The Coming of Global Christianity (New York: Oxford University Press, 2002)."},"citationItems":[{"id":198,"uris":["http://zotero.org/users/1026663/items/IAIBX8MA"],"uri":["http://zotero.org/users/1026663/items/IAIBX8MA"],"itemData":{"id":198,"type":"book","title":"The Next Christendom: the Coming of Global Christianity","publisher":"Oxford University Press","publisher-place":"New York","event-place":"New York","abstract":"not yet read - minority and majority xtnty reversing influence","author":[{"family":"Jenkins","given":"Philip"}],"issued":{"date-parts":[["2002"]]}}}],"schema":"https://github.com/citation-style-language/schema/raw/master/csl-citation.json"} </w:instrText>
      </w:r>
      <w:r>
        <w:fldChar w:fldCharType="separate"/>
      </w:r>
      <w:r w:rsidRPr="008E53F6">
        <w:rPr>
          <w:rFonts w:ascii="Calibri" w:hAnsi="Calibri" w:cs="Times New Roman"/>
          <w:szCs w:val="24"/>
        </w:rPr>
        <w:t xml:space="preserve">Philip Jenkins, </w:t>
      </w:r>
      <w:r w:rsidRPr="008E53F6">
        <w:rPr>
          <w:rFonts w:ascii="Calibri" w:hAnsi="Calibri" w:cs="Times New Roman"/>
          <w:i/>
          <w:iCs/>
          <w:szCs w:val="24"/>
        </w:rPr>
        <w:t>The Next Christendom: The Coming of Global Christianity</w:t>
      </w:r>
      <w:r w:rsidRPr="008E53F6">
        <w:rPr>
          <w:rFonts w:ascii="Calibri" w:hAnsi="Calibri" w:cs="Times New Roman"/>
          <w:szCs w:val="24"/>
        </w:rPr>
        <w:t xml:space="preserve"> (New York: Oxford University Press, 2002)</w:t>
      </w:r>
      <w:r>
        <w:fldChar w:fldCharType="end"/>
      </w:r>
      <w:r>
        <w:t xml:space="preserve">; </w:t>
      </w:r>
      <w:r>
        <w:fldChar w:fldCharType="begin"/>
      </w:r>
      <w:r>
        <w:instrText xml:space="preserve"> ADDIN ZOTERO_ITEM CSL_CITATION {"citationID":"VnRyVm3e","properties":{"formattedCitation":"{\\rtf Charles Kraft, \\i Christianity with Power: Your Worldview and Your Experience of the Supernatural\\i0{} (Ann Arbor, MI: Servant Publications, 1989).}","plainCitation":"Charles Kraft, Christianity with Power: Your Worldview and Your Experience of the Supernatural (Ann Arbor, MI: Servant Publications, 1989).","dontUpdate":true},"citationItems":[{"id":199,"uris":["http://zotero.org/users/1026663/items/W2JKASFX"],"uri":["http://zotero.org/users/1026663/items/W2JKASFX"],"itemData":{"id":199,"type":"book","title":"Christianity with Power: Your Worldview and Your Experience of the Supernatural","publisher":"Servant Publications","publisher-place":"Ann Arbor, MI","event-place":"Ann Arbor, MI","author":[{"family":"Kraft","given":"Charles"}],"issued":{"date-parts":[["1989"]]}}}],"schema":"https://github.com/citation-style-language/schema/raw/master/csl-citation.json"} </w:instrText>
      </w:r>
      <w:r>
        <w:fldChar w:fldCharType="separate"/>
      </w:r>
      <w:r w:rsidRPr="008E53F6">
        <w:rPr>
          <w:rFonts w:ascii="Calibri" w:hAnsi="Calibri" w:cs="Times New Roman"/>
          <w:szCs w:val="24"/>
        </w:rPr>
        <w:t xml:space="preserve">Charles Kraft, </w:t>
      </w:r>
      <w:r w:rsidRPr="008E53F6">
        <w:rPr>
          <w:rFonts w:ascii="Calibri" w:hAnsi="Calibri" w:cs="Times New Roman"/>
          <w:i/>
          <w:iCs/>
          <w:szCs w:val="24"/>
        </w:rPr>
        <w:t>Christianity with Power: Your Worldview and Your Experience of the Supernatural</w:t>
      </w:r>
      <w:r w:rsidRPr="008E53F6">
        <w:rPr>
          <w:rFonts w:ascii="Calibri" w:hAnsi="Calibri" w:cs="Times New Roman"/>
          <w:szCs w:val="24"/>
        </w:rPr>
        <w:t xml:space="preserve"> (Ann Arbor, MI: Servant Publications, 1989)</w:t>
      </w:r>
      <w:r>
        <w:fldChar w:fldCharType="end"/>
      </w:r>
      <w:r>
        <w:t xml:space="preserve">; </w:t>
      </w:r>
      <w:r>
        <w:fldChar w:fldCharType="begin"/>
      </w:r>
      <w:r>
        <w:instrText xml:space="preserve"> ADDIN ZOTERO_ITEM CSL_CITATION {"citationID":"PcuhrfHV","properties":{"formattedCitation":"{\\rtf Allan Anderson and Edmond Tang, eds., \\i Asian and Pentecostal\\i0{}, Asian Journal of Pentecostal Studies 3 (Oxford: regnum, 2005).}","plainCitation":"Allan Anderson and Edmond Tang, eds., Asian and Pentecostal, Asian Journal of Pentecostal Studies 3 (Oxford: regnum, 2005).","dontUpdate":true},"citationItems":[{"id":229,"uris":["http://zotero.org/users/1026663/items/FW8ZZUD6"],"uri":["http://zotero.org/users/1026663/items/FW8ZZUD6"],"itemData":{"id":229,"type":"book","title":"Asian and Pentecostal","collection-title":"Asian Journal of Pentecostal Studies","collection-number":"3","publisher":"Regnum","publisher-place":"Oxford","source":"DML","event-place":"Oxford","abstract":"articles about the rel b/w pentocasta express of xnty and asian religosity: natural similarlity in sings, wonders, healing, exorcism; worldview incudes supernatural","call-number":"MP14 A545","editor":[{"family":"Anderson","given":"Allan"},{"family":"Tang","given":"Edmond"}],"issued":{"date-parts":[["2005"]]}}}],"schema":"https://github.com/citation-style-language/schema/raw/master/csl-citation.json"} </w:instrText>
      </w:r>
      <w:r>
        <w:fldChar w:fldCharType="separate"/>
      </w:r>
      <w:r w:rsidRPr="008E53F6">
        <w:rPr>
          <w:rFonts w:ascii="Calibri" w:hAnsi="Calibri" w:cs="Times New Roman"/>
          <w:szCs w:val="24"/>
        </w:rPr>
        <w:t xml:space="preserve">Allan Anderson and Edmond Tang, eds., </w:t>
      </w:r>
      <w:r w:rsidRPr="008E53F6">
        <w:rPr>
          <w:rFonts w:ascii="Calibri" w:hAnsi="Calibri" w:cs="Times New Roman"/>
          <w:i/>
          <w:iCs/>
          <w:szCs w:val="24"/>
        </w:rPr>
        <w:t>Asian and Pentecostal</w:t>
      </w:r>
      <w:r w:rsidRPr="008E53F6">
        <w:rPr>
          <w:rFonts w:ascii="Calibri" w:hAnsi="Calibri" w:cs="Times New Roman"/>
          <w:szCs w:val="24"/>
        </w:rPr>
        <w:t>, Asian Journal of Pentecostal Studies 3 (Oxfor</w:t>
      </w:r>
      <w:r>
        <w:rPr>
          <w:rFonts w:ascii="Calibri" w:hAnsi="Calibri" w:cs="Times New Roman"/>
          <w:szCs w:val="24"/>
        </w:rPr>
        <w:t>d: R</w:t>
      </w:r>
      <w:r w:rsidRPr="008E53F6">
        <w:rPr>
          <w:rFonts w:ascii="Calibri" w:hAnsi="Calibri" w:cs="Times New Roman"/>
          <w:szCs w:val="24"/>
        </w:rPr>
        <w:t>egnum, 2005)</w:t>
      </w:r>
      <w:r>
        <w:fldChar w:fldCharType="end"/>
      </w:r>
      <w:r>
        <w:t xml:space="preserve">; </w:t>
      </w:r>
      <w:r>
        <w:fldChar w:fldCharType="begin"/>
      </w:r>
      <w:r>
        <w:instrText xml:space="preserve"> ADDIN ZOTERO_ITEM CSL_CITATION {"citationID":"Qvan9CFG","properties":{"formattedCitation":"{\\rtf Wainwright, \\i Spirit Possession, Theology, and Identity: A Pacific Exploration\\i0{}.}","plainCitation":"Wainwright, Spirit Possession, Theology, and Identity: A Pacific Exploration."},"citationItems":[{"id":194,"uris":["http://zotero.org/users/1026663/items/GJ3AUJZ9"],"uri":["http://zotero.org/users/1026663/items/GJ3AUJZ9"],"itemData":{"id":194,"type":"book","title":"Spirit Possession, Theology, and Identity: A Pacific Exploration","publisher":"ATF Press","publisher-place":"Auckland, New Zealand","event-place":"Auckland, New Zealand","editor":[{"family":"Wainwright","given":"Elaine"}],"issued":{"date-parts":[["2010"]]}}}],"schema":"https://github.com/citation-style-language/schema/raw/master/csl-citation.json"} </w:instrText>
      </w:r>
      <w:r>
        <w:fldChar w:fldCharType="separate"/>
      </w:r>
      <w:r w:rsidRPr="00493C70">
        <w:rPr>
          <w:rFonts w:ascii="Calibri" w:hAnsi="Calibri" w:cs="Times New Roman"/>
          <w:szCs w:val="24"/>
        </w:rPr>
        <w:t xml:space="preserve">Wainwright, </w:t>
      </w:r>
      <w:r w:rsidRPr="00493C70">
        <w:rPr>
          <w:rFonts w:ascii="Calibri" w:hAnsi="Calibri" w:cs="Times New Roman"/>
          <w:i/>
          <w:iCs/>
          <w:szCs w:val="24"/>
        </w:rPr>
        <w:t>Spirit Possession, Theology, and Identity: A Pacific Exploration</w:t>
      </w:r>
      <w:r w:rsidRPr="00493C70">
        <w:rPr>
          <w:rFonts w:ascii="Calibri" w:hAnsi="Calibri" w:cs="Times New Roman"/>
          <w:szCs w:val="24"/>
        </w:rPr>
        <w:t>.</w:t>
      </w:r>
      <w:r>
        <w:fldChar w:fldCharType="end"/>
      </w:r>
      <w:r>
        <w:t xml:space="preserve"> </w:t>
      </w:r>
      <w:r>
        <w:fldChar w:fldCharType="begin"/>
      </w:r>
      <w:r>
        <w:instrText xml:space="preserve"> ADDIN ZOTERO_ITEM CSL_CITATION {"citationID":"AnLSLK7p","properties":{"formattedCitation":"{\\rtf Robert Solomon, \\i Living in Two Worlds: Pastoral Responses to Possession in Singapore\\i0{}, Studies in the Intercultural History of Christanity 73 (Frankfurt-am-Main: Peter Lang, 1994).}","plainCitation":"Robert Solomon, Living in Two Worlds: Pastoral Responses to Possession in Singapore, Studies in the Intercultural History of Christanity 73 (Frankfurt-am-Main: Peter Lang, 1994).","dontUpdate":true},"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schema":"https://github.com/citation-style-language/schema/raw/master/csl-citation.json"} </w:instrText>
      </w:r>
      <w:r>
        <w:fldChar w:fldCharType="separate"/>
      </w:r>
      <w:r w:rsidRPr="00C330A9">
        <w:rPr>
          <w:rFonts w:ascii="Calibri" w:hAnsi="Calibri" w:cs="Times New Roman"/>
          <w:szCs w:val="24"/>
        </w:rPr>
        <w:t xml:space="preserve">Robert Solomon, </w:t>
      </w:r>
      <w:r w:rsidRPr="00C330A9">
        <w:rPr>
          <w:rFonts w:ascii="Calibri" w:hAnsi="Calibri" w:cs="Times New Roman"/>
          <w:i/>
          <w:iCs/>
          <w:szCs w:val="24"/>
        </w:rPr>
        <w:t>Living in Two Worlds: Pastoral Responses to Possession in Singapore</w:t>
      </w:r>
      <w:r w:rsidRPr="00C330A9">
        <w:rPr>
          <w:rFonts w:ascii="Calibri" w:hAnsi="Calibri" w:cs="Times New Roman"/>
          <w:szCs w:val="24"/>
        </w:rPr>
        <w:t>, Studies in the Intercultural History of Christianity 73 (Frankfurt-am-Main: Peter Lang, 1994).</w:t>
      </w:r>
      <w:r>
        <w:fldChar w:fldCharType="end"/>
      </w:r>
    </w:p>
    <w:p w:rsidR="00CC3E73" w:rsidRPr="00E81DFB" w:rsidRDefault="00CC3E73" w:rsidP="0092682A">
      <w:pPr>
        <w:pStyle w:val="FootnoteText"/>
        <w:rPr>
          <w:sz w:val="12"/>
          <w:szCs w:val="12"/>
        </w:rPr>
      </w:pPr>
    </w:p>
  </w:footnote>
  <w:footnote w:id="14">
    <w:p w:rsidR="00CC3E73" w:rsidRDefault="00CC3E73" w:rsidP="0092682A">
      <w:pPr>
        <w:pStyle w:val="FootnoteText"/>
      </w:pPr>
      <w:r w:rsidRPr="00994E61">
        <w:rPr>
          <w:rStyle w:val="FootnoteReference"/>
        </w:rPr>
        <w:footnoteRef/>
      </w:r>
      <w:r>
        <w:t xml:space="preserve"> Sin is a theological term with multiple meanings. In its simplest form it is an action or way of thinking that rejects and damages the intention of God for humans to live in love with God and with each other. See </w:t>
      </w:r>
      <w:r>
        <w:fldChar w:fldCharType="begin"/>
      </w:r>
      <w:r>
        <w:instrText xml:space="preserve"> ADDIN ZOTERO_ITEM CSL_CITATION {"citationID":"seU5bVoV","properties":{"formattedCitation":"{\\rtf John-Paul II, \\i Catechism of the Catholic Church\\i0{}, para. 1849\\uc0\\u8211{}1862.}","plainCitation":"John-Paul II, Catechism of the Catholic Church, para. 1849–1862.","dontUpdate":true},"citationItems":[{"id":239,"uris":["http://zotero.org/users/1026663/items/I9ZMAAPZ"],"uri":["http://zotero.org/users/1026663/items/I9ZMAAPZ"],"itemData":{"id":239,"type":"book","title":"Catechism of the Catholic Church","publisher":"St Paul's","publisher-place":"Homebush, NSW","event-place":"Homebush, NSW","issued":{"date-parts":[["1984"]]}},"locator":"1849-1862","label":"paragraph"}],"schema":"https://github.com/citation-style-language/schema/raw/master/csl-citation.json"} </w:instrText>
      </w:r>
      <w:r>
        <w:fldChar w:fldCharType="separate"/>
      </w:r>
      <w:r w:rsidRPr="00A26F28">
        <w:rPr>
          <w:rFonts w:ascii="Calibri" w:hAnsi="Calibri" w:cs="Times New Roman"/>
          <w:i/>
          <w:iCs/>
          <w:szCs w:val="24"/>
        </w:rPr>
        <w:t>Catechism of the Catholic Church</w:t>
      </w:r>
      <w:r>
        <w:rPr>
          <w:rFonts w:ascii="Calibri" w:hAnsi="Calibri" w:cs="Times New Roman"/>
          <w:szCs w:val="24"/>
        </w:rPr>
        <w:t>, par</w:t>
      </w:r>
      <w:r w:rsidRPr="00A26F28">
        <w:rPr>
          <w:rFonts w:ascii="Calibri" w:hAnsi="Calibri" w:cs="Times New Roman"/>
          <w:szCs w:val="24"/>
        </w:rPr>
        <w:t>. 1849–1862</w:t>
      </w:r>
      <w:r>
        <w:fldChar w:fldCharType="end"/>
      </w:r>
      <w:r>
        <w:t xml:space="preserve"> and </w:t>
      </w:r>
      <w:r>
        <w:fldChar w:fldCharType="begin"/>
      </w:r>
      <w:r>
        <w:instrText xml:space="preserve"> ADDIN ZOTERO_ITEM CSL_CITATION {"citationID":"YuUSODQR","properties":{"formattedCitation":"{\\rtf Richard McBrien, \\i Catholicism\\i0{} (San Francisco: Harper and Row, 1981), 953\\uc0\\u8211{}960.}","plainCitation":"Richard McBrien, Catholicism (San Francisco: Harper and Row, 1981), 953–960."},"citationItems":[{"id":230,"uris":["http://zotero.org/users/1026663/items/QQGK665V"],"uri":["http://zotero.org/users/1026663/items/QQGK665V"],"itemData":{"id":230,"type":"book","title":"Catholicism","publisher":"Harper and Row","publisher-place":"San Francisco","event-place":"San Francisco","author":[{"family":"McBrien","given":"Richard"}],"issued":{"date-parts":[["1981"]]}},"locator":"953-960"}],"schema":"https://github.com/citation-style-language/schema/raw/master/csl-citation.json"} </w:instrText>
      </w:r>
      <w:r>
        <w:fldChar w:fldCharType="separate"/>
      </w:r>
      <w:r w:rsidRPr="008D10DD">
        <w:rPr>
          <w:rFonts w:ascii="Calibri" w:hAnsi="Calibri" w:cs="Times New Roman"/>
          <w:szCs w:val="24"/>
        </w:rPr>
        <w:t xml:space="preserve">Richard McBrien, </w:t>
      </w:r>
      <w:r w:rsidRPr="008D10DD">
        <w:rPr>
          <w:rFonts w:ascii="Calibri" w:hAnsi="Calibri" w:cs="Times New Roman"/>
          <w:i/>
          <w:iCs/>
          <w:szCs w:val="24"/>
        </w:rPr>
        <w:t>Catholicism</w:t>
      </w:r>
      <w:r w:rsidRPr="008D10DD">
        <w:rPr>
          <w:rFonts w:ascii="Calibri" w:hAnsi="Calibri" w:cs="Times New Roman"/>
          <w:szCs w:val="24"/>
        </w:rPr>
        <w:t xml:space="preserve"> (San Francisco: Harper and Row, 1981), 953–960.</w:t>
      </w:r>
      <w:r>
        <w:fldChar w:fldCharType="end"/>
      </w:r>
    </w:p>
    <w:p w:rsidR="00CC3E73" w:rsidRPr="00B017A9" w:rsidRDefault="00CC3E73" w:rsidP="0092682A">
      <w:pPr>
        <w:pStyle w:val="FootnoteText"/>
        <w:rPr>
          <w:sz w:val="12"/>
          <w:szCs w:val="12"/>
        </w:rPr>
      </w:pPr>
    </w:p>
  </w:footnote>
  <w:footnote w:id="15">
    <w:p w:rsidR="00CC3E73" w:rsidRDefault="00CC3E73" w:rsidP="0092682A">
      <w:pPr>
        <w:widowControl w:val="0"/>
        <w:autoSpaceDE w:val="0"/>
        <w:autoSpaceDN w:val="0"/>
        <w:adjustRightInd w:val="0"/>
        <w:spacing w:after="0" w:line="240" w:lineRule="auto"/>
        <w:rPr>
          <w:sz w:val="20"/>
          <w:szCs w:val="20"/>
        </w:rPr>
      </w:pPr>
      <w:r w:rsidRPr="00994E61">
        <w:rPr>
          <w:rStyle w:val="FootnoteReference"/>
        </w:rPr>
        <w:footnoteRef/>
      </w:r>
      <w:r>
        <w:t xml:space="preserve"> </w:t>
      </w:r>
      <w:r w:rsidRPr="007F10BA">
        <w:rPr>
          <w:sz w:val="20"/>
          <w:szCs w:val="20"/>
        </w:rPr>
        <w:t xml:space="preserve">See </w:t>
      </w:r>
      <w:r w:rsidRPr="007F10BA">
        <w:rPr>
          <w:sz w:val="20"/>
          <w:szCs w:val="20"/>
        </w:rPr>
        <w:fldChar w:fldCharType="begin"/>
      </w:r>
      <w:r>
        <w:rPr>
          <w:sz w:val="20"/>
          <w:szCs w:val="20"/>
        </w:rPr>
        <w:instrText xml:space="preserve"> ADDIN ZOTERO_ITEM CSL_CITATION {"citationID":"BjHcSQay","properties":{"formattedCitation":"{\\rtf McBrien, \\i Catholicism\\i0{}, 328\\uc0\\u8211{}331.}","plainCitation":"McBrien, Catholicism, 328–331."},"citationItems":[{"id":230,"uris":["http://zotero.org/users/1026663/items/QQGK665V"],"uri":["http://zotero.org/users/1026663/items/QQGK665V"],"itemData":{"id":230,"type":"book","title":"Catholicism","publisher":"Harper and Row","publisher-place":"San Francisco","event-place":"San Francisco","author":[{"family":"McBrien","given":"Richard"}],"issued":{"date-parts":[["1981"]]}},"locator":"328-331"}],"schema":"https://github.com/citation-style-language/schema/raw/master/csl-citation.json"} </w:instrText>
      </w:r>
      <w:r w:rsidRPr="007F10BA">
        <w:rPr>
          <w:sz w:val="20"/>
          <w:szCs w:val="20"/>
        </w:rPr>
        <w:fldChar w:fldCharType="separate"/>
      </w:r>
      <w:r w:rsidRPr="008D10DD">
        <w:rPr>
          <w:rFonts w:ascii="Calibri" w:hAnsi="Calibri" w:cs="Times New Roman"/>
          <w:sz w:val="20"/>
          <w:szCs w:val="24"/>
        </w:rPr>
        <w:t xml:space="preserve">McBrien, </w:t>
      </w:r>
      <w:r w:rsidRPr="008D10DD">
        <w:rPr>
          <w:rFonts w:ascii="Calibri" w:hAnsi="Calibri" w:cs="Times New Roman"/>
          <w:i/>
          <w:iCs/>
          <w:sz w:val="20"/>
          <w:szCs w:val="24"/>
        </w:rPr>
        <w:t>Catholicism</w:t>
      </w:r>
      <w:r w:rsidRPr="008D10DD">
        <w:rPr>
          <w:rFonts w:ascii="Calibri" w:hAnsi="Calibri" w:cs="Times New Roman"/>
          <w:sz w:val="20"/>
          <w:szCs w:val="24"/>
        </w:rPr>
        <w:t>, 328–331.</w:t>
      </w:r>
      <w:r w:rsidRPr="007F10BA">
        <w:rPr>
          <w:sz w:val="20"/>
          <w:szCs w:val="20"/>
        </w:rPr>
        <w:fldChar w:fldCharType="end"/>
      </w:r>
      <w:r w:rsidRPr="007F10BA">
        <w:rPr>
          <w:sz w:val="20"/>
          <w:szCs w:val="20"/>
        </w:rPr>
        <w:t xml:space="preserve"> </w:t>
      </w:r>
      <w:r w:rsidRPr="007F10BA">
        <w:rPr>
          <w:sz w:val="20"/>
          <w:szCs w:val="20"/>
        </w:rPr>
        <w:fldChar w:fldCharType="begin"/>
      </w:r>
      <w:r>
        <w:rPr>
          <w:sz w:val="20"/>
          <w:szCs w:val="20"/>
        </w:rPr>
        <w:instrText xml:space="preserve"> ADDIN ZOTERO_ITEM CSL_CITATION {"citationID":"4jGQWCTn","properties":{"formattedCitation":"{\\rtf Carolyn Eng Looi Tan, \\uc0\\u8220{}Humanity\\uc0\\u8217{}s Devil,\\uc0\\u8221{} \\i Evangelical Review of Theology\\i0{} 34, no. 2 (2010): 136\\uc0\\u8211{}54.}","plainCitation":"Carolyn Eng Looi Tan, “Humanity’s Devil,” Evangelical Review of Theology 34, no. 2 (2010): 136–54."},"citationItems":[{"id":168,"uris":["http://zotero.org/users/1026663/items/VRX29HAA"],"uri":["http://zotero.org/users/1026663/items/VRX29HAA"],"itemData":{"id":168,"type":"article-journal","title":"Humanity's Devil","container-title":"Evangelical Review of Theology","page":"136-154","volume":"34","issue":"2","abstract":"the devil may be essentially humanity's product, existing both intra-and supra-humanly, rather than being of divine origin or dreation. Satan grows stronger as human evil increases. Changing bibilical metaphors reflect changing human experience and perception of evil.","author":[{"family":"Tan","given":"Carolyn Eng Looi"}],"issued":{"date-parts":[["2010"]]}}}],"schema":"https://github.com/citation-style-language/schema/raw/master/csl-citation.json"} </w:instrText>
      </w:r>
      <w:r w:rsidRPr="007F10BA">
        <w:rPr>
          <w:sz w:val="20"/>
          <w:szCs w:val="20"/>
        </w:rPr>
        <w:fldChar w:fldCharType="separate"/>
      </w:r>
      <w:r w:rsidRPr="00047A9C">
        <w:rPr>
          <w:rFonts w:ascii="Calibri" w:hAnsi="Calibri" w:cs="Times New Roman"/>
          <w:sz w:val="20"/>
          <w:szCs w:val="24"/>
        </w:rPr>
        <w:t xml:space="preserve">Carolyn Eng Looi Tan, “Humanity’s Devil,” </w:t>
      </w:r>
      <w:r w:rsidRPr="00047A9C">
        <w:rPr>
          <w:rFonts w:ascii="Calibri" w:hAnsi="Calibri" w:cs="Times New Roman"/>
          <w:i/>
          <w:iCs/>
          <w:sz w:val="20"/>
          <w:szCs w:val="24"/>
        </w:rPr>
        <w:t>Evangelical Review of Theology</w:t>
      </w:r>
      <w:r w:rsidRPr="00047A9C">
        <w:rPr>
          <w:rFonts w:ascii="Calibri" w:hAnsi="Calibri" w:cs="Times New Roman"/>
          <w:sz w:val="20"/>
          <w:szCs w:val="24"/>
        </w:rPr>
        <w:t xml:space="preserve"> 34, no. 2 (2010): 136–54.</w:t>
      </w:r>
      <w:r w:rsidRPr="007F10BA">
        <w:rPr>
          <w:sz w:val="20"/>
          <w:szCs w:val="20"/>
        </w:rPr>
        <w:fldChar w:fldCharType="end"/>
      </w:r>
      <w:r w:rsidRPr="007F10BA">
        <w:rPr>
          <w:b/>
          <w:sz w:val="20"/>
          <w:szCs w:val="20"/>
        </w:rPr>
        <w:t>;</w:t>
      </w:r>
      <w:r>
        <w:rPr>
          <w:b/>
          <w:sz w:val="20"/>
          <w:szCs w:val="20"/>
        </w:rPr>
        <w:t xml:space="preserve"> </w:t>
      </w:r>
      <w:r>
        <w:rPr>
          <w:b/>
          <w:sz w:val="20"/>
          <w:szCs w:val="20"/>
        </w:rPr>
        <w:fldChar w:fldCharType="begin"/>
      </w:r>
      <w:r>
        <w:rPr>
          <w:b/>
          <w:sz w:val="20"/>
          <w:szCs w:val="20"/>
        </w:rPr>
        <w:instrText xml:space="preserve"> ADDIN ZOTERO_ITEM CSL_CITATION {"citationID":"jRVXdS7f","properties":{"formattedCitation":"{\\rtf P Nolan, \\uc0\\u8220{}Free Will,\\uc0\\u8221{} \\i New Catholic Encyclopedia\\i0{} (Washington: Thomson Gale, 2003), 928\\uc0\\u8211{}931.}","plainCitation":"P Nolan, “Free Will,” New Catholic Encyclopedia (Washington: Thomson Gale, 2003), 928–931."},"citationItems":[{"id":275,"uris":["http://zotero.org/users/1026663/items/3ECDQ35S"],"uri":["http://zotero.org/users/1026663/items/3ECDQ35S"],"itemData":{"id":275,"type":"entry-encyclopedia","title":"Free Will","container-title":"New Catholic Encyclopedia","publisher":"Thomson Gale","publisher-place":"Washington","page":"928-934","volume":"5","edition":"second","source":"DML","event-place":"Washington","call-number":"ref AR65 N532","author":[{"family":"Nolan","given":"P"}],"issued":{"date-parts":[["2003"]]}},"locator":"928-931"}],"schema":"https://github.com/citation-style-language/schema/raw/master/csl-citation.json"} </w:instrText>
      </w:r>
      <w:r>
        <w:rPr>
          <w:b/>
          <w:sz w:val="20"/>
          <w:szCs w:val="20"/>
        </w:rPr>
        <w:fldChar w:fldCharType="separate"/>
      </w:r>
      <w:r w:rsidRPr="00272D13">
        <w:rPr>
          <w:rFonts w:ascii="Calibri" w:hAnsi="Calibri" w:cs="Times New Roman"/>
          <w:sz w:val="20"/>
          <w:szCs w:val="24"/>
        </w:rPr>
        <w:t xml:space="preserve">P Nolan, “Free Will,” </w:t>
      </w:r>
      <w:r w:rsidRPr="00272D13">
        <w:rPr>
          <w:rFonts w:ascii="Calibri" w:hAnsi="Calibri" w:cs="Times New Roman"/>
          <w:i/>
          <w:iCs/>
          <w:sz w:val="20"/>
          <w:szCs w:val="24"/>
        </w:rPr>
        <w:t>New Catholic Encyclopedia</w:t>
      </w:r>
      <w:r w:rsidRPr="00272D13">
        <w:rPr>
          <w:rFonts w:ascii="Calibri" w:hAnsi="Calibri" w:cs="Times New Roman"/>
          <w:sz w:val="20"/>
          <w:szCs w:val="24"/>
        </w:rPr>
        <w:t xml:space="preserve"> (Washington: Thomson Gale, 2003), 928–931.</w:t>
      </w:r>
      <w:r>
        <w:rPr>
          <w:b/>
          <w:sz w:val="20"/>
          <w:szCs w:val="20"/>
        </w:rPr>
        <w:fldChar w:fldCharType="end"/>
      </w:r>
      <w:r w:rsidRPr="007F10BA">
        <w:rPr>
          <w:b/>
          <w:sz w:val="20"/>
          <w:szCs w:val="20"/>
        </w:rPr>
        <w:t xml:space="preserve"> </w:t>
      </w:r>
      <w:r w:rsidRPr="00272D13">
        <w:rPr>
          <w:sz w:val="20"/>
          <w:szCs w:val="20"/>
        </w:rPr>
        <w:t>Hick discusses</w:t>
      </w:r>
      <w:r>
        <w:rPr>
          <w:b/>
          <w:sz w:val="20"/>
          <w:szCs w:val="20"/>
        </w:rPr>
        <w:t xml:space="preserve"> </w:t>
      </w:r>
      <w:r w:rsidRPr="007F10BA">
        <w:rPr>
          <w:sz w:val="20"/>
          <w:szCs w:val="20"/>
        </w:rPr>
        <w:t xml:space="preserve">Alvin </w:t>
      </w:r>
      <w:proofErr w:type="spellStart"/>
      <w:r w:rsidRPr="007F10BA">
        <w:rPr>
          <w:sz w:val="20"/>
          <w:szCs w:val="20"/>
        </w:rPr>
        <w:t>Platinga’s</w:t>
      </w:r>
      <w:proofErr w:type="spellEnd"/>
      <w:r w:rsidRPr="007F10BA">
        <w:rPr>
          <w:sz w:val="20"/>
          <w:szCs w:val="20"/>
        </w:rPr>
        <w:t xml:space="preserve"> ideas (</w:t>
      </w:r>
      <w:r w:rsidRPr="007F10BA">
        <w:rPr>
          <w:i/>
          <w:sz w:val="20"/>
          <w:szCs w:val="20"/>
        </w:rPr>
        <w:t>Evil and the God of Love</w:t>
      </w:r>
      <w:r w:rsidRPr="007F10BA">
        <w:rPr>
          <w:sz w:val="20"/>
          <w:szCs w:val="20"/>
        </w:rPr>
        <w:t>) 275, 367.</w:t>
      </w:r>
    </w:p>
    <w:p w:rsidR="00CC3E73" w:rsidRPr="00E81DFB" w:rsidRDefault="00CC3E73" w:rsidP="0092682A">
      <w:pPr>
        <w:widowControl w:val="0"/>
        <w:autoSpaceDE w:val="0"/>
        <w:autoSpaceDN w:val="0"/>
        <w:adjustRightInd w:val="0"/>
        <w:spacing w:after="0" w:line="240" w:lineRule="auto"/>
        <w:rPr>
          <w:b/>
          <w:sz w:val="12"/>
          <w:szCs w:val="12"/>
        </w:rPr>
      </w:pPr>
    </w:p>
  </w:footnote>
  <w:footnote w:id="16">
    <w:p w:rsidR="00CC3E73" w:rsidRDefault="00CC3E73" w:rsidP="00C879E5">
      <w:pPr>
        <w:pStyle w:val="FootnoteText"/>
      </w:pPr>
      <w:r w:rsidRPr="00994E61">
        <w:rPr>
          <w:rStyle w:val="FootnoteReference"/>
        </w:rPr>
        <w:footnoteRef/>
      </w:r>
      <w:r>
        <w:t xml:space="preserve"> See </w:t>
      </w:r>
      <w:r>
        <w:fldChar w:fldCharType="begin"/>
      </w:r>
      <w:r>
        <w:instrText xml:space="preserve"> ADDIN ZOTERO_ITEM CSL_CITATION {"citationID":"MhdVR234","properties":{"formattedCitation":"{\\rtf Donald Taylor, \\uc0\\u8220{}Theological Thoughts about Evil,\\uc0\\u8221{} in \\i The Anthologoy of Evil\\i0{} (Oxford: Basil Blackwell, 1985), 26\\uc0\\u8211{}41.}","plainCitation":"Donald Taylor, “Theological Thoughts about Evil,” in The Anthologoy of Evil (Oxford: Basil Blackwell, 1985), 26–41.","dontUpdate":true},"citationItems":[{"id":241,"uris":["http://zotero.org/users/1026663/items/TK9U7UDC"],"uri":["http://zotero.org/users/1026663/items/TK9U7UDC"],"itemData":{"id":241,"type":"chapter","title":"Theological Thoughts about Evil","container-title":"The Anthology of Evil","publisher":"Basil Blackwell","publisher-place":"Oxford","page":"26-41","event-place":"Oxford","author":[{"family":"Taylor","given":"Donald"}],"issued":{"date-parts":[["1985"]]}}}],"schema":"https://github.com/citation-style-language/schema/raw/master/csl-citation.json"} </w:instrText>
      </w:r>
      <w:r>
        <w:fldChar w:fldCharType="separate"/>
      </w:r>
      <w:r w:rsidRPr="005A00FB">
        <w:rPr>
          <w:rFonts w:ascii="Calibri" w:hAnsi="Calibri" w:cs="Times New Roman"/>
          <w:szCs w:val="24"/>
        </w:rPr>
        <w:t xml:space="preserve">Donald Taylor, “Theological Thoughts about Evil,” in </w:t>
      </w:r>
      <w:r>
        <w:rPr>
          <w:rFonts w:ascii="Calibri" w:hAnsi="Calibri" w:cs="Times New Roman"/>
          <w:i/>
          <w:iCs/>
          <w:szCs w:val="24"/>
        </w:rPr>
        <w:t>The Antholog</w:t>
      </w:r>
      <w:r w:rsidRPr="005A00FB">
        <w:rPr>
          <w:rFonts w:ascii="Calibri" w:hAnsi="Calibri" w:cs="Times New Roman"/>
          <w:i/>
          <w:iCs/>
          <w:szCs w:val="24"/>
        </w:rPr>
        <w:t>y of Evil</w:t>
      </w:r>
      <w:r w:rsidRPr="005A00FB">
        <w:rPr>
          <w:rFonts w:ascii="Calibri" w:hAnsi="Calibri" w:cs="Times New Roman"/>
          <w:szCs w:val="24"/>
        </w:rPr>
        <w:t xml:space="preserve"> </w:t>
      </w:r>
      <w:r>
        <w:rPr>
          <w:rFonts w:ascii="Calibri" w:hAnsi="Calibri" w:cs="Times New Roman"/>
          <w:szCs w:val="24"/>
        </w:rPr>
        <w:t xml:space="preserve">, ed. D. Parkin </w:t>
      </w:r>
      <w:r w:rsidRPr="005A00FB">
        <w:rPr>
          <w:rFonts w:ascii="Calibri" w:hAnsi="Calibri" w:cs="Times New Roman"/>
          <w:szCs w:val="24"/>
        </w:rPr>
        <w:t>(Oxford: Basil Blackwell, 1985), 26–41</w:t>
      </w:r>
      <w:r>
        <w:fldChar w:fldCharType="end"/>
      </w:r>
      <w:r>
        <w:t>; he discusses the ancient Hebrew understanding of evil.</w:t>
      </w:r>
    </w:p>
    <w:p w:rsidR="00CC3E73" w:rsidRPr="00E81DFB" w:rsidRDefault="00CC3E73" w:rsidP="00C879E5">
      <w:pPr>
        <w:pStyle w:val="FootnoteText"/>
        <w:rPr>
          <w:sz w:val="12"/>
          <w:szCs w:val="12"/>
        </w:rPr>
      </w:pPr>
    </w:p>
  </w:footnote>
  <w:footnote w:id="17">
    <w:p w:rsidR="00CC3E73" w:rsidRDefault="00CC3E73" w:rsidP="00C879E5">
      <w:pPr>
        <w:pStyle w:val="FootnoteText"/>
      </w:pPr>
      <w:r w:rsidRPr="00994E61">
        <w:rPr>
          <w:rStyle w:val="FootnoteReference"/>
        </w:rPr>
        <w:footnoteRef/>
      </w:r>
      <w:r>
        <w:t xml:space="preserve"> The first is that all evil is part of God’s plan and intention to create good and holy humans over time (the </w:t>
      </w:r>
      <w:proofErr w:type="spellStart"/>
      <w:r>
        <w:t>Irenaean</w:t>
      </w:r>
      <w:proofErr w:type="spellEnd"/>
      <w:r>
        <w:t xml:space="preserve"> school); the second that all evil is a consequence or punishment for humans not being in the right relationship with God (the Augustinian school). Hick compares the differences between these two school of thought: “Instead of the doctrine that man was created finitely perfect and then incomprehensibly destroyed his own perfection and plunged into sin and misery, Irenaeus suggests that man was created as an imperfect, immature creature who was to undergo moral development and growth and finally be brought to the perfection intended for him by his Maker. Instead of the Fall of Adam being presented, as in the Augustinian tradition, as an utterly malignant and catastrophic event, completely disrupting God’s plan, Irenaeus pictures it as something that occurred in the childhood of the race, an understandable lapse due to weakness and immaturity rather than an adult crime full of malice and pregnant with perpetual guilt. And instead of Augustine’s view of life’s trials as divine punishment for Adam’s sin, Irenaeus sees our world of mingled good and evil as a divinely appointed environment for man’s development towards the perfection that represents the fulfillment of God’s good purpose for him.”  </w:t>
      </w:r>
      <w:r>
        <w:fldChar w:fldCharType="begin"/>
      </w:r>
      <w:r>
        <w:instrText xml:space="preserve"> ADDIN ZOTERO_ITEM CSL_CITATION {"citationID":"tw0deew8","properties":{"formattedCitation":"{\\rtf John Hick, \\i Evil and the God of Love\\i0{}, reissue 2010 (Hampshire: Palgrave MacMillan, 2010), 214\\uc0\\u8211{}215.}","plainCitation":"John Hick, Evil and the God of Love, reissue 2010 (Hampshire: Palgrave MacMillan, 2010), 214–215.","dontUpdate":true},"citationItems":[{"id":225,"uris":["http://zotero.org/users/1026663/items/6NVKDTCB"],"uri":["http://zotero.org/users/1026663/items/6NVKDTCB"],"itemData":{"id":225,"type":"book","title":"Evil and the God of Love","publisher":"Palgrave MacMillan","publisher-place":"Basingstoke, Hampshire","edition":"reissue 2010","source":"DML","event-place":"Basingstoke, Hampshire","call-number":"RU20 H627 2010","author":[{"family":"Hick","given":"John"}],"issued":{"date-parts":[["2010"]]}},"locator":"214-215"}],"schema":"https://github.com/citation-style-language/schema/raw/master/csl-citation.json"} </w:instrText>
      </w:r>
      <w:r>
        <w:fldChar w:fldCharType="separate"/>
      </w:r>
      <w:r w:rsidRPr="00F4211F">
        <w:rPr>
          <w:rFonts w:ascii="Calibri" w:hAnsi="Calibri" w:cs="Times New Roman"/>
          <w:szCs w:val="24"/>
        </w:rPr>
        <w:t xml:space="preserve">John Hick, </w:t>
      </w:r>
      <w:r w:rsidRPr="00F4211F">
        <w:rPr>
          <w:rFonts w:ascii="Calibri" w:hAnsi="Calibri" w:cs="Times New Roman"/>
          <w:i/>
          <w:iCs/>
          <w:szCs w:val="24"/>
        </w:rPr>
        <w:t>Evil and the God of Love</w:t>
      </w:r>
      <w:r w:rsidRPr="00F4211F">
        <w:rPr>
          <w:rFonts w:ascii="Calibri" w:hAnsi="Calibri" w:cs="Times New Roman"/>
          <w:szCs w:val="24"/>
        </w:rPr>
        <w:t>, (</w:t>
      </w:r>
      <w:r>
        <w:rPr>
          <w:rFonts w:ascii="Calibri" w:hAnsi="Calibri" w:cs="Times New Roman"/>
          <w:szCs w:val="24"/>
        </w:rPr>
        <w:t xml:space="preserve">Basingstoke, </w:t>
      </w:r>
      <w:r w:rsidRPr="00F4211F">
        <w:rPr>
          <w:rFonts w:ascii="Calibri" w:hAnsi="Calibri" w:cs="Times New Roman"/>
          <w:szCs w:val="24"/>
        </w:rPr>
        <w:t>Hampshire: Palgrave MacMillan, 2010), 214–215.</w:t>
      </w:r>
      <w:r>
        <w:fldChar w:fldCharType="end"/>
      </w:r>
      <w:r>
        <w:t xml:space="preserve"> See also ‘Evil’ in the New Catholic Encyclopedia (New York: McGraw Hill, 1967).</w:t>
      </w:r>
    </w:p>
    <w:p w:rsidR="00CC3E73" w:rsidRPr="00E81DFB" w:rsidRDefault="00CC3E73" w:rsidP="00C879E5">
      <w:pPr>
        <w:pStyle w:val="FootnoteText"/>
        <w:rPr>
          <w:sz w:val="12"/>
          <w:szCs w:val="12"/>
        </w:rPr>
      </w:pPr>
    </w:p>
  </w:footnote>
  <w:footnote w:id="18">
    <w:p w:rsidR="00CC3E73" w:rsidRDefault="00CC3E73" w:rsidP="00C879E5">
      <w:pPr>
        <w:pStyle w:val="FootnoteText"/>
      </w:pPr>
      <w:r w:rsidRPr="00994E61">
        <w:rPr>
          <w:rStyle w:val="FootnoteReference"/>
        </w:rPr>
        <w:footnoteRef/>
      </w:r>
      <w:r>
        <w:t xml:space="preserve"> </w:t>
      </w:r>
      <w:r>
        <w:fldChar w:fldCharType="begin"/>
      </w:r>
      <w:r>
        <w:instrText xml:space="preserve"> ADDIN ZOTERO_ITEM CSL_CITATION {"citationID":"kKsNQNCc","properties":{"formattedCitation":"{\\rtf Yates, \\uc0\\u8220{}Demons, Deliverance and Pastoral Practice,\\uc0\\u8221{} 37\\uc0\\u8211{}38; Graham Dow, \\uc0\\u8220{}The Case for the Existence of Demons,\\uc0\\u8221{} \\i Churchman\\i0{} 94, no. 3 (1980): 199\\uc0\\u8211{}208.}","plainCitation":"Yates, “Demons, Deliverance and Pastoral Practice,” 37–38; Graham Dow, “The Case for the Existence of Demons,” Churchman 94, no. 3 (1980): 199–208."},"citationItems":[{"id":214,"uris":["http://zotero.org/users/1026663/items/IJAZC22M"],"uri":["http://zotero.org/users/1026663/items/IJAZC22M"],"itemData":{"id":214,"type":"article-journal","title":"Demons, Deliverance and Pastoral Practice","container-title":"Interchange: Papers on Biblical and Current Questions","page":"32-51","volume":"46","archive_location":"Whitley","abstract":"Anglican pastor from WA who gives a philosophical discussion on demons - no proof. Only what Bible says. No clear info on origin or nature. Sees Del only as a tool of evangelisation - no biblical basis for del of Christians. Refs to early Church writers. Ambiguity b/w psychol and sp affliction. Del min may well be a plan of Satan himself to distract us from more important issues!","author":[{"family":"Yates","given":"J.C."}],"issued":{"date-parts":[["1989"]]}},"locator":"37-38"},{"id":348,"uris":["http://zotero.org/users/1026663/items/CS5MXHJ8"],"uri":["http://zotero.org/users/1026663/items/CS5MXHJ8"],"itemData":{"id":348,"type":"article-journal","title":"The Case for the Existence of Demons","container-title":"Churchman","page":"199-208","volume":"94","issue":"3","abstract":"arguments on the principle of coherence; giving rise to affirmation of a model of perception that includes demons","author":[{"family":"Dow","given":"Graham"}],"issued":{"date-parts":[["1980"]]}}}],"schema":"https://github.com/citation-style-language/schema/raw/master/csl-citation.json"} </w:instrText>
      </w:r>
      <w:r>
        <w:fldChar w:fldCharType="separate"/>
      </w:r>
      <w:r w:rsidRPr="00493C70">
        <w:rPr>
          <w:rFonts w:ascii="Calibri" w:hAnsi="Calibri" w:cs="Times New Roman"/>
          <w:szCs w:val="24"/>
        </w:rPr>
        <w:t xml:space="preserve">Yates, “Demons, Deliverance and Pastoral Practice,” 37–38; Graham Dow, “The Case for the Existence of Demons,” </w:t>
      </w:r>
      <w:r w:rsidRPr="00493C70">
        <w:rPr>
          <w:rFonts w:ascii="Calibri" w:hAnsi="Calibri" w:cs="Times New Roman"/>
          <w:i/>
          <w:iCs/>
          <w:szCs w:val="24"/>
        </w:rPr>
        <w:t>Churchman</w:t>
      </w:r>
      <w:r w:rsidRPr="00493C70">
        <w:rPr>
          <w:rFonts w:ascii="Calibri" w:hAnsi="Calibri" w:cs="Times New Roman"/>
          <w:szCs w:val="24"/>
        </w:rPr>
        <w:t xml:space="preserve"> 94, no. 3 (1980): 199–208.</w:t>
      </w:r>
      <w:r>
        <w:fldChar w:fldCharType="end"/>
      </w:r>
    </w:p>
    <w:p w:rsidR="00CC3E73" w:rsidRPr="004D72D7" w:rsidRDefault="00CC3E73" w:rsidP="00C879E5">
      <w:pPr>
        <w:pStyle w:val="FootnoteText"/>
        <w:rPr>
          <w:sz w:val="12"/>
          <w:szCs w:val="12"/>
        </w:rPr>
      </w:pPr>
    </w:p>
  </w:footnote>
  <w:footnote w:id="19">
    <w:p w:rsidR="00CC3E73" w:rsidRDefault="00CC3E73" w:rsidP="0092682A">
      <w:pPr>
        <w:pStyle w:val="FootnoteText"/>
      </w:pPr>
      <w:r w:rsidRPr="00994E61">
        <w:rPr>
          <w:rStyle w:val="FootnoteReference"/>
        </w:rPr>
        <w:footnoteRef/>
      </w:r>
      <w:r>
        <w:t xml:space="preserve"> More has been written about the influence of the devil on men and women from the experience of those affected and by practitioners of exorcism and deliverance than by theologians who are reticent to pronounce on these matters. Here are a few:  </w:t>
      </w:r>
      <w:r>
        <w:fldChar w:fldCharType="begin"/>
      </w:r>
      <w:r>
        <w:instrText xml:space="preserve"> ADDIN ZOTERO_ITEM CSL_CITATION {"citationID":"lzHSH6dq","properties":{"formattedCitation":"{\\rtf \\i Catechism of the Catholic Church\\i0{}, para. 395, 538, 2852.}","plainCitation":"Catechism of the Catholic Church, para. 395, 538, 2852."},"citationItems":[{"id":239,"uris":["http://zotero.org/users/1026663/items/I9ZMAAPZ"],"uri":["http://zotero.org/users/1026663/items/I9ZMAAPZ"],"itemData":{"id":239,"type":"book","title":"Catechism of the Catholic Church","publisher":"St Paul's","publisher-place":"Homebush, NSW","event-place":"Homebush, NSW","issued":{"date-parts":[["1984"]]}},"locator":"395, 538, 2852","label":"paragraph"}],"schema":"https://github.com/citation-style-language/schema/raw/master/csl-citation.json"} </w:instrText>
      </w:r>
      <w:r>
        <w:fldChar w:fldCharType="separate"/>
      </w:r>
      <w:r w:rsidRPr="00272D13">
        <w:rPr>
          <w:rFonts w:ascii="Calibri" w:hAnsi="Calibri" w:cs="Times New Roman"/>
          <w:i/>
          <w:iCs/>
          <w:szCs w:val="24"/>
        </w:rPr>
        <w:t>Catechism of the Catholic Church</w:t>
      </w:r>
      <w:r w:rsidRPr="00272D13">
        <w:rPr>
          <w:rFonts w:ascii="Calibri" w:hAnsi="Calibri" w:cs="Times New Roman"/>
          <w:szCs w:val="24"/>
        </w:rPr>
        <w:t>, para. 395, 538, 2852.</w:t>
      </w:r>
      <w:r>
        <w:fldChar w:fldCharType="end"/>
      </w:r>
      <w:r>
        <w:t xml:space="preserve"> </w:t>
      </w:r>
      <w:r>
        <w:fldChar w:fldCharType="begin"/>
      </w:r>
      <w:r>
        <w:instrText xml:space="preserve"> ADDIN ZOTERO_ITEM CSL_CITATION {"citationID":"7NKrqnrd","properties":{"formattedCitation":"{\\rtf Leon-Joseph Suenens, \\i Renewal and the Powers of Darkness\\i0{} (London: Darton, Longman and Todd, 1983), 31\\uc0\\u8211{}4.}","plainCitation":"Leon-Joseph Suenens, Renewal and the Powers of Darkness (London: Darton, Longman and Todd, 1983), 31–4."},"citationItems":[{"id":130,"uris":["http://zotero.org/users/1026663/items/T82QQXFB"],"uri":["http://zotero.org/users/1026663/items/T82QQXFB"],"itemData":{"id":130,"type":"book","title":"Renewal and the Powers of Darkness","publisher":"Darton, Longman and Todd","publisher-place":"London","source":"Carmelite","event-place":"London","call-number":"232.34 S944","author":[{"family":"Suenens","given":"Leon-Joseph"}],"issued":{"date-parts":[["1983"]]}},"locator":"31-4"}],"schema":"https://github.com/citation-style-language/schema/raw/master/csl-citation.json"} </w:instrText>
      </w:r>
      <w:r>
        <w:fldChar w:fldCharType="separate"/>
      </w:r>
      <w:r w:rsidRPr="00205E38">
        <w:rPr>
          <w:rFonts w:ascii="Calibri" w:hAnsi="Calibri" w:cs="Times New Roman"/>
          <w:szCs w:val="24"/>
        </w:rPr>
        <w:t xml:space="preserve">Leon-Joseph Suenens, </w:t>
      </w:r>
      <w:r w:rsidRPr="00205E38">
        <w:rPr>
          <w:rFonts w:ascii="Calibri" w:hAnsi="Calibri" w:cs="Times New Roman"/>
          <w:i/>
          <w:iCs/>
          <w:szCs w:val="24"/>
        </w:rPr>
        <w:t>Renewal and the Powers of Darkness</w:t>
      </w:r>
      <w:r w:rsidRPr="00205E38">
        <w:rPr>
          <w:rFonts w:ascii="Calibri" w:hAnsi="Calibri" w:cs="Times New Roman"/>
          <w:szCs w:val="24"/>
        </w:rPr>
        <w:t xml:space="preserve"> (London: Darton, Longman and Todd, 1983), 31–4.</w:t>
      </w:r>
      <w:r>
        <w:fldChar w:fldCharType="end"/>
      </w:r>
      <w:r>
        <w:t xml:space="preserve"> </w:t>
      </w:r>
      <w:r>
        <w:fldChar w:fldCharType="begin"/>
      </w:r>
      <w:r>
        <w:instrText xml:space="preserve"> ADDIN ZOTERO_ITEM CSL_CITATION {"citationID":"j0FELZSs","properties":{"formattedCitation":"{\\rtf Neal Lozano, \\i Resisting the Devil: A Catholic Perspective on Deliverance\\i0{} (Huntingdon, Indiana: Our Sunday Visitor, 2009), 153\\uc0\\u8211{}164.}","plainCitation":"Neal Lozano, Resisting the Devil: A Catholic Perspective on Deliverance (Huntingdon, Indiana: Our Sunday Visitor, 2009), 153–164."},"citationItems":[{"id":123,"uris":["http://zotero.org/users/1026663/items/6DFQ3527"],"uri":["http://zotero.org/users/1026663/items/6DFQ3527"],"itemData":{"id":123,"type":"book","title":"Resisting the Devil: a Catholic Perspective on Deliverance","publisher":"Our Sunday Visitor","publisher-place":"Huntingdon, Indiana","event-place":"Huntingdon, Indiana","author":[{"family":"Lozano","given":"Neal"}],"issued":{"date-parts":[["2009"]]}},"locator":"153-164"}],"schema":"https://github.com/citation-style-language/schema/raw/master/csl-citation.json"} </w:instrText>
      </w:r>
      <w:r>
        <w:fldChar w:fldCharType="separate"/>
      </w:r>
      <w:r w:rsidRPr="00205E38">
        <w:rPr>
          <w:rFonts w:ascii="Calibri" w:hAnsi="Calibri" w:cs="Times New Roman"/>
          <w:szCs w:val="24"/>
        </w:rPr>
        <w:t xml:space="preserve">Neal Lozano, </w:t>
      </w:r>
      <w:r w:rsidRPr="00205E38">
        <w:rPr>
          <w:rFonts w:ascii="Calibri" w:hAnsi="Calibri" w:cs="Times New Roman"/>
          <w:i/>
          <w:iCs/>
          <w:szCs w:val="24"/>
        </w:rPr>
        <w:t>Resisting the Devil: A Catholic Perspective on Deliverance</w:t>
      </w:r>
      <w:r w:rsidRPr="00205E38">
        <w:rPr>
          <w:rFonts w:ascii="Calibri" w:hAnsi="Calibri" w:cs="Times New Roman"/>
          <w:szCs w:val="24"/>
        </w:rPr>
        <w:t xml:space="preserve"> (Huntingdon, Indiana: Our Sunday Visitor, 2009), 153–164.</w:t>
      </w:r>
      <w:r>
        <w:fldChar w:fldCharType="end"/>
      </w:r>
      <w:r>
        <w:t xml:space="preserve"> </w:t>
      </w:r>
      <w:r>
        <w:fldChar w:fldCharType="begin"/>
      </w:r>
      <w:r>
        <w:instrText xml:space="preserve"> ADDIN ZOTERO_ITEM CSL_CITATION {"citationID":"8h6B8Rvy","properties":{"formattedCitation":"{\\rtf Henry Virkler and Mary Virkler, \\uc0\\u8220{}Demonic Involvement in Human Life and Illness,\\uc0\\u8221{} \\i Journal of Psychology and Theology\\i0{} 5 (1977): 95\\uc0\\u8211{}102.}","plainCitation":"Henry Virkler and Mary Virkler, “Demonic Involvement in Human Life and Illness,” Journal of Psychology and Theology 5 (1977): 95–102."},"citationItems":[{"id":114,"uris":["http://zotero.org/users/1026663/items/NG3425PV"],"uri":["http://zotero.org/users/1026663/items/NG3425PV"],"itemData":{"id":114,"type":"article-journal","title":"Demonic involvement in human life and illness","container-title":"Journal of Psychology and Theology","page":"95-102","volume":"5","source":"pdf","author":[{"family":"Virkler","given":"Henry"},{"family":"Virkler","given":"Mary"}],"issued":{"date-parts":[["1977"]]}}}],"schema":"https://github.com/citation-style-language/schema/raw/master/csl-citation.json"} </w:instrText>
      </w:r>
      <w:r>
        <w:fldChar w:fldCharType="separate"/>
      </w:r>
      <w:r w:rsidRPr="008D10DD">
        <w:rPr>
          <w:rFonts w:ascii="Calibri" w:hAnsi="Calibri" w:cs="Times New Roman"/>
          <w:szCs w:val="24"/>
        </w:rPr>
        <w:t xml:space="preserve">Henry Virkler and Mary Virkler, “Demonic Involvement in Human Life and Illness,” </w:t>
      </w:r>
      <w:r w:rsidRPr="008D10DD">
        <w:rPr>
          <w:rFonts w:ascii="Calibri" w:hAnsi="Calibri" w:cs="Times New Roman"/>
          <w:i/>
          <w:iCs/>
          <w:szCs w:val="24"/>
        </w:rPr>
        <w:t>Journal of Psychology and Theology</w:t>
      </w:r>
      <w:r w:rsidRPr="008D10DD">
        <w:rPr>
          <w:rFonts w:ascii="Calibri" w:hAnsi="Calibri" w:cs="Times New Roman"/>
          <w:szCs w:val="24"/>
        </w:rPr>
        <w:t xml:space="preserve"> 5 (1977): 95–102.</w:t>
      </w:r>
      <w:r>
        <w:fldChar w:fldCharType="end"/>
      </w:r>
      <w:r>
        <w:t xml:space="preserve"> </w:t>
      </w:r>
      <w:r>
        <w:fldChar w:fldCharType="begin"/>
      </w:r>
      <w:r>
        <w:instrText xml:space="preserve"> ADDIN ZOTERO_ITEM CSL_CITATION {"citationID":"fLc3ddyC","properties":{"formattedCitation":"{\\rtf Darren Oldridge, \\i The Devil: A Very Short Introduction\\i0{} (Oxford: Oxford University Press, 2012), 51\\uc0\\u8211{}6.}","plainCitation":"Darren Oldridge, The Devil: A Very Short Introduction (Oxford: Oxford University Press, 2012), 51–6."},"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locator":"51-6"}],"schema":"https://github.com/citation-style-language/schema/raw/master/csl-citation.json"} </w:instrText>
      </w:r>
      <w:r>
        <w:fldChar w:fldCharType="separate"/>
      </w:r>
      <w:r w:rsidRPr="006C1F27">
        <w:rPr>
          <w:rFonts w:ascii="Calibri" w:hAnsi="Calibri" w:cs="Times New Roman"/>
          <w:szCs w:val="24"/>
        </w:rPr>
        <w:t xml:space="preserve">Darren Oldridge, </w:t>
      </w:r>
      <w:r w:rsidRPr="006C1F27">
        <w:rPr>
          <w:rFonts w:ascii="Calibri" w:hAnsi="Calibri" w:cs="Times New Roman"/>
          <w:i/>
          <w:iCs/>
          <w:szCs w:val="24"/>
        </w:rPr>
        <w:t>The Devil: A Very Short Introduction</w:t>
      </w:r>
      <w:r w:rsidRPr="006C1F27">
        <w:rPr>
          <w:rFonts w:ascii="Calibri" w:hAnsi="Calibri" w:cs="Times New Roman"/>
          <w:szCs w:val="24"/>
        </w:rPr>
        <w:t xml:space="preserve"> (Oxford: Oxford University Press, 2012), 51–6.</w:t>
      </w:r>
      <w:r>
        <w:fldChar w:fldCharType="end"/>
      </w:r>
    </w:p>
    <w:p w:rsidR="00CC3E73" w:rsidRPr="00E81DFB" w:rsidRDefault="00CC3E73" w:rsidP="0092682A">
      <w:pPr>
        <w:pStyle w:val="FootnoteText"/>
        <w:rPr>
          <w:sz w:val="12"/>
          <w:szCs w:val="12"/>
        </w:rPr>
      </w:pPr>
    </w:p>
  </w:footnote>
  <w:footnote w:id="20">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eELlVTJ1","properties":{"formattedCitation":"{\\rtf Joseph Kelly, \\i Responding to Evil\\i0{} (Collegeville, Minnesota: Liturgical Press, 2003), 10\\uc0\\u8211{}11.}","plainCitation":"Joseph Kelly, Responding to Evil (Collegeville, Minnesota: Liturgical Press, 2003), 10–11.","dontUpdate":true},"citationItems":[{"id":227,"uris":["http://zotero.org/users/1026663/items/35ECE2QS"],"uri":["http://zotero.org/users/1026663/items/35ECE2QS"],"itemData":{"id":227,"type":"book","title":"Responding to Evil","publisher":"Liturgical Press","publisher-place":"Collegeville, MN","source":"DML","event-place":"Collegeville, MN","abstract":"a popular theodicy - not v academic but has a few good refereces","call-number":"RU20 K29","author":[{"family":"Kelly","given":"Joseph"}],"issued":{"date-parts":[["2003"]]}},"locator":"10-11"}],"schema":"https://github.com/citation-style-language/schema/raw/master/csl-citation.json"} </w:instrText>
      </w:r>
      <w:r>
        <w:fldChar w:fldCharType="separate"/>
      </w:r>
      <w:r w:rsidRPr="007820B7">
        <w:rPr>
          <w:rFonts w:ascii="Calibri" w:hAnsi="Calibri" w:cs="Times New Roman"/>
          <w:szCs w:val="24"/>
        </w:rPr>
        <w:t xml:space="preserve">Joseph Kelly, </w:t>
      </w:r>
      <w:r w:rsidRPr="007820B7">
        <w:rPr>
          <w:rFonts w:ascii="Calibri" w:hAnsi="Calibri" w:cs="Times New Roman"/>
          <w:i/>
          <w:iCs/>
          <w:szCs w:val="24"/>
        </w:rPr>
        <w:t>Responding to Evil</w:t>
      </w:r>
      <w:r w:rsidRPr="007820B7">
        <w:rPr>
          <w:rFonts w:ascii="Calibri" w:hAnsi="Calibri" w:cs="Times New Roman"/>
          <w:szCs w:val="24"/>
        </w:rPr>
        <w:t xml:space="preserve"> (Collegeville, </w:t>
      </w:r>
      <w:r>
        <w:rPr>
          <w:rFonts w:ascii="Calibri" w:hAnsi="Calibri" w:cs="Times New Roman"/>
          <w:szCs w:val="24"/>
        </w:rPr>
        <w:t>MN</w:t>
      </w:r>
      <w:r w:rsidRPr="007820B7">
        <w:rPr>
          <w:rFonts w:ascii="Calibri" w:hAnsi="Calibri" w:cs="Times New Roman"/>
          <w:szCs w:val="24"/>
        </w:rPr>
        <w:t>: Liturgical Press, 2003), 10–11</w:t>
      </w:r>
      <w:r>
        <w:fldChar w:fldCharType="end"/>
      </w:r>
      <w:r>
        <w:t xml:space="preserve"> and  </w:t>
      </w:r>
      <w:r>
        <w:fldChar w:fldCharType="begin"/>
      </w:r>
      <w:r>
        <w:instrText xml:space="preserve"> ADDIN ZOTERO_ITEM CSL_CITATION {"citationID":"GXbqU5SU","properties":{"formattedCitation":"{\\rtf Suenens, \\i Renewal and the Powers of Darkness\\i0{}, 31\\uc0\\u8211{}34.}","plainCitation":"Suenens, Renewal and the Powers of Darkness, 31–34."},"citationItems":[{"id":130,"uris":["http://zotero.org/users/1026663/items/T82QQXFB"],"uri":["http://zotero.org/users/1026663/items/T82QQXFB"],"itemData":{"id":130,"type":"book","title":"Renewal and the Powers of Darkness","publisher":"Darton, Longman and Todd","publisher-place":"London","source":"Carmelite","event-place":"London","call-number":"232.34 S944","author":[{"family":"Suenens","given":"Leon-Joseph"}],"issued":{"date-parts":[["1983"]]}},"locator":"31-34"}],"schema":"https://github.com/citation-style-language/schema/raw/master/csl-citation.json"} </w:instrText>
      </w:r>
      <w:r>
        <w:fldChar w:fldCharType="separate"/>
      </w:r>
      <w:r w:rsidRPr="007820B7">
        <w:rPr>
          <w:rFonts w:ascii="Calibri" w:hAnsi="Calibri" w:cs="Times New Roman"/>
          <w:szCs w:val="24"/>
        </w:rPr>
        <w:t xml:space="preserve">Suenens, </w:t>
      </w:r>
      <w:r w:rsidRPr="007820B7">
        <w:rPr>
          <w:rFonts w:ascii="Calibri" w:hAnsi="Calibri" w:cs="Times New Roman"/>
          <w:i/>
          <w:iCs/>
          <w:szCs w:val="24"/>
        </w:rPr>
        <w:t>Renewal and the Powers of Darkness</w:t>
      </w:r>
      <w:r w:rsidRPr="007820B7">
        <w:rPr>
          <w:rFonts w:ascii="Calibri" w:hAnsi="Calibri" w:cs="Times New Roman"/>
          <w:szCs w:val="24"/>
        </w:rPr>
        <w:t>, 31–34.</w:t>
      </w:r>
      <w:r>
        <w:fldChar w:fldCharType="end"/>
      </w:r>
      <w:r>
        <w:t xml:space="preserve"> </w:t>
      </w:r>
      <w:proofErr w:type="spellStart"/>
      <w:r>
        <w:t>Virkler</w:t>
      </w:r>
      <w:proofErr w:type="spellEnd"/>
      <w:r>
        <w:t xml:space="preserve"> quotes J. W. Montgomery (</w:t>
      </w:r>
      <w:r w:rsidRPr="00B873CB">
        <w:rPr>
          <w:i/>
        </w:rPr>
        <w:t>Demon Possession</w:t>
      </w:r>
      <w:r>
        <w:t xml:space="preserve">, Minneapolis: Bethany, 1976) 22: “[such an attitude] is a demonic form of escapism to avoid confrontation with personal sin within”: </w:t>
      </w:r>
      <w:r>
        <w:fldChar w:fldCharType="begin"/>
      </w:r>
      <w:r>
        <w:instrText xml:space="preserve"> ADDIN ZOTERO_ITEM CSL_CITATION {"citationID":"FvaNYRvo","properties":{"formattedCitation":"{\\rtf Virkler and Virkler, \\uc0\\u8220{}Demonic Involvement in Human Life and Illness,\\uc0\\u8221{} 99.}","plainCitation":"Virkler and Virkler, “Demonic Involvement in Human Life and Illness,” 99."},"citationItems":[{"id":114,"uris":["http://zotero.org/users/1026663/items/NG3425PV"],"uri":["http://zotero.org/users/1026663/items/NG3425PV"],"itemData":{"id":114,"type":"article-journal","title":"Demonic involvement in human life and illness","container-title":"Journal of Psychology and Theology","page":"95-102","volume":"5","source":"pdf","author":[{"family":"Virkler","given":"Henry"},{"family":"Virkler","given":"Mary"}],"issued":{"date-parts":[["1977"]]}},"locator":"99"}],"schema":"https://github.com/citation-style-language/schema/raw/master/csl-citation.json"} </w:instrText>
      </w:r>
      <w:r>
        <w:fldChar w:fldCharType="separate"/>
      </w:r>
      <w:r w:rsidRPr="008D10DD">
        <w:rPr>
          <w:rFonts w:ascii="Calibri" w:hAnsi="Calibri" w:cs="Times New Roman"/>
          <w:szCs w:val="24"/>
        </w:rPr>
        <w:t>Virkler and Virkler, “Demonic Involvement in Human Life and Illness,” 99.</w:t>
      </w:r>
      <w:r>
        <w:fldChar w:fldCharType="end"/>
      </w:r>
    </w:p>
    <w:p w:rsidR="00CC3E73" w:rsidRPr="00E81DFB" w:rsidRDefault="00CC3E73" w:rsidP="0092682A">
      <w:pPr>
        <w:pStyle w:val="FootnoteText"/>
        <w:rPr>
          <w:sz w:val="12"/>
          <w:szCs w:val="12"/>
        </w:rPr>
      </w:pPr>
    </w:p>
  </w:footnote>
  <w:footnote w:id="21">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RNpO3U5z","properties":{"formattedCitation":"{\\rtf Oldridge, \\i The Devil: A Very Short Introduction\\i0{}, 51.}","plainCitation":"Oldridge, The Devil: A Very Short Introduction, 51.","dontUpdate":true},"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locator":"51"}],"schema":"https://github.com/citation-style-language/schema/raw/master/csl-citation.json"} </w:instrText>
      </w:r>
      <w:r>
        <w:fldChar w:fldCharType="separate"/>
      </w:r>
      <w:r w:rsidRPr="00392043">
        <w:rPr>
          <w:rFonts w:ascii="Calibri" w:hAnsi="Calibri" w:cs="Times New Roman"/>
          <w:szCs w:val="24"/>
        </w:rPr>
        <w:t xml:space="preserve">Oldridge, </w:t>
      </w:r>
      <w:r>
        <w:rPr>
          <w:rFonts w:ascii="Calibri" w:hAnsi="Calibri" w:cs="Times New Roman"/>
          <w:i/>
          <w:iCs/>
          <w:szCs w:val="24"/>
        </w:rPr>
        <w:t>The Devil</w:t>
      </w:r>
      <w:r w:rsidRPr="00392043">
        <w:rPr>
          <w:rFonts w:ascii="Calibri" w:hAnsi="Calibri" w:cs="Times New Roman"/>
          <w:szCs w:val="24"/>
        </w:rPr>
        <w:t>, 51</w:t>
      </w:r>
      <w:r>
        <w:fldChar w:fldCharType="end"/>
      </w:r>
      <w:r>
        <w:t xml:space="preserve">, 93 and </w:t>
      </w:r>
      <w:r>
        <w:fldChar w:fldCharType="begin"/>
      </w:r>
      <w:r>
        <w:instrText xml:space="preserve"> ADDIN ZOTERO_ITEM CSL_CITATION {"citationID":"KXL7ALye","properties":{"formattedCitation":"{\\rtf Tan, \\uc0\\u8220{}Humanity\\uc0\\u8217{}s Devil,\\uc0\\u8221{} 147.}","plainCitation":"Tan, “Humanity’s Devil,” 147."},"citationItems":[{"id":168,"uris":["http://zotero.org/users/1026663/items/VRX29HAA"],"uri":["http://zotero.org/users/1026663/items/VRX29HAA"],"itemData":{"id":168,"type":"article-journal","title":"Humanity's Devil","container-title":"Evangelical Review of Theology","page":"136-154","volume":"34","issue":"2","abstract":"the devil may be essentially humanity's product, existing both intra-and supra-humanly, rather than being of divine origin or dreation. Satan grows stronger as human evil increases. Changing bibilical metaphors reflect changing human experience and perception of evil.","author":[{"family":"Tan","given":"Carolyn Eng Looi"}],"issued":{"date-parts":[["2010"]]}},"locator":"147"}],"schema":"https://github.com/citation-style-language/schema/raw/master/csl-citation.json"} </w:instrText>
      </w:r>
      <w:r>
        <w:fldChar w:fldCharType="separate"/>
      </w:r>
      <w:r w:rsidRPr="00DF2164">
        <w:rPr>
          <w:rFonts w:ascii="Calibri" w:hAnsi="Calibri" w:cs="Times New Roman"/>
          <w:szCs w:val="24"/>
        </w:rPr>
        <w:t>Tan, “Humanity’s Devil,” 147.</w:t>
      </w:r>
      <w:r>
        <w:fldChar w:fldCharType="end"/>
      </w:r>
      <w:r>
        <w:t xml:space="preserve"> and </w:t>
      </w:r>
      <w:r>
        <w:fldChar w:fldCharType="begin"/>
      </w:r>
      <w:r>
        <w:instrText xml:space="preserve"> ADDIN ZOTERO_ITEM CSL_CITATION {"citationID":"MeoHKFxp","properties":{"formattedCitation":"{\\rtf Scott Peck, \\i People of the Lie\\i0{} (London: Arrow, 1991).}","plainCitation":"Scott Peck, People of the Lie (London: Arrow, 1991)."},"citationItems":[{"id":206,"uris":["http://zotero.org/users/1026663/items/7T2VSZRN"],"uri":["http://zotero.org/users/1026663/items/7T2VSZRN"],"itemData":{"id":206,"type":"book","title":"People of the Lie","publisher":"Arrow","publisher-place":"London","event-place":"London","author":[{"family":"Peck","given":"Scott"}],"issued":{"date-parts":[["1991"]]}}}],"schema":"https://github.com/citation-style-language/schema/raw/master/csl-citation.json"} </w:instrText>
      </w:r>
      <w:r>
        <w:fldChar w:fldCharType="separate"/>
      </w:r>
      <w:r w:rsidRPr="00392043">
        <w:rPr>
          <w:rFonts w:ascii="Calibri" w:hAnsi="Calibri" w:cs="Times New Roman"/>
          <w:szCs w:val="24"/>
        </w:rPr>
        <w:t>Scott Peck</w:t>
      </w:r>
      <w:r>
        <w:rPr>
          <w:rFonts w:ascii="Calibri" w:hAnsi="Calibri" w:cs="Times New Roman"/>
          <w:szCs w:val="24"/>
        </w:rPr>
        <w:t xml:space="preserve"> has written about such cases in</w:t>
      </w:r>
      <w:r w:rsidRPr="00392043">
        <w:rPr>
          <w:rFonts w:ascii="Calibri" w:hAnsi="Calibri" w:cs="Times New Roman"/>
          <w:szCs w:val="24"/>
        </w:rPr>
        <w:t xml:space="preserve"> </w:t>
      </w:r>
      <w:r w:rsidRPr="00392043">
        <w:rPr>
          <w:rFonts w:ascii="Calibri" w:hAnsi="Calibri" w:cs="Times New Roman"/>
          <w:i/>
          <w:iCs/>
          <w:szCs w:val="24"/>
        </w:rPr>
        <w:t>People of the Lie</w:t>
      </w:r>
      <w:r w:rsidRPr="00392043">
        <w:rPr>
          <w:rFonts w:ascii="Calibri" w:hAnsi="Calibri" w:cs="Times New Roman"/>
          <w:szCs w:val="24"/>
        </w:rPr>
        <w:t xml:space="preserve"> (London: Arrow, 1991)</w:t>
      </w:r>
      <w:r>
        <w:fldChar w:fldCharType="end"/>
      </w:r>
      <w:r>
        <w:t xml:space="preserve"> and </w:t>
      </w:r>
      <w:r w:rsidRPr="00DF2164">
        <w:rPr>
          <w:i/>
        </w:rPr>
        <w:t>Glimpses of Evil</w:t>
      </w:r>
      <w:r>
        <w:t xml:space="preserve"> (New York: Free Press, 2009).</w:t>
      </w:r>
    </w:p>
    <w:p w:rsidR="00CC3E73" w:rsidRPr="00E81DFB" w:rsidRDefault="00CC3E73" w:rsidP="0092682A">
      <w:pPr>
        <w:pStyle w:val="FootnoteText"/>
        <w:rPr>
          <w:sz w:val="12"/>
          <w:szCs w:val="12"/>
        </w:rPr>
      </w:pPr>
    </w:p>
  </w:footnote>
  <w:footnote w:id="22">
    <w:p w:rsidR="00CC3E73" w:rsidRDefault="00CC3E73" w:rsidP="0092682A">
      <w:pPr>
        <w:pStyle w:val="FootnoteText"/>
        <w:rPr>
          <w:rFonts w:eastAsia="Times New Roman" w:cs="Times New Roman"/>
          <w:szCs w:val="24"/>
        </w:rPr>
      </w:pPr>
      <w:r w:rsidRPr="00994E61">
        <w:rPr>
          <w:rStyle w:val="FootnoteReference"/>
        </w:rPr>
        <w:footnoteRef/>
      </w:r>
      <w:r>
        <w:t xml:space="preserve"> </w:t>
      </w:r>
      <w:r>
        <w:fldChar w:fldCharType="begin"/>
      </w:r>
      <w:r>
        <w:instrText xml:space="preserve"> ADDIN ZOTERO_ITEM CSL_CITATION {"citationID":"prfBlzNA","properties":{"formattedCitation":"{\\rtf \\i Catechism of the Catholic Church\\i0{} (Homebush, Sydney: St Paul\\uc0\\u8217{}s, 1994), para. 385\\uc0\\u8211{}409.}","plainCitation":"Catechism of the Catholic Church (Homebush, Sydney: St Paul’s, 1994), para. 385–409.","dontUpdate":true},"citationItems":[{"id":239,"uris":["http://zotero.org/users/1026663/items/I9ZMAAPZ"],"uri":["http://zotero.org/users/1026663/items/I9ZMAAPZ"],"itemData":{"id":239,"type":"book","title":"Catechism of the Catholic Church","publisher":"St Paul's","publisher-place":"Homebush, NSW","event-place":"Homebush, NSW","issued":{"date-parts":[["1984"]]}},"locator":"385-409","label":"paragraph","suppress-author":true}],"schema":"https://github.com/citation-style-language/schema/raw/master/csl-citation.json"} </w:instrText>
      </w:r>
      <w:r>
        <w:fldChar w:fldCharType="separate"/>
      </w:r>
      <w:r w:rsidRPr="003964CE">
        <w:rPr>
          <w:rFonts w:ascii="Calibri" w:hAnsi="Calibri" w:cs="Times New Roman"/>
          <w:i/>
          <w:iCs/>
          <w:szCs w:val="24"/>
        </w:rPr>
        <w:t>Catechism of the Catholic Church</w:t>
      </w:r>
      <w:r w:rsidRPr="003964CE">
        <w:rPr>
          <w:rFonts w:ascii="Calibri" w:hAnsi="Calibri" w:cs="Times New Roman"/>
          <w:szCs w:val="24"/>
        </w:rPr>
        <w:t xml:space="preserve"> (Homebush, </w:t>
      </w:r>
      <w:r>
        <w:rPr>
          <w:rFonts w:ascii="Calibri" w:hAnsi="Calibri" w:cs="Times New Roman"/>
          <w:szCs w:val="24"/>
        </w:rPr>
        <w:t>NSW: St Paul’s, 1994), par</w:t>
      </w:r>
      <w:r w:rsidRPr="003964CE">
        <w:rPr>
          <w:rFonts w:ascii="Calibri" w:hAnsi="Calibri" w:cs="Times New Roman"/>
          <w:szCs w:val="24"/>
        </w:rPr>
        <w:t>. 385–409</w:t>
      </w:r>
      <w:r>
        <w:rPr>
          <w:rFonts w:ascii="Calibri" w:hAnsi="Calibri" w:cs="Times New Roman"/>
          <w:szCs w:val="24"/>
        </w:rPr>
        <w:t>, 2851</w:t>
      </w:r>
      <w:r w:rsidRPr="003964CE">
        <w:rPr>
          <w:rFonts w:ascii="Calibri" w:hAnsi="Calibri" w:cs="Times New Roman"/>
          <w:szCs w:val="24"/>
        </w:rPr>
        <w:t>.</w:t>
      </w:r>
      <w:r>
        <w:fldChar w:fldCharType="end"/>
      </w:r>
      <w:r>
        <w:t xml:space="preserve"> </w:t>
      </w:r>
      <w:r>
        <w:fldChar w:fldCharType="begin"/>
      </w:r>
      <w:r>
        <w:instrText xml:space="preserve"> ADDIN ZOTERO_ITEM CSL_CITATION {"citationID":"DYrhKSmf","properties":{"formattedCitation":"{\\rtf \\uc0\\u8220{}Christian Faith and Demonology\\uc0\\u8221{} (Sacred Congregation for the Doctrine of Faith, June 26, 1975), http://www.vatican.va/roman_curia/congregations/cfaith/documents/rc_con_cfaith_doc_19750626_fede-cristiana-demonologia_en.html.}","plainCitation":"“Christian Faith and Demonology” (Sacred Congregation for the Doctrine of Faith, June 26, 1975), http://www.vatican.va/roman_curia/congregations/cfaith/documents/rc_con_cfaith_doc_19750626_fede-cristiana-demonologia_en.html."},"citationItems":[{"id":161,"uris":["http://zotero.org/users/1026663/items/94SASVM5"],"uri":["http://zotero.org/users/1026663/items/94SASVM5"],"itemData":{"id":161,"type":"article","title":"Christian Faith and Demonology","publisher":"Sacred Congregation for the Doctrine of Faith","URL":"http://www.vatican.va/roman_curia/congregations/cfaith/documents/rc_con_cfaith_doc_19750626_fede-cristiana-demonologia_en.html","issued":{"date-parts":[["1975",6,26]]},"accessed":{"date-parts":[["2014",2,26]]}}}],"schema":"https://github.com/citation-style-language/schema/raw/master/csl-citation.json"} </w:instrText>
      </w:r>
      <w:r>
        <w:fldChar w:fldCharType="separate"/>
      </w:r>
      <w:r w:rsidRPr="00A314BD">
        <w:rPr>
          <w:rFonts w:ascii="Calibri" w:hAnsi="Calibri" w:cs="Times New Roman"/>
          <w:szCs w:val="24"/>
        </w:rPr>
        <w:t>“Christian Faith and Demonology” (Sacred Congregation for the Doctrine of Faith, June 26, 1975), http://www.vatican.va/roman_curia/congregations/cfaith/documents/rc_con_cfaith_doc_19750626_fede-cristiana-demonologia_en.html.</w:t>
      </w:r>
      <w:r>
        <w:fldChar w:fldCharType="end"/>
      </w:r>
      <w:r>
        <w:t xml:space="preserve"> ‘Devil, The’ in </w:t>
      </w:r>
      <w:r w:rsidRPr="008D7B17">
        <w:rPr>
          <w:rFonts w:eastAsia="Times New Roman" w:cs="Times New Roman"/>
          <w:i/>
          <w:szCs w:val="24"/>
        </w:rPr>
        <w:t>Cambridge Dictionary of Christian Theology</w:t>
      </w:r>
      <w:r>
        <w:rPr>
          <w:rFonts w:eastAsia="Times New Roman" w:cs="Times New Roman"/>
          <w:szCs w:val="24"/>
        </w:rPr>
        <w:t xml:space="preserve"> ed. Ian </w:t>
      </w:r>
      <w:proofErr w:type="spellStart"/>
      <w:r>
        <w:rPr>
          <w:rFonts w:eastAsia="Times New Roman" w:cs="Times New Roman"/>
          <w:szCs w:val="24"/>
        </w:rPr>
        <w:t>MacFarland</w:t>
      </w:r>
      <w:proofErr w:type="spellEnd"/>
      <w:r>
        <w:rPr>
          <w:rFonts w:eastAsia="Times New Roman" w:cs="Times New Roman"/>
          <w:szCs w:val="24"/>
        </w:rPr>
        <w:t xml:space="preserve"> et al, (Oxford: Oxford University Press, 2011).</w:t>
      </w:r>
    </w:p>
    <w:p w:rsidR="00CC3E73" w:rsidRPr="00E81DFB" w:rsidRDefault="00CC3E73" w:rsidP="0092682A">
      <w:pPr>
        <w:pStyle w:val="FootnoteText"/>
        <w:rPr>
          <w:sz w:val="12"/>
          <w:szCs w:val="12"/>
        </w:rPr>
      </w:pPr>
    </w:p>
  </w:footnote>
  <w:footnote w:id="23">
    <w:p w:rsidR="00CC3E73" w:rsidRPr="00AE5607" w:rsidRDefault="00CC3E73" w:rsidP="0092682A">
      <w:pPr>
        <w:pStyle w:val="FootnoteText"/>
      </w:pPr>
      <w:r w:rsidRPr="00994E61">
        <w:rPr>
          <w:rStyle w:val="FootnoteReference"/>
        </w:rPr>
        <w:footnoteRef/>
      </w:r>
      <w:r>
        <w:t xml:space="preserve"> See </w:t>
      </w:r>
      <w:r>
        <w:fldChar w:fldCharType="begin"/>
      </w:r>
      <w:r>
        <w:instrText xml:space="preserve"> ADDIN ZOTERO_ITEM CSL_CITATION {"citationID":"F5cBKXvl","properties":{"formattedCitation":"{\\rtf Karl Rahner, \\uc0\\u8220{}Devil,\\uc0\\u8221{} \\i Sacramentum Mundi\\i0{} (London: Burns and Oates, 1968).}","plainCitation":"Karl Rahner, “Devil,” Sacramentum Mundi (London: Burns and Oates, 1968).","dontUpdate":true},"citationItems":[{"id":238,"uris":["http://zotero.org/users/1026663/items/9ME53ID2"],"uri":["http://zotero.org/users/1026663/items/9ME53ID2"],"itemData":{"id":238,"type":"entry-encyclopedia","title":"Devil","container-title":"Sacramentum Mundi","publisher":"Burns and Oates","publisher-place":"London","page":"70-75","volume":"2","source":"Campion retreat house","event-place":"London","author":[{"family":"Rahner","given":"Karl"}],"issued":{"date-parts":[["1968"]]}}}],"schema":"https://github.com/citation-style-language/schema/raw/master/csl-citation.json"} </w:instrText>
      </w:r>
      <w:r>
        <w:fldChar w:fldCharType="separate"/>
      </w:r>
      <w:r w:rsidRPr="003964CE">
        <w:rPr>
          <w:rFonts w:ascii="Calibri" w:hAnsi="Calibri" w:cs="Times New Roman"/>
          <w:szCs w:val="24"/>
        </w:rPr>
        <w:t xml:space="preserve">Karl Rahner, “Devil,” </w:t>
      </w:r>
      <w:r w:rsidRPr="003964CE">
        <w:rPr>
          <w:rFonts w:ascii="Calibri" w:hAnsi="Calibri" w:cs="Times New Roman"/>
          <w:i/>
          <w:iCs/>
          <w:szCs w:val="24"/>
        </w:rPr>
        <w:t>Sacramentum Mundi</w:t>
      </w:r>
      <w:r w:rsidRPr="003964CE">
        <w:rPr>
          <w:rFonts w:ascii="Calibri" w:hAnsi="Calibri" w:cs="Times New Roman"/>
          <w:szCs w:val="24"/>
        </w:rPr>
        <w:t xml:space="preserve"> </w:t>
      </w:r>
      <w:r>
        <w:rPr>
          <w:rFonts w:ascii="Calibri" w:hAnsi="Calibri" w:cs="Times New Roman"/>
          <w:szCs w:val="24"/>
        </w:rPr>
        <w:t xml:space="preserve">vol 2 </w:t>
      </w:r>
      <w:r w:rsidRPr="003964CE">
        <w:rPr>
          <w:rFonts w:ascii="Calibri" w:hAnsi="Calibri" w:cs="Times New Roman"/>
          <w:szCs w:val="24"/>
        </w:rPr>
        <w:t>(London: Burns and Oates, 1968)</w:t>
      </w:r>
      <w:r>
        <w:fldChar w:fldCharType="end"/>
      </w:r>
      <w:r>
        <w:t xml:space="preserve">; </w:t>
      </w:r>
      <w:r>
        <w:fldChar w:fldCharType="begin"/>
      </w:r>
      <w:r>
        <w:instrText xml:space="preserve"> ADDIN ZOTERO_ITEM CSL_CITATION {"citationID":"bLDW7jkI","properties":{"formattedCitation":"{\\rtf Oldridge, \\i The Devil: A Very Short Introduction\\i0{}, 31.}","plainCitation":"Oldridge, The Devil: A Very Short Introduction, 31."},"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locator":"31"}],"schema":"https://github.com/citation-style-language/schema/raw/master/csl-citation.json"} </w:instrText>
      </w:r>
      <w:r>
        <w:fldChar w:fldCharType="separate"/>
      </w:r>
      <w:r w:rsidRPr="00047A9C">
        <w:rPr>
          <w:rFonts w:ascii="Calibri" w:hAnsi="Calibri" w:cs="Times New Roman"/>
          <w:szCs w:val="24"/>
        </w:rPr>
        <w:t xml:space="preserve">Oldridge, </w:t>
      </w:r>
      <w:r w:rsidRPr="00047A9C">
        <w:rPr>
          <w:rFonts w:ascii="Calibri" w:hAnsi="Calibri" w:cs="Times New Roman"/>
          <w:i/>
          <w:iCs/>
          <w:szCs w:val="24"/>
        </w:rPr>
        <w:t>The Devil: A Very Short Introduction</w:t>
      </w:r>
      <w:r w:rsidRPr="00047A9C">
        <w:rPr>
          <w:rFonts w:ascii="Calibri" w:hAnsi="Calibri" w:cs="Times New Roman"/>
          <w:szCs w:val="24"/>
        </w:rPr>
        <w:t>, 31.</w:t>
      </w:r>
      <w:r>
        <w:fldChar w:fldCharType="end"/>
      </w:r>
      <w:r>
        <w:t xml:space="preserve"> The study of St Thomas Aquinas in the 13</w:t>
      </w:r>
      <w:r w:rsidRPr="00695EFE">
        <w:rPr>
          <w:vertAlign w:val="superscript"/>
        </w:rPr>
        <w:t>th</w:t>
      </w:r>
      <w:r>
        <w:t xml:space="preserve"> century on spiritual beings (angels or demons) has not lost its relevance. While admitting the limits of knowledge accessible about spirits to humans, by the method of analogy he was able to offer a philosophical description of their nature. See </w:t>
      </w:r>
      <w:r>
        <w:fldChar w:fldCharType="begin"/>
      </w:r>
      <w:r>
        <w:instrText xml:space="preserve"> ADDIN ZOTERO_ITEM CSL_CITATION {"citationID":"2vc0tLLK","properties":{"formattedCitation":"{\\rtf Victor White, \\i God and the Unconscious\\i0{} (London: Fontana Books, 1960), 193\\uc0\\u8211{}199.}","plainCitation":"Victor White, God and the Unconscious (London: Fontana Books, 1960), 193–199."},"citationItems":[{"id":284,"uris":["http://zotero.org/users/1026663/items/QS87ZWJF"],"uri":["http://zotero.org/users/1026663/items/QS87ZWJF"],"itemData":{"id":284,"type":"book","title":"God and the Unconscious","publisher":"Fontana Books","publisher-place":"London","source":"DML","event-place":"London","call-number":"PR80 W588","author":[{"family":"White","given":"Victor"}],"issued":{"date-parts":[["1960"]]}},"locator":"193-199"}],"schema":"https://github.com/citation-style-language/schema/raw/master/csl-citation.json"} </w:instrText>
      </w:r>
      <w:r>
        <w:fldChar w:fldCharType="separate"/>
      </w:r>
      <w:r w:rsidRPr="00695EFE">
        <w:rPr>
          <w:rFonts w:ascii="Calibri" w:hAnsi="Calibri" w:cs="Times New Roman"/>
          <w:szCs w:val="24"/>
        </w:rPr>
        <w:t xml:space="preserve">Victor White, </w:t>
      </w:r>
      <w:r w:rsidRPr="00695EFE">
        <w:rPr>
          <w:rFonts w:ascii="Calibri" w:hAnsi="Calibri" w:cs="Times New Roman"/>
          <w:i/>
          <w:iCs/>
          <w:szCs w:val="24"/>
        </w:rPr>
        <w:t>God and the Unconscious</w:t>
      </w:r>
      <w:r w:rsidRPr="00695EFE">
        <w:rPr>
          <w:rFonts w:ascii="Calibri" w:hAnsi="Calibri" w:cs="Times New Roman"/>
          <w:szCs w:val="24"/>
        </w:rPr>
        <w:t xml:space="preserve"> (London: Fontana Books, 1960), 193–199.</w:t>
      </w:r>
      <w:r>
        <w:fldChar w:fldCharType="end"/>
      </w:r>
      <w:r>
        <w:t xml:space="preserve"> </w:t>
      </w:r>
      <w:r w:rsidRPr="00AE5607">
        <w:t xml:space="preserve">For a fresh approach to the ontology of evil spirits, see </w:t>
      </w:r>
      <w:r>
        <w:fldChar w:fldCharType="begin"/>
      </w:r>
      <w:r>
        <w:instrText xml:space="preserve"> ADDIN ZOTERO_ITEM CSL_CITATION {"citationID":"JWJINL4k","properties":{"formattedCitation":"{\\rtf Richard Bell, \\i Deliver Us From Evil: Interpreting the Redemption from the Power of Satan in New Testament Theology\\i0{} (Tubingen, Germany: Mohr Siebeck, 2007), 341\\uc0\\u8211{}355.}","plainCitation":"Richard Bell, Deliver Us From Evil: Interpreting the Redemption from the Power of Satan in New Testament Theology (Tubingen, Germany: Mohr Siebeck, 2007), 341–355."},"citationItems":[{"id":344,"uris":["http://zotero.org/users/1026663/items/2RW72T52"],"uri":["http://zotero.org/users/1026663/items/2RW72T52"],"itemData":{"id":344,"type":"book","title":"Deliver Us From Evil: Interpreting the Redemption from the Power of Satan in New Testament Theology","publisher":"Mohr Siebeck","publisher-place":"Tubingen, Germany","source":"DML","event-place":"Tubingen, Germany","abstract":"Richard H. Bell develops a theory of myth which does justice not only to the world of ''narrative'' but also to the mysteries of the ''physical world''. He does this by building on the phenomenal distinction as introduced by Kant and further developed by Schopenhauer. He then applies the resulting theory of myth to two seemingly disparate examples of redemption from Satan found in the New Testament: first, the exorcisms of Jesus; secondly, the redemption of the human being from the power of Satan through the cross and resurrection of Christ as found in the Pauline tradition and in the letter to the Hebrews. Then the author makes an attempt to relate these two forms of redemption to each other and to draw some conclusions as to how these myths of deliverance from Satan can be considered true. This can lead not only to an enrichment of New Testament Theology but also to a greater understanding of the world in which we live","call-number":"FX98 B435","author":[{"family":"Bell","given":"Richard"}],"issued":{"date-parts":[["2007"]]}},"locator":"341-355"}],"schema":"https://github.com/citation-style-language/schema/raw/master/csl-citation.json"} </w:instrText>
      </w:r>
      <w:r>
        <w:fldChar w:fldCharType="separate"/>
      </w:r>
      <w:r w:rsidRPr="00205E38">
        <w:rPr>
          <w:rFonts w:ascii="Calibri" w:hAnsi="Calibri" w:cs="Times New Roman"/>
          <w:szCs w:val="24"/>
        </w:rPr>
        <w:t xml:space="preserve">Richard Bell, </w:t>
      </w:r>
      <w:r w:rsidRPr="00205E38">
        <w:rPr>
          <w:rFonts w:ascii="Calibri" w:hAnsi="Calibri" w:cs="Times New Roman"/>
          <w:i/>
          <w:iCs/>
          <w:szCs w:val="24"/>
        </w:rPr>
        <w:t>Deliver Us From Evil: Interpreting the Redemption from the Power of Satan in New Testament Theology</w:t>
      </w:r>
      <w:r w:rsidRPr="00205E38">
        <w:rPr>
          <w:rFonts w:ascii="Calibri" w:hAnsi="Calibri" w:cs="Times New Roman"/>
          <w:szCs w:val="24"/>
        </w:rPr>
        <w:t xml:space="preserve"> (Tubingen, Germany: Mohr Siebeck, 2007), 341–355.</w:t>
      </w:r>
      <w:r>
        <w:fldChar w:fldCharType="end"/>
      </w:r>
    </w:p>
    <w:p w:rsidR="00CC3E73" w:rsidRPr="00E81DFB" w:rsidRDefault="00CC3E73" w:rsidP="0092682A">
      <w:pPr>
        <w:pStyle w:val="FootnoteText"/>
        <w:rPr>
          <w:sz w:val="12"/>
          <w:szCs w:val="12"/>
        </w:rPr>
      </w:pPr>
    </w:p>
  </w:footnote>
  <w:footnote w:id="24">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LoeWDuF0","properties":{"formattedCitation":"{\\rtf Miguel De La Torre and Albert Hernandez, \\i The Quest for the Historical Satan\\i0{} (Minneapolis: Fortress Press, 2011).}","plainCitation":"Miguel De La Torre and Albert Hernandez, The Quest for the Historical Satan (Minneapolis: Fortress Press, 2011)."},"citationItems":[{"id":200,"uris":["http://zotero.org/users/1026663/items/U4WRRA5W"],"uri":["http://zotero.org/users/1026663/items/U4WRRA5W"],"itemData":{"id":200,"type":"book","title":"The Quest for the Historical Satan","publisher":"Fortress Press","publisher-place":"Minneapolis","event-place":"Minneapolis","abstract":"not read - satan through the ages - does not clearly advocate a metaph being but denies adeqaucy of a merely metaphorial evil","author":[{"family":"De La Torre","given":"Miguel"},{"family":"Hernandez","given":"Albert"}],"issued":{"date-parts":[["2011"]]}}}],"schema":"https://github.com/citation-style-language/schema/raw/master/csl-citation.json"} </w:instrText>
      </w:r>
      <w:r>
        <w:fldChar w:fldCharType="separate"/>
      </w:r>
      <w:r w:rsidRPr="0062764A">
        <w:rPr>
          <w:rFonts w:ascii="Calibri" w:hAnsi="Calibri" w:cs="Times New Roman"/>
          <w:szCs w:val="24"/>
        </w:rPr>
        <w:t xml:space="preserve">Miguel De La Torre and Albert Hernandez, </w:t>
      </w:r>
      <w:r w:rsidRPr="0062764A">
        <w:rPr>
          <w:rFonts w:ascii="Calibri" w:hAnsi="Calibri" w:cs="Times New Roman"/>
          <w:i/>
          <w:iCs/>
          <w:szCs w:val="24"/>
        </w:rPr>
        <w:t>The Quest for the Historical Satan</w:t>
      </w:r>
      <w:r w:rsidRPr="0062764A">
        <w:rPr>
          <w:rFonts w:ascii="Calibri" w:hAnsi="Calibri" w:cs="Times New Roman"/>
          <w:szCs w:val="24"/>
        </w:rPr>
        <w:t xml:space="preserve"> (Minneapolis: Fortress Press, 2011)</w:t>
      </w:r>
      <w:r>
        <w:fldChar w:fldCharType="end"/>
      </w:r>
      <w:r>
        <w:t xml:space="preserve">; </w:t>
      </w:r>
      <w:r>
        <w:fldChar w:fldCharType="begin"/>
      </w:r>
      <w:r>
        <w:instrText xml:space="preserve"> ADDIN ZOTERO_ITEM CSL_CITATION {"citationID":"nCWMIgO1","properties":{"formattedCitation":"{\\rtf Henry Ansgar Kelly, \\i Satan: A Biography\\i0{} (Cambridge, UK: CUP, 2006).}","plainCitation":"Henry Ansgar Kelly, Satan: A Biography (Cambridge, UK: CUP, 2006)."},"citationItems":[{"id":210,"uris":["http://zotero.org/users/1026663/items/T6MSRPUG"],"uri":["http://zotero.org/users/1026663/items/T6MSRPUG"],"itemData":{"id":210,"type":"book","title":"Satan: A Biography","publisher":"CUP","publisher-place":"Cambridge, UK","event-place":"Cambridge, UK","abstract":"kelly brings new scriptural scholarship to bear on the question of Satan. Scripture only supports a being who is the Accuser or Tempter under God's control; the 'new biography' of Satan emerged with Origen about Satan being a rebellious angel who is not the enemy of God and humanity. Kelly seeks to restore the original identity and function of Satan and to put the casue of evil back into the hands of humans","author":[{"family":"Kelly","given":"Henry Ansgar"}],"issued":{"date-parts":[["2006"]]}}}],"schema":"https://github.com/citation-style-language/schema/raw/master/csl-citation.json"} </w:instrText>
      </w:r>
      <w:r>
        <w:fldChar w:fldCharType="separate"/>
      </w:r>
      <w:r w:rsidRPr="0062764A">
        <w:rPr>
          <w:rFonts w:ascii="Calibri" w:hAnsi="Calibri" w:cs="Times New Roman"/>
          <w:szCs w:val="24"/>
        </w:rPr>
        <w:t xml:space="preserve">Henry Ansgar Kelly, </w:t>
      </w:r>
      <w:r w:rsidRPr="0062764A">
        <w:rPr>
          <w:rFonts w:ascii="Calibri" w:hAnsi="Calibri" w:cs="Times New Roman"/>
          <w:i/>
          <w:iCs/>
          <w:szCs w:val="24"/>
        </w:rPr>
        <w:t>Satan: A Biography</w:t>
      </w:r>
      <w:r w:rsidRPr="0062764A">
        <w:rPr>
          <w:rFonts w:ascii="Calibri" w:hAnsi="Calibri" w:cs="Times New Roman"/>
          <w:szCs w:val="24"/>
        </w:rPr>
        <w:t xml:space="preserve"> (Cambridge, UK: CUP, 2006)</w:t>
      </w:r>
      <w:r>
        <w:fldChar w:fldCharType="end"/>
      </w:r>
      <w:r>
        <w:t xml:space="preserve">; </w:t>
      </w:r>
      <w:r>
        <w:fldChar w:fldCharType="begin"/>
      </w:r>
      <w:r>
        <w:instrText xml:space="preserve"> ADDIN ZOTERO_ITEM CSL_CITATION {"citationID":"j88X4JTX","properties":{"formattedCitation":"{\\rtf Philip Almond, \\i The Devil: A New Biography\\i0{} (London: I.B. Tauris, 2014), 204\\uc0\\u8211{}219.}","plainCitation":"Philip Almond, The Devil: A New Biography (London: I.B. Tauris, 2014), 204–219."},"citationItems":[{"id":273,"uris":["http://zotero.org/users/1026663/items/FZX58AD8"],"uri":["http://zotero.org/users/1026663/items/FZX58AD8"],"itemData":{"id":273,"type":"book","title":"The Devil: a New Biography","publisher":"I.B. Tauris","publisher-place":"London","event-place":"London","author":[{"family":"Almond","given":"Philip"}],"issued":{"date-parts":[["2014"]]}},"locator":"204-219"}],"schema":"https://github.com/citation-style-language/schema/raw/master/csl-citation.json"} </w:instrText>
      </w:r>
      <w:r>
        <w:fldChar w:fldCharType="separate"/>
      </w:r>
      <w:r w:rsidRPr="001B4262">
        <w:rPr>
          <w:rFonts w:ascii="Calibri" w:hAnsi="Calibri" w:cs="Times New Roman"/>
          <w:szCs w:val="24"/>
        </w:rPr>
        <w:t xml:space="preserve">Philip Almond, </w:t>
      </w:r>
      <w:r w:rsidRPr="001B4262">
        <w:rPr>
          <w:rFonts w:ascii="Calibri" w:hAnsi="Calibri" w:cs="Times New Roman"/>
          <w:i/>
          <w:iCs/>
          <w:szCs w:val="24"/>
        </w:rPr>
        <w:t>The Devil: A New Biography</w:t>
      </w:r>
      <w:r w:rsidRPr="001B4262">
        <w:rPr>
          <w:rFonts w:ascii="Calibri" w:hAnsi="Calibri" w:cs="Times New Roman"/>
          <w:szCs w:val="24"/>
        </w:rPr>
        <w:t xml:space="preserve"> (London: I.B. Tauris, 2014), 204–219</w:t>
      </w:r>
      <w:r>
        <w:fldChar w:fldCharType="end"/>
      </w:r>
      <w:r>
        <w:t xml:space="preserve">; </w:t>
      </w:r>
      <w:proofErr w:type="spellStart"/>
      <w:r>
        <w:t>Oldridge</w:t>
      </w:r>
      <w:proofErr w:type="spellEnd"/>
      <w:r>
        <w:t xml:space="preserve">, </w:t>
      </w:r>
      <w:r w:rsidRPr="00925A73">
        <w:rPr>
          <w:i/>
        </w:rPr>
        <w:t>The Devil</w:t>
      </w:r>
      <w:r>
        <w:t xml:space="preserve">, 67, and </w:t>
      </w:r>
      <w:r>
        <w:fldChar w:fldCharType="begin"/>
      </w:r>
      <w:r>
        <w:instrText xml:space="preserve"> ADDIN ZOTERO_ITEM CSL_CITATION {"citationID":"UOI1cSLF","properties":{"formattedCitation":"{\\rtf Wolfgang Behringer, \\uc0\\u8220{}Devil, Satan, Demons and Demonic Powers,\\uc0\\u8221{} \\i Cambridge Dictionary of Christianity\\i0{} (New York: Cambridge University Press, 2010).}","plainCitation":"Wolfgang Behringer, “Devil, Satan, Demons and Demonic Powers,” Cambridge Dictionary of Christianity (New York: Cambridge University Press, 2010)."},"citationItems":[{"id":382,"uris":["http://zotero.org/users/1026663/items/D9EHNB3K"],"uri":["http://zotero.org/users/1026663/items/D9EHNB3K"],"itemData":{"id":382,"type":"entry-encyclopedia","title":"Devil, Satan, Demons and Demonic Powers","container-title":"Cambridge Dictionary of Christianity","publisher":"Cambridge University Press","publisher-place":"New York","page":"319-320","source":"DML","event-place":"New York","author":[{"family":"Behringer","given":"Wolfgang"}],"issued":{"date-parts":[["2010"]]}}}],"schema":"https://github.com/citation-style-language/schema/raw/master/csl-citation.json"} </w:instrText>
      </w:r>
      <w:r>
        <w:fldChar w:fldCharType="separate"/>
      </w:r>
      <w:r w:rsidRPr="005707B0">
        <w:rPr>
          <w:rFonts w:ascii="Calibri" w:hAnsi="Calibri" w:cs="Times New Roman"/>
          <w:szCs w:val="24"/>
        </w:rPr>
        <w:t xml:space="preserve">Wolfgang Behringer, “Devil, Satan, Demons and Demonic Powers,” </w:t>
      </w:r>
      <w:r w:rsidRPr="005707B0">
        <w:rPr>
          <w:rFonts w:ascii="Calibri" w:hAnsi="Calibri" w:cs="Times New Roman"/>
          <w:i/>
          <w:iCs/>
          <w:szCs w:val="24"/>
        </w:rPr>
        <w:t>Cambridge Dictionary of Christianity</w:t>
      </w:r>
      <w:r w:rsidRPr="005707B0">
        <w:rPr>
          <w:rFonts w:ascii="Calibri" w:hAnsi="Calibri" w:cs="Times New Roman"/>
          <w:szCs w:val="24"/>
        </w:rPr>
        <w:t xml:space="preserve"> (New York: Cambridge University Press, 2010)</w:t>
      </w:r>
      <w:r>
        <w:fldChar w:fldCharType="end"/>
      </w:r>
      <w:r>
        <w:t xml:space="preserve"> detail this change in theology over the centuries.</w:t>
      </w:r>
    </w:p>
    <w:p w:rsidR="00CC3E73" w:rsidRPr="00E81DFB" w:rsidRDefault="00CC3E73" w:rsidP="0092682A">
      <w:pPr>
        <w:pStyle w:val="FootnoteText"/>
        <w:rPr>
          <w:sz w:val="12"/>
          <w:szCs w:val="12"/>
        </w:rPr>
      </w:pPr>
    </w:p>
  </w:footnote>
  <w:footnote w:id="25">
    <w:p w:rsidR="00CC3E73" w:rsidRDefault="00CC3E73" w:rsidP="0092682A">
      <w:pPr>
        <w:pStyle w:val="FootnoteText"/>
      </w:pPr>
      <w:r w:rsidRPr="00994E61">
        <w:rPr>
          <w:rStyle w:val="FootnoteReference"/>
        </w:rPr>
        <w:footnoteRef/>
      </w:r>
      <w:r>
        <w:t xml:space="preserve"> </w:t>
      </w:r>
      <w:r w:rsidRPr="00815E86">
        <w:t>See note 15</w:t>
      </w:r>
      <w:r>
        <w:fldChar w:fldCharType="begin"/>
      </w:r>
      <w:r>
        <w:instrText xml:space="preserve"> ADDIN ZOTERO_ITEM CSL_CITATION {"citationID":"LFPpgRwQ","properties":{"formattedCitation":"{\\rtf Juan Cortes and Florence Gatti, \\i The Case against Possessions and Exorcisms\\i0{} (New York: Vantage Pres, 1975), 245\\uc0\\u8211{}246.}","plainCitation":"Juan Cortes and Florence Gatti, The Case against Possessions and Exorcisms (New York: Vantage Pres, 1975), 245–246.","dontUpdate":true},"citationItems":[{"id":237,"uris":["http://zotero.org/users/1026663/items/P8H37F4H"],"uri":["http://zotero.org/users/1026663/items/P8H37F4H"],"itemData":{"id":237,"type":"book","title":"The Case against Possessions and Exorcisms","publisher":"Vantage Pres","publisher-place":"New York","source":"DML","event-place":"New York","abstract":"not against the devil or fallen angles but against demons (as separate entities) and possesion; therefore against exorcism and delivernce","call-number":"OD88.8 C828","author":[{"family":"Cortes","given":"Juan"},{"family":"Gatti","given":"Florence"}],"issued":{"date-parts":[["1975"]]}},"locator":"245-246"}],"schema":"https://github.com/citation-style-language/schema/raw/master/csl-citation.json"} </w:instrText>
      </w:r>
      <w:r>
        <w:fldChar w:fldCharType="separate"/>
      </w:r>
      <w:r>
        <w:rPr>
          <w:rFonts w:ascii="Calibri" w:hAnsi="Calibri" w:cs="Times New Roman"/>
          <w:szCs w:val="24"/>
        </w:rPr>
        <w:t xml:space="preserve"> Cortes and</w:t>
      </w:r>
      <w:r w:rsidRPr="0095564A">
        <w:rPr>
          <w:rFonts w:ascii="Calibri" w:hAnsi="Calibri" w:cs="Times New Roman"/>
          <w:szCs w:val="24"/>
        </w:rPr>
        <w:t xml:space="preserve"> Gatti, </w:t>
      </w:r>
      <w:r w:rsidRPr="0095564A">
        <w:rPr>
          <w:rFonts w:ascii="Calibri" w:hAnsi="Calibri" w:cs="Times New Roman"/>
          <w:i/>
          <w:iCs/>
          <w:szCs w:val="24"/>
        </w:rPr>
        <w:t>The Case against Possessions and Exorcisms</w:t>
      </w:r>
      <w:r w:rsidRPr="0095564A">
        <w:rPr>
          <w:rFonts w:ascii="Calibri" w:hAnsi="Calibri" w:cs="Times New Roman"/>
          <w:szCs w:val="24"/>
        </w:rPr>
        <w:t>, 245–246</w:t>
      </w:r>
      <w:r>
        <w:fldChar w:fldCharType="end"/>
      </w:r>
      <w:r>
        <w:t xml:space="preserve">; </w:t>
      </w:r>
      <w:r>
        <w:fldChar w:fldCharType="begin"/>
      </w:r>
      <w:r>
        <w:instrText xml:space="preserve"> ADDIN ZOTERO_ITEM CSL_CITATION {"citationID":"x06uKYnc","properties":{"formattedCitation":"{\\rtf Kelsey, \\i Discernment: A Study in Ecstacy and Evil\\i0{}, 57\\uc0\\u8211{}59.}","plainCitation":"Kelsey, Discernment: A Study in Ecstacy and Evil, 57–59.","dontUpdate":true},"citationItems":[{"id":228,"uris":["http://zotero.org/users/1026663/items/MHAG5ZFV"],"uri":["http://zotero.org/users/1026663/items/MHAG5ZFV"],"itemData":{"id":228,"type":"book","title":"Discernment: a Study in Ecstasy and Evil","publisher":"Paulist Press","publisher-place":"New York","source":"DML","event-place":"New York","abstract":"Charismatic renewal - slaying in sprit - discerning good nad bad spirits - reality of spiritual world - myth and psychology\ngospels angels, spirit, demons 56ff; early xtn writers 66ff; jung nd the unconscious 74ff; lang of myth to epress sp realities 90ff; imagination makes the invisible world visible 103;","call-number":"RU20 K299","author":[{"family":"Kelsey","given":"Morton"}],"issued":{"date-parts":[["1978"]]}},"locator":"57-59"}],"schema":"https://github.com/citation-style-language/schema/raw/master/csl-citation.json"} </w:instrText>
      </w:r>
      <w:r>
        <w:fldChar w:fldCharType="separate"/>
      </w:r>
      <w:r w:rsidRPr="00FF40F0">
        <w:rPr>
          <w:rFonts w:ascii="Calibri" w:hAnsi="Calibri" w:cs="Times New Roman"/>
          <w:szCs w:val="24"/>
        </w:rPr>
        <w:t xml:space="preserve">Kelsey, </w:t>
      </w:r>
      <w:r>
        <w:rPr>
          <w:rFonts w:ascii="Calibri" w:hAnsi="Calibri" w:cs="Times New Roman"/>
          <w:i/>
          <w:iCs/>
          <w:szCs w:val="24"/>
        </w:rPr>
        <w:t>Discernment</w:t>
      </w:r>
      <w:r w:rsidRPr="00FF40F0">
        <w:rPr>
          <w:rFonts w:ascii="Calibri" w:hAnsi="Calibri" w:cs="Times New Roman"/>
          <w:szCs w:val="24"/>
        </w:rPr>
        <w:t>, 57–59.</w:t>
      </w:r>
      <w:r>
        <w:fldChar w:fldCharType="end"/>
      </w:r>
      <w:r>
        <w:t xml:space="preserve"> </w:t>
      </w:r>
      <w:r>
        <w:fldChar w:fldCharType="begin"/>
      </w:r>
      <w:r>
        <w:instrText xml:space="preserve"> ADDIN ZOTERO_ITEM CSL_CITATION {"citationID":"N54QSNQj","properties":{"formattedCitation":"{\\rtf Oldridge, \\i The Devil: A Very Short Introduction\\i0{}, 65.}","plainCitation":"Oldridge, The Devil: A Very Short Introduction, 65."},"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locator":"65"}],"schema":"https://github.com/citation-style-language/schema/raw/master/csl-citation.json"} </w:instrText>
      </w:r>
      <w:r>
        <w:fldChar w:fldCharType="separate"/>
      </w:r>
      <w:r w:rsidRPr="0062764A">
        <w:rPr>
          <w:rFonts w:ascii="Calibri" w:hAnsi="Calibri" w:cs="Times New Roman"/>
          <w:szCs w:val="24"/>
        </w:rPr>
        <w:t xml:space="preserve">Oldridge, </w:t>
      </w:r>
      <w:r>
        <w:rPr>
          <w:rFonts w:ascii="Calibri" w:hAnsi="Calibri" w:cs="Times New Roman"/>
          <w:i/>
          <w:iCs/>
          <w:szCs w:val="24"/>
        </w:rPr>
        <w:t>The Devil</w:t>
      </w:r>
      <w:r w:rsidRPr="0062764A">
        <w:rPr>
          <w:rFonts w:ascii="Calibri" w:hAnsi="Calibri" w:cs="Times New Roman"/>
          <w:szCs w:val="24"/>
        </w:rPr>
        <w:t xml:space="preserve">, </w:t>
      </w:r>
      <w:r>
        <w:rPr>
          <w:rFonts w:ascii="Calibri" w:hAnsi="Calibri" w:cs="Times New Roman"/>
          <w:szCs w:val="24"/>
        </w:rPr>
        <w:t>40-45</w:t>
      </w:r>
      <w:r w:rsidRPr="0062764A">
        <w:rPr>
          <w:rFonts w:ascii="Calibri" w:hAnsi="Calibri" w:cs="Times New Roman"/>
          <w:szCs w:val="24"/>
        </w:rPr>
        <w:t>.</w:t>
      </w:r>
      <w:r>
        <w:fldChar w:fldCharType="end"/>
      </w:r>
      <w:r>
        <w:t xml:space="preserve"> Also </w:t>
      </w:r>
      <w:r>
        <w:fldChar w:fldCharType="begin"/>
      </w:r>
      <w:r>
        <w:instrText xml:space="preserve"> ADDIN ZOTERO_ITEM CSL_CITATION {"citationID":"fAXSWvCS","properties":{"formattedCitation":"{\\rtf Jonathan Israel, \\uc0\\u8220{}The Death of the Devil,\\uc0\\u8221{} in \\i Radical Enlightenment: Philosophy and the Making of Modernity 1650-1750\\i0{} (New York: Oxford University Press, 2001).}","plainCitation":"Jonathan Israel, “The Death of the Devil,” in Radical Enlightenment: Philosophy and the Making of Modernity 1650-1750 (New York: Oxford University Press, 2001)."},"citationItems":[{"id":243,"uris":["http://zotero.org/users/1026663/items/X3WVEBN4"],"uri":["http://zotero.org/users/1026663/items/X3WVEBN4"],"itemData":{"id":243,"type":"chapter","title":"The Death of the Devil","container-title":"Radical Enlightenment: Philosophy and the Making of Modernity 1650-1750","publisher":"Oxford University Press","publisher-place":"New York","event-place":"New York","abstract":"progressive growth of skeptisicm regarding satan in the 16 - 17 centuries in european thought","author":[{"family":"Israel","given":"Jonathan"}],"issued":{"date-parts":[["2001"]]}}}],"schema":"https://github.com/citation-style-language/schema/raw/master/csl-citation.json"} </w:instrText>
      </w:r>
      <w:r>
        <w:fldChar w:fldCharType="separate"/>
      </w:r>
      <w:r w:rsidRPr="002D66EF">
        <w:rPr>
          <w:rFonts w:ascii="Calibri" w:hAnsi="Calibri" w:cs="Times New Roman"/>
          <w:szCs w:val="24"/>
        </w:rPr>
        <w:t xml:space="preserve">Jonathan Israel, “The Death of the Devil,” in </w:t>
      </w:r>
      <w:r w:rsidRPr="002D66EF">
        <w:rPr>
          <w:rFonts w:ascii="Calibri" w:hAnsi="Calibri" w:cs="Times New Roman"/>
          <w:i/>
          <w:iCs/>
          <w:szCs w:val="24"/>
        </w:rPr>
        <w:t>Radical Enlightenment: Philosophy and the Making of Modernity 1650-1750</w:t>
      </w:r>
      <w:r w:rsidRPr="002D66EF">
        <w:rPr>
          <w:rFonts w:ascii="Calibri" w:hAnsi="Calibri" w:cs="Times New Roman"/>
          <w:szCs w:val="24"/>
        </w:rPr>
        <w:t xml:space="preserve"> (New York: Oxford University Press, 2001).</w:t>
      </w:r>
      <w:r>
        <w:fldChar w:fldCharType="end"/>
      </w:r>
    </w:p>
    <w:p w:rsidR="00CC3E73" w:rsidRPr="00466E25" w:rsidRDefault="00CC3E73" w:rsidP="0092682A">
      <w:pPr>
        <w:pStyle w:val="FootnoteText"/>
        <w:rPr>
          <w:sz w:val="12"/>
          <w:szCs w:val="12"/>
        </w:rPr>
      </w:pPr>
    </w:p>
  </w:footnote>
  <w:footnote w:id="26">
    <w:p w:rsidR="00CC3E73" w:rsidRDefault="00CC3E73" w:rsidP="0092682A">
      <w:pPr>
        <w:pStyle w:val="FootnoteText"/>
      </w:pPr>
      <w:r w:rsidRPr="00994E61">
        <w:rPr>
          <w:rStyle w:val="FootnoteReference"/>
        </w:rPr>
        <w:footnoteRef/>
      </w:r>
      <w:r>
        <w:t xml:space="preserve"> See </w:t>
      </w:r>
      <w:r>
        <w:fldChar w:fldCharType="begin"/>
      </w:r>
      <w:r>
        <w:instrText xml:space="preserve"> ADDIN ZOTERO_ITEM CSL_CITATION {"citationID":"siCSZj6h","properties":{"formattedCitation":"{\\rtf Stephen Hunt, \\uc0\\u8220{}The Devil\\uc0\\u8217{}s Advocates: The Function of Demonology in the World View of Fundamentalist Christianity,\\uc0\\u8221{} in \\i Fundamentalism: Church and Society\\i0{} (London: SPCK, 2002), 66\\uc0\\u8211{}91.}","plainCitation":"Stephen Hunt, “The Devil’s Advocates: The Function of Demonology in the World View of Fundamentalist Christianity,” in Fundamentalism: Church and Society (London: SPCK, 2002), 66–91."},"citationItems":[{"id":244,"uris":["http://zotero.org/users/1026663/items/2JTVR7QF"],"uri":["http://zotero.org/users/1026663/items/2JTVR7QF"],"itemData":{"id":244,"type":"chapter","title":"The Devil's Advocates: The Function of Demonology in the World View of Fundamentalist Christianity","container-title":"Fundamentalism: Church and Society","publisher":"SPCK","publisher-place":"London","page":"66-91","event-place":"London","author":[{"family":"Hunt","given":"Stephen"}],"issued":{"date-parts":[["2002"]]}}}],"schema":"https://github.com/citation-style-language/schema/raw/master/csl-citation.json"} </w:instrText>
      </w:r>
      <w:r>
        <w:fldChar w:fldCharType="separate"/>
      </w:r>
      <w:r w:rsidRPr="005F7C70">
        <w:rPr>
          <w:rFonts w:ascii="Calibri" w:hAnsi="Calibri" w:cs="Times New Roman"/>
          <w:szCs w:val="24"/>
        </w:rPr>
        <w:t xml:space="preserve">Stephen Hunt, “The Devil’s Advocates: The Function of Demonology in the World View of Fundamentalist Christianity,” in </w:t>
      </w:r>
      <w:r w:rsidRPr="005F7C70">
        <w:rPr>
          <w:rFonts w:ascii="Calibri" w:hAnsi="Calibri" w:cs="Times New Roman"/>
          <w:i/>
          <w:iCs/>
          <w:szCs w:val="24"/>
        </w:rPr>
        <w:t>Fundamentalism: Church and Society</w:t>
      </w:r>
      <w:r>
        <w:rPr>
          <w:rFonts w:ascii="Calibri" w:hAnsi="Calibri" w:cs="Times New Roman"/>
          <w:i/>
          <w:iCs/>
          <w:szCs w:val="24"/>
        </w:rPr>
        <w:t xml:space="preserve">, </w:t>
      </w:r>
      <w:r w:rsidRPr="00D60A08">
        <w:rPr>
          <w:rFonts w:ascii="Calibri" w:hAnsi="Calibri" w:cs="Times New Roman"/>
          <w:iCs/>
          <w:szCs w:val="24"/>
        </w:rPr>
        <w:t>Martyn Percy and Ian Jones (eds)</w:t>
      </w:r>
      <w:r w:rsidRPr="00D60A08">
        <w:rPr>
          <w:rFonts w:ascii="Calibri" w:hAnsi="Calibri" w:cs="Times New Roman"/>
          <w:szCs w:val="24"/>
        </w:rPr>
        <w:t xml:space="preserve"> </w:t>
      </w:r>
      <w:r w:rsidRPr="005F7C70">
        <w:rPr>
          <w:rFonts w:ascii="Calibri" w:hAnsi="Calibri" w:cs="Times New Roman"/>
          <w:szCs w:val="24"/>
        </w:rPr>
        <w:t>(London: SPCK, 2002), 66–91</w:t>
      </w:r>
      <w:r>
        <w:fldChar w:fldCharType="end"/>
      </w:r>
      <w:r>
        <w:t xml:space="preserve">; also see the discussion of Rosemary Radford Reuther in </w:t>
      </w:r>
      <w:r>
        <w:fldChar w:fldCharType="begin"/>
      </w:r>
      <w:r>
        <w:instrText xml:space="preserve"> ADDIN ZOTERO_ITEM CSL_CITATION {"citationID":"nNEWTUPG","properties":{"formattedCitation":"{\\rtf Oldridge, \\i The Devil: A Very Short Introduction\\i0{}, 99\\uc0\\u8211{}100.}","plainCitation":"Oldridge, The Devil: A Very Short Introduction, 99–100."},"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locator":"99-100"}],"schema":"https://github.com/citation-style-language/schema/raw/master/csl-citation.json"} </w:instrText>
      </w:r>
      <w:r>
        <w:fldChar w:fldCharType="separate"/>
      </w:r>
      <w:r w:rsidRPr="005F7C70">
        <w:rPr>
          <w:rFonts w:ascii="Calibri" w:hAnsi="Calibri" w:cs="Times New Roman"/>
          <w:szCs w:val="24"/>
        </w:rPr>
        <w:t xml:space="preserve">Oldridge, </w:t>
      </w:r>
      <w:r w:rsidRPr="005F7C70">
        <w:rPr>
          <w:rFonts w:ascii="Calibri" w:hAnsi="Calibri" w:cs="Times New Roman"/>
          <w:i/>
          <w:iCs/>
          <w:szCs w:val="24"/>
        </w:rPr>
        <w:t>The Devil</w:t>
      </w:r>
      <w:r w:rsidRPr="005F7C70">
        <w:rPr>
          <w:rFonts w:ascii="Calibri" w:hAnsi="Calibri" w:cs="Times New Roman"/>
          <w:szCs w:val="24"/>
        </w:rPr>
        <w:t>, 99–100.</w:t>
      </w:r>
      <w:r>
        <w:fldChar w:fldCharType="end"/>
      </w:r>
      <w:r>
        <w:t xml:space="preserve"> This sociological point of view  is the foundational principle for </w:t>
      </w:r>
      <w:r>
        <w:fldChar w:fldCharType="begin"/>
      </w:r>
      <w:r>
        <w:instrText xml:space="preserve"> ADDIN ZOTERO_ITEM CSL_CITATION {"citationID":"ANeeD4QK","properties":{"formattedCitation":"{\\rtf James Collins, \\i Exorcism and Deliverance Ministry in the Twentieth Century\\i0{}, Studies in Evangelical History and Thought (Oregon: WIPF &amp; Stock, 2009).}","plainCitation":"James Collins, Exorcism and Deliverance Ministry in the Twentieth Century, Studies in Evangelical History and Thought (Oregon: WIPF &amp; Stock, 2009)."},"citationItems":[{"id":185,"uris":["http://zotero.org/users/1026663/items/NGD35PBI"],"uri":["http://zotero.org/users/1026663/items/NGD35PBI"],"itemData":{"id":185,"type":"book","title":"Exorcism and Deliverance Ministry in the Twentieth Century","collection-title":"Studies in Evangelical History and Thought","publisher":"WIPF &amp; Stock","publisher-place":"Oregon","source":"Carmelite","event-place":"Oregon","author":[{"family":"Collins","given":"James"}],"issued":{"date-parts":[["2009"]]}}}],"schema":"https://github.com/citation-style-language/schema/raw/master/csl-citation.json"} </w:instrText>
      </w:r>
      <w:r>
        <w:fldChar w:fldCharType="separate"/>
      </w:r>
      <w:r w:rsidRPr="005F7C70">
        <w:rPr>
          <w:rFonts w:ascii="Calibri" w:hAnsi="Calibri" w:cs="Times New Roman"/>
          <w:szCs w:val="24"/>
        </w:rPr>
        <w:t xml:space="preserve">James Collins, </w:t>
      </w:r>
      <w:r w:rsidRPr="005F7C70">
        <w:rPr>
          <w:rFonts w:ascii="Calibri" w:hAnsi="Calibri" w:cs="Times New Roman"/>
          <w:i/>
          <w:iCs/>
          <w:szCs w:val="24"/>
        </w:rPr>
        <w:t>Exorcism and Deliverance Ministry in the Twentieth Century</w:t>
      </w:r>
      <w:r w:rsidRPr="005F7C70">
        <w:rPr>
          <w:rFonts w:ascii="Calibri" w:hAnsi="Calibri" w:cs="Times New Roman"/>
          <w:szCs w:val="24"/>
        </w:rPr>
        <w:t>, Studies in Evangelical History and Thought (Oregon: WIPF &amp; Stock, 2009)</w:t>
      </w:r>
      <w:r>
        <w:fldChar w:fldCharType="end"/>
      </w:r>
      <w:r>
        <w:t>; see his conclusion 199-201. See also note 116.</w:t>
      </w:r>
    </w:p>
    <w:p w:rsidR="00CC3E73" w:rsidRPr="00E81DFB" w:rsidRDefault="00CC3E73" w:rsidP="0092682A">
      <w:pPr>
        <w:pStyle w:val="FootnoteText"/>
        <w:rPr>
          <w:sz w:val="12"/>
          <w:szCs w:val="12"/>
        </w:rPr>
      </w:pPr>
    </w:p>
  </w:footnote>
  <w:footnote w:id="27">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OCisQ0l8","properties":{"formattedCitation":"{\\rtf Charles Taylor, \\i A Secular Age\\i0{} (Cambridge MA: Belknap Press of Harvard University Press, 2007).}","plainCitation":"Charles Taylor, A Secular Age (Cambridge MA: Belknap Press of Harvard University Press, 2007)."},"citationItems":[{"id":129,"uris":["http://zotero.org/users/1026663/items/84ZPMBT2"],"uri":["http://zotero.org/users/1026663/items/84ZPMBT2"],"itemData":{"id":129,"type":"book","title":"A Secular Age","publisher":"Belknap Press of Harvard University Press","publisher-place":"Cambridge MA","source":"whitley","event-place":"Cambridge MA","call-number":"211.6 TAY ASA","author":[{"family":"Taylor","given":"Charles"}],"issued":{"date-parts":[["2007"]]}}}],"schema":"https://github.com/citation-style-language/schema/raw/master/csl-citation.json"} </w:instrText>
      </w:r>
      <w:r>
        <w:fldChar w:fldCharType="separate"/>
      </w:r>
      <w:r w:rsidRPr="008220DD">
        <w:rPr>
          <w:rFonts w:ascii="Calibri" w:hAnsi="Calibri" w:cs="Times New Roman"/>
          <w:szCs w:val="24"/>
        </w:rPr>
        <w:t xml:space="preserve">Charles Taylor, </w:t>
      </w:r>
      <w:r>
        <w:rPr>
          <w:rFonts w:ascii="Calibri" w:hAnsi="Calibri" w:cs="Times New Roman"/>
          <w:szCs w:val="24"/>
        </w:rPr>
        <w:t xml:space="preserve">with </w:t>
      </w:r>
      <w:r w:rsidRPr="008220DD">
        <w:rPr>
          <w:rFonts w:ascii="Calibri" w:hAnsi="Calibri" w:cs="Times New Roman"/>
          <w:i/>
          <w:iCs/>
          <w:szCs w:val="24"/>
        </w:rPr>
        <w:t>A Secular Age</w:t>
      </w:r>
      <w:r w:rsidRPr="008220DD">
        <w:rPr>
          <w:rFonts w:ascii="Calibri" w:hAnsi="Calibri" w:cs="Times New Roman"/>
          <w:szCs w:val="24"/>
        </w:rPr>
        <w:t xml:space="preserve"> (Cambridge MA: Belknap Press of Harvard University Press, 2007)</w:t>
      </w:r>
      <w:r>
        <w:fldChar w:fldCharType="end"/>
      </w:r>
      <w:r>
        <w:t xml:space="preserve">, has written a large tome on this spiritual transformation of the Western world. See also </w:t>
      </w:r>
      <w:r>
        <w:fldChar w:fldCharType="begin"/>
      </w:r>
      <w:r>
        <w:instrText xml:space="preserve"> ADDIN ZOTERO_ITEM CSL_CITATION {"citationID":"iBrCzCzl","properties":{"formattedCitation":"{\\rtf Oldridge, \\i The Devil: A Very Short Introduction\\i0{}.}","plainCitation":"Oldridge, The Devil: A Very Short Introduction."},"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schema":"https://github.com/citation-style-language/schema/raw/master/csl-citation.json"} </w:instrText>
      </w:r>
      <w:r>
        <w:fldChar w:fldCharType="separate"/>
      </w:r>
      <w:r w:rsidRPr="0091169B">
        <w:rPr>
          <w:rFonts w:ascii="Calibri" w:hAnsi="Calibri" w:cs="Times New Roman"/>
          <w:szCs w:val="24"/>
        </w:rPr>
        <w:t xml:space="preserve">Oldridge, </w:t>
      </w:r>
      <w:r w:rsidRPr="0091169B">
        <w:rPr>
          <w:rFonts w:ascii="Calibri" w:hAnsi="Calibri" w:cs="Times New Roman"/>
          <w:i/>
          <w:iCs/>
          <w:szCs w:val="24"/>
        </w:rPr>
        <w:t>The Devil: A Very Short Introduction</w:t>
      </w:r>
      <w:r w:rsidRPr="0091169B">
        <w:rPr>
          <w:rFonts w:ascii="Calibri" w:hAnsi="Calibri" w:cs="Times New Roman"/>
          <w:szCs w:val="24"/>
        </w:rPr>
        <w:t>.</w:t>
      </w:r>
      <w:r>
        <w:fldChar w:fldCharType="end"/>
      </w:r>
      <w:r>
        <w:t xml:space="preserve"> and </w:t>
      </w:r>
      <w:r>
        <w:fldChar w:fldCharType="begin"/>
      </w:r>
      <w:r>
        <w:instrText xml:space="preserve"> ADDIN ZOTERO_ITEM CSL_CITATION {"citationID":"TXSKtW0y","properties":{"formattedCitation":"{\\rtf Robert Solomon, \\i Living in Two Worlds: Pastoral Responses to Possession in Singapore\\i0{}, Studies in the Intercultural History of Christanity 73 (Frankfurt-am-Main: Peter Lang, 1994), 206.}","plainCitation":"Robert Solomon, Living in Two Worlds: Pastoral Responses to Possession in Singapore, Studies in the Intercultural History of Christanity 73 (Frankfurt-am-Main: Peter Lang, 1994), 206.","dontUpdate":true},"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locator":"206"}],"schema":"https://github.com/citation-style-language/schema/raw/master/csl-citation.json"} </w:instrText>
      </w:r>
      <w:r>
        <w:fldChar w:fldCharType="separate"/>
      </w:r>
      <w:r w:rsidRPr="00C330A9">
        <w:rPr>
          <w:rFonts w:ascii="Calibri" w:hAnsi="Calibri" w:cs="Times New Roman"/>
          <w:szCs w:val="24"/>
        </w:rPr>
        <w:t xml:space="preserve">Robert Solomon, </w:t>
      </w:r>
      <w:r w:rsidRPr="00C330A9">
        <w:rPr>
          <w:rFonts w:ascii="Calibri" w:hAnsi="Calibri" w:cs="Times New Roman"/>
          <w:i/>
          <w:iCs/>
          <w:szCs w:val="24"/>
        </w:rPr>
        <w:t>Living in Two Worlds: Pastoral Responses to Possession in Singapore</w:t>
      </w:r>
      <w:r w:rsidRPr="00C330A9">
        <w:rPr>
          <w:rFonts w:ascii="Calibri" w:hAnsi="Calibri" w:cs="Times New Roman"/>
          <w:szCs w:val="24"/>
        </w:rPr>
        <w:t>, Studies in the Intercultural History of Christianity 73 (Frankfurt-am-Main: Peter Lang, 1994), 206.</w:t>
      </w:r>
      <w:r>
        <w:fldChar w:fldCharType="end"/>
      </w:r>
    </w:p>
    <w:p w:rsidR="00CC3E73" w:rsidRPr="00E81DFB" w:rsidRDefault="00CC3E73" w:rsidP="0092682A">
      <w:pPr>
        <w:pStyle w:val="FootnoteText"/>
        <w:rPr>
          <w:sz w:val="12"/>
          <w:szCs w:val="12"/>
        </w:rPr>
      </w:pPr>
    </w:p>
  </w:footnote>
  <w:footnote w:id="28">
    <w:p w:rsidR="00CC3E73" w:rsidRPr="006E666A" w:rsidRDefault="00CC3E73" w:rsidP="0092682A">
      <w:pPr>
        <w:pStyle w:val="FootnoteText"/>
      </w:pPr>
      <w:r w:rsidRPr="00994E61">
        <w:rPr>
          <w:rStyle w:val="FootnoteReference"/>
        </w:rPr>
        <w:footnoteRef/>
      </w:r>
      <w:r>
        <w:t xml:space="preserve"> See </w:t>
      </w:r>
      <w:r>
        <w:fldChar w:fldCharType="begin"/>
      </w:r>
      <w:r>
        <w:instrText xml:space="preserve"> ADDIN ZOTERO_ITEM CSL_CITATION {"citationID":"jJR0JOir","properties":{"formattedCitation":"{\\rtf Tan, \\uc0\\u8220{}Humanity\\uc0\\u8217{}s Devil.\\uc0\\u8221{}}","plainCitation":"Tan, “Humanity’s Devil.”"},"citationItems":[{"id":168,"uris":["http://zotero.org/users/1026663/items/VRX29HAA"],"uri":["http://zotero.org/users/1026663/items/VRX29HAA"],"itemData":{"id":168,"type":"article-journal","title":"Humanity's Devil","container-title":"Evangelical Review of Theology","page":"136-154","volume":"34","issue":"2","abstract":"the devil may be essentially humanity's product, existing both intra-and supra-humanly, rather than being of divine origin or dreation. Satan grows stronger as human evil increases. Changing bibilical metaphors reflect changing human experience and perception of evil.","author":[{"family":"Tan","given":"Carolyn Eng Looi"}],"issued":{"date-parts":[["2010"]]}}}],"schema":"https://github.com/citation-style-language/schema/raw/master/csl-citation.json"} </w:instrText>
      </w:r>
      <w:r>
        <w:fldChar w:fldCharType="separate"/>
      </w:r>
      <w:r w:rsidRPr="00F22850">
        <w:rPr>
          <w:rFonts w:ascii="Calibri" w:hAnsi="Calibri" w:cs="Times New Roman"/>
          <w:szCs w:val="24"/>
        </w:rPr>
        <w:t>Tan, “Humanity’s Devil.”</w:t>
      </w:r>
      <w:r>
        <w:fldChar w:fldCharType="end"/>
      </w:r>
      <w:r>
        <w:t xml:space="preserve"> And </w:t>
      </w:r>
      <w:proofErr w:type="spellStart"/>
      <w:r>
        <w:t>Oldridge</w:t>
      </w:r>
      <w:proofErr w:type="spellEnd"/>
      <w:r>
        <w:t xml:space="preserve">, </w:t>
      </w:r>
      <w:r w:rsidRPr="00973019">
        <w:rPr>
          <w:i/>
        </w:rPr>
        <w:t>The Devil</w:t>
      </w:r>
      <w:r>
        <w:t xml:space="preserve">, 98-101 for an outline of these ‘new’ theologies. See entries for ‘Satan’ and ‘demonic’ in </w:t>
      </w:r>
      <w:r>
        <w:fldChar w:fldCharType="begin"/>
      </w:r>
      <w:r>
        <w:instrText xml:space="preserve"> ADDIN ZOTERO_ITEM CSL_CITATION {"citationID":"FEpe1maL","properties":{"formattedCitation":"{\\rtf Alan Richardson, ed., \\i Dictionary of Christian Theology\\i0{} (London: SCM press, 1961).}","plainCitation":"Alan Richardson, ed., Dictionary of Christian Theology (London: SCM press, 1961)."},"citationItems":[{"id":369,"uris":["http://zotero.org/users/1026663/items/N58R54VP"],"uri":["http://zotero.org/users/1026663/items/N58R54VP"],"itemData":{"id":369,"type":"book","title":"Dictionary of Christian Theology","publisher":"SCM press","publisher-place":"London","event-place":"London","abstract":"'Satan' - a pictorial way of representing superhuman evil; 'demonic' - today we would demythol stories of Jesus' exorcisms, Tillich \"uses the wordl demonic to signify those powers of influences which are not evil in themselves but which when directed from their proper end necome destructive of human life and its possibilities\"","editor":[{"family":"Richardson","given":"Alan"}],"issued":{"date-parts":[["1961"]]}}}],"schema":"https://github.com/citation-style-language/schema/raw/master/csl-citation.json"} </w:instrText>
      </w:r>
      <w:r>
        <w:fldChar w:fldCharType="separate"/>
      </w:r>
      <w:r w:rsidRPr="00FE7B47">
        <w:rPr>
          <w:rFonts w:ascii="Calibri" w:hAnsi="Calibri" w:cs="Times New Roman"/>
          <w:szCs w:val="24"/>
        </w:rPr>
        <w:t xml:space="preserve">Alan Richardson, ed., </w:t>
      </w:r>
      <w:r w:rsidRPr="00FE7B47">
        <w:rPr>
          <w:rFonts w:ascii="Calibri" w:hAnsi="Calibri" w:cs="Times New Roman"/>
          <w:i/>
          <w:iCs/>
          <w:szCs w:val="24"/>
        </w:rPr>
        <w:t>Dictionary of Christian Theology</w:t>
      </w:r>
      <w:r w:rsidRPr="00FE7B47">
        <w:rPr>
          <w:rFonts w:ascii="Calibri" w:hAnsi="Calibri" w:cs="Times New Roman"/>
          <w:szCs w:val="24"/>
        </w:rPr>
        <w:t xml:space="preserve"> (London: SCM press, 1961).</w:t>
      </w:r>
      <w:r>
        <w:fldChar w:fldCharType="end"/>
      </w:r>
      <w:r>
        <w:t xml:space="preserve"> </w:t>
      </w:r>
      <w:r>
        <w:fldChar w:fldCharType="begin"/>
      </w:r>
      <w:r>
        <w:instrText xml:space="preserve"> ADDIN ZOTERO_ITEM CSL_CITATION {"citationID":"LfVSt1pY","properties":{"formattedCitation":"{\\rtf Andrew Walker, \\uc0\\u8220{}The Devil You Think You Know,\\uc0\\u8221{} in \\i Charismatic Renewal\\i0{} (London: SPCK, 1995).}","plainCitation":"Andrew Walker, “The Devil You Think You Know,” in Charismatic Renewal (London: SPCK, 1995).","dontUpdate":true},"citationItems":[{"id":219,"uris":["http://zotero.org/users/1026663/items/HUPXVFIT"],"uri":["http://zotero.org/users/1026663/items/HUPXVFIT"],"itemData":{"id":219,"type":"chapter","title":"The Devil You Think You Know","container-title":"Charismatic Renewal","publisher":"SPCK","publisher-place":"London","page":"86-105","source":"DM","event-place":"London","call-number":"kzp s635","author":[{"family":"Walker","given":"Andrew"}],"issued":{"date-parts":[["1995"]]}}}],"schema":"https://github.com/citation-style-language/schema/raw/master/csl-citation.json"} </w:instrText>
      </w:r>
      <w:r>
        <w:fldChar w:fldCharType="separate"/>
      </w:r>
      <w:r w:rsidRPr="006E666A">
        <w:rPr>
          <w:rFonts w:ascii="Calibri" w:hAnsi="Calibri" w:cs="Times New Roman"/>
          <w:szCs w:val="24"/>
        </w:rPr>
        <w:t xml:space="preserve">Andrew Walker, “The Devil You Think You Know,” in </w:t>
      </w:r>
      <w:r w:rsidRPr="006E666A">
        <w:rPr>
          <w:rFonts w:ascii="Calibri" w:hAnsi="Calibri" w:cs="Times New Roman"/>
          <w:i/>
          <w:iCs/>
          <w:szCs w:val="24"/>
        </w:rPr>
        <w:t>Charismatic Renewal</w:t>
      </w:r>
      <w:r w:rsidRPr="006E666A">
        <w:rPr>
          <w:rFonts w:ascii="Calibri" w:hAnsi="Calibri" w:cs="Times New Roman"/>
          <w:szCs w:val="24"/>
        </w:rPr>
        <w:t xml:space="preserve"> (London: SPCK, 1995)</w:t>
      </w:r>
      <w:r>
        <w:fldChar w:fldCharType="end"/>
      </w:r>
      <w:r>
        <w:t xml:space="preserve"> writes “</w:t>
      </w:r>
      <w:r w:rsidRPr="006E666A">
        <w:t>Evil, I suggest, has no real being of its own, certainty no personal ontology, for God created only that which was good … demonised by his own desire, the former angel of light is extinguished by his own darkness and the evil that emerges has no intrinsic life of its own, for it is parasitic on the forces and the energies of God’s good creation…having cast himself off from [God’s] love, that angelic being we call the devil not only poses his relationship with God, but is also out of sorts with himself – his own God nature – he drifts inexorably towards non-personhood, whose only end is nothingness – that existence of non-being which is outside the life of God. As the devil has undergone his depersonalized metamorphosis- the carapace of evil hardening and usurping his good nature – he had become not more rational but irrational, not so much cunning as confused. He is diabolical but disordered, ferocious but fey, fearful but fickle, warlike but whimsical. In short, he has become all that God is not, and its instinct – for think more in terms of a mad beast than a personal agent – is to take as many of us with it as it can.”</w:t>
      </w:r>
      <w:r>
        <w:t xml:space="preserve"> 101-102.</w:t>
      </w:r>
    </w:p>
    <w:p w:rsidR="00CC3E73" w:rsidRPr="00E81DFB" w:rsidRDefault="00CC3E73" w:rsidP="0092682A">
      <w:pPr>
        <w:pStyle w:val="FootnoteText"/>
        <w:rPr>
          <w:sz w:val="12"/>
          <w:szCs w:val="12"/>
        </w:rPr>
      </w:pPr>
    </w:p>
  </w:footnote>
  <w:footnote w:id="29">
    <w:p w:rsidR="00CC3E73" w:rsidRDefault="00CC3E73" w:rsidP="0092682A">
      <w:pPr>
        <w:pStyle w:val="FootnoteText"/>
      </w:pPr>
      <w:r w:rsidRPr="00994E61">
        <w:rPr>
          <w:rStyle w:val="FootnoteReference"/>
        </w:rPr>
        <w:footnoteRef/>
      </w:r>
      <w:r>
        <w:t xml:space="preserve"> The psychologist William </w:t>
      </w:r>
      <w:proofErr w:type="spellStart"/>
      <w:r w:rsidRPr="002A2873">
        <w:t>Puka</w:t>
      </w:r>
      <w:proofErr w:type="spellEnd"/>
      <w:r w:rsidRPr="002A2873">
        <w:t xml:space="preserve"> speaks of a struggle to achieve </w:t>
      </w:r>
      <w:r>
        <w:t>one’s purpose in life</w:t>
      </w:r>
      <w:r w:rsidRPr="002A2873">
        <w:t xml:space="preserve"> against internal and external distractions using religious metaphors: “Our aspiring saint within is dogged not only by demons without and within, but by the natural imperfection of time needed… Our development task takes on dual roles in this struggle. Building character requires clearing away the impediments to self-discipline and social righteousness. We must fight mental distractions, motivational lusts, prejudices, false ideologies, the myriad lures of false appearance and materialist obsession. With these temptations somewhat in hand, we must shine brightly forth from our natural core, “polishing our mirrors” so that unfolding capacities rise to their full level of flourishing.” (</w:t>
      </w:r>
      <w:r w:rsidRPr="002A2873">
        <w:fldChar w:fldCharType="begin"/>
      </w:r>
      <w:r>
        <w:instrText xml:space="preserve"> ADDIN ZOTERO_ITEM CSL_CITATION {"citationID":"xmhRHgyK","properties":{"formattedCitation":"{\\rtf William Puka, \\uc0\\u8220{}Moral Development,\\uc0\\u8221{} \\i Internet Encyclopedia of Philosophy\\i0{}, 2005, http://www.iep.utm.edu/moraldev/.}","plainCitation":"William Puka, “Moral Development,” Internet Encyclopedia of Philosophy, 2005, http://www.iep.utm.edu/moraldev/."},"citationItems":[{"id":93,"uris":["http://zotero.org/users/1026663/items/PNPE9QT7"],"uri":["http://zotero.org/users/1026663/items/PNPE9QT7"],"itemData":{"id":93,"type":"entry-encyclopedia","title":"Moral Development","container-title":"Internet Encyclopedia of Philosophy","URL":"http://www.iep.utm.edu/moraldev/","author":[{"family":"Puka","given":"William"}],"issued":{"date-parts":[["2005"]]},"accessed":{"date-parts":[["2013",5,10]]}}}],"schema":"https://github.com/citation-style-language/schema/raw/master/csl-citation.json"} </w:instrText>
      </w:r>
      <w:r w:rsidRPr="002A2873">
        <w:fldChar w:fldCharType="separate"/>
      </w:r>
      <w:r w:rsidRPr="002A2873">
        <w:rPr>
          <w:rFonts w:ascii="Calibri" w:hAnsi="Calibri" w:cs="Times New Roman"/>
        </w:rPr>
        <w:t xml:space="preserve">William Puka, “Moral Development,” </w:t>
      </w:r>
      <w:r w:rsidRPr="002A2873">
        <w:rPr>
          <w:rFonts w:ascii="Calibri" w:hAnsi="Calibri" w:cs="Times New Roman"/>
          <w:i/>
          <w:iCs/>
        </w:rPr>
        <w:t>Internet Encyclopedia of Philosophy</w:t>
      </w:r>
      <w:r w:rsidRPr="002A2873">
        <w:rPr>
          <w:rFonts w:ascii="Calibri" w:hAnsi="Calibri" w:cs="Times New Roman"/>
        </w:rPr>
        <w:t>, 2005, http://www.iep.utm.edu/moraldev/.</w:t>
      </w:r>
      <w:r w:rsidRPr="002A2873">
        <w:fldChar w:fldCharType="end"/>
      </w:r>
      <w:r w:rsidRPr="002A2873">
        <w:t>)</w:t>
      </w:r>
      <w:r>
        <w:t xml:space="preserve"> </w:t>
      </w:r>
      <w:r>
        <w:fldChar w:fldCharType="begin"/>
      </w:r>
      <w:r>
        <w:instrText xml:space="preserve"> ADDIN ZOTERO_ITEM CSL_CITATION {"citationID":"W4ccPmy4","properties":{"formattedCitation":"{\\rtf Michael Wilson, \\uc0\\u8220{}Exorcism: A Clinical/Pastoral Practice Which Raises Serious Questions,\\uc0\\u8221{} \\i The Expository Times\\i0{} 86 (May 1974): 292\\uc0\\u8211{}95.}","plainCitation":"Michael Wilson, “Exorcism: A Clinical/Pastoral Practice Which Raises Serious Questions,” The Expository Times 86 (May 1974): 292–95.","dontUpdate":true},"citationItems":[{"id":217,"uris":["http://zotero.org/users/1026663/items/DXP3UFIT"],"uri":["http://zotero.org/users/1026663/items/DXP3UFIT"],"itemData":{"id":217,"type":"article-journal","title":"Exorcism: A Clinical/Pastoral Practice Which Raises Serious Questions","container-title":"The Expository Times","page":"292-5","volume":"86","source":"whitley","abstract":"possession and exorcism have been generated by the present day church culture - it is a product of that, not of ontological reality. Psychiatry is the real answer.","author":[{"family":"Wilson","given":"Michael"}],"issued":{"date-parts":[["1974",5]]}}}],"schema":"https://github.com/citation-style-language/schema/raw/master/csl-citation.json"} </w:instrText>
      </w:r>
      <w:r>
        <w:fldChar w:fldCharType="separate"/>
      </w:r>
      <w:r w:rsidRPr="00E65DC5">
        <w:rPr>
          <w:rFonts w:ascii="Calibri" w:hAnsi="Calibri" w:cs="Times New Roman"/>
          <w:szCs w:val="24"/>
        </w:rPr>
        <w:t xml:space="preserve">Michael Wilson, “Exorcism: A Clinical/Pastoral Practice Which Raises Serious Questions,” </w:t>
      </w:r>
      <w:r w:rsidRPr="00E65DC5">
        <w:rPr>
          <w:rFonts w:ascii="Calibri" w:hAnsi="Calibri" w:cs="Times New Roman"/>
          <w:i/>
          <w:iCs/>
          <w:szCs w:val="24"/>
        </w:rPr>
        <w:t>The Expository Times</w:t>
      </w:r>
      <w:r w:rsidRPr="00E65DC5">
        <w:rPr>
          <w:rFonts w:ascii="Calibri" w:hAnsi="Calibri" w:cs="Times New Roman"/>
          <w:szCs w:val="24"/>
        </w:rPr>
        <w:t xml:space="preserve"> 86 (May 1974): 292–95</w:t>
      </w:r>
      <w:r>
        <w:fldChar w:fldCharType="end"/>
      </w:r>
      <w:r>
        <w:t xml:space="preserve"> is an example of a scholar of the Church who attributes ‘demonic’ attributes in a person’s experience solely to the consequence of social and psychological influences. </w:t>
      </w:r>
    </w:p>
    <w:p w:rsidR="00CC3E73" w:rsidRPr="006A5976" w:rsidRDefault="00CC3E73" w:rsidP="0092682A">
      <w:pPr>
        <w:pStyle w:val="FootnoteText"/>
        <w:rPr>
          <w:sz w:val="12"/>
          <w:szCs w:val="12"/>
        </w:rPr>
      </w:pPr>
    </w:p>
  </w:footnote>
  <w:footnote w:id="30">
    <w:p w:rsidR="00CC3E73" w:rsidRDefault="00CC3E73" w:rsidP="0092682A">
      <w:pPr>
        <w:pStyle w:val="FootnoteText"/>
      </w:pPr>
      <w:r w:rsidRPr="00994E61">
        <w:rPr>
          <w:rStyle w:val="FootnoteReference"/>
        </w:rPr>
        <w:footnoteRef/>
      </w:r>
      <w:r>
        <w:t xml:space="preserve"> See </w:t>
      </w:r>
      <w:r>
        <w:fldChar w:fldCharType="begin"/>
      </w:r>
      <w:r>
        <w:instrText xml:space="preserve"> ADDIN ZOTERO_ITEM CSL_CITATION {"citationID":"7j0YoGog","properties":{"formattedCitation":"{\\rtf Carrado Balducci, \\i The Devil: Alive and Active in Our World\\i0{}, trans. J Aumann (Staten Is. N.Y.: Alba House, 1990), 62\\uc0\\u8211{}72.}","plainCitation":"Carrado Balducci, The Devil: Alive and Active in Our World, trans. J Aumann (Staten Is. N.Y.: Alba House, 1990), 62–72.","dontUpdate":true},"citationItems":[{"id":211,"uris":["http://zotero.org/users/1026663/items/288NX5RS"],"uri":["http://zotero.org/users/1026663/items/288NX5RS"],"itemData":{"id":211,"type":"book","title":"The Devil: Alive and Active in Our World","publisher":"Alba House","publisher-place":"Staten Island. N.Y.","source":"veech","event-place":"Staten Island. N.Y.","call-number":"233.6 BAL","author":[{"family":"Balducci","given":"Carrado"}],"translator":[{"family":"Aumann","given":"J"}],"issued":{"date-parts":[["1990"]]}},"locator":"62-72"}],"schema":"https://github.com/citation-style-language/schema/raw/master/csl-citation.json"} </w:instrText>
      </w:r>
      <w:r>
        <w:fldChar w:fldCharType="separate"/>
      </w:r>
      <w:r w:rsidRPr="00E65DC5">
        <w:rPr>
          <w:rFonts w:ascii="Calibri" w:hAnsi="Calibri" w:cs="Times New Roman"/>
          <w:szCs w:val="24"/>
        </w:rPr>
        <w:t xml:space="preserve">Carrado Balducci, </w:t>
      </w:r>
      <w:r w:rsidRPr="00E65DC5">
        <w:rPr>
          <w:rFonts w:ascii="Calibri" w:hAnsi="Calibri" w:cs="Times New Roman"/>
          <w:i/>
          <w:iCs/>
          <w:szCs w:val="24"/>
        </w:rPr>
        <w:t>The Devil: Alive and Active in Our World</w:t>
      </w:r>
      <w:r w:rsidRPr="00E65DC5">
        <w:rPr>
          <w:rFonts w:ascii="Calibri" w:hAnsi="Calibri" w:cs="Times New Roman"/>
          <w:szCs w:val="24"/>
        </w:rPr>
        <w:t>, trans. J Aumann (Staten Is</w:t>
      </w:r>
      <w:r>
        <w:rPr>
          <w:rFonts w:ascii="Calibri" w:hAnsi="Calibri" w:cs="Times New Roman"/>
          <w:szCs w:val="24"/>
        </w:rPr>
        <w:t>land</w:t>
      </w:r>
      <w:r w:rsidRPr="00E65DC5">
        <w:rPr>
          <w:rFonts w:ascii="Calibri" w:hAnsi="Calibri" w:cs="Times New Roman"/>
          <w:szCs w:val="24"/>
        </w:rPr>
        <w:t>. N.Y.: Alba House, 1990), 62–72</w:t>
      </w:r>
      <w:r>
        <w:fldChar w:fldCharType="end"/>
      </w:r>
      <w:r>
        <w:t xml:space="preserve"> who outlines the arguments against the existence of the devil by some theologians.</w:t>
      </w:r>
    </w:p>
    <w:p w:rsidR="00CC3E73" w:rsidRPr="00E81DFB" w:rsidRDefault="00CC3E73" w:rsidP="0092682A">
      <w:pPr>
        <w:pStyle w:val="FootnoteText"/>
        <w:rPr>
          <w:sz w:val="12"/>
          <w:szCs w:val="12"/>
        </w:rPr>
      </w:pPr>
    </w:p>
  </w:footnote>
  <w:footnote w:id="31">
    <w:p w:rsidR="00CC3E73" w:rsidRDefault="00CC3E73" w:rsidP="0092682A">
      <w:pPr>
        <w:pStyle w:val="FootnoteText"/>
      </w:pPr>
      <w:r w:rsidRPr="00994E61">
        <w:rPr>
          <w:rStyle w:val="FootnoteReference"/>
        </w:rPr>
        <w:footnoteRef/>
      </w:r>
      <w:r>
        <w:t xml:space="preserve"> Nigel Wright outlines the positions of Karl Barth and Walter Wink on the non-ontological reality of Satan (</w:t>
      </w:r>
      <w:r>
        <w:fldChar w:fldCharType="begin"/>
      </w:r>
      <w:r>
        <w:instrText xml:space="preserve"> ADDIN ZOTERO_ITEM CSL_CITATION {"citationID":"OHSq6HpV","properties":{"formattedCitation":"{\\rtf Nigel Wright, \\uc0\\u8220{}Deliverance and Exorcism in Theological Perspective 1: Is There Any Substance to Evil?,\\uc0\\u8221{} in \\i Exorcism and Deliverance\\i0{}, Studies in Pentecostal and Charismatic Issues (London: Paternoster, 2011), 203\\uc0\\u8211{}21.}","plainCitation":"Nigel Wright, “Deliverance and Exorcism in Theological Perspective 1: Is There Any Substance to Evil?,” in Exorcism and Deliverance, Studies in Pentecostal and Charismatic Issues (London: Paternoster, 2011), 203–21.","dontUpdate":true},"citationItems":[{"id":305,"uris":["http://zotero.org/users/1026663/items/9RIHESZV"],"uri":["http://zotero.org/users/1026663/items/9RIHESZV"],"itemData":{"id":305,"type":"chapter","title":"Deliverance and Exorcism in Theological Perspective 1: Is there any substance to evil?","container-title":"Exorcism and Deliverance","collection-title":"Studies in Pentecostal and Charismatic Issues","publisher":"Paternoster","publisher-place":"London","page":"203-221","event-place":"London","author":[{"family":"Wright","given":"Nigel"}],"issued":{"date-parts":[["2011"]]}}}],"schema":"https://github.com/citation-style-language/schema/raw/master/csl-citation.json"} </w:instrText>
      </w:r>
      <w:r>
        <w:fldChar w:fldCharType="separate"/>
      </w:r>
      <w:r w:rsidRPr="00E96469">
        <w:rPr>
          <w:rFonts w:ascii="Calibri" w:hAnsi="Calibri" w:cs="Times New Roman"/>
          <w:szCs w:val="24"/>
        </w:rPr>
        <w:t xml:space="preserve">Nigel Wright, “Deliverance and Exorcism in Theological Perspective 1: Is There Any Substance to Evil?,” in </w:t>
      </w:r>
      <w:r w:rsidRPr="00E96469">
        <w:rPr>
          <w:rFonts w:ascii="Calibri" w:hAnsi="Calibri" w:cs="Times New Roman"/>
          <w:i/>
          <w:iCs/>
          <w:szCs w:val="24"/>
        </w:rPr>
        <w:t>Exorcism and Deliverance</w:t>
      </w:r>
      <w:r w:rsidRPr="00E96469">
        <w:rPr>
          <w:rFonts w:ascii="Calibri" w:hAnsi="Calibri" w:cs="Times New Roman"/>
          <w:szCs w:val="24"/>
        </w:rPr>
        <w:t>, Studies in Pentecostal and Charismatic Issues (London: Paternoster, 2011), 203–21</w:t>
      </w:r>
      <w:r>
        <w:fldChar w:fldCharType="end"/>
      </w:r>
      <w:r>
        <w:t xml:space="preserve">; see also </w:t>
      </w:r>
      <w:r>
        <w:fldChar w:fldCharType="begin"/>
      </w:r>
      <w:r>
        <w:instrText xml:space="preserve"> ADDIN ZOTERO_ITEM CSL_CITATION {"citationID":"LYQBVYeH","properties":{"formattedCitation":"{\\rtf Solomon, \\i Living in Two Worlds: Pastoral Responses to Possession in Singapore\\i0{}, 258.}","plainCitation":"Solomon, Living in Two Worlds: Pastoral Responses to Possession in Singapore, 258."},"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locator":"258"}],"schema":"https://github.com/citation-style-language/schema/raw/master/csl-citation.json"} </w:instrText>
      </w:r>
      <w:r>
        <w:fldChar w:fldCharType="separate"/>
      </w:r>
      <w:r w:rsidRPr="005C2AE6">
        <w:rPr>
          <w:rFonts w:ascii="Calibri" w:hAnsi="Calibri" w:cs="Times New Roman"/>
          <w:szCs w:val="24"/>
        </w:rPr>
        <w:t xml:space="preserve">Solomon, </w:t>
      </w:r>
      <w:r w:rsidRPr="005C2AE6">
        <w:rPr>
          <w:rFonts w:ascii="Calibri" w:hAnsi="Calibri" w:cs="Times New Roman"/>
          <w:i/>
          <w:iCs/>
          <w:szCs w:val="24"/>
        </w:rPr>
        <w:t>Living in Two Worlds: Pastoral Responses to Possession in Singapore</w:t>
      </w:r>
      <w:r w:rsidRPr="005C2AE6">
        <w:rPr>
          <w:rFonts w:ascii="Calibri" w:hAnsi="Calibri" w:cs="Times New Roman"/>
          <w:szCs w:val="24"/>
        </w:rPr>
        <w:t>, 258.</w:t>
      </w:r>
      <w:r>
        <w:fldChar w:fldCharType="end"/>
      </w:r>
      <w:r>
        <w:t xml:space="preserve"> Freud had a significant influence on the demythologizing of the devil: see </w:t>
      </w:r>
      <w:r>
        <w:fldChar w:fldCharType="begin"/>
      </w:r>
      <w:r>
        <w:instrText xml:space="preserve"> ADDIN ZOTERO_ITEM CSL_CITATION {"citationID":"RbLFny2M","properties":{"formattedCitation":"{\\rtf Oldridge, \\i The Devil: A Very Short Introduction\\i0{}, 61.}","plainCitation":"Oldridge, The Devil: A Very Short Introduction, 61."},"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locator":"61"}],"schema":"https://github.com/citation-style-language/schema/raw/master/csl-citation.json"} </w:instrText>
      </w:r>
      <w:r>
        <w:fldChar w:fldCharType="separate"/>
      </w:r>
      <w:r w:rsidRPr="005C2AE6">
        <w:rPr>
          <w:rFonts w:ascii="Calibri" w:hAnsi="Calibri" w:cs="Times New Roman"/>
          <w:szCs w:val="24"/>
        </w:rPr>
        <w:t xml:space="preserve">Oldridge, </w:t>
      </w:r>
      <w:r>
        <w:rPr>
          <w:rFonts w:ascii="Calibri" w:hAnsi="Calibri" w:cs="Times New Roman"/>
          <w:i/>
          <w:iCs/>
          <w:szCs w:val="24"/>
        </w:rPr>
        <w:t>The Devil</w:t>
      </w:r>
      <w:r w:rsidRPr="005C2AE6">
        <w:rPr>
          <w:rFonts w:ascii="Calibri" w:hAnsi="Calibri" w:cs="Times New Roman"/>
          <w:szCs w:val="24"/>
        </w:rPr>
        <w:t>, 61.</w:t>
      </w:r>
      <w:r>
        <w:fldChar w:fldCharType="end"/>
      </w:r>
      <w:r w:rsidRPr="00F167A8">
        <w:t xml:space="preserve"> </w:t>
      </w:r>
      <w:r>
        <w:t>Skeptical theologians include</w:t>
      </w:r>
      <w:r w:rsidRPr="006112AD">
        <w:t xml:space="preserve"> </w:t>
      </w:r>
      <w:r>
        <w:fldChar w:fldCharType="begin"/>
      </w:r>
      <w:r>
        <w:instrText xml:space="preserve"> ADDIN ZOTERO_ITEM CSL_CITATION {"citationID":"9pQRU3li","properties":{"formattedCitation":"{\\rtf Haag, \\i Liquidation du Diable\\i0{}.}","plainCitation":"Haag, Liquidation du Diable.","dontUpdate":true},"citationItems":[{"id":169,"uris":["http://zotero.org/users/1026663/items/287GA5BK"],"uri":["http://zotero.org/users/1026663/items/287GA5BK"],"itemData":{"id":169,"type":"book","title":"Liquidation du Diable","collection-title":"Meditations Theologiques","collection-number":"7","publisher":"Desclee de Brouwer","publisher-place":"Paris","source":"Carmelite","event-place":"Paris","call-number":"none","language":"french","author":[{"family":"Haag","given":"Herbert"}],"translator":[{"family":"Evrard","given":"Jean"}],"issued":{"date-parts":[["1971"]]}}}],"schema":"https://github.com/citation-style-language/schema/raw/master/csl-citation.json"} </w:instrText>
      </w:r>
      <w:r>
        <w:fldChar w:fldCharType="separate"/>
      </w:r>
      <w:r w:rsidRPr="006112AD">
        <w:rPr>
          <w:rFonts w:ascii="Calibri" w:hAnsi="Calibri" w:cs="Times New Roman"/>
          <w:szCs w:val="24"/>
        </w:rPr>
        <w:t xml:space="preserve">Haag, </w:t>
      </w:r>
      <w:r w:rsidRPr="006112AD">
        <w:rPr>
          <w:rFonts w:ascii="Calibri" w:hAnsi="Calibri" w:cs="Times New Roman"/>
          <w:i/>
          <w:iCs/>
          <w:szCs w:val="24"/>
        </w:rPr>
        <w:t>Liquidation du Diable</w:t>
      </w:r>
      <w:r>
        <w:fldChar w:fldCharType="end"/>
      </w:r>
      <w:r w:rsidRPr="006112AD">
        <w:t xml:space="preserve"> and </w:t>
      </w:r>
      <w:r>
        <w:fldChar w:fldCharType="begin"/>
      </w:r>
      <w:r w:rsidRPr="006112AD">
        <w:instrText xml:space="preserve"> ADDIN ZOTERO_ITEM CSL_CITATION {"citationID":"xxve5wtF","properties":{"formattedCitation":"{\\rtf Kelly, \\i Satan: A Biography\\i0{}.}","plainCitation":"Kelly, Satan: A Biography."},"citationItems":[{"id":210,"uris":["http://zotero.org/users/1026663/items/T6MSRPUG"],"uri":["http://zotero.org/users/1026663/items/T6MSRPUG"],"itemData":{"id":210,"type":"book","title":"Satan: A Biography","publisher":"CUP","publisher-place":"Cambridge, UK","event-place":"Cambridge, UK","abstract":"kelly brings new scriptural scholarship to bear on the question of Satan. Scripture only supports a being who is the Accuser or Tempter under God's control; the 'new biography' of Satan emerged with Origen about Satan being a rebellious angel who is not the enemy of God and humanity. Kelly seeks to restore the original identity and function of Satan and to put the casue of evil back into the hands of humans","author":[{"family":"Kelly","given":"Henry Ansgar"}],"issued":{"date-parts":[["2006"]]}}}],"schema":"https://github.com/citation-style-language/schema/raw/master/csl-citation.json"} </w:instrText>
      </w:r>
      <w:r>
        <w:fldChar w:fldCharType="separate"/>
      </w:r>
      <w:r w:rsidRPr="0062764A">
        <w:rPr>
          <w:rFonts w:ascii="Calibri" w:hAnsi="Calibri" w:cs="Times New Roman"/>
          <w:szCs w:val="24"/>
        </w:rPr>
        <w:t xml:space="preserve">Kelly, </w:t>
      </w:r>
      <w:r w:rsidRPr="0062764A">
        <w:rPr>
          <w:rFonts w:ascii="Calibri" w:hAnsi="Calibri" w:cs="Times New Roman"/>
          <w:i/>
          <w:iCs/>
          <w:szCs w:val="24"/>
        </w:rPr>
        <w:t>Satan: A Biography</w:t>
      </w:r>
      <w:r w:rsidRPr="0062764A">
        <w:rPr>
          <w:rFonts w:ascii="Calibri" w:hAnsi="Calibri" w:cs="Times New Roman"/>
          <w:szCs w:val="24"/>
        </w:rPr>
        <w:t>.</w:t>
      </w:r>
      <w:r>
        <w:fldChar w:fldCharType="end"/>
      </w:r>
      <w:r>
        <w:t xml:space="preserve"> Even an official exorcist was a skeptic: </w:t>
      </w:r>
      <w:r>
        <w:fldChar w:fldCharType="begin"/>
      </w:r>
      <w:r>
        <w:instrText xml:space="preserve"> ADDIN ZOTERO_ITEM CSL_CITATION {"citationID":"9Zx5Bl8r","properties":{"formattedCitation":"{\\rtf MacNutt, \\i Deliverance from Evil Spirits: A Practical Manual\\i0{}, 137.}","plainCitation":"MacNutt, Deliverance from Evil Spirits: A Practical Manual, 137."},"citationItems":[{"id":124,"uris":["http://zotero.org/users/1026663/items/52KSCWFG"],"uri":["http://zotero.org/users/1026663/items/52KSCWFG"],"itemData":{"id":124,"type":"book","title":"Deliverance from Evil Spirits: A Practical Manual","publisher":"Chosen Books","publisher-place":"Michigan","event-place":"Michigan","author":[{"family":"MacNutt","given":"Francis"}],"issued":{"date-parts":[["1995"]]}},"locator":"137"}],"schema":"https://github.com/citation-style-language/schema/raw/master/csl-citation.json"} </w:instrText>
      </w:r>
      <w:r>
        <w:fldChar w:fldCharType="separate"/>
      </w:r>
      <w:r w:rsidRPr="008F7F35">
        <w:rPr>
          <w:rFonts w:ascii="Calibri" w:hAnsi="Calibri" w:cs="Times New Roman"/>
          <w:szCs w:val="24"/>
        </w:rPr>
        <w:t xml:space="preserve">MacNutt, </w:t>
      </w:r>
      <w:r w:rsidRPr="008F7F35">
        <w:rPr>
          <w:rFonts w:ascii="Calibri" w:hAnsi="Calibri" w:cs="Times New Roman"/>
          <w:i/>
          <w:iCs/>
          <w:szCs w:val="24"/>
        </w:rPr>
        <w:t>Deliverance from Evil Spirits: A Practical Manual</w:t>
      </w:r>
      <w:r w:rsidRPr="008F7F35">
        <w:rPr>
          <w:rFonts w:ascii="Calibri" w:hAnsi="Calibri" w:cs="Times New Roman"/>
          <w:szCs w:val="24"/>
        </w:rPr>
        <w:t>, 137.</w:t>
      </w:r>
      <w:r>
        <w:fldChar w:fldCharType="end"/>
      </w:r>
    </w:p>
    <w:p w:rsidR="00CC3E73" w:rsidRPr="00E81DFB" w:rsidRDefault="00CC3E73" w:rsidP="0092682A">
      <w:pPr>
        <w:pStyle w:val="FootnoteText"/>
        <w:rPr>
          <w:sz w:val="12"/>
          <w:szCs w:val="12"/>
        </w:rPr>
      </w:pPr>
    </w:p>
  </w:footnote>
  <w:footnote w:id="32">
    <w:p w:rsidR="00CC3E73" w:rsidRDefault="00CC3E73" w:rsidP="0092682A">
      <w:pPr>
        <w:pStyle w:val="FootnoteText"/>
      </w:pPr>
      <w:r w:rsidRPr="00994E61">
        <w:rPr>
          <w:rStyle w:val="FootnoteReference"/>
        </w:rPr>
        <w:footnoteRef/>
      </w:r>
      <w:r>
        <w:t xml:space="preserve"> </w:t>
      </w:r>
      <w:proofErr w:type="spellStart"/>
      <w:r>
        <w:t>Oldridge</w:t>
      </w:r>
      <w:proofErr w:type="spellEnd"/>
      <w:r>
        <w:t xml:space="preserve">, The Devil, 92-3 refers to the works of Carl </w:t>
      </w:r>
      <w:proofErr w:type="spellStart"/>
      <w:r>
        <w:t>Braaten</w:t>
      </w:r>
      <w:proofErr w:type="spellEnd"/>
      <w:r>
        <w:t xml:space="preserve"> and Gordon Graham who defend the place of the devil in contemporary philosophy and theology. </w:t>
      </w:r>
      <w:r>
        <w:fldChar w:fldCharType="begin"/>
      </w:r>
      <w:r>
        <w:instrText xml:space="preserve"> ADDIN ZOTERO_ITEM CSL_CITATION {"citationID":"Mc4ZKrK7","properties":{"formattedCitation":"{\\rtf John White, \\uc0\\u8220{}Problems and Procedures in Exorcism\\uc0\\u8221{} (Minneapolis, Minnesota: Bethany House, 1976), 282\\uc0\\u8211{}4.}","plainCitation":"John White, “Problems and Procedures in Exorcism” (Minneapolis, Minnesota: Bethany House, 1976), 282–4.","dontUpdate":true},"citationItems":[{"id":365,"uris":["http://zotero.org/users/1026663/items/4FGTX254"],"uri":["http://zotero.org/users/1026663/items/4FGTX254"],"itemData":{"id":365,"type":"chapter","title":"Problems and Procedures in Exorcism","container-title":"Demon Possession","publisher":"Bethany House","publisher-place":"Minneapolis, Minnesota","page":"281-289","event-place":"Minneapolis, Minnesota","author":[{"family":"White","given":"John"}],"issued":{"date-parts":[["1976"]]}},"locator":"282-4"}],"schema":"https://github.com/citation-style-language/schema/raw/master/csl-citation.json"} </w:instrText>
      </w:r>
      <w:r>
        <w:fldChar w:fldCharType="separate"/>
      </w:r>
      <w:r w:rsidRPr="00213371">
        <w:rPr>
          <w:rFonts w:ascii="Calibri" w:hAnsi="Calibri" w:cs="Times New Roman"/>
          <w:szCs w:val="24"/>
        </w:rPr>
        <w:t>John White</w:t>
      </w:r>
      <w:r>
        <w:rPr>
          <w:rFonts w:ascii="Calibri" w:hAnsi="Calibri" w:cs="Times New Roman"/>
          <w:szCs w:val="24"/>
        </w:rPr>
        <w:t>,</w:t>
      </w:r>
      <w:r w:rsidRPr="00213371">
        <w:rPr>
          <w:rFonts w:ascii="Calibri" w:hAnsi="Calibri" w:cs="Times New Roman"/>
          <w:szCs w:val="24"/>
        </w:rPr>
        <w:t xml:space="preserve"> “Problems and Procedures in Exorcism” (Minneapolis, Minnesota: Bethany House, 1976), 282–4</w:t>
      </w:r>
      <w:r>
        <w:fldChar w:fldCharType="end"/>
      </w:r>
      <w:r>
        <w:t xml:space="preserve"> examines the epistemological presuppositions in the scientific method</w:t>
      </w:r>
      <w:r w:rsidRPr="00973019">
        <w:t xml:space="preserve"> </w:t>
      </w:r>
      <w:r>
        <w:t>as both</w:t>
      </w:r>
      <w:r w:rsidRPr="00973019">
        <w:t xml:space="preserve"> </w:t>
      </w:r>
      <w:r>
        <w:t>minister of religion and psychiatrist.</w:t>
      </w:r>
    </w:p>
    <w:p w:rsidR="00CC3E73" w:rsidRPr="00AF57BB" w:rsidRDefault="00CC3E73" w:rsidP="0092682A">
      <w:pPr>
        <w:pStyle w:val="FootnoteText"/>
        <w:rPr>
          <w:sz w:val="12"/>
          <w:szCs w:val="12"/>
        </w:rPr>
      </w:pPr>
    </w:p>
  </w:footnote>
  <w:footnote w:id="33">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fwDyoQpy","properties":{"formattedCitation":"{\\rtf Kenneth Leech, \\i Soul Friend\\i0{} (London: Sheldon Press, 1977), 131.}","plainCitation":"Kenneth Leech, Soul Friend (London: Sheldon Press, 1977), 131."},"citationItems":[{"id":352,"uris":["http://zotero.org/users/1026663/items/8Q89K459"],"uri":["http://zotero.org/users/1026663/items/8Q89K459"],"itemData":{"id":352,"type":"book","title":"Soul Friend","publisher":"Sheldon Press","publisher-place":"London","source":"Campion retreat house","event-place":"London","call-number":"253.53 LEE","author":[{"family":"Leech","given":"Kenneth"}],"issued":{"date-parts":[["1977"]]}},"locator":"131"}],"schema":"https://github.com/citation-style-language/schema/raw/master/csl-citation.json"} </w:instrText>
      </w:r>
      <w:r>
        <w:fldChar w:fldCharType="separate"/>
      </w:r>
      <w:r w:rsidRPr="00047A9C">
        <w:rPr>
          <w:rFonts w:ascii="Calibri" w:hAnsi="Calibri" w:cs="Times New Roman"/>
          <w:szCs w:val="24"/>
        </w:rPr>
        <w:t xml:space="preserve">Kenneth Leech, </w:t>
      </w:r>
      <w:r w:rsidRPr="00047A9C">
        <w:rPr>
          <w:rFonts w:ascii="Calibri" w:hAnsi="Calibri" w:cs="Times New Roman"/>
          <w:i/>
          <w:iCs/>
          <w:szCs w:val="24"/>
        </w:rPr>
        <w:t>Soul Friend</w:t>
      </w:r>
      <w:r w:rsidRPr="00047A9C">
        <w:rPr>
          <w:rFonts w:ascii="Calibri" w:hAnsi="Calibri" w:cs="Times New Roman"/>
          <w:szCs w:val="24"/>
        </w:rPr>
        <w:t xml:space="preserve"> (London: Sheldon Press, 1977), 131.</w:t>
      </w:r>
      <w:r>
        <w:fldChar w:fldCharType="end"/>
      </w:r>
      <w:r>
        <w:t xml:space="preserve">See also </w:t>
      </w:r>
      <w:r>
        <w:fldChar w:fldCharType="begin"/>
      </w:r>
      <w:r>
        <w:instrText xml:space="preserve"> ADDIN ZOTERO_ITEM CSL_CITATION {"citationID":"MB6jK8S4","properties":{"formattedCitation":"{\\rtf Tan, \\uc0\\u8220{}Humanity\\uc0\\u8217{}s Devil.\\uc0\\u8221{}}","plainCitation":"Tan, “Humanity’s Devil.”"},"citationItems":[{"id":168,"uris":["http://zotero.org/users/1026663/items/VRX29HAA"],"uri":["http://zotero.org/users/1026663/items/VRX29HAA"],"itemData":{"id":168,"type":"article-journal","title":"Humanity's Devil","container-title":"Evangelical Review of Theology","page":"136-154","volume":"34","issue":"2","abstract":"the devil may be essentially humanity's product, existing both intra-and supra-humanly, rather than being of divine origin or dreation. Satan grows stronger as human evil increases. Changing bibilical metaphors reflect changing human experience and perception of evil.","author":[{"family":"Tan","given":"Carolyn Eng Looi"}],"issued":{"date-parts":[["2010"]]}}}],"schema":"https://github.com/citation-style-language/schema/raw/master/csl-citation.json"} </w:instrText>
      </w:r>
      <w:r>
        <w:fldChar w:fldCharType="separate"/>
      </w:r>
      <w:r w:rsidRPr="00D97DD4">
        <w:rPr>
          <w:rFonts w:ascii="Calibri" w:hAnsi="Calibri" w:cs="Times New Roman"/>
          <w:szCs w:val="24"/>
        </w:rPr>
        <w:t>Tan, “Humanity’s Devil.”</w:t>
      </w:r>
      <w:r>
        <w:fldChar w:fldCharType="end"/>
      </w:r>
      <w:r>
        <w:t xml:space="preserve"> And </w:t>
      </w:r>
      <w:r>
        <w:fldChar w:fldCharType="begin"/>
      </w:r>
      <w:r>
        <w:instrText xml:space="preserve"> ADDIN ZOTERO_ITEM CSL_CITATION {"citationID":"MmGi2B4W","properties":{"formattedCitation":"{\\rtf Jules Toner, \\i A Commentary on St Ignatius\\uc0\\u8217{} Rules for the Discernment of Spirits\\i0{} (Anand, India: Gujarat Sahitya Prakash, 1982) Appendix 1 \\uc0\\u8220{}The existence of Satan and Demons.\\uc0\\u8221{}}","plainCitation":"Jules Toner, A Commentary on St Ignatius’ Rules for the Discernment of Spirits (Anand, India: Gujarat Sahitya Prakash, 1982) Appendix 1 “The existence of Satan and Demons.”"},"citationItems":[{"id":12,"uris":["http://zotero.org/users/1026663/items/33CHH2S6"],"uri":["http://zotero.org/users/1026663/items/33CHH2S6"],"itemData":{"id":12,"type":"book","title":"A Commentary on St Ignatius' Rules for the Discernment of Spirits","publisher":"Gujarat Sahitya Prakash","publisher-place":"Anand, India","event-place":"Anand, India","author":[{"family":"Toner","given":"Jules"}],"issued":{"date-parts":[["1982"]]}},"suffix":"Appendix 1 'The existence of Satan and Demons'"}],"schema":"https://github.com/citation-style-language/schema/raw/master/csl-citation.json"} </w:instrText>
      </w:r>
      <w:r>
        <w:fldChar w:fldCharType="separate"/>
      </w:r>
      <w:r w:rsidRPr="00D97DD4">
        <w:rPr>
          <w:rFonts w:ascii="Calibri" w:hAnsi="Calibri" w:cs="Times New Roman"/>
          <w:szCs w:val="24"/>
        </w:rPr>
        <w:t xml:space="preserve">Jules Toner, </w:t>
      </w:r>
      <w:r w:rsidRPr="00D97DD4">
        <w:rPr>
          <w:rFonts w:ascii="Calibri" w:hAnsi="Calibri" w:cs="Times New Roman"/>
          <w:i/>
          <w:iCs/>
          <w:szCs w:val="24"/>
        </w:rPr>
        <w:t>A Commentary on St Ignatius’ Rules for the Discernment of Spirits</w:t>
      </w:r>
      <w:r w:rsidRPr="00D97DD4">
        <w:rPr>
          <w:rFonts w:ascii="Calibri" w:hAnsi="Calibri" w:cs="Times New Roman"/>
          <w:szCs w:val="24"/>
        </w:rPr>
        <w:t xml:space="preserve"> (Anand, India: Gujarat Sahitya Prakash, 1982) Appendix 1 “The existence of Satan and Demons.”</w:t>
      </w:r>
      <w:r>
        <w:fldChar w:fldCharType="end"/>
      </w:r>
      <w:r>
        <w:t xml:space="preserve">  260-270.</w:t>
      </w:r>
    </w:p>
    <w:p w:rsidR="00CC3E73" w:rsidRPr="00047A9C" w:rsidRDefault="00CC3E73" w:rsidP="0092682A">
      <w:pPr>
        <w:pStyle w:val="FootnoteText"/>
        <w:rPr>
          <w:sz w:val="12"/>
          <w:szCs w:val="12"/>
        </w:rPr>
      </w:pPr>
    </w:p>
  </w:footnote>
  <w:footnote w:id="34">
    <w:p w:rsidR="00CC3E73" w:rsidRPr="007F2623" w:rsidRDefault="00CC3E73" w:rsidP="00C879E5">
      <w:pPr>
        <w:pStyle w:val="FootnoteText"/>
        <w:rPr>
          <w:rFonts w:ascii="Calibri" w:hAnsi="Calibri"/>
        </w:rPr>
      </w:pPr>
      <w:r w:rsidRPr="00994E61">
        <w:rPr>
          <w:rStyle w:val="FootnoteReference"/>
        </w:rPr>
        <w:footnoteRef/>
      </w:r>
      <w:r>
        <w:t xml:space="preserve"> </w:t>
      </w:r>
      <w:r>
        <w:fldChar w:fldCharType="begin"/>
      </w:r>
      <w:r>
        <w:instrText xml:space="preserve"> ADDIN ZOTERO_ITEM CSL_CITATION {"citationID":"5g8kgOcg","properties":{"formattedCitation":"{\\rtf John-Paul II, \\i Catechism of the Catholic Church\\i0{}, para. 407\\uc0\\u8211{}409.}","plainCitation":"John-Paul II, Catechism of the Catholic Church, para. 407–409.","dontUpdate":true},"citationItems":[{"id":239,"uris":["http://zotero.org/users/1026663/items/I9ZMAAPZ"],"uri":["http://zotero.org/users/1026663/items/I9ZMAAPZ"],"itemData":{"id":239,"type":"book","title":"Catechism of the Catholic Church","publisher":"St Paul's","publisher-place":"Homebush, NSW","event-place":"Homebush, NSW","issued":{"date-parts":[["1984"]]}},"locator":"407-409","label":"paragraph"}],"schema":"https://github.com/citation-style-language/schema/raw/master/csl-citation.json"} </w:instrText>
      </w:r>
      <w:r>
        <w:fldChar w:fldCharType="separate"/>
      </w:r>
      <w:r w:rsidRPr="000925B4">
        <w:rPr>
          <w:rFonts w:ascii="Calibri" w:hAnsi="Calibri" w:cs="Times New Roman"/>
          <w:szCs w:val="24"/>
        </w:rPr>
        <w:t xml:space="preserve"> </w:t>
      </w:r>
      <w:r w:rsidRPr="000925B4">
        <w:rPr>
          <w:rFonts w:ascii="Calibri" w:hAnsi="Calibri" w:cs="Times New Roman"/>
          <w:i/>
          <w:iCs/>
          <w:szCs w:val="24"/>
        </w:rPr>
        <w:t>Catechism of the Catholic Church</w:t>
      </w:r>
      <w:r>
        <w:rPr>
          <w:rFonts w:ascii="Calibri" w:hAnsi="Calibri" w:cs="Times New Roman"/>
          <w:szCs w:val="24"/>
        </w:rPr>
        <w:t>, par</w:t>
      </w:r>
      <w:r w:rsidRPr="000925B4">
        <w:rPr>
          <w:rFonts w:ascii="Calibri" w:hAnsi="Calibri" w:cs="Times New Roman"/>
          <w:szCs w:val="24"/>
        </w:rPr>
        <w:t>. 407–409.</w:t>
      </w:r>
      <w:r>
        <w:fldChar w:fldCharType="end"/>
      </w:r>
      <w:r>
        <w:t xml:space="preserve"> </w:t>
      </w:r>
      <w:proofErr w:type="spellStart"/>
      <w:r w:rsidRPr="008C26DB">
        <w:rPr>
          <w:i/>
        </w:rPr>
        <w:t>Gaudium</w:t>
      </w:r>
      <w:proofErr w:type="spellEnd"/>
      <w:r w:rsidRPr="008C26DB">
        <w:rPr>
          <w:i/>
        </w:rPr>
        <w:t xml:space="preserve"> et </w:t>
      </w:r>
      <w:proofErr w:type="spellStart"/>
      <w:r w:rsidRPr="008C26DB">
        <w:rPr>
          <w:i/>
        </w:rPr>
        <w:t>Spes</w:t>
      </w:r>
      <w:proofErr w:type="spellEnd"/>
      <w:r>
        <w:t xml:space="preserve">, </w:t>
      </w:r>
      <w:r>
        <w:fldChar w:fldCharType="begin"/>
      </w:r>
      <w:r>
        <w:instrText xml:space="preserve"> ADDIN ZOTERO_ITEM CSL_CITATION {"citationID":"AXBsNBJb","properties":{"formattedCitation":"{\\rtf Walter Abbott, ed., \\i The Documents of Vatican II\\i0{}, trans. Joseph Gallagher (London: Geoffrey Chapman, 1966).}","plainCitation":"Walter Abbott, ed., The Documents of Vatican II, trans. Joseph Gallagher (London: Geoffrey Chapman, 1966)."},"citationItems":[{"id":252,"uris":["http://zotero.org/users/1026663/items/XXAIXEF8"],"uri":["http://zotero.org/users/1026663/items/XXAIXEF8"],"itemData":{"id":252,"type":"book","title":"The Documents of Vatican II","publisher":"Geoffrey Chapman","publisher-place":"London","event-place":"London","editor":[{"family":"Abbott","given":"Walter"}],"translator":[{"family":"Gallagher","given":"Joseph"}],"issued":{"date-parts":[["1966"]]}}}],"schema":"https://github.com/citation-style-language/schema/raw/master/csl-citation.json"} </w:instrText>
      </w:r>
      <w:r>
        <w:fldChar w:fldCharType="separate"/>
      </w:r>
      <w:r w:rsidRPr="007844F3">
        <w:rPr>
          <w:rFonts w:ascii="Calibri" w:hAnsi="Calibri" w:cs="Times New Roman"/>
          <w:szCs w:val="24"/>
        </w:rPr>
        <w:t xml:space="preserve">Walter Abbott, ed., </w:t>
      </w:r>
      <w:r w:rsidRPr="007844F3">
        <w:rPr>
          <w:rFonts w:ascii="Calibri" w:hAnsi="Calibri" w:cs="Times New Roman"/>
          <w:i/>
          <w:iCs/>
          <w:szCs w:val="24"/>
        </w:rPr>
        <w:t>The Documents of Vatican II</w:t>
      </w:r>
      <w:r w:rsidRPr="007844F3">
        <w:rPr>
          <w:rFonts w:ascii="Calibri" w:hAnsi="Calibri" w:cs="Times New Roman"/>
          <w:szCs w:val="24"/>
        </w:rPr>
        <w:t>, trans. Joseph Gallagher (London: Geoffrey Chapman, 1966)</w:t>
      </w:r>
      <w:r>
        <w:fldChar w:fldCharType="end"/>
      </w:r>
      <w:r>
        <w:t xml:space="preserve"> par 13 and 37. Scripture texts include: Dan 10:13, 21; </w:t>
      </w:r>
      <w:r w:rsidRPr="007F2623">
        <w:t xml:space="preserve">Rom 8:38; </w:t>
      </w:r>
      <w:r>
        <w:t xml:space="preserve">Acts 26:18; </w:t>
      </w:r>
      <w:r w:rsidRPr="007F2623">
        <w:t xml:space="preserve">1 </w:t>
      </w:r>
      <w:proofErr w:type="spellStart"/>
      <w:r w:rsidRPr="007F2623">
        <w:t>Cor</w:t>
      </w:r>
      <w:proofErr w:type="spellEnd"/>
      <w:r w:rsidRPr="007F2623">
        <w:t xml:space="preserve"> 2:6-9; </w:t>
      </w:r>
      <w:r>
        <w:t xml:space="preserve">2 </w:t>
      </w:r>
      <w:proofErr w:type="spellStart"/>
      <w:r>
        <w:t>Cor</w:t>
      </w:r>
      <w:proofErr w:type="spellEnd"/>
      <w:r>
        <w:t xml:space="preserve"> 12:7; </w:t>
      </w:r>
      <w:r w:rsidRPr="007F2623">
        <w:t xml:space="preserve">Gal 4:5,8-9; </w:t>
      </w:r>
      <w:proofErr w:type="spellStart"/>
      <w:r>
        <w:t>Eph</w:t>
      </w:r>
      <w:proofErr w:type="spellEnd"/>
      <w:r>
        <w:t xml:space="preserve"> 6:11-17; </w:t>
      </w:r>
      <w:r w:rsidRPr="007F2623">
        <w:t>Col 1:16, 2:8,15,18-23; 1 Pet 3:22</w:t>
      </w:r>
      <w:r>
        <w:t>; 2 Pet 2:4; 1 Jn 3:8; Jude 6, 7; Rev 12:7-9, 16:10.</w:t>
      </w:r>
      <w:r w:rsidRPr="007F2623">
        <w:t xml:space="preserve"> </w:t>
      </w:r>
    </w:p>
    <w:p w:rsidR="00CC3E73" w:rsidRPr="00E81DFB" w:rsidRDefault="00CC3E73" w:rsidP="00C879E5">
      <w:pPr>
        <w:pStyle w:val="FootnoteText"/>
        <w:rPr>
          <w:sz w:val="12"/>
          <w:szCs w:val="12"/>
        </w:rPr>
      </w:pPr>
    </w:p>
  </w:footnote>
  <w:footnote w:id="35">
    <w:p w:rsidR="00CC3E73" w:rsidRDefault="00CC3E73" w:rsidP="00C879E5">
      <w:pPr>
        <w:widowControl w:val="0"/>
        <w:autoSpaceDE w:val="0"/>
        <w:autoSpaceDN w:val="0"/>
        <w:adjustRightInd w:val="0"/>
        <w:spacing w:after="0" w:line="240" w:lineRule="auto"/>
        <w:rPr>
          <w:sz w:val="20"/>
          <w:szCs w:val="20"/>
        </w:rPr>
      </w:pPr>
      <w:r w:rsidRPr="00994E61">
        <w:rPr>
          <w:rStyle w:val="FootnoteReference"/>
        </w:rPr>
        <w:footnoteRef/>
      </w:r>
      <w:r>
        <w:t xml:space="preserve"> </w:t>
      </w:r>
      <w:r w:rsidRPr="00F63070">
        <w:rPr>
          <w:sz w:val="20"/>
          <w:szCs w:val="20"/>
        </w:rPr>
        <w:t xml:space="preserve">See </w:t>
      </w:r>
      <w:r w:rsidRPr="00F63070">
        <w:rPr>
          <w:sz w:val="20"/>
          <w:szCs w:val="20"/>
        </w:rPr>
        <w:fldChar w:fldCharType="begin"/>
      </w:r>
      <w:r>
        <w:rPr>
          <w:sz w:val="20"/>
          <w:szCs w:val="20"/>
        </w:rPr>
        <w:instrText xml:space="preserve"> ADDIN ZOTERO_ITEM CSL_CITATION {"citationID":"lw89DHvK","properties":{"formattedCitation":"{\\rtf Rahner, \\uc0\\u8220{}Devil.\\uc0\\u8221{}}","plainCitation":"Rahner, “Devil.”"},"citationItems":[{"id":238,"uris":["http://zotero.org/users/1026663/items/9ME53ID2"],"uri":["http://zotero.org/users/1026663/items/9ME53ID2"],"itemData":{"id":238,"type":"entry-encyclopedia","title":"Devil","container-title":"Sacramentum Mundi","publisher":"Burns and Oates","publisher-place":"London","page":"70-75","volume":"2","source":"Campion retreat house","event-place":"London","author":[{"family":"Rahner","given":"Karl"}],"issued":{"date-parts":[["1968"]]}}}],"schema":"https://github.com/citation-style-language/schema/raw/master/csl-citation.json"} </w:instrText>
      </w:r>
      <w:r w:rsidRPr="00F63070">
        <w:rPr>
          <w:sz w:val="20"/>
          <w:szCs w:val="20"/>
        </w:rPr>
        <w:fldChar w:fldCharType="separate"/>
      </w:r>
      <w:r w:rsidRPr="00F63070">
        <w:rPr>
          <w:rFonts w:ascii="Calibri" w:hAnsi="Calibri" w:cs="Times New Roman"/>
          <w:sz w:val="20"/>
          <w:szCs w:val="20"/>
        </w:rPr>
        <w:t>Rahner, “Devil.”</w:t>
      </w:r>
      <w:r w:rsidRPr="00F63070">
        <w:rPr>
          <w:sz w:val="20"/>
          <w:szCs w:val="20"/>
        </w:rPr>
        <w:fldChar w:fldCharType="end"/>
      </w:r>
      <w:r w:rsidRPr="00F63070">
        <w:rPr>
          <w:sz w:val="20"/>
          <w:szCs w:val="20"/>
        </w:rPr>
        <w:t xml:space="preserve"> and </w:t>
      </w:r>
      <w:r w:rsidRPr="00F63070">
        <w:rPr>
          <w:sz w:val="20"/>
          <w:szCs w:val="20"/>
        </w:rPr>
        <w:fldChar w:fldCharType="begin"/>
      </w:r>
      <w:r>
        <w:rPr>
          <w:sz w:val="20"/>
          <w:szCs w:val="20"/>
        </w:rPr>
        <w:instrText xml:space="preserve"> ADDIN ZOTERO_ITEM CSL_CITATION {"citationID":"3JUEJu1o","properties":{"formattedCitation":"{\\rtf Hick, \\i Evil and the God of Love\\i0{}, 333,336.}","plainCitation":"Hick, Evil and the God of Love, 333,336."},"citationItems":[{"id":225,"uris":["http://zotero.org/users/1026663/items/6NVKDTCB"],"uri":["http://zotero.org/users/1026663/items/6NVKDTCB"],"itemData":{"id":225,"type":"book","title":"Evil and the God of Love","publisher":"Palgrave MacMillan","publisher-place":"Basingstoke, Hampshire","edition":"reissue 2010","source":"DML","event-place":"Basingstoke, Hampshire","call-number":"RU20 H627 2010","author":[{"family":"Hick","given":"John"}],"issued":{"date-parts":[["2010"]]}},"locator":"333,336"}],"schema":"https://github.com/citation-style-language/schema/raw/master/csl-citation.json"} </w:instrText>
      </w:r>
      <w:r w:rsidRPr="00F63070">
        <w:rPr>
          <w:sz w:val="20"/>
          <w:szCs w:val="20"/>
        </w:rPr>
        <w:fldChar w:fldCharType="separate"/>
      </w:r>
      <w:r w:rsidRPr="00F63070">
        <w:rPr>
          <w:rFonts w:ascii="Calibri" w:hAnsi="Calibri" w:cs="Times New Roman"/>
          <w:sz w:val="20"/>
          <w:szCs w:val="20"/>
        </w:rPr>
        <w:t xml:space="preserve">Hick, </w:t>
      </w:r>
      <w:r w:rsidRPr="00F63070">
        <w:rPr>
          <w:rFonts w:ascii="Calibri" w:hAnsi="Calibri" w:cs="Times New Roman"/>
          <w:i/>
          <w:iCs/>
          <w:sz w:val="20"/>
          <w:szCs w:val="20"/>
        </w:rPr>
        <w:t>Evil and the God of Love</w:t>
      </w:r>
      <w:r w:rsidRPr="00F63070">
        <w:rPr>
          <w:rFonts w:ascii="Calibri" w:hAnsi="Calibri" w:cs="Times New Roman"/>
          <w:sz w:val="20"/>
          <w:szCs w:val="20"/>
        </w:rPr>
        <w:t>, 333,336.</w:t>
      </w:r>
      <w:r w:rsidRPr="00F63070">
        <w:rPr>
          <w:sz w:val="20"/>
          <w:szCs w:val="20"/>
        </w:rPr>
        <w:fldChar w:fldCharType="end"/>
      </w:r>
      <w:r>
        <w:rPr>
          <w:sz w:val="20"/>
          <w:szCs w:val="20"/>
        </w:rPr>
        <w:t xml:space="preserve"> “Since [the devil] is inherently deceptive, and indeed, self-deceptive, it is consequently quite impossible to give a structured, meaningful account of it. It is the surd element in creation. It cannot be analysed or accounted for in structured discourse, for it is the very opposite, the enemy and denial of the Logos of God. It can only be referred to by image and myth.” from Tom Noble in Nigel </w:t>
      </w:r>
      <w:r>
        <w:rPr>
          <w:sz w:val="20"/>
          <w:szCs w:val="20"/>
        </w:rPr>
        <w:fldChar w:fldCharType="begin"/>
      </w:r>
      <w:r>
        <w:rPr>
          <w:sz w:val="20"/>
          <w:szCs w:val="20"/>
        </w:rPr>
        <w:instrText xml:space="preserve"> ADDIN ZOTERO_ITEM CSL_CITATION {"citationID":"sFrRK0P5","properties":{"formattedCitation":"{\\rtf Wright, \\uc0\\u8220{}Deliverance and Exorcism in Theological Perspective 1: Is There Any Substance to Evil?,\\uc0\\u8221{} 219.}","plainCitation":"Wright, “Deliverance and Exorcism in Theological Perspective 1: Is There Any Substance to Evil?,” 219."},"citationItems":[{"id":305,"uris":["http://zotero.org/users/1026663/items/9RIHESZV"],"uri":["http://zotero.org/users/1026663/items/9RIHESZV"],"itemData":{"id":305,"type":"chapter","title":"Deliverance and Exorcism in Theological Perspective 1: Is there any substance to evil?","container-title":"Exorcism and Deliverance","collection-title":"Studies in Pentecostal and Charismatic Issues","publisher":"Paternoster","publisher-place":"London","page":"203-221","event-place":"London","author":[{"family":"Wright","given":"Nigel"}],"issued":{"date-parts":[["2011"]]}},"locator":"219"}],"schema":"https://github.com/citation-style-language/schema/raw/master/csl-citation.json"} </w:instrText>
      </w:r>
      <w:r>
        <w:rPr>
          <w:sz w:val="20"/>
          <w:szCs w:val="20"/>
        </w:rPr>
        <w:fldChar w:fldCharType="separate"/>
      </w:r>
      <w:r w:rsidRPr="008D10DD">
        <w:rPr>
          <w:rFonts w:ascii="Calibri" w:hAnsi="Calibri" w:cs="Times New Roman"/>
          <w:sz w:val="20"/>
          <w:szCs w:val="24"/>
        </w:rPr>
        <w:t>Wright, “Deliverance and Exorcism in Theological Perspective 1: Is There Any Substance to Evil?,” 219.</w:t>
      </w:r>
      <w:r>
        <w:rPr>
          <w:sz w:val="20"/>
          <w:szCs w:val="20"/>
        </w:rPr>
        <w:fldChar w:fldCharType="end"/>
      </w:r>
    </w:p>
    <w:p w:rsidR="00CC3E73" w:rsidRPr="00E81DFB" w:rsidRDefault="00CC3E73" w:rsidP="00C879E5">
      <w:pPr>
        <w:widowControl w:val="0"/>
        <w:autoSpaceDE w:val="0"/>
        <w:autoSpaceDN w:val="0"/>
        <w:adjustRightInd w:val="0"/>
        <w:spacing w:after="0" w:line="240" w:lineRule="auto"/>
        <w:rPr>
          <w:sz w:val="12"/>
          <w:szCs w:val="12"/>
        </w:rPr>
      </w:pPr>
    </w:p>
  </w:footnote>
  <w:footnote w:id="36">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epJBlgBq","properties":{"formattedCitation":"{\\rtf Dennis Hamm, \\uc0\\u8220{}The Ministry of Deliverance and the Biblical Data: A Preliminary Report,\\uc0\\u8221{} in \\i Deliverance Prayer\\i0{} (New York: Paulist Press, 1981), 68.}","plainCitation":"Dennis Hamm, “The Ministry of Deliverance and the Biblical Data: A Preliminary Report,” in Deliverance Prayer (New York: Paulist Press, 1981), 68."},"citationItems":[{"id":233,"uris":["http://zotero.org/users/1026663/items/T98QTIFH"],"uri":["http://zotero.org/users/1026663/items/T98QTIFH"],"itemData":{"id":233,"type":"chapter","title":"The Ministry of Deliverance and the Biblical Data: a Preliminary Report","container-title":"Deliverance Prayer","publisher":"Paulist Press","publisher-place":"New York","page":"49-71","event-place":"New York","author":[{"family":"Hamm","given":"Dennis"}],"issued":{"date-parts":[["1981"]]}},"locator":"68"}],"schema":"https://github.com/citation-style-language/schema/raw/master/csl-citation.json"} </w:instrText>
      </w:r>
      <w:r>
        <w:fldChar w:fldCharType="separate"/>
      </w:r>
      <w:r w:rsidRPr="008F018C">
        <w:rPr>
          <w:rFonts w:ascii="Calibri" w:hAnsi="Calibri" w:cs="Times New Roman"/>
          <w:szCs w:val="24"/>
        </w:rPr>
        <w:t xml:space="preserve">Dennis Hamm, “The Ministry of Deliverance and the Biblical Data: A Preliminary Report,” in </w:t>
      </w:r>
      <w:r w:rsidRPr="008F018C">
        <w:rPr>
          <w:rFonts w:ascii="Calibri" w:hAnsi="Calibri" w:cs="Times New Roman"/>
          <w:i/>
          <w:iCs/>
          <w:szCs w:val="24"/>
        </w:rPr>
        <w:t>Deliverance Prayer</w:t>
      </w:r>
      <w:r w:rsidRPr="008F018C">
        <w:rPr>
          <w:rFonts w:ascii="Calibri" w:hAnsi="Calibri" w:cs="Times New Roman"/>
          <w:szCs w:val="24"/>
        </w:rPr>
        <w:t xml:space="preserve"> (New York: Paulist Press, 1981), 68.</w:t>
      </w:r>
      <w:r>
        <w:fldChar w:fldCharType="end"/>
      </w:r>
    </w:p>
    <w:p w:rsidR="00CC3E73" w:rsidRPr="00205605" w:rsidRDefault="00CC3E73" w:rsidP="0092682A">
      <w:pPr>
        <w:pStyle w:val="FootnoteText"/>
        <w:rPr>
          <w:sz w:val="12"/>
          <w:szCs w:val="12"/>
        </w:rPr>
      </w:pPr>
    </w:p>
  </w:footnote>
  <w:footnote w:id="37">
    <w:p w:rsidR="00CC3E73" w:rsidRDefault="00CC3E73" w:rsidP="0092682A">
      <w:pPr>
        <w:pStyle w:val="FootnoteText"/>
      </w:pPr>
      <w:r w:rsidRPr="00994E61">
        <w:rPr>
          <w:rStyle w:val="FootnoteReference"/>
        </w:rPr>
        <w:footnoteRef/>
      </w:r>
      <w:r>
        <w:t xml:space="preserve"> </w:t>
      </w:r>
      <w:r w:rsidRPr="0040467D">
        <w:rPr>
          <w:i/>
        </w:rPr>
        <w:t>Encyclopedia of Early Christianity</w:t>
      </w:r>
      <w:r>
        <w:t>, ed. E. Ferguson (2</w:t>
      </w:r>
      <w:r w:rsidRPr="0040467D">
        <w:rPr>
          <w:vertAlign w:val="superscript"/>
        </w:rPr>
        <w:t>nd</w:t>
      </w:r>
      <w:r>
        <w:t xml:space="preserve"> edition, 1977) ‘Demons’ and ‘Satan’. </w:t>
      </w:r>
      <w:r>
        <w:fldChar w:fldCharType="begin"/>
      </w:r>
      <w:r>
        <w:instrText xml:space="preserve"> ADDIN ZOTERO_ITEM CSL_CITATION {"citationID":"LW5hLl7Z","properties":{"formattedCitation":"{\\rtf De La Torre and Hernandez, \\i The Quest for the Historical Satan\\i0{}.}","plainCitation":"De La Torre and Hernandez, The Quest for the Historical Satan."},"citationItems":[{"id":200,"uris":["http://zotero.org/users/1026663/items/U4WRRA5W"],"uri":["http://zotero.org/users/1026663/items/U4WRRA5W"],"itemData":{"id":200,"type":"book","title":"The Quest for the Historical Satan","publisher":"Fortress Press","publisher-place":"Minneapolis","event-place":"Minneapolis","abstract":"not read - satan through the ages - does not clearly advocate a metaph being but denies adeqaucy of a merely metaphorial evil","author":[{"family":"De La Torre","given":"Miguel"},{"family":"Hernandez","given":"Albert"}],"issued":{"date-parts":[["2011"]]}}}],"schema":"https://github.com/citation-style-language/schema/raw/master/csl-citation.json"} </w:instrText>
      </w:r>
      <w:r>
        <w:fldChar w:fldCharType="separate"/>
      </w:r>
      <w:r w:rsidRPr="00A7293B">
        <w:rPr>
          <w:rFonts w:ascii="Calibri" w:hAnsi="Calibri" w:cs="Times New Roman"/>
          <w:szCs w:val="24"/>
        </w:rPr>
        <w:t xml:space="preserve">De La Torre and Hernandez, </w:t>
      </w:r>
      <w:r w:rsidRPr="00A7293B">
        <w:rPr>
          <w:rFonts w:ascii="Calibri" w:hAnsi="Calibri" w:cs="Times New Roman"/>
          <w:i/>
          <w:iCs/>
          <w:szCs w:val="24"/>
        </w:rPr>
        <w:t>The Quest for the Historical Satan</w:t>
      </w:r>
      <w:r w:rsidRPr="00A7293B">
        <w:rPr>
          <w:rFonts w:ascii="Calibri" w:hAnsi="Calibri" w:cs="Times New Roman"/>
          <w:szCs w:val="24"/>
        </w:rPr>
        <w:t>.</w:t>
      </w:r>
      <w:r>
        <w:fldChar w:fldCharType="end"/>
      </w:r>
      <w:r>
        <w:t xml:space="preserve"> </w:t>
      </w:r>
      <w:r>
        <w:fldChar w:fldCharType="begin"/>
      </w:r>
      <w:r>
        <w:instrText xml:space="preserve"> ADDIN ZOTERO_ITEM CSL_CITATION {"citationID":"GIvL5rSr","properties":{"formattedCitation":"{\\rtf Oldridge, \\i The Devil: A Very Short Introduction\\i0{}.}","plainCitation":"Oldridge, The Devil: A Very Short Introduction."},"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schema":"https://github.com/citation-style-language/schema/raw/master/csl-citation.json"} </w:instrText>
      </w:r>
      <w:r>
        <w:fldChar w:fldCharType="separate"/>
      </w:r>
      <w:r w:rsidRPr="00A7293B">
        <w:rPr>
          <w:rFonts w:ascii="Calibri" w:hAnsi="Calibri" w:cs="Times New Roman"/>
          <w:szCs w:val="24"/>
        </w:rPr>
        <w:t xml:space="preserve">Oldridge, </w:t>
      </w:r>
      <w:r w:rsidRPr="00A7293B">
        <w:rPr>
          <w:rFonts w:ascii="Calibri" w:hAnsi="Calibri" w:cs="Times New Roman"/>
          <w:i/>
          <w:iCs/>
          <w:szCs w:val="24"/>
        </w:rPr>
        <w:t>The Devil: A Very Short Introduction</w:t>
      </w:r>
      <w:r w:rsidRPr="00A7293B">
        <w:rPr>
          <w:rFonts w:ascii="Calibri" w:hAnsi="Calibri" w:cs="Times New Roman"/>
          <w:szCs w:val="24"/>
        </w:rPr>
        <w:t>.</w:t>
      </w:r>
      <w:r>
        <w:fldChar w:fldCharType="end"/>
      </w:r>
      <w:r>
        <w:t xml:space="preserve"> </w:t>
      </w:r>
      <w:r>
        <w:fldChar w:fldCharType="begin"/>
      </w:r>
      <w:r>
        <w:instrText xml:space="preserve"> ADDIN ZOTERO_ITEM CSL_CITATION {"citationID":"zLzgOroW","properties":{"formattedCitation":"{\\rtf Kelly, \\i Satan: A Biography\\i0{}.}","plainCitation":"Kelly, Satan: A Biography."},"citationItems":[{"id":210,"uris":["http://zotero.org/users/1026663/items/T6MSRPUG"],"uri":["http://zotero.org/users/1026663/items/T6MSRPUG"],"itemData":{"id":210,"type":"book","title":"Satan: A Biography","publisher":"CUP","publisher-place":"Cambridge, UK","event-place":"Cambridge, UK","abstract":"kelly brings new scriptural scholarship to bear on the question of Satan. Scripture only supports a being who is the Accuser or Tempter under God's control; the 'new biography' of Satan emerged with Origen about Satan being a rebellious angel who is not the enemy of God and humanity. Kelly seeks to restore the original identity and function of Satan and to put the casue of evil back into the hands of humans","author":[{"family":"Kelly","given":"Henry Ansgar"}],"issued":{"date-parts":[["2006"]]}}}],"schema":"https://github.com/citation-style-language/schema/raw/master/csl-citation.json"} </w:instrText>
      </w:r>
      <w:r>
        <w:fldChar w:fldCharType="separate"/>
      </w:r>
      <w:r w:rsidRPr="00A7293B">
        <w:rPr>
          <w:rFonts w:ascii="Calibri" w:hAnsi="Calibri" w:cs="Times New Roman"/>
          <w:szCs w:val="24"/>
        </w:rPr>
        <w:t xml:space="preserve">Kelly, </w:t>
      </w:r>
      <w:r w:rsidRPr="00A7293B">
        <w:rPr>
          <w:rFonts w:ascii="Calibri" w:hAnsi="Calibri" w:cs="Times New Roman"/>
          <w:i/>
          <w:iCs/>
          <w:szCs w:val="24"/>
        </w:rPr>
        <w:t>Satan: A Biography</w:t>
      </w:r>
      <w:r w:rsidRPr="00A7293B">
        <w:rPr>
          <w:rFonts w:ascii="Calibri" w:hAnsi="Calibri" w:cs="Times New Roman"/>
          <w:szCs w:val="24"/>
        </w:rPr>
        <w:t>.</w:t>
      </w:r>
      <w:r>
        <w:fldChar w:fldCharType="end"/>
      </w:r>
      <w:r>
        <w:t xml:space="preserve"> The exception may be found in 1 Sam 16:14-23. Dennis </w:t>
      </w:r>
      <w:proofErr w:type="spellStart"/>
      <w:r>
        <w:t>Kinlaw</w:t>
      </w:r>
      <w:proofErr w:type="spellEnd"/>
      <w:r>
        <w:t xml:space="preserve"> states that the Hebrew Scriptures actually ‘demythologised’ the figures in surrounding religions that opposed the supreme or human friendly gods reducing this opposition to a functionary of God: </w:t>
      </w:r>
      <w:r>
        <w:fldChar w:fldCharType="begin"/>
      </w:r>
      <w:r>
        <w:instrText xml:space="preserve"> ADDIN ZOTERO_ITEM CSL_CITATION {"citationID":"O3cwDl6Z","properties":{"formattedCitation":"{\\rtf Dennis Kinlaw, \\uc0\\u8220{}The Demythologization of the Demonic in the Old Testament\\uc0\\u8221{} (Minneapolis, Minnesota: Bethany House, 1976), 29\\uc0\\u8211{}35.}","plainCitation":"Dennis Kinlaw, “The Demythologization of the Demonic in the Old Testament” (Minneapolis, Minnesota: Bethany House, 1976), 29–35.","dontUpdate":true},"citationItems":[{"id":364,"uris":["http://zotero.org/users/1026663/items/FP7EIWTM"],"uri":["http://zotero.org/users/1026663/items/FP7EIWTM"],"itemData":{"id":364,"type":"chapter","title":"The Demythologization of the Demonic in the Old Testament","container-title":"Demon Possession","publisher":"Bethany House","publisher-place":"Minneapolis, Minnesota","page":"29-35","event-place":"Minneapolis, Minnesota","author":[{"family":"Kinlaw","given":"Dennis"}],"issued":{"date-parts":[["1976"]]}}}],"schema":"https://github.com/citation-style-language/schema/raw/master/csl-citation.json"} </w:instrText>
      </w:r>
      <w:r>
        <w:fldChar w:fldCharType="separate"/>
      </w:r>
      <w:r w:rsidRPr="00A7206D">
        <w:rPr>
          <w:rFonts w:ascii="Calibri" w:hAnsi="Calibri" w:cs="Times New Roman"/>
          <w:szCs w:val="24"/>
        </w:rPr>
        <w:t>“The Demythologization of the Demonic in the Old Testament” (Minneapolis, Minnesota: Bethany House, 1976), 29–35.</w:t>
      </w:r>
      <w:r>
        <w:fldChar w:fldCharType="end"/>
      </w:r>
      <w:r>
        <w:t xml:space="preserve"> See also </w:t>
      </w:r>
      <w:r>
        <w:fldChar w:fldCharType="begin"/>
      </w:r>
      <w:r>
        <w:instrText xml:space="preserve"> ADDIN ZOTERO_ITEM CSL_CITATION {"citationID":"h3aL5hSj","properties":{"formattedCitation":"{\\rtf Yates, \\uc0\\u8220{}Demons, Deliverance and Pastoral Practice,\\uc0\\u8221{} 40\\uc0\\u8211{}41.}","plainCitation":"Yates, “Demons, Deliverance and Pastoral Practice,” 40–41."},"citationItems":[{"id":214,"uris":["http://zotero.org/users/1026663/items/IJAZC22M"],"uri":["http://zotero.org/users/1026663/items/IJAZC22M"],"itemData":{"id":214,"type":"article-journal","title":"Demons, Deliverance and Pastoral Practice","container-title":"Interchange: Papers on Biblical and Current Questions","page":"32-51","volume":"46","archive_location":"Whitley","abstract":"Anglican pastor from WA who gives a philosophical discussion on demons - no proof. Only what Bible says. No clear info on origin or nature. Sees Del only as a tool of evangelisation - no biblical basis for del of Christians. Refs to early Church writers. Ambiguity b/w psychol and sp affliction. Del min may well be a plan of Satan himself to distract us from more important issues!","author":[{"family":"Yates","given":"J.C."}],"issued":{"date-parts":[["1989"]]}},"locator":"40-41"}],"schema":"https://github.com/citation-style-language/schema/raw/master/csl-citation.json"} </w:instrText>
      </w:r>
      <w:r>
        <w:fldChar w:fldCharType="separate"/>
      </w:r>
      <w:r w:rsidRPr="004D72D7">
        <w:rPr>
          <w:rFonts w:ascii="Calibri" w:hAnsi="Calibri" w:cs="Times New Roman"/>
          <w:szCs w:val="24"/>
        </w:rPr>
        <w:t>Yates, “Demons, Deliverance and Pastoral Practice,” 40–41.</w:t>
      </w:r>
      <w:r>
        <w:fldChar w:fldCharType="end"/>
      </w:r>
    </w:p>
    <w:p w:rsidR="00CC3E73" w:rsidRPr="000F05A1" w:rsidRDefault="00CC3E73" w:rsidP="0092682A">
      <w:pPr>
        <w:pStyle w:val="FootnoteText"/>
        <w:rPr>
          <w:sz w:val="12"/>
          <w:szCs w:val="12"/>
        </w:rPr>
      </w:pPr>
    </w:p>
  </w:footnote>
  <w:footnote w:id="38">
    <w:p w:rsidR="00CC3E73" w:rsidRDefault="00CC3E73" w:rsidP="0092682A">
      <w:pPr>
        <w:pStyle w:val="FootnoteText"/>
      </w:pPr>
      <w:r w:rsidRPr="00994E61">
        <w:rPr>
          <w:rStyle w:val="FootnoteReference"/>
        </w:rPr>
        <w:footnoteRef/>
      </w:r>
      <w:r>
        <w:t xml:space="preserve"> This change in belief is seen in the difference between the same stories about David taking a census: in 2 Samuel 24:1 it is God’s suggestion; in 1 Chronicles 21:1 it is Satan’s suggestion.</w:t>
      </w:r>
    </w:p>
    <w:p w:rsidR="00CC3E73" w:rsidRPr="00205605" w:rsidRDefault="00CC3E73" w:rsidP="0092682A">
      <w:pPr>
        <w:pStyle w:val="FootnoteText"/>
        <w:rPr>
          <w:sz w:val="12"/>
          <w:szCs w:val="12"/>
        </w:rPr>
      </w:pPr>
    </w:p>
  </w:footnote>
  <w:footnote w:id="39">
    <w:p w:rsidR="00CC3E73" w:rsidRPr="0092682A" w:rsidRDefault="00CC3E73" w:rsidP="0092682A">
      <w:pPr>
        <w:pStyle w:val="NoSpacing"/>
        <w:rPr>
          <w:rFonts w:ascii="Calibri" w:hAnsi="Calibri"/>
          <w:b/>
          <w:sz w:val="20"/>
          <w:szCs w:val="20"/>
        </w:rPr>
      </w:pPr>
      <w:r w:rsidRPr="00994E61">
        <w:rPr>
          <w:rStyle w:val="FootnoteReference"/>
        </w:rPr>
        <w:footnoteRef/>
      </w:r>
      <w:r w:rsidRPr="0051010D">
        <w:rPr>
          <w:sz w:val="20"/>
          <w:szCs w:val="20"/>
        </w:rPr>
        <w:t xml:space="preserve"> </w:t>
      </w:r>
      <w:r w:rsidRPr="0051010D">
        <w:rPr>
          <w:sz w:val="20"/>
          <w:szCs w:val="20"/>
        </w:rPr>
        <w:fldChar w:fldCharType="begin"/>
      </w:r>
      <w:r>
        <w:rPr>
          <w:sz w:val="20"/>
          <w:szCs w:val="20"/>
        </w:rPr>
        <w:instrText xml:space="preserve"> ADDIN ZOTERO_ITEM CSL_CITATION {"citationID":"4kfrkloz","properties":{"formattedCitation":"{\\rtf Hamm, \\uc0\\u8220{}The Ministry of Deliverance and the Biblical Data: A Preliminary Report.\\uc0\\u8221{}}","plainCitation":"Hamm, “The Ministry of Deliverance and the Biblical Data: A Preliminary Report.”"},"citationItems":[{"id":233,"uris":["http://zotero.org/users/1026663/items/T98QTIFH"],"uri":["http://zotero.org/users/1026663/items/T98QTIFH"],"itemData":{"id":233,"type":"chapter","title":"The Ministry of Deliverance and the Biblical Data: a Preliminary Report","container-title":"Deliverance Prayer","publisher":"Paulist Press","publisher-place":"New York","page":"49-71","event-place":"New York","author":[{"family":"Hamm","given":"Dennis"}],"issued":{"date-parts":[["1981"]]}}}],"schema":"https://github.com/citation-style-language/schema/raw/master/csl-citation.json"} </w:instrText>
      </w:r>
      <w:r w:rsidRPr="0051010D">
        <w:rPr>
          <w:sz w:val="20"/>
          <w:szCs w:val="20"/>
        </w:rPr>
        <w:fldChar w:fldCharType="separate"/>
      </w:r>
      <w:r w:rsidRPr="008F018C">
        <w:rPr>
          <w:rFonts w:ascii="Calibri" w:hAnsi="Calibri" w:cs="Times New Roman"/>
          <w:sz w:val="20"/>
          <w:szCs w:val="24"/>
        </w:rPr>
        <w:t>Hamm, “The Ministry of Deliverance and the Biblical Data: A Preliminary Report.”</w:t>
      </w:r>
      <w:r w:rsidRPr="0051010D">
        <w:rPr>
          <w:sz w:val="20"/>
          <w:szCs w:val="20"/>
        </w:rPr>
        <w:fldChar w:fldCharType="end"/>
      </w:r>
      <w:r w:rsidRPr="0051010D">
        <w:rPr>
          <w:sz w:val="20"/>
          <w:szCs w:val="20"/>
        </w:rPr>
        <w:t xml:space="preserve"> </w:t>
      </w:r>
      <w:r w:rsidRPr="0051010D">
        <w:rPr>
          <w:sz w:val="20"/>
          <w:szCs w:val="20"/>
        </w:rPr>
        <w:fldChar w:fldCharType="begin"/>
      </w:r>
      <w:r w:rsidRPr="0051010D">
        <w:rPr>
          <w:sz w:val="20"/>
          <w:szCs w:val="20"/>
        </w:rPr>
        <w:instrText xml:space="preserve"> ADDIN ZOTERO_ITEM CSL_CITATION {"citationID":"FeOyXrGP","properties":{"formattedCitation":"{\\rtf Ida Frohlich and Erkki Koskenniemi, eds., \\i Evil and the Devil\\i0{} (London: Bloomsbury, 2013).}","plainCitation":"Ida Frohlich and Erkki Koskenniemi, eds., Evil and the Devil (London: Bloomsbury, 2013)."},"citationItems":[{"id":234,"uris":["http://zotero.org/users/1026663/items/9FGUWFGT"],"uri":["http://zotero.org/users/1026663/items/9FGUWFGT"],"itemData":{"id":234,"type":"book","title":"Evil and the Devil","publisher":"Bloomsbury","publisher-place":"London","event-place":"London","abstract":"artilces on the divil nd evil spirits in different books ofthe bible","editor":[{"family":"Frohlich","given":"Ida"},{"family":"Koskenniemi","given":"Erkki"}],"issued":{"date-parts":[["2013"]]}}}],"schema":"https://github.com/citation-style-language/schema/raw/master/csl-citation.json"} </w:instrText>
      </w:r>
      <w:r w:rsidRPr="0051010D">
        <w:rPr>
          <w:sz w:val="20"/>
          <w:szCs w:val="20"/>
        </w:rPr>
        <w:fldChar w:fldCharType="separate"/>
      </w:r>
      <w:r w:rsidRPr="0051010D">
        <w:rPr>
          <w:rFonts w:ascii="Calibri" w:hAnsi="Calibri" w:cs="Times New Roman"/>
          <w:sz w:val="20"/>
          <w:szCs w:val="20"/>
        </w:rPr>
        <w:t xml:space="preserve">Ida Frohlich and Erkki Koskenniemi, eds., </w:t>
      </w:r>
      <w:r w:rsidRPr="0051010D">
        <w:rPr>
          <w:rFonts w:ascii="Calibri" w:hAnsi="Calibri" w:cs="Times New Roman"/>
          <w:i/>
          <w:iCs/>
          <w:sz w:val="20"/>
          <w:szCs w:val="20"/>
        </w:rPr>
        <w:t>Evil and the Devil</w:t>
      </w:r>
      <w:r w:rsidRPr="0051010D">
        <w:rPr>
          <w:rFonts w:ascii="Calibri" w:hAnsi="Calibri" w:cs="Times New Roman"/>
          <w:sz w:val="20"/>
          <w:szCs w:val="20"/>
        </w:rPr>
        <w:t xml:space="preserve"> (London: Bloomsbury, 2013).</w:t>
      </w:r>
      <w:r w:rsidRPr="0051010D">
        <w:rPr>
          <w:sz w:val="20"/>
          <w:szCs w:val="20"/>
        </w:rPr>
        <w:fldChar w:fldCharType="end"/>
      </w:r>
      <w:r w:rsidRPr="0051010D">
        <w:rPr>
          <w:sz w:val="20"/>
          <w:szCs w:val="20"/>
        </w:rPr>
        <w:t xml:space="preserve"> </w:t>
      </w:r>
      <w:r w:rsidRPr="0051010D">
        <w:rPr>
          <w:sz w:val="20"/>
          <w:szCs w:val="20"/>
        </w:rPr>
        <w:fldChar w:fldCharType="begin"/>
      </w:r>
      <w:r w:rsidRPr="0051010D">
        <w:rPr>
          <w:sz w:val="20"/>
          <w:szCs w:val="20"/>
        </w:rPr>
        <w:instrText xml:space="preserve"> ADDIN ZOTERO_ITEM CSL_CITATION {"citationID":"JIPrML6T","properties":{"formattedCitation":"{\\rtf Josephine Ford, \\uc0\\u8220{}Response to Thomas Finger and Willard Swartley,\\uc0\\u8221{} in \\i Essays on Spiritual Bondage and Deliverance\\i0{}, Occasional Papers 11 (Indiana: Institute of Mennonite Studies, 1988), 39\\uc0\\u8211{}45.}","plainCitation":"Josephine Ford, “Response to Thomas Finger and Willard Swartley,” in Essays on Spiritual Bondage and Deliverance, Occasional Papers 11 (Indiana: Institute of Mennonite Studies, 1988), 39–45."},"citationItems":[{"id":236,"uris":["http://zotero.org/users/1026663/items/QHT4T4JW"],"uri":["http://zotero.org/users/1026663/items/QHT4T4JW"],"itemData":{"id":236,"type":"chapter","title":"Response to Thomas Finger and Willard Swartley","container-title":"Essays on Spiritual Bondage and Deliverance","collection-title":"Occasional Papers","collection-number":"11","publisher":"Institute of Mennonite Studies","publisher-place":"Indiana","page":"39-45","event-place":"Indiana","author":[{"family":"Ford","given":"Josephine"}],"issued":{"date-parts":[["1988"]]}}}],"schema":"https://github.com/citation-style-language/schema/raw/master/csl-citation.json"} </w:instrText>
      </w:r>
      <w:r w:rsidRPr="0051010D">
        <w:rPr>
          <w:sz w:val="20"/>
          <w:szCs w:val="20"/>
        </w:rPr>
        <w:fldChar w:fldCharType="separate"/>
      </w:r>
      <w:r w:rsidRPr="0051010D">
        <w:rPr>
          <w:rFonts w:ascii="Calibri" w:hAnsi="Calibri" w:cs="Times New Roman"/>
          <w:sz w:val="20"/>
          <w:szCs w:val="20"/>
        </w:rPr>
        <w:t xml:space="preserve">Josephine Ford, “Response to Thomas Finger and Willard Swartley,” in </w:t>
      </w:r>
      <w:r w:rsidRPr="0051010D">
        <w:rPr>
          <w:rFonts w:ascii="Calibri" w:hAnsi="Calibri" w:cs="Times New Roman"/>
          <w:i/>
          <w:iCs/>
          <w:sz w:val="20"/>
          <w:szCs w:val="20"/>
        </w:rPr>
        <w:t>Essays on Spiritual Bondage and Deliverance</w:t>
      </w:r>
      <w:r w:rsidRPr="0051010D">
        <w:rPr>
          <w:rFonts w:ascii="Calibri" w:hAnsi="Calibri" w:cs="Times New Roman"/>
          <w:sz w:val="20"/>
          <w:szCs w:val="20"/>
        </w:rPr>
        <w:t>, Occasional Papers 11 (Indiana: Institute of Mennonite Studies, 1988), 39–45.</w:t>
      </w:r>
      <w:r w:rsidRPr="0051010D">
        <w:rPr>
          <w:sz w:val="20"/>
          <w:szCs w:val="20"/>
        </w:rPr>
        <w:fldChar w:fldCharType="end"/>
      </w:r>
      <w:r w:rsidRPr="0051010D">
        <w:rPr>
          <w:sz w:val="20"/>
          <w:szCs w:val="20"/>
        </w:rPr>
        <w:t xml:space="preserve"> </w:t>
      </w:r>
      <w:proofErr w:type="spellStart"/>
      <w:r w:rsidRPr="0092682A">
        <w:rPr>
          <w:rFonts w:ascii="Calibri" w:hAnsi="Calibri"/>
          <w:sz w:val="20"/>
          <w:szCs w:val="20"/>
        </w:rPr>
        <w:t>Geza</w:t>
      </w:r>
      <w:proofErr w:type="spellEnd"/>
      <w:r w:rsidRPr="0092682A">
        <w:rPr>
          <w:rFonts w:ascii="Calibri" w:hAnsi="Calibri"/>
          <w:sz w:val="20"/>
          <w:szCs w:val="20"/>
        </w:rPr>
        <w:t xml:space="preserve"> Vermes, </w:t>
      </w:r>
      <w:r w:rsidRPr="0092682A">
        <w:rPr>
          <w:rStyle w:val="Emphasis"/>
          <w:rFonts w:ascii="Calibri" w:hAnsi="Calibri"/>
          <w:sz w:val="20"/>
          <w:szCs w:val="20"/>
        </w:rPr>
        <w:t xml:space="preserve">Jesus </w:t>
      </w:r>
      <w:proofErr w:type="gramStart"/>
      <w:r w:rsidRPr="0092682A">
        <w:rPr>
          <w:rStyle w:val="Emphasis"/>
          <w:rFonts w:ascii="Calibri" w:hAnsi="Calibri"/>
          <w:sz w:val="20"/>
          <w:szCs w:val="20"/>
        </w:rPr>
        <w:t>The</w:t>
      </w:r>
      <w:proofErr w:type="gramEnd"/>
      <w:r w:rsidRPr="0092682A">
        <w:rPr>
          <w:rStyle w:val="Emphasis"/>
          <w:rFonts w:ascii="Calibri" w:hAnsi="Calibri"/>
          <w:sz w:val="20"/>
          <w:szCs w:val="20"/>
        </w:rPr>
        <w:t xml:space="preserve"> Jew</w:t>
      </w:r>
      <w:r w:rsidRPr="0092682A">
        <w:rPr>
          <w:rFonts w:ascii="Calibri" w:hAnsi="Calibri"/>
          <w:sz w:val="20"/>
          <w:szCs w:val="20"/>
        </w:rPr>
        <w:t xml:space="preserve"> (London: S.C.M., 1993) 61. White suggests another reasonable factor, that</w:t>
      </w:r>
      <w:r w:rsidRPr="0092682A">
        <w:rPr>
          <w:rFonts w:ascii="Calibri" w:hAnsi="Calibri"/>
          <w:b/>
          <w:sz w:val="20"/>
          <w:szCs w:val="20"/>
        </w:rPr>
        <w:t xml:space="preserve"> </w:t>
      </w:r>
      <w:r w:rsidRPr="00B44903">
        <w:rPr>
          <w:rStyle w:val="Strong"/>
          <w:rFonts w:ascii="Calibri" w:hAnsi="Calibri"/>
          <w:b w:val="0"/>
          <w:sz w:val="20"/>
          <w:szCs w:val="20"/>
        </w:rPr>
        <w:t xml:space="preserve">"The priestly and prophetic emphasis on the transcendence of </w:t>
      </w:r>
      <w:proofErr w:type="spellStart"/>
      <w:r w:rsidRPr="00B44903">
        <w:rPr>
          <w:rStyle w:val="Strong"/>
          <w:rFonts w:ascii="Calibri" w:hAnsi="Calibri"/>
          <w:b w:val="0"/>
          <w:sz w:val="20"/>
          <w:szCs w:val="20"/>
        </w:rPr>
        <w:t>Jahweh</w:t>
      </w:r>
      <w:proofErr w:type="spellEnd"/>
      <w:r w:rsidRPr="00B44903">
        <w:rPr>
          <w:rStyle w:val="Strong"/>
          <w:rFonts w:ascii="Calibri" w:hAnsi="Calibri"/>
          <w:b w:val="0"/>
          <w:sz w:val="20"/>
          <w:szCs w:val="20"/>
        </w:rPr>
        <w:t xml:space="preserve">, whose very name might not be uttered, the concentration of his official worship in the Temple at Jerusalem, perhaps made it inevitable that popular interest in would be more preoccupied with powers and spirits who were deemed to have more immediate concern with helping or hindering the daily lives or ordinary people." 192 (Victor White, </w:t>
      </w:r>
      <w:r w:rsidRPr="00B44903">
        <w:rPr>
          <w:rStyle w:val="Strong"/>
          <w:rFonts w:ascii="Calibri" w:hAnsi="Calibri"/>
          <w:b w:val="0"/>
          <w:i/>
          <w:sz w:val="20"/>
          <w:szCs w:val="20"/>
        </w:rPr>
        <w:t>God and the Unconscious</w:t>
      </w:r>
      <w:r w:rsidRPr="00B44903">
        <w:rPr>
          <w:rStyle w:val="Strong"/>
          <w:rFonts w:ascii="Calibri" w:hAnsi="Calibri"/>
          <w:b w:val="0"/>
          <w:sz w:val="20"/>
          <w:szCs w:val="20"/>
        </w:rPr>
        <w:t>, London: Fontana, 1960). For more on this subject</w:t>
      </w:r>
      <w:r w:rsidRPr="0092682A">
        <w:rPr>
          <w:rStyle w:val="Strong"/>
          <w:rFonts w:ascii="Calibri" w:hAnsi="Calibri"/>
          <w:sz w:val="20"/>
          <w:szCs w:val="20"/>
        </w:rPr>
        <w:t xml:space="preserve"> </w:t>
      </w:r>
      <w:r w:rsidRPr="00B44903">
        <w:rPr>
          <w:rStyle w:val="Strong"/>
          <w:rFonts w:ascii="Calibri" w:hAnsi="Calibri"/>
          <w:b w:val="0"/>
          <w:sz w:val="20"/>
          <w:szCs w:val="20"/>
        </w:rPr>
        <w:t>see</w:t>
      </w:r>
      <w:r w:rsidRPr="0092682A">
        <w:rPr>
          <w:rStyle w:val="Strong"/>
          <w:rFonts w:ascii="Calibri" w:hAnsi="Calibri"/>
          <w:sz w:val="20"/>
          <w:szCs w:val="20"/>
        </w:rPr>
        <w:t xml:space="preserve"> </w:t>
      </w:r>
      <w:r w:rsidRPr="0092682A">
        <w:rPr>
          <w:rStyle w:val="Strong"/>
          <w:rFonts w:ascii="Calibri" w:hAnsi="Calibri"/>
          <w:b w:val="0"/>
          <w:sz w:val="20"/>
          <w:szCs w:val="20"/>
        </w:rPr>
        <w:fldChar w:fldCharType="begin"/>
      </w:r>
      <w:r>
        <w:rPr>
          <w:rStyle w:val="Strong"/>
          <w:rFonts w:ascii="Calibri" w:hAnsi="Calibri"/>
          <w:sz w:val="20"/>
          <w:szCs w:val="20"/>
        </w:rPr>
        <w:instrText xml:space="preserve"> ADDIN ZOTERO_ITEM CSL_CITATION {"citationID":"VTCrT7JX","properties":{"formattedCitation":"{\\rtf Paul Hiebert, \\uc0\\u8220{}The Flaw of the Excluded Middle,\\uc0\\u8221{} \\i Missionology: An International Review\\i0{} X, no. 1 (January 1982): 35\\uc0\\u8211{}47.}","plainCitation":"Paul Hiebert, “The Flaw of the Excluded Middle,” Missionology: An International Review X, no. 1 (January 1982): 35–47."},"citationItems":[{"id":277,"uris":["http://zotero.org/users/1026663/items/6GMU7F9X"],"uri":["http://zotero.org/users/1026663/items/6GMU7F9X"],"itemData":{"id":277,"type":"article-journal","title":"The Flaw of the Excluded Middle","container-title":"Missionology: an International Review","page":"35-47","volume":"X","issue":"1","author":[{"family":"Hiebert","given":"Paul"}],"issued":{"date-parts":[["1982",1]]}}}],"schema":"https://github.com/citation-style-language/schema/raw/master/csl-citation.json"} </w:instrText>
      </w:r>
      <w:r w:rsidRPr="0092682A">
        <w:rPr>
          <w:rStyle w:val="Strong"/>
          <w:rFonts w:ascii="Calibri" w:hAnsi="Calibri"/>
          <w:b w:val="0"/>
          <w:sz w:val="20"/>
          <w:szCs w:val="20"/>
        </w:rPr>
        <w:fldChar w:fldCharType="separate"/>
      </w:r>
      <w:r w:rsidRPr="006C1F27">
        <w:rPr>
          <w:rFonts w:ascii="Calibri" w:hAnsi="Calibri" w:cs="Times New Roman"/>
          <w:sz w:val="20"/>
          <w:szCs w:val="24"/>
        </w:rPr>
        <w:t xml:space="preserve">Paul Hiebert, “The Flaw of the Excluded Middle,” </w:t>
      </w:r>
      <w:r w:rsidRPr="006C1F27">
        <w:rPr>
          <w:rFonts w:ascii="Calibri" w:hAnsi="Calibri" w:cs="Times New Roman"/>
          <w:i/>
          <w:iCs/>
          <w:sz w:val="20"/>
          <w:szCs w:val="24"/>
        </w:rPr>
        <w:t>Missionology: An International Review</w:t>
      </w:r>
      <w:r w:rsidRPr="006C1F27">
        <w:rPr>
          <w:rFonts w:ascii="Calibri" w:hAnsi="Calibri" w:cs="Times New Roman"/>
          <w:sz w:val="20"/>
          <w:szCs w:val="24"/>
        </w:rPr>
        <w:t xml:space="preserve"> X, no. 1 (January 1982): 35–47.</w:t>
      </w:r>
      <w:r w:rsidRPr="0092682A">
        <w:rPr>
          <w:rStyle w:val="Strong"/>
          <w:rFonts w:ascii="Calibri" w:hAnsi="Calibri"/>
          <w:b w:val="0"/>
          <w:sz w:val="20"/>
          <w:szCs w:val="20"/>
        </w:rPr>
        <w:fldChar w:fldCharType="end"/>
      </w:r>
    </w:p>
    <w:p w:rsidR="00CC3E73" w:rsidRPr="0092682A" w:rsidRDefault="00CC3E73" w:rsidP="0092682A">
      <w:pPr>
        <w:pStyle w:val="NoSpacing"/>
        <w:rPr>
          <w:rFonts w:ascii="Calibri" w:hAnsi="Calibri"/>
          <w:sz w:val="12"/>
          <w:szCs w:val="12"/>
        </w:rPr>
      </w:pPr>
    </w:p>
  </w:footnote>
  <w:footnote w:id="40">
    <w:p w:rsidR="00CC3E73" w:rsidRDefault="00CC3E73" w:rsidP="0092682A">
      <w:pPr>
        <w:pStyle w:val="FootnoteText"/>
      </w:pPr>
      <w:r w:rsidRPr="00994E61">
        <w:rPr>
          <w:rStyle w:val="FootnoteReference"/>
        </w:rPr>
        <w:footnoteRef/>
      </w:r>
      <w:r>
        <w:t xml:space="preserve"> See </w:t>
      </w:r>
      <w:r>
        <w:fldChar w:fldCharType="begin"/>
      </w:r>
      <w:r>
        <w:instrText xml:space="preserve"> ADDIN ZOTERO_ITEM CSL_CITATION {"citationID":"Fcu5s5QW","properties":{"formattedCitation":"{\\rtf Hamm, \\uc0\\u8220{}The Ministry of Deliverance and the Biblical Data: A Preliminary Report,\\uc0\\u8221{} 52\\uc0\\u8211{}4.}","plainCitation":"Hamm, “The Ministry of Deliverance and the Biblical Data: A Preliminary Report,” 52–4."},"citationItems":[{"id":233,"uris":["http://zotero.org/users/1026663/items/T98QTIFH"],"uri":["http://zotero.org/users/1026663/items/T98QTIFH"],"itemData":{"id":233,"type":"chapter","title":"The Ministry of Deliverance and the Biblical Data: a Preliminary Report","container-title":"Deliverance Prayer","publisher":"Paulist Press","publisher-place":"New York","page":"49-71","event-place":"New York","author":[{"family":"Hamm","given":"Dennis"}],"issued":{"date-parts":[["1981"]]}},"locator":"52-4"}],"schema":"https://github.com/citation-style-language/schema/raw/master/csl-citation.json"} </w:instrText>
      </w:r>
      <w:r>
        <w:fldChar w:fldCharType="separate"/>
      </w:r>
      <w:r w:rsidRPr="00866373">
        <w:rPr>
          <w:rFonts w:ascii="Calibri" w:hAnsi="Calibri" w:cs="Times New Roman"/>
          <w:szCs w:val="24"/>
        </w:rPr>
        <w:t>Hamm, “The Ministry of Deliverance and the Biblical Data: A Preliminary Report,” 52–4</w:t>
      </w:r>
      <w:r>
        <w:fldChar w:fldCharType="end"/>
      </w:r>
      <w:r>
        <w:t xml:space="preserve"> and </w:t>
      </w:r>
      <w:proofErr w:type="spellStart"/>
      <w:r>
        <w:t>Kabiro</w:t>
      </w:r>
      <w:proofErr w:type="spellEnd"/>
      <w:r>
        <w:t xml:space="preserve"> </w:t>
      </w:r>
      <w:proofErr w:type="spellStart"/>
      <w:r>
        <w:t>Wa</w:t>
      </w:r>
      <w:proofErr w:type="spellEnd"/>
      <w:r>
        <w:t xml:space="preserve"> </w:t>
      </w:r>
      <w:proofErr w:type="spellStart"/>
      <w:r>
        <w:t>Gatumu</w:t>
      </w:r>
      <w:proofErr w:type="spellEnd"/>
      <w:r>
        <w:t xml:space="preserve"> in </w:t>
      </w:r>
      <w:r>
        <w:fldChar w:fldCharType="begin"/>
      </w:r>
      <w:r>
        <w:instrText xml:space="preserve"> ADDIN ZOTERO_ITEM CSL_CITATION {"citationID":"5KQrmdVo","properties":{"formattedCitation":"{\\rtf Kay and Parry, \\i Exorcism and Deliverance: Multi-Disciplinary Studies\\i0{}, 224\\uc0\\u8211{}227.}","plainCitation":"Kay and Parry, Exorcism and Deliverance: Multi-Disciplinary Studies, 224–227."},"citationItems":[{"id":201,"uris":["http://zotero.org/users/1026663/items/IZN29JIT"],"uri":["http://zotero.org/users/1026663/items/IZN29JIT"],"itemData":{"id":201,"type":"book","title":"Exorcism and Deliverance: Multi-Disciplinary Studies","publisher":"Paternoster","publisher-place":"London","event-place":"London","editor":[{"family":"Kay","given":"William"},{"family":"Parry","given":"Robin"}],"issued":{"date-parts":[["2011"]]}},"locator":"224-227"}],"schema":"https://github.com/citation-style-language/schema/raw/master/csl-citation.json"} </w:instrText>
      </w:r>
      <w:r>
        <w:fldChar w:fldCharType="separate"/>
      </w:r>
      <w:r w:rsidRPr="00493C70">
        <w:rPr>
          <w:rFonts w:ascii="Calibri" w:hAnsi="Calibri" w:cs="Times New Roman"/>
          <w:szCs w:val="24"/>
        </w:rPr>
        <w:t xml:space="preserve">Kay and Parry, </w:t>
      </w:r>
      <w:r w:rsidRPr="00493C70">
        <w:rPr>
          <w:rFonts w:ascii="Calibri" w:hAnsi="Calibri" w:cs="Times New Roman"/>
          <w:i/>
          <w:iCs/>
          <w:szCs w:val="24"/>
        </w:rPr>
        <w:t>Exorcism and Deliverance: Multi-Disciplinary Studies</w:t>
      </w:r>
      <w:r w:rsidRPr="00493C70">
        <w:rPr>
          <w:rFonts w:ascii="Calibri" w:hAnsi="Calibri" w:cs="Times New Roman"/>
          <w:szCs w:val="24"/>
        </w:rPr>
        <w:t>, 224–227.</w:t>
      </w:r>
      <w:r>
        <w:fldChar w:fldCharType="end"/>
      </w:r>
      <w:r>
        <w:t xml:space="preserve">  Ida </w:t>
      </w:r>
      <w:proofErr w:type="spellStart"/>
      <w:r>
        <w:t>Frohlich</w:t>
      </w:r>
      <w:proofErr w:type="spellEnd"/>
      <w:r>
        <w:t xml:space="preserve"> ‘Evil in Second Temple Texts’ in </w:t>
      </w:r>
      <w:r>
        <w:fldChar w:fldCharType="begin"/>
      </w:r>
      <w:r>
        <w:instrText xml:space="preserve"> ADDIN ZOTERO_ITEM CSL_CITATION {"citationID":"VDpyJY0A","properties":{"formattedCitation":"{\\rtf Frohlich and Koskenniemi, \\i Evil and the Devil\\i0{}, 23\\uc0\\u8211{}50.}","plainCitation":"Frohlich and Koskenniemi, Evil and the Devil, 23–50."},"citationItems":[{"id":234,"uris":["http://zotero.org/users/1026663/items/9FGUWFGT"],"uri":["http://zotero.org/users/1026663/items/9FGUWFGT"],"itemData":{"id":234,"type":"book","title":"Evil and the Devil","publisher":"Bloomsbury","publisher-place":"London","event-place":"London","abstract":"artilces on the divil nd evil spirits in different books ofthe bible","editor":[{"family":"Frohlich","given":"Ida"},{"family":"Koskenniemi","given":"Erkki"}],"issued":{"date-parts":[["2013"]]}},"locator":"23-50"}],"schema":"https://github.com/citation-style-language/schema/raw/master/csl-citation.json"} </w:instrText>
      </w:r>
      <w:r>
        <w:fldChar w:fldCharType="separate"/>
      </w:r>
      <w:r w:rsidRPr="00866373">
        <w:rPr>
          <w:rFonts w:ascii="Calibri" w:hAnsi="Calibri" w:cs="Times New Roman"/>
          <w:szCs w:val="24"/>
        </w:rPr>
        <w:t xml:space="preserve">Frohlich and Koskenniemi, </w:t>
      </w:r>
      <w:r w:rsidRPr="00866373">
        <w:rPr>
          <w:rFonts w:ascii="Calibri" w:hAnsi="Calibri" w:cs="Times New Roman"/>
          <w:i/>
          <w:iCs/>
          <w:szCs w:val="24"/>
        </w:rPr>
        <w:t>Evil and the Devil</w:t>
      </w:r>
      <w:r w:rsidRPr="00866373">
        <w:rPr>
          <w:rFonts w:ascii="Calibri" w:hAnsi="Calibri" w:cs="Times New Roman"/>
          <w:szCs w:val="24"/>
        </w:rPr>
        <w:t>, 23–50</w:t>
      </w:r>
      <w:r>
        <w:fldChar w:fldCharType="end"/>
      </w:r>
      <w:r>
        <w:t xml:space="preserve"> refers to </w:t>
      </w:r>
      <w:proofErr w:type="spellStart"/>
      <w:r>
        <w:t>Qumram</w:t>
      </w:r>
      <w:proofErr w:type="spellEnd"/>
      <w:r>
        <w:t xml:space="preserve"> texts about Satan and evil spirits. </w:t>
      </w:r>
    </w:p>
    <w:p w:rsidR="00CC3E73" w:rsidRPr="00205605" w:rsidRDefault="00CC3E73" w:rsidP="0092682A">
      <w:pPr>
        <w:pStyle w:val="FootnoteText"/>
        <w:rPr>
          <w:sz w:val="12"/>
          <w:szCs w:val="12"/>
        </w:rPr>
      </w:pPr>
    </w:p>
  </w:footnote>
  <w:footnote w:id="41">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2C07FUFz","properties":{"formattedCitation":"{\\rtf Juan Cortes and Florence Gatti, \\i The Case against Possessions and Exorcisms\\i0{} (New York: Vantage Pres, 1975), 109.}","plainCitation":"Juan Cortes and Florence Gatti, The Case against Possessions and Exorcisms (New York: Vantage Pres, 1975), 109.","dontUpdate":true},"citationItems":[{"id":237,"uris":["http://zotero.org/users/1026663/items/P8H37F4H"],"uri":["http://zotero.org/users/1026663/items/P8H37F4H"],"itemData":{"id":237,"type":"book","title":"The Case against Possessions and Exorcisms","publisher":"Vantage Pres","publisher-place":"New York","source":"DML","event-place":"New York","abstract":"not against the devil or fallen angles but against demons (as separate entities) and possesion; therefore against exorcism and delivernce","call-number":"OD88.8 C828","author":[{"family":"Cortes","given":"Juan"},{"family":"Gatti","given":"Florence"}],"issued":{"date-parts":[["1975"]]}},"locator":"109"}],"schema":"https://github.com/citation-style-language/schema/raw/master/csl-citation.json"} </w:instrText>
      </w:r>
      <w:r>
        <w:fldChar w:fldCharType="separate"/>
      </w:r>
      <w:r w:rsidRPr="00A15131">
        <w:rPr>
          <w:rFonts w:ascii="Calibri" w:hAnsi="Calibri" w:cs="Times New Roman"/>
          <w:szCs w:val="24"/>
        </w:rPr>
        <w:t xml:space="preserve">Juan Cortes and Florence Gatti, </w:t>
      </w:r>
      <w:r w:rsidRPr="00A15131">
        <w:rPr>
          <w:rFonts w:ascii="Calibri" w:hAnsi="Calibri" w:cs="Times New Roman"/>
          <w:i/>
          <w:iCs/>
          <w:szCs w:val="24"/>
        </w:rPr>
        <w:t>The Case against Possessions and Exorcisms</w:t>
      </w:r>
      <w:r w:rsidRPr="00A15131">
        <w:rPr>
          <w:rFonts w:ascii="Calibri" w:hAnsi="Calibri" w:cs="Times New Roman"/>
          <w:szCs w:val="24"/>
        </w:rPr>
        <w:t xml:space="preserve"> (New York: Vantage Pres, 1975), 109</w:t>
      </w:r>
      <w:r>
        <w:rPr>
          <w:rFonts w:ascii="Calibri" w:hAnsi="Calibri" w:cs="Times New Roman"/>
          <w:szCs w:val="24"/>
        </w:rPr>
        <w:t>, 118</w:t>
      </w:r>
      <w:r w:rsidRPr="00A15131">
        <w:rPr>
          <w:rFonts w:ascii="Calibri" w:hAnsi="Calibri" w:cs="Times New Roman"/>
          <w:szCs w:val="24"/>
        </w:rPr>
        <w:t>.</w:t>
      </w:r>
      <w:r>
        <w:fldChar w:fldCharType="end"/>
      </w:r>
    </w:p>
    <w:p w:rsidR="00CC3E73" w:rsidRPr="00205605" w:rsidRDefault="00CC3E73" w:rsidP="0092682A">
      <w:pPr>
        <w:pStyle w:val="FootnoteText"/>
        <w:rPr>
          <w:sz w:val="12"/>
          <w:szCs w:val="12"/>
        </w:rPr>
      </w:pPr>
    </w:p>
  </w:footnote>
  <w:footnote w:id="42">
    <w:p w:rsidR="00CC3E73" w:rsidRDefault="00CC3E73" w:rsidP="0092682A">
      <w:pPr>
        <w:pStyle w:val="FootnoteText"/>
      </w:pPr>
      <w:r w:rsidRPr="00994E61">
        <w:rPr>
          <w:rStyle w:val="FootnoteReference"/>
        </w:rPr>
        <w:footnoteRef/>
      </w:r>
      <w:r>
        <w:t xml:space="preserve"> The Sadducees in Israel did not believe in demons or angels (Acts 23:8), and Graham </w:t>
      </w:r>
      <w:proofErr w:type="spellStart"/>
      <w:r>
        <w:t>Twelftree</w:t>
      </w:r>
      <w:proofErr w:type="spellEnd"/>
      <w:r>
        <w:t xml:space="preserve"> gives an example of the skepticism of an ancient atheist, Lucian of Samosata (120-180 CE): </w:t>
      </w:r>
      <w:r>
        <w:fldChar w:fldCharType="begin"/>
      </w:r>
      <w:r>
        <w:instrText xml:space="preserve"> ADDIN ZOTERO_ITEM CSL_CITATION {"citationID":"oHdB2HL0","properties":{"formattedCitation":"{\\rtf Graham Twelftree, \\uc0\\u8220{}The Place of Exorcism in Contemporary Ministry,\\uc0\\u8221{} \\i St Mark\\uc0\\u8217{}s Review\\i0{}, September 1986, 27.}","plainCitation":"Graham Twelftree, “The Place of Exorcism in Contemporary Ministry,” St Mark’s Review, September 1986, 27.","dontUpdate":true},"citationItems":[{"id":253,"uris":["http://zotero.org/users/1026663/items/H2AGZFMB"],"uri":["http://zotero.org/users/1026663/items/H2AGZFMB"],"itemData":{"id":253,"type":"article-journal","title":"The Place of Exorcism in Contemporary Ministry","container-title":"St Mark's Review","page":"25-39","source":"whitley","author":[{"family":"Twelftree","given":"Graham"}],"issued":{"date-parts":[["1986",9]]}},"locator":"27"}],"schema":"https://github.com/citation-style-language/schema/raw/master/csl-citation.json"} </w:instrText>
      </w:r>
      <w:r>
        <w:fldChar w:fldCharType="separate"/>
      </w:r>
      <w:r w:rsidRPr="000375BA">
        <w:rPr>
          <w:rFonts w:ascii="Calibri" w:hAnsi="Calibri" w:cs="Times New Roman"/>
          <w:szCs w:val="24"/>
        </w:rPr>
        <w:t xml:space="preserve"> “The Place of Exorcism in Contemporary Ministry,” </w:t>
      </w:r>
      <w:r w:rsidRPr="000375BA">
        <w:rPr>
          <w:rFonts w:ascii="Calibri" w:hAnsi="Calibri" w:cs="Times New Roman"/>
          <w:i/>
          <w:iCs/>
          <w:szCs w:val="24"/>
        </w:rPr>
        <w:t>St Mark’s Review</w:t>
      </w:r>
      <w:r w:rsidRPr="000375BA">
        <w:rPr>
          <w:rFonts w:ascii="Calibri" w:hAnsi="Calibri" w:cs="Times New Roman"/>
          <w:szCs w:val="24"/>
        </w:rPr>
        <w:t>, September 1986, 27.</w:t>
      </w:r>
      <w:r>
        <w:fldChar w:fldCharType="end"/>
      </w:r>
    </w:p>
    <w:p w:rsidR="00CC3E73" w:rsidRPr="000F05A1" w:rsidRDefault="00CC3E73" w:rsidP="0092682A">
      <w:pPr>
        <w:pStyle w:val="FootnoteText"/>
        <w:rPr>
          <w:sz w:val="12"/>
          <w:szCs w:val="12"/>
        </w:rPr>
      </w:pPr>
    </w:p>
  </w:footnote>
  <w:footnote w:id="43">
    <w:p w:rsidR="00CC3E73" w:rsidRPr="0007634C" w:rsidRDefault="00CC3E73" w:rsidP="0092682A">
      <w:pPr>
        <w:widowControl w:val="0"/>
        <w:autoSpaceDE w:val="0"/>
        <w:autoSpaceDN w:val="0"/>
        <w:adjustRightInd w:val="0"/>
        <w:spacing w:after="0" w:line="240" w:lineRule="auto"/>
        <w:rPr>
          <w:rFonts w:cs="Times New Roman"/>
          <w:sz w:val="20"/>
          <w:szCs w:val="20"/>
        </w:rPr>
      </w:pPr>
      <w:r w:rsidRPr="00994E61">
        <w:rPr>
          <w:rStyle w:val="FootnoteReference"/>
        </w:rPr>
        <w:footnoteRef/>
      </w:r>
      <w:r>
        <w:t xml:space="preserve"> </w:t>
      </w:r>
      <w:r w:rsidRPr="0007634C">
        <w:rPr>
          <w:sz w:val="20"/>
          <w:szCs w:val="20"/>
        </w:rPr>
        <w:t>There</w:t>
      </w:r>
      <w:r>
        <w:rPr>
          <w:sz w:val="20"/>
          <w:szCs w:val="20"/>
        </w:rPr>
        <w:t xml:space="preserve"> are </w:t>
      </w:r>
      <w:r w:rsidRPr="0007634C">
        <w:rPr>
          <w:sz w:val="20"/>
          <w:szCs w:val="20"/>
        </w:rPr>
        <w:t xml:space="preserve"> at most 7 agreed stories of the expulsion of evil spirit(s) by Jesus: The man in the synagogue (Mk 1:21-8; Lk 4:31</w:t>
      </w:r>
      <w:r>
        <w:rPr>
          <w:sz w:val="20"/>
          <w:szCs w:val="20"/>
        </w:rPr>
        <w:t>-7), the blind and mute man (M</w:t>
      </w:r>
      <w:r w:rsidRPr="0007634C">
        <w:rPr>
          <w:sz w:val="20"/>
          <w:szCs w:val="20"/>
        </w:rPr>
        <w:t>t 12: 22-29; Mk 3: 22-7;</w:t>
      </w:r>
      <w:r>
        <w:rPr>
          <w:sz w:val="20"/>
          <w:szCs w:val="20"/>
        </w:rPr>
        <w:t xml:space="preserve"> Lk 11: 14-22), the </w:t>
      </w:r>
      <w:proofErr w:type="spellStart"/>
      <w:r>
        <w:rPr>
          <w:sz w:val="20"/>
          <w:szCs w:val="20"/>
        </w:rPr>
        <w:t>Gerasene</w:t>
      </w:r>
      <w:proofErr w:type="spellEnd"/>
      <w:r>
        <w:rPr>
          <w:sz w:val="20"/>
          <w:szCs w:val="20"/>
        </w:rPr>
        <w:t xml:space="preserve"> (M</w:t>
      </w:r>
      <w:r w:rsidRPr="0007634C">
        <w:rPr>
          <w:sz w:val="20"/>
          <w:szCs w:val="20"/>
        </w:rPr>
        <w:t xml:space="preserve">t 8:28-34; Mk 5: 1-20; Lk 8: 26-39), the </w:t>
      </w:r>
      <w:proofErr w:type="spellStart"/>
      <w:r w:rsidRPr="0007634C">
        <w:rPr>
          <w:sz w:val="20"/>
          <w:szCs w:val="20"/>
        </w:rPr>
        <w:t>Syro</w:t>
      </w:r>
      <w:r>
        <w:rPr>
          <w:sz w:val="20"/>
          <w:szCs w:val="20"/>
        </w:rPr>
        <w:t>-Phonecian</w:t>
      </w:r>
      <w:proofErr w:type="spellEnd"/>
      <w:r>
        <w:rPr>
          <w:sz w:val="20"/>
          <w:szCs w:val="20"/>
        </w:rPr>
        <w:t xml:space="preserve"> woman’s daughter (M</w:t>
      </w:r>
      <w:r w:rsidRPr="0007634C">
        <w:rPr>
          <w:sz w:val="20"/>
          <w:szCs w:val="20"/>
        </w:rPr>
        <w:t>t 15: 21-28; Mk 7:24-30), the epileptic boy (Matt 17: 14-21; Lk 9:37-43), the crippled woman (Lk 13:10-17) and the mute demoniac (Matt 9: 32-4; Mk  9: 25-6</w:t>
      </w:r>
      <w:r w:rsidRPr="0007634C">
        <w:rPr>
          <w:b/>
          <w:sz w:val="20"/>
          <w:szCs w:val="20"/>
        </w:rPr>
        <w:t>).</w:t>
      </w:r>
      <w:r w:rsidRPr="00091930">
        <w:rPr>
          <w:b/>
        </w:rPr>
        <w:t xml:space="preserve"> </w:t>
      </w:r>
      <w:r w:rsidRPr="00967478">
        <w:t>See</w:t>
      </w:r>
      <w:r>
        <w:rPr>
          <w:sz w:val="20"/>
          <w:szCs w:val="20"/>
        </w:rPr>
        <w:t xml:space="preserve"> </w:t>
      </w:r>
      <w:r>
        <w:rPr>
          <w:sz w:val="20"/>
          <w:szCs w:val="20"/>
        </w:rPr>
        <w:fldChar w:fldCharType="begin"/>
      </w:r>
      <w:r>
        <w:rPr>
          <w:sz w:val="20"/>
          <w:szCs w:val="20"/>
        </w:rPr>
        <w:instrText xml:space="preserve"> ADDIN ZOTERO_ITEM CSL_CITATION {"citationID":"Z2aTKQYM","properties":{"formattedCitation":"{\\rtf Vernon McCasland, \\i By the Finger of God\\i0{} (New York: MacMillan, 1951), 19\\uc0\\u8211{}21.}","plainCitation":"Vernon McCasland, By the Finger of God (New York: MacMillan, 1951), 19–21."},"citationItems":[{"id":278,"uris":["http://zotero.org/users/1026663/items/6S7FTEMU"],"uri":["http://zotero.org/users/1026663/items/6S7FTEMU"],"itemData":{"id":278,"type":"book","title":"By the Finger of God","publisher":"MacMillan","publisher-place":"New York","source":"DML","event-place":"New York","call-number":"FX98 M123","author":[{"family":"McCasland","given":"Vernon"}],"issued":{"date-parts":[["1951"]]}},"locator":"19-21"}],"schema":"https://github.com/citation-style-language/schema/raw/master/csl-citation.json"} </w:instrText>
      </w:r>
      <w:r>
        <w:rPr>
          <w:sz w:val="20"/>
          <w:szCs w:val="20"/>
        </w:rPr>
        <w:fldChar w:fldCharType="separate"/>
      </w:r>
      <w:r w:rsidRPr="00967478">
        <w:rPr>
          <w:rFonts w:ascii="Calibri" w:hAnsi="Calibri" w:cs="Times New Roman"/>
          <w:sz w:val="20"/>
          <w:szCs w:val="24"/>
        </w:rPr>
        <w:t xml:space="preserve">Vernon McCasland, </w:t>
      </w:r>
      <w:r w:rsidRPr="00967478">
        <w:rPr>
          <w:rFonts w:ascii="Calibri" w:hAnsi="Calibri" w:cs="Times New Roman"/>
          <w:i/>
          <w:iCs/>
          <w:sz w:val="20"/>
          <w:szCs w:val="24"/>
        </w:rPr>
        <w:t>By the Finger of God</w:t>
      </w:r>
      <w:r w:rsidRPr="00967478">
        <w:rPr>
          <w:rFonts w:ascii="Calibri" w:hAnsi="Calibri" w:cs="Times New Roman"/>
          <w:sz w:val="20"/>
          <w:szCs w:val="24"/>
        </w:rPr>
        <w:t xml:space="preserve"> (New York: MacMillan, 1951), 19–21</w:t>
      </w:r>
      <w:r>
        <w:rPr>
          <w:sz w:val="20"/>
          <w:szCs w:val="20"/>
        </w:rPr>
        <w:fldChar w:fldCharType="end"/>
      </w:r>
      <w:r>
        <w:rPr>
          <w:sz w:val="20"/>
          <w:szCs w:val="20"/>
        </w:rPr>
        <w:t>;</w:t>
      </w:r>
      <w:r w:rsidRPr="00967478">
        <w:rPr>
          <w:sz w:val="20"/>
          <w:szCs w:val="20"/>
        </w:rPr>
        <w:t xml:space="preserve"> </w:t>
      </w:r>
      <w:r w:rsidRPr="00BE6ACE">
        <w:rPr>
          <w:sz w:val="20"/>
          <w:szCs w:val="20"/>
        </w:rPr>
        <w:fldChar w:fldCharType="begin"/>
      </w:r>
      <w:r w:rsidRPr="00BE6ACE">
        <w:rPr>
          <w:sz w:val="20"/>
          <w:szCs w:val="20"/>
        </w:rPr>
        <w:instrText xml:space="preserve"> ADDIN ZOTERO_ITEM CSL_CITATION {"citationID":"lca9LfWf","properties":{"formattedCitation":"{\\rtf Hamm, \\uc0\\u8220{}The Ministry of Deliverance and the Biblical Data: A Preliminary Report,\\uc0\\u8221{} 55\\uc0\\u8211{}6.}","plainCitation":"Hamm, “The Ministry of Deliverance and the Biblical Data: A Preliminary Report,” 55–6."},"citationItems":[{"id":233,"uris":["http://zotero.org/users/1026663/items/T98QTIFH"],"uri":["http://zotero.org/users/1026663/items/T98QTIFH"],"itemData":{"id":233,"type":"chapter","title":"The Ministry of Deliverance and the Biblical Data: a Preliminary Report","container-title":"Deliverance Prayer","publisher":"Paulist Press","publisher-place":"New York","page":"49-71","event-place":"New York","author":[{"family":"Hamm","given":"Dennis"}],"issued":{"date-parts":[["1981"]]}},"locator":"55-6"}],"schema":"https://github.com/citation-style-language/schema/raw/master/csl-citation.json"} </w:instrText>
      </w:r>
      <w:r w:rsidRPr="00BE6ACE">
        <w:rPr>
          <w:sz w:val="20"/>
          <w:szCs w:val="20"/>
        </w:rPr>
        <w:fldChar w:fldCharType="separate"/>
      </w:r>
      <w:r w:rsidRPr="00BE6ACE">
        <w:rPr>
          <w:rFonts w:cs="Times New Roman"/>
          <w:sz w:val="20"/>
          <w:szCs w:val="20"/>
        </w:rPr>
        <w:t>Hamm, “The Ministry of Deliverance and the Biblical Data: A Preliminary Report,” 55–6</w:t>
      </w:r>
      <w:r w:rsidRPr="00BE6ACE">
        <w:rPr>
          <w:sz w:val="20"/>
          <w:szCs w:val="20"/>
        </w:rPr>
        <w:fldChar w:fldCharType="end"/>
      </w:r>
      <w:r>
        <w:rPr>
          <w:sz w:val="20"/>
          <w:szCs w:val="20"/>
        </w:rPr>
        <w:t>;</w:t>
      </w:r>
      <w:r w:rsidRPr="00BE6ACE">
        <w:rPr>
          <w:sz w:val="20"/>
          <w:szCs w:val="20"/>
        </w:rPr>
        <w:t xml:space="preserve"> </w:t>
      </w:r>
      <w:r w:rsidRPr="00BE6ACE">
        <w:rPr>
          <w:sz w:val="20"/>
          <w:szCs w:val="20"/>
        </w:rPr>
        <w:fldChar w:fldCharType="begin"/>
      </w:r>
      <w:r>
        <w:rPr>
          <w:sz w:val="20"/>
          <w:szCs w:val="20"/>
        </w:rPr>
        <w:instrText xml:space="preserve"> ADDIN ZOTERO_ITEM CSL_CITATION {"citationID":"SCr5sVkW","properties":{"formattedCitation":"{\\rtf Prince, \\i They Shall Expel Demons\\i0{}, 21.}","plainCitation":"Prince, They Shall Expel Demons, 21.","dontUpdate":true},"citationItems":[{"id":122,"uris":["http://zotero.org/users/1026663/items/8XJRJJQC"],"uri":["http://zotero.org/users/1026663/items/8XJRJJQC"],"itemData":{"id":122,"type":"book","title":"They Shall Expel Demons","publisher":"Chosen Books","publisher-place":"USA","event-place":"USA","author":[{"family":"Prince","given":"Derek"}],"issued":{"date-parts":[["1998"]]}},"locator":"21"}],"schema":"https://github.com/citation-style-language/schema/raw/master/csl-citation.json"} </w:instrText>
      </w:r>
      <w:r w:rsidRPr="00BE6ACE">
        <w:rPr>
          <w:sz w:val="20"/>
          <w:szCs w:val="20"/>
        </w:rPr>
        <w:fldChar w:fldCharType="separate"/>
      </w:r>
      <w:r w:rsidRPr="00D47B50">
        <w:rPr>
          <w:rFonts w:ascii="Calibri" w:hAnsi="Calibri" w:cs="Times New Roman"/>
          <w:sz w:val="20"/>
          <w:szCs w:val="24"/>
        </w:rPr>
        <w:t xml:space="preserve">Prince, </w:t>
      </w:r>
      <w:r w:rsidRPr="00D47B50">
        <w:rPr>
          <w:rFonts w:ascii="Calibri" w:hAnsi="Calibri" w:cs="Times New Roman"/>
          <w:i/>
          <w:iCs/>
          <w:sz w:val="20"/>
          <w:szCs w:val="24"/>
        </w:rPr>
        <w:t>They Shall Expel Demons</w:t>
      </w:r>
      <w:r w:rsidRPr="00D47B50">
        <w:rPr>
          <w:rFonts w:ascii="Calibri" w:hAnsi="Calibri" w:cs="Times New Roman"/>
          <w:sz w:val="20"/>
          <w:szCs w:val="24"/>
        </w:rPr>
        <w:t>, 21</w:t>
      </w:r>
      <w:r w:rsidRPr="00BE6ACE">
        <w:rPr>
          <w:sz w:val="20"/>
          <w:szCs w:val="20"/>
        </w:rPr>
        <w:fldChar w:fldCharType="end"/>
      </w:r>
      <w:r>
        <w:rPr>
          <w:sz w:val="20"/>
          <w:szCs w:val="20"/>
        </w:rPr>
        <w:t>;</w:t>
      </w:r>
      <w:r w:rsidRPr="00BE6ACE">
        <w:rPr>
          <w:sz w:val="20"/>
          <w:szCs w:val="20"/>
        </w:rPr>
        <w:t xml:space="preserve"> </w:t>
      </w:r>
      <w:r w:rsidRPr="00BE6ACE">
        <w:rPr>
          <w:sz w:val="20"/>
          <w:szCs w:val="20"/>
        </w:rPr>
        <w:fldChar w:fldCharType="begin"/>
      </w:r>
      <w:r>
        <w:rPr>
          <w:sz w:val="20"/>
          <w:szCs w:val="20"/>
        </w:rPr>
        <w:instrText xml:space="preserve"> ADDIN ZOTERO_ITEM CSL_CITATION {"citationID":"rg3vfOoy","properties":{"formattedCitation":"{\\rtf Finger and Swartley, \\uc0\\u8220{}Bondage and Deliverance: Biblical and Theological Perspectives,\\uc0\\u8221{} 27.}","plainCitation":"Finger and Swartley, “Bondage and Deliverance: Biblical and Theological Perspectives,” 27.","dontUpdate":true},"citationItems":[{"id":235,"uris":["http://zotero.org/users/1026663/items/944Q883Q"],"uri":["http://zotero.org/users/1026663/items/944Q883Q"],"itemData":{"id":235,"type":"chapter","title":"Bondage and Deliverance: Biblical and Theological Perspectives","container-title":"Essays on Spiritual Bondage and Deliverance","collection-title":"Occasional Papers","collection-number":"11","publisher":"Institute of Mennonite Studies","publisher-place":"Elkhart, Indiana","page":"10-38","event-place":"Elkhart, Indiana","author":[{"family":"Finger","given":"Thomas"},{"family":"Swartley","given":"Willard"}],"issued":{"date-parts":[["1988"]]}},"locator":"27"}],"schema":"https://github.com/citation-style-language/schema/raw/master/csl-citation.json"} </w:instrText>
      </w:r>
      <w:r w:rsidRPr="00BE6ACE">
        <w:rPr>
          <w:sz w:val="20"/>
          <w:szCs w:val="20"/>
        </w:rPr>
        <w:fldChar w:fldCharType="separate"/>
      </w:r>
      <w:r w:rsidRPr="00BE6ACE">
        <w:rPr>
          <w:rFonts w:cs="Times New Roman"/>
          <w:sz w:val="20"/>
          <w:szCs w:val="20"/>
        </w:rPr>
        <w:t>Finger and Swartley, “Bondage and Deliverance: Biblical and Theological Perspectives,” 27</w:t>
      </w:r>
      <w:r w:rsidRPr="00BE6ACE">
        <w:rPr>
          <w:sz w:val="20"/>
          <w:szCs w:val="20"/>
        </w:rPr>
        <w:fldChar w:fldCharType="end"/>
      </w:r>
      <w:r>
        <w:rPr>
          <w:sz w:val="20"/>
          <w:szCs w:val="20"/>
        </w:rPr>
        <w:t>; and</w:t>
      </w:r>
      <w:r w:rsidRPr="00BE6ACE">
        <w:rPr>
          <w:sz w:val="20"/>
          <w:szCs w:val="20"/>
        </w:rPr>
        <w:t xml:space="preserve"> Cortes and </w:t>
      </w:r>
      <w:proofErr w:type="spellStart"/>
      <w:r w:rsidRPr="00BE6ACE">
        <w:rPr>
          <w:sz w:val="20"/>
          <w:szCs w:val="20"/>
        </w:rPr>
        <w:t>G</w:t>
      </w:r>
      <w:r>
        <w:rPr>
          <w:sz w:val="20"/>
          <w:szCs w:val="20"/>
        </w:rPr>
        <w:t>atti</w:t>
      </w:r>
      <w:proofErr w:type="spellEnd"/>
      <w:r>
        <w:rPr>
          <w:sz w:val="20"/>
          <w:szCs w:val="20"/>
        </w:rPr>
        <w:t xml:space="preserve">, </w:t>
      </w:r>
      <w:r w:rsidRPr="00261C1E">
        <w:rPr>
          <w:i/>
          <w:sz w:val="20"/>
          <w:szCs w:val="20"/>
        </w:rPr>
        <w:t>The Case against Possession</w:t>
      </w:r>
      <w:r>
        <w:rPr>
          <w:i/>
          <w:sz w:val="20"/>
          <w:szCs w:val="20"/>
        </w:rPr>
        <w:t>s</w:t>
      </w:r>
      <w:r>
        <w:rPr>
          <w:sz w:val="20"/>
          <w:szCs w:val="20"/>
        </w:rPr>
        <w:t>, 106-8, 120-1,</w:t>
      </w:r>
      <w:r w:rsidRPr="00BE6ACE">
        <w:rPr>
          <w:sz w:val="20"/>
          <w:szCs w:val="20"/>
        </w:rPr>
        <w:t xml:space="preserve"> distinguish between Jesus’ healings of people with external and visible illnesses, and his deliverance of people with internal and in</w:t>
      </w:r>
      <w:r>
        <w:rPr>
          <w:sz w:val="20"/>
          <w:szCs w:val="20"/>
        </w:rPr>
        <w:t>visible illnesses</w:t>
      </w:r>
      <w:r w:rsidRPr="00BE6ACE">
        <w:rPr>
          <w:sz w:val="20"/>
          <w:szCs w:val="20"/>
        </w:rPr>
        <w:t xml:space="preserve">. </w:t>
      </w:r>
      <w:r>
        <w:rPr>
          <w:sz w:val="20"/>
          <w:szCs w:val="20"/>
        </w:rPr>
        <w:t xml:space="preserve">See also </w:t>
      </w:r>
      <w:r w:rsidRPr="00BE6ACE">
        <w:rPr>
          <w:sz w:val="20"/>
          <w:szCs w:val="20"/>
        </w:rPr>
        <w:fldChar w:fldCharType="begin"/>
      </w:r>
      <w:r>
        <w:rPr>
          <w:sz w:val="20"/>
          <w:szCs w:val="20"/>
        </w:rPr>
        <w:instrText xml:space="preserve"> ADDIN ZOTERO_ITEM CSL_CITATION {"citationID":"KDm9JH1O","properties":{"formattedCitation":"{\\rtf Neal Lozano, \\i Resisting the Devil\\i0{} (Huntingdon, Indiana: Our Sunday Vistor, 2010), 70.}","plainCitation":"Neal Lozano, Resisting the Devil (Huntingdon, Indiana: Our Sunday Vistor, 2010), 70."},"citationItems":[{"id":110,"uris":["http://zotero.org/users/1026663/items/RF4C2PPK"],"uri":["http://zotero.org/users/1026663/items/RF4C2PPK"],"itemData":{"id":110,"type":"book","title":"Resisting the Devil","publisher":"Our Sunday Vistor","publisher-place":"Huntingdon, Indiana","event-place":"Huntingdon, Indiana","author":[{"family":"Lozano","given":"Neal"}],"issued":{"date-parts":[["2010"]]}},"locator":"70"}],"schema":"https://github.com/citation-style-language/schema/raw/master/csl-citation.json"} </w:instrText>
      </w:r>
      <w:r w:rsidRPr="00BE6ACE">
        <w:rPr>
          <w:sz w:val="20"/>
          <w:szCs w:val="20"/>
        </w:rPr>
        <w:fldChar w:fldCharType="separate"/>
      </w:r>
      <w:r w:rsidRPr="00205E38">
        <w:rPr>
          <w:rFonts w:ascii="Calibri" w:hAnsi="Calibri" w:cs="Times New Roman"/>
          <w:sz w:val="20"/>
          <w:szCs w:val="24"/>
        </w:rPr>
        <w:t xml:space="preserve">Neal Lozano, </w:t>
      </w:r>
      <w:r w:rsidRPr="00205E38">
        <w:rPr>
          <w:rFonts w:ascii="Calibri" w:hAnsi="Calibri" w:cs="Times New Roman"/>
          <w:i/>
          <w:iCs/>
          <w:sz w:val="20"/>
          <w:szCs w:val="24"/>
        </w:rPr>
        <w:t>Resisting the Devil</w:t>
      </w:r>
      <w:r w:rsidRPr="00205E38">
        <w:rPr>
          <w:rFonts w:ascii="Calibri" w:hAnsi="Calibri" w:cs="Times New Roman"/>
          <w:sz w:val="20"/>
          <w:szCs w:val="24"/>
        </w:rPr>
        <w:t xml:space="preserve"> (Huntingdon, Indiana: Our Sunday Vistor, 2010), 70.</w:t>
      </w:r>
      <w:r w:rsidRPr="00BE6ACE">
        <w:rPr>
          <w:sz w:val="20"/>
          <w:szCs w:val="20"/>
        </w:rPr>
        <w:fldChar w:fldCharType="end"/>
      </w:r>
      <w:r>
        <w:rPr>
          <w:sz w:val="20"/>
          <w:szCs w:val="20"/>
        </w:rPr>
        <w:t xml:space="preserve"> </w:t>
      </w:r>
      <w:r>
        <w:rPr>
          <w:rFonts w:cs="Times New Roman"/>
          <w:sz w:val="20"/>
          <w:szCs w:val="20"/>
        </w:rPr>
        <w:t xml:space="preserve">Henry </w:t>
      </w:r>
      <w:proofErr w:type="spellStart"/>
      <w:r>
        <w:rPr>
          <w:rFonts w:cs="Times New Roman"/>
          <w:sz w:val="20"/>
          <w:szCs w:val="20"/>
        </w:rPr>
        <w:t>Virkler</w:t>
      </w:r>
      <w:proofErr w:type="spellEnd"/>
      <w:r>
        <w:rPr>
          <w:rFonts w:cs="Times New Roman"/>
          <w:sz w:val="20"/>
          <w:szCs w:val="20"/>
        </w:rPr>
        <w:t xml:space="preserve"> and Mary </w:t>
      </w:r>
      <w:proofErr w:type="spellStart"/>
      <w:r>
        <w:rPr>
          <w:rFonts w:cs="Times New Roman"/>
          <w:sz w:val="20"/>
          <w:szCs w:val="20"/>
        </w:rPr>
        <w:t>Virkler</w:t>
      </w:r>
      <w:proofErr w:type="spellEnd"/>
      <w:r>
        <w:rPr>
          <w:rFonts w:cs="Times New Roman"/>
          <w:sz w:val="20"/>
          <w:szCs w:val="20"/>
        </w:rPr>
        <w:t xml:space="preserve"> show those Gospel texts that distinguish between naturally causes illnesses and those of demonic origin:</w:t>
      </w:r>
      <w:r w:rsidRPr="00BE6ACE">
        <w:rPr>
          <w:rFonts w:cs="Times New Roman"/>
          <w:sz w:val="20"/>
          <w:szCs w:val="20"/>
        </w:rPr>
        <w:t xml:space="preserve"> “Demonic Involvement in Human Life and Illness,” </w:t>
      </w:r>
      <w:r w:rsidRPr="00BE6ACE">
        <w:rPr>
          <w:rFonts w:cs="Times New Roman"/>
          <w:i/>
          <w:iCs/>
          <w:sz w:val="20"/>
          <w:szCs w:val="20"/>
        </w:rPr>
        <w:t>Journal of Psychology and Theology</w:t>
      </w:r>
      <w:r>
        <w:rPr>
          <w:rFonts w:cs="Times New Roman"/>
          <w:sz w:val="20"/>
          <w:szCs w:val="20"/>
        </w:rPr>
        <w:t xml:space="preserve"> 5 (1977)</w:t>
      </w:r>
      <w:r w:rsidRPr="00BE6ACE">
        <w:rPr>
          <w:rFonts w:cs="Times New Roman"/>
          <w:sz w:val="20"/>
          <w:szCs w:val="20"/>
        </w:rPr>
        <w:t xml:space="preserve"> 96</w:t>
      </w:r>
      <w:r>
        <w:rPr>
          <w:rFonts w:cs="Times New Roman"/>
          <w:sz w:val="20"/>
          <w:szCs w:val="20"/>
        </w:rPr>
        <w:t>, 100</w:t>
      </w:r>
      <w:r w:rsidRPr="00BE6ACE">
        <w:rPr>
          <w:rFonts w:cs="Times New Roman"/>
          <w:sz w:val="20"/>
          <w:szCs w:val="20"/>
        </w:rPr>
        <w:t>.</w:t>
      </w:r>
    </w:p>
    <w:p w:rsidR="00CC3E73" w:rsidRPr="000756F7" w:rsidRDefault="00CC3E73" w:rsidP="0092682A">
      <w:pPr>
        <w:pStyle w:val="FootnoteText"/>
        <w:rPr>
          <w:b/>
          <w:sz w:val="12"/>
          <w:szCs w:val="12"/>
        </w:rPr>
      </w:pPr>
    </w:p>
  </w:footnote>
  <w:footnote w:id="44">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0JYJyVhU","properties":{"formattedCitation":"{\\rtf Graham Twelftree, \\i Jesus the Miracle Worker\\i0{} (Downers Grove, ILL: Intervarsity Press, 1999), 175\\uc0\\u8211{}180.}","plainCitation":"Graham Twelftree, Jesus the Miracle Worker (Downers Grove, ILL: Intervarsity Press, 1999), 175–180.","dontUpdate":true},"citationItems":[{"id":268,"uris":["http://zotero.org/users/1026663/items/5A42D69Z"],"uri":["http://zotero.org/users/1026663/items/5A42D69Z"],"itemData":{"id":268,"type":"book","title":"Jesus the Miracle Worker","publisher":"Intervarsity Press","publisher-place":"Downers Grove, IL","source":"DML","event-place":"Downers Grove, IL","author":[{"family":"Twelftree","given":"Graham"}],"issued":{"date-parts":[["1999"]]}},"locator":"175-180"}],"schema":"https://github.com/citation-style-language/schema/raw/master/csl-citation.json"} </w:instrText>
      </w:r>
      <w:r>
        <w:fldChar w:fldCharType="separate"/>
      </w:r>
      <w:r w:rsidRPr="00F365EE">
        <w:rPr>
          <w:rFonts w:ascii="Calibri" w:hAnsi="Calibri" w:cs="Times New Roman"/>
          <w:szCs w:val="24"/>
        </w:rPr>
        <w:t xml:space="preserve">Graham Twelftree, </w:t>
      </w:r>
      <w:r w:rsidRPr="00F365EE">
        <w:rPr>
          <w:rFonts w:ascii="Calibri" w:hAnsi="Calibri" w:cs="Times New Roman"/>
          <w:i/>
          <w:iCs/>
          <w:szCs w:val="24"/>
        </w:rPr>
        <w:t>Jesus the Miracle Worker</w:t>
      </w:r>
      <w:r>
        <w:rPr>
          <w:rFonts w:ascii="Calibri" w:hAnsi="Calibri" w:cs="Times New Roman"/>
          <w:szCs w:val="24"/>
        </w:rPr>
        <w:t xml:space="preserve"> (Downers Grove, IL</w:t>
      </w:r>
      <w:r w:rsidRPr="00F365EE">
        <w:rPr>
          <w:rFonts w:ascii="Calibri" w:hAnsi="Calibri" w:cs="Times New Roman"/>
          <w:szCs w:val="24"/>
        </w:rPr>
        <w:t>: Intervarsity Press, 1999), 175–180.</w:t>
      </w:r>
      <w:r>
        <w:fldChar w:fldCharType="end"/>
      </w:r>
    </w:p>
    <w:p w:rsidR="00CC3E73" w:rsidRPr="00205605" w:rsidRDefault="00CC3E73" w:rsidP="0092682A">
      <w:pPr>
        <w:pStyle w:val="FootnoteText"/>
        <w:rPr>
          <w:sz w:val="12"/>
          <w:szCs w:val="12"/>
        </w:rPr>
      </w:pPr>
    </w:p>
  </w:footnote>
  <w:footnote w:id="45">
    <w:p w:rsidR="00CC3E73" w:rsidRDefault="00CC3E73" w:rsidP="0092682A">
      <w:pPr>
        <w:pStyle w:val="FootnoteText"/>
      </w:pPr>
      <w:r w:rsidRPr="00994E61">
        <w:rPr>
          <w:rStyle w:val="FootnoteReference"/>
        </w:rPr>
        <w:footnoteRef/>
      </w:r>
      <w:r>
        <w:t xml:space="preserve"> </w:t>
      </w:r>
      <w:proofErr w:type="spellStart"/>
      <w:r>
        <w:t>Twelftree</w:t>
      </w:r>
      <w:proofErr w:type="spellEnd"/>
      <w:r>
        <w:t xml:space="preserve">, </w:t>
      </w:r>
      <w:r w:rsidRPr="00807BE7">
        <w:rPr>
          <w:i/>
        </w:rPr>
        <w:t>Jesus</w:t>
      </w:r>
      <w:r>
        <w:t xml:space="preserve">, 222-223 (“to associate Jesus with the relatively common healing of the demonised performed by many other healers of the time would have appealed banal and unconvincing.” 223); </w:t>
      </w:r>
      <w:r>
        <w:fldChar w:fldCharType="begin"/>
      </w:r>
      <w:r>
        <w:instrText xml:space="preserve"> ADDIN ZOTERO_ITEM CSL_CITATION {"citationID":"51AfUr1c","properties":{"formattedCitation":"{\\rtf Hamm, \\uc0\\u8220{}The Ministry of Deliverance and the Biblical Data: A Preliminary Report,\\uc0\\u8221{} 55.}","plainCitation":"Hamm, “The Ministry of Deliverance and the Biblical Data: A Preliminary Report,” 55."},"citationItems":[{"id":233,"uris":["http://zotero.org/users/1026663/items/T98QTIFH"],"uri":["http://zotero.org/users/1026663/items/T98QTIFH"],"itemData":{"id":233,"type":"chapter","title":"The Ministry of Deliverance and the Biblical Data: a Preliminary Report","container-title":"Deliverance Prayer","publisher":"Paulist Press","publisher-place":"New York","page":"49-71","event-place":"New York","author":[{"family":"Hamm","given":"Dennis"}],"issued":{"date-parts":[["1981"]]}},"locator":"55"}],"schema":"https://github.com/citation-style-language/schema/raw/master/csl-citation.json"} </w:instrText>
      </w:r>
      <w:r>
        <w:fldChar w:fldCharType="separate"/>
      </w:r>
      <w:r w:rsidRPr="00F17881">
        <w:rPr>
          <w:rFonts w:ascii="Calibri" w:hAnsi="Calibri" w:cs="Times New Roman"/>
          <w:szCs w:val="24"/>
        </w:rPr>
        <w:t>Hamm, “The Ministry of Deliverance and the Biblical Data: A Preliminary Report,” 55</w:t>
      </w:r>
      <w:r>
        <w:fldChar w:fldCharType="end"/>
      </w:r>
      <w:r>
        <w:t xml:space="preserve">; </w:t>
      </w:r>
      <w:r>
        <w:fldChar w:fldCharType="begin"/>
      </w:r>
      <w:r>
        <w:instrText xml:space="preserve"> ADDIN ZOTERO_ITEM CSL_CITATION {"citationID":"dXVUnVzx","properties":{"formattedCitation":"{\\rtf Thomas Finger and Willard Swartley, \\uc0\\u8220{}Bondage and Deliverance: Biblical and Theological Perspectives,\\uc0\\u8221{} in \\i Essays on Spiritual Bondage and Deliverance\\i0{}, Occasional Papers 11 (Indiana: Institute of Mennonite Studies, 1988), 21.}","plainCitation":"Thomas Finger and Willard Swartley, “Bondage and Deliverance: Biblical and Theological Perspectives,” in Essays on Spiritual Bondage and Deliverance, Occasional Papers 11 (Indiana: Institute of Mennonite Studies, 1988), 21.","dontUpdate":true},"citationItems":[{"id":235,"uris":["http://zotero.org/users/1026663/items/944Q883Q"],"uri":["http://zotero.org/users/1026663/items/944Q883Q"],"itemData":{"id":235,"type":"chapter","title":"Bondage and Deliverance: Biblical and Theological Perspectives","container-title":"Essays on Spiritual Bondage and Deliverance","collection-title":"Occasional Papers","collection-number":"11","publisher":"Institute of Mennonite Studies","publisher-place":"Elkhart, Indiana","page":"10-38","event-place":"Elkhart, Indiana","author":[{"family":"Finger","given":"Thomas"},{"family":"Swartley","given":"Willard"}],"issued":{"date-parts":[["1988"]]}},"locator":"21"}],"schema":"https://github.com/citation-style-language/schema/raw/master/csl-citation.json"} </w:instrText>
      </w:r>
      <w:r>
        <w:fldChar w:fldCharType="separate"/>
      </w:r>
      <w:r w:rsidRPr="00F17881">
        <w:rPr>
          <w:rFonts w:ascii="Calibri" w:hAnsi="Calibri" w:cs="Times New Roman"/>
          <w:szCs w:val="24"/>
        </w:rPr>
        <w:t xml:space="preserve">Thomas Finger and Willard Swartley, “Bondage and Deliverance: Biblical and Theological Perspectives,” in </w:t>
      </w:r>
      <w:r w:rsidRPr="00F17881">
        <w:rPr>
          <w:rFonts w:ascii="Calibri" w:hAnsi="Calibri" w:cs="Times New Roman"/>
          <w:i/>
          <w:iCs/>
          <w:szCs w:val="24"/>
        </w:rPr>
        <w:t>Essays on Spiritual Bondage and Deliverance</w:t>
      </w:r>
      <w:r w:rsidRPr="00F17881">
        <w:rPr>
          <w:rFonts w:ascii="Calibri" w:hAnsi="Calibri" w:cs="Times New Roman"/>
          <w:szCs w:val="24"/>
        </w:rPr>
        <w:t>, Occasional Papers 11 (Indiana: Institute of Mennonite Studies, 1988), 21</w:t>
      </w:r>
      <w:r>
        <w:rPr>
          <w:rFonts w:ascii="Calibri" w:hAnsi="Calibri" w:cs="Times New Roman"/>
          <w:szCs w:val="24"/>
        </w:rPr>
        <w:t>, 25-6</w:t>
      </w:r>
      <w:r w:rsidRPr="00F17881">
        <w:rPr>
          <w:rFonts w:ascii="Calibri" w:hAnsi="Calibri" w:cs="Times New Roman"/>
          <w:szCs w:val="24"/>
        </w:rPr>
        <w:t>.</w:t>
      </w:r>
      <w:r>
        <w:fldChar w:fldCharType="end"/>
      </w:r>
    </w:p>
    <w:p w:rsidR="00CC3E73" w:rsidRPr="00205605" w:rsidRDefault="00CC3E73" w:rsidP="0092682A">
      <w:pPr>
        <w:pStyle w:val="FootnoteText"/>
        <w:rPr>
          <w:sz w:val="12"/>
          <w:szCs w:val="12"/>
        </w:rPr>
      </w:pPr>
    </w:p>
  </w:footnote>
  <w:footnote w:id="46">
    <w:p w:rsidR="00CC3E73" w:rsidRDefault="00CC3E73" w:rsidP="0092682A">
      <w:pPr>
        <w:pStyle w:val="FootnoteText"/>
      </w:pPr>
      <w:r w:rsidRPr="00994E61">
        <w:rPr>
          <w:rStyle w:val="FootnoteReference"/>
        </w:rPr>
        <w:footnoteRef/>
      </w:r>
      <w:r>
        <w:t xml:space="preserve"> Murderer and Father of all lies (</w:t>
      </w:r>
      <w:proofErr w:type="spellStart"/>
      <w:r>
        <w:t>Jn</w:t>
      </w:r>
      <w:proofErr w:type="spellEnd"/>
      <w:r>
        <w:t xml:space="preserve"> 8:44), the tempter (Mk 4:3), the enemy (</w:t>
      </w:r>
      <w:proofErr w:type="spellStart"/>
      <w:r>
        <w:t>tt</w:t>
      </w:r>
      <w:proofErr w:type="spellEnd"/>
      <w:r>
        <w:t xml:space="preserve"> 13:39), Beelzebub (Matt 12:27), a sinner from the beginning (1 </w:t>
      </w:r>
      <w:proofErr w:type="spellStart"/>
      <w:r>
        <w:t>Jn</w:t>
      </w:r>
      <w:proofErr w:type="spellEnd"/>
      <w:r>
        <w:t xml:space="preserve"> 3:8).</w:t>
      </w:r>
    </w:p>
    <w:p w:rsidR="00CC3E73" w:rsidRPr="000756F7" w:rsidRDefault="00CC3E73" w:rsidP="0092682A">
      <w:pPr>
        <w:pStyle w:val="FootnoteText"/>
        <w:rPr>
          <w:sz w:val="12"/>
          <w:szCs w:val="12"/>
        </w:rPr>
      </w:pPr>
    </w:p>
  </w:footnote>
  <w:footnote w:id="47">
    <w:p w:rsidR="00CC3E73" w:rsidRDefault="00CC3E73" w:rsidP="0092682A">
      <w:pPr>
        <w:pStyle w:val="FootnoteText"/>
      </w:pPr>
      <w:r w:rsidRPr="00994E61">
        <w:rPr>
          <w:rStyle w:val="FootnoteReference"/>
        </w:rPr>
        <w:footnoteRef/>
      </w:r>
      <w:r>
        <w:t xml:space="preserve"> Cortes and </w:t>
      </w:r>
      <w:proofErr w:type="spellStart"/>
      <w:r>
        <w:t>Gatti</w:t>
      </w:r>
      <w:proofErr w:type="spellEnd"/>
      <w:r>
        <w:t xml:space="preserve"> show the Scriptural links between illness, sin, death and Satan (136-7); as for the ‘possession’ of Judas by Satan (Lk 22:3; </w:t>
      </w:r>
      <w:proofErr w:type="spellStart"/>
      <w:r>
        <w:t>Jn</w:t>
      </w:r>
      <w:proofErr w:type="spellEnd"/>
      <w:r>
        <w:t xml:space="preserve"> 13:27), they state that no biblical scholar has stated that Judas was literally possessed by Satan. </w:t>
      </w:r>
      <w:r>
        <w:fldChar w:fldCharType="begin"/>
      </w:r>
      <w:r>
        <w:instrText xml:space="preserve"> ADDIN ZOTERO_ITEM CSL_CITATION {"citationID":"w4AkdCeu","properties":{"formattedCitation":"{\\rtf Cortes and Gatti, \\i The Case against Possessions and Exorcisms\\i0{}, 103, 136\\uc0\\u8211{}7.}","plainCitation":"Cortes and Gatti, The Case against Possessions and Exorcisms, 103, 136–7."},"citationItems":[{"id":237,"uris":["http://zotero.org/users/1026663/items/P8H37F4H"],"uri":["http://zotero.org/users/1026663/items/P8H37F4H"],"itemData":{"id":237,"type":"book","title":"The Case against Possessions and Exorcisms","publisher":"Vantage Pres","publisher-place":"New York","source":"DML","event-place":"New York","abstract":"not against the devil or fallen angles but against demons (as separate entities) and possesion; therefore against exorcism and delivernce","call-number":"OD88.8 C828","author":[{"family":"Cortes","given":"Juan"},{"family":"Gatti","given":"Florence"}],"issued":{"date-parts":[["1975"]]}},"locator":"103, 136-7"}],"schema":"https://github.com/citation-style-language/schema/raw/master/csl-citation.json"} </w:instrText>
      </w:r>
      <w:r>
        <w:fldChar w:fldCharType="separate"/>
      </w:r>
      <w:r w:rsidRPr="005B3A92">
        <w:rPr>
          <w:rFonts w:ascii="Calibri" w:hAnsi="Calibri" w:cs="Times New Roman"/>
          <w:szCs w:val="24"/>
        </w:rPr>
        <w:t xml:space="preserve">Cortes and Gatti, </w:t>
      </w:r>
      <w:r w:rsidRPr="005B3A92">
        <w:rPr>
          <w:rFonts w:ascii="Calibri" w:hAnsi="Calibri" w:cs="Times New Roman"/>
          <w:i/>
          <w:iCs/>
          <w:szCs w:val="24"/>
        </w:rPr>
        <w:t>The Case against Possessions and Exorcisms</w:t>
      </w:r>
      <w:r w:rsidRPr="005B3A92">
        <w:rPr>
          <w:rFonts w:ascii="Calibri" w:hAnsi="Calibri" w:cs="Times New Roman"/>
          <w:szCs w:val="24"/>
        </w:rPr>
        <w:t xml:space="preserve">, 103, </w:t>
      </w:r>
      <w:r>
        <w:rPr>
          <w:rFonts w:ascii="Calibri" w:hAnsi="Calibri" w:cs="Times New Roman"/>
          <w:szCs w:val="24"/>
        </w:rPr>
        <w:t xml:space="preserve">109, </w:t>
      </w:r>
      <w:r w:rsidRPr="005B3A92">
        <w:rPr>
          <w:rFonts w:ascii="Calibri" w:hAnsi="Calibri" w:cs="Times New Roman"/>
          <w:szCs w:val="24"/>
        </w:rPr>
        <w:t>136–7.</w:t>
      </w:r>
      <w:r>
        <w:fldChar w:fldCharType="end"/>
      </w:r>
    </w:p>
    <w:p w:rsidR="00CC3E73" w:rsidRPr="00205605" w:rsidRDefault="00CC3E73" w:rsidP="0092682A">
      <w:pPr>
        <w:pStyle w:val="FootnoteText"/>
        <w:rPr>
          <w:sz w:val="12"/>
          <w:szCs w:val="12"/>
        </w:rPr>
      </w:pPr>
    </w:p>
  </w:footnote>
  <w:footnote w:id="48">
    <w:p w:rsidR="00CC3E73" w:rsidRPr="00704B7B" w:rsidRDefault="00CC3E73" w:rsidP="0092682A">
      <w:pPr>
        <w:pStyle w:val="FootnoteText"/>
        <w:rPr>
          <w:b/>
        </w:rPr>
      </w:pPr>
      <w:r w:rsidRPr="00994E61">
        <w:rPr>
          <w:rStyle w:val="FootnoteReference"/>
        </w:rPr>
        <w:footnoteRef/>
      </w:r>
      <w:r>
        <w:t xml:space="preserve"> </w:t>
      </w:r>
      <w:proofErr w:type="spellStart"/>
      <w:r>
        <w:t>Latourelle</w:t>
      </w:r>
      <w:proofErr w:type="spellEnd"/>
      <w:r>
        <w:t xml:space="preserve"> has researched the historicity of the miracles of Jesus in the book cited in note 19. Also </w:t>
      </w:r>
      <w:r>
        <w:fldChar w:fldCharType="begin"/>
      </w:r>
      <w:r>
        <w:instrText xml:space="preserve"> ADDIN ZOTERO_ITEM CSL_CITATION {"citationID":"Pu0aGHA8","properties":{"formattedCitation":"{\\rtf Ibid., 128\\uc0\\u8211{}9.}","plainCitation":"Ibid., 128–9."},"citationItems":[{"id":237,"uris":["http://zotero.org/users/1026663/items/P8H37F4H"],"uri":["http://zotero.org/users/1026663/items/P8H37F4H"],"itemData":{"id":237,"type":"book","title":"The Case against Possessions and Exorcisms","publisher":"Vantage Pres","publisher-place":"New York","source":"DML","event-place":"New York","abstract":"not against the devil or fallen angles but against demons (as separate entities) and possesion; therefore against exorcism and delivernce","call-number":"OD88.8 C828","author":[{"family":"Cortes","given":"Juan"},{"family":"Gatti","given":"Florence"}],"issued":{"date-parts":[["1975"]]}},"locator":"128-9"}],"schema":"https://github.com/citation-style-language/schema/raw/master/csl-citation.json"} </w:instrText>
      </w:r>
      <w:r>
        <w:fldChar w:fldCharType="separate"/>
      </w:r>
      <w:r w:rsidRPr="008D10DD">
        <w:rPr>
          <w:rFonts w:ascii="Calibri" w:hAnsi="Calibri" w:cs="Times New Roman"/>
          <w:szCs w:val="24"/>
        </w:rPr>
        <w:t>Ibid., 128–9.</w:t>
      </w:r>
      <w:r>
        <w:fldChar w:fldCharType="end"/>
      </w:r>
      <w:r>
        <w:t xml:space="preserve"> </w:t>
      </w:r>
      <w:r>
        <w:fldChar w:fldCharType="begin"/>
      </w:r>
      <w:r>
        <w:instrText xml:space="preserve"> ADDIN ZOTERO_ITEM CSL_CITATION {"citationID":"zT75gF2h","properties":{"formattedCitation":"{\\rtf Victor White, \\i God and the Unconscious\\i0{} (London: Fontana Books, 1960).}","plainCitation":"Victor White, God and the Unconscious (London: Fontana Books, 1960).","dontUpdate":true},"citationItems":[{"id":284,"uris":["http://zotero.org/users/1026663/items/QS87ZWJF"],"uri":["http://zotero.org/users/1026663/items/QS87ZWJF"],"itemData":{"id":284,"type":"book","title":"God and the Unconscious","publisher":"Fontana Books","publisher-place":"London","source":"DML","event-place":"London","call-number":"PR80 W588","author":[{"family":"White","given":"Victor"}],"issued":{"date-parts":[["1960"]]}}}],"schema":"https://github.com/citation-style-language/schema/raw/master/csl-citation.json"} </w:instrText>
      </w:r>
      <w:r>
        <w:fldChar w:fldCharType="separate"/>
      </w:r>
      <w:r w:rsidRPr="008D6F9D">
        <w:rPr>
          <w:rFonts w:ascii="Calibri" w:hAnsi="Calibri" w:cs="Times New Roman"/>
          <w:szCs w:val="24"/>
        </w:rPr>
        <w:t xml:space="preserve">Victor White, </w:t>
      </w:r>
      <w:r w:rsidRPr="008D6F9D">
        <w:rPr>
          <w:rFonts w:ascii="Calibri" w:hAnsi="Calibri" w:cs="Times New Roman"/>
          <w:i/>
          <w:iCs/>
          <w:szCs w:val="24"/>
        </w:rPr>
        <w:t>God and the Unconscious</w:t>
      </w:r>
      <w:r w:rsidRPr="008D6F9D">
        <w:rPr>
          <w:rFonts w:ascii="Calibri" w:hAnsi="Calibri" w:cs="Times New Roman"/>
          <w:szCs w:val="24"/>
        </w:rPr>
        <w:t xml:space="preserve"> (London: Fontana Books, 1960)</w:t>
      </w:r>
      <w:r>
        <w:fldChar w:fldCharType="end"/>
      </w:r>
      <w:r>
        <w:t xml:space="preserve"> writes</w:t>
      </w:r>
      <w:r w:rsidRPr="00704B7B">
        <w:rPr>
          <w:b/>
        </w:rPr>
        <w:t xml:space="preserve">: </w:t>
      </w:r>
      <w:r w:rsidRPr="00704B7B">
        <w:rPr>
          <w:rStyle w:val="Strong"/>
          <w:b w:val="0"/>
        </w:rPr>
        <w:t>"Not only the Gospels, but also the Epistles, and still more obviously the Apocalypse, are largely unintelligible except on the supposition of the reality and activity of Satan and other malevolent spirits." 193</w:t>
      </w:r>
      <w:r>
        <w:rPr>
          <w:rStyle w:val="Strong"/>
          <w:b w:val="0"/>
        </w:rPr>
        <w:t xml:space="preserve"> See also </w:t>
      </w:r>
      <w:r>
        <w:rPr>
          <w:rStyle w:val="Strong"/>
          <w:b w:val="0"/>
        </w:rPr>
        <w:fldChar w:fldCharType="begin"/>
      </w:r>
      <w:r>
        <w:rPr>
          <w:rStyle w:val="Strong"/>
          <w:b w:val="0"/>
        </w:rPr>
        <w:instrText xml:space="preserve"> ADDIN ZOTERO_ITEM CSL_CITATION {"citationID":"KI36j04k","properties":{"formattedCitation":"{\\rtf Peter Pimentel, \\uc0\\u8220{}The \\uc0\\u8216{}Unclean Spirits\\uc0\\u8217{} of St Mark\\uc0\\u8217{}s Gospel,\\uc0\\u8221{} \\i The Expository Times\\i0{} 99 (September 1988): 173\\uc0\\u8211{}75.}","plainCitation":"Peter Pimentel, “The ‘Unclean Spirits’ of St Mark’s Gospel,” The Expository Times 99 (September 1988): 173–75."},"citationItems":[{"id":259,"uris":["http://zotero.org/users/1026663/items/R5B6ZIPA"],"uri":["http://zotero.org/users/1026663/items/R5B6ZIPA"],"itemData":{"id":259,"type":"article-journal","title":"The 'unclean spirits' of St Mark's Gospel","container-title":"The Expository Times","page":"173-175","volume":"99","source":"whitley","author":[{"family":"Pimentel","given":"Peter"}],"issued":{"date-parts":[["1988",9]]}}}],"schema":"https://github.com/citation-style-language/schema/raw/master/csl-citation.json"} </w:instrText>
      </w:r>
      <w:r>
        <w:rPr>
          <w:rStyle w:val="Strong"/>
          <w:b w:val="0"/>
        </w:rPr>
        <w:fldChar w:fldCharType="separate"/>
      </w:r>
      <w:r w:rsidRPr="00205E38">
        <w:rPr>
          <w:rFonts w:ascii="Calibri" w:hAnsi="Calibri" w:cs="Times New Roman"/>
          <w:szCs w:val="24"/>
        </w:rPr>
        <w:t xml:space="preserve">Peter Pimentel, “The ‘Unclean Spirits’ of St Mark’s Gospel,” </w:t>
      </w:r>
      <w:r w:rsidRPr="00205E38">
        <w:rPr>
          <w:rFonts w:ascii="Calibri" w:hAnsi="Calibri" w:cs="Times New Roman"/>
          <w:i/>
          <w:iCs/>
          <w:szCs w:val="24"/>
        </w:rPr>
        <w:t>The Expository Times</w:t>
      </w:r>
      <w:r w:rsidRPr="00205E38">
        <w:rPr>
          <w:rFonts w:ascii="Calibri" w:hAnsi="Calibri" w:cs="Times New Roman"/>
          <w:szCs w:val="24"/>
        </w:rPr>
        <w:t xml:space="preserve"> 99 (September 1988): 173–75</w:t>
      </w:r>
      <w:r>
        <w:rPr>
          <w:rStyle w:val="Strong"/>
          <w:b w:val="0"/>
        </w:rPr>
        <w:fldChar w:fldCharType="end"/>
      </w:r>
      <w:r>
        <w:rPr>
          <w:rStyle w:val="Strong"/>
          <w:b w:val="0"/>
        </w:rPr>
        <w:t xml:space="preserve"> where the author argues that the exorcisms of Jesus were understood by Jesus to mark the beginning of the purification of the whole world into the kingdom of God.</w:t>
      </w:r>
    </w:p>
    <w:p w:rsidR="00CC3E73" w:rsidRPr="00205605" w:rsidRDefault="00CC3E73" w:rsidP="0092682A">
      <w:pPr>
        <w:pStyle w:val="FootnoteText"/>
        <w:rPr>
          <w:sz w:val="12"/>
          <w:szCs w:val="12"/>
        </w:rPr>
      </w:pPr>
    </w:p>
  </w:footnote>
  <w:footnote w:id="49">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r24RpHdj","properties":{"formattedCitation":"{\\rtf Rene Latourelle, \\i The Miracles of Jesus and the Theology of Miracles\\i0{}, trans. Matthew O\\uc0\\u8217{}Connell (New York: Paulist Press, 1988), 167.}","plainCitation":"Rene Latourelle, The Miracles of Jesus and the Theology of Miracles, trans. Matthew O’Connell (New York: Paulist Press, 1988), 167."},"citationItems":[{"id":249,"uris":["http://zotero.org/users/1026663/items/4XW67F46"],"uri":["http://zotero.org/users/1026663/items/4XW67F46"],"itemData":{"id":249,"type":"book","title":"The Miracles of Jesus and the Theology of Miracles","publisher":"Paulist Press","publisher-place":"New York","source":"DML","event-place":"New York","abstract":"close reading of miracle stories","call-number":"FX35 L359 MEO","author":[{"family":"Latourelle","given":"Rene"}],"translator":[{"family":"O'Connell","given":"Matthew"}],"issued":{"date-parts":[["1988"]]}},"locator":"167"}],"schema":"https://github.com/citation-style-language/schema/raw/master/csl-citation.json"} </w:instrText>
      </w:r>
      <w:r>
        <w:fldChar w:fldCharType="separate"/>
      </w:r>
      <w:r w:rsidRPr="008D10DD">
        <w:rPr>
          <w:rFonts w:ascii="Calibri" w:hAnsi="Calibri" w:cs="Times New Roman"/>
          <w:szCs w:val="24"/>
        </w:rPr>
        <w:t xml:space="preserve">Rene Latourelle, </w:t>
      </w:r>
      <w:r w:rsidRPr="008D10DD">
        <w:rPr>
          <w:rFonts w:ascii="Calibri" w:hAnsi="Calibri" w:cs="Times New Roman"/>
          <w:i/>
          <w:iCs/>
          <w:szCs w:val="24"/>
        </w:rPr>
        <w:t>The Miracles of Jesus and the Theology of Miracles</w:t>
      </w:r>
      <w:r w:rsidRPr="008D10DD">
        <w:rPr>
          <w:rFonts w:ascii="Calibri" w:hAnsi="Calibri" w:cs="Times New Roman"/>
          <w:szCs w:val="24"/>
        </w:rPr>
        <w:t>, trans. Matthew O’Connell (New York: Paulist Press, 1988), 167.</w:t>
      </w:r>
      <w:r>
        <w:fldChar w:fldCharType="end"/>
      </w:r>
    </w:p>
    <w:p w:rsidR="00CC3E73" w:rsidRPr="00C62CAB" w:rsidRDefault="00CC3E73" w:rsidP="0092682A">
      <w:pPr>
        <w:pStyle w:val="FootnoteText"/>
        <w:rPr>
          <w:sz w:val="12"/>
          <w:szCs w:val="12"/>
        </w:rPr>
      </w:pPr>
    </w:p>
  </w:footnote>
  <w:footnote w:id="50">
    <w:p w:rsidR="00CC3E73" w:rsidRDefault="00CC3E73" w:rsidP="0092682A">
      <w:pPr>
        <w:pStyle w:val="FootnoteText"/>
      </w:pPr>
      <w:r w:rsidRPr="00994E61">
        <w:rPr>
          <w:rStyle w:val="FootnoteReference"/>
        </w:rPr>
        <w:footnoteRef/>
      </w:r>
      <w:r>
        <w:t xml:space="preserve"> See </w:t>
      </w:r>
      <w:r>
        <w:fldChar w:fldCharType="begin"/>
      </w:r>
      <w:r>
        <w:instrText xml:space="preserve"> ADDIN ZOTERO_ITEM CSL_CITATION {"citationID":"czFcyCWO","properties":{"formattedCitation":"{\\rtf Hamm, \\uc0\\u8220{}The Ministry of Deliverance and the Biblical Data: A Preliminary Report.\\uc0\\u8221{}}","plainCitation":"Hamm, “The Ministry of Deliverance and the Biblical Data: A Preliminary Report.”"},"citationItems":[{"id":233,"uris":["http://zotero.org/users/1026663/items/T98QTIFH"],"uri":["http://zotero.org/users/1026663/items/T98QTIFH"],"itemData":{"id":233,"type":"chapter","title":"The Ministry of Deliverance and the Biblical Data: a Preliminary Report","container-title":"Deliverance Prayer","publisher":"Paulist Press","publisher-place":"New York","page":"49-71","event-place":"New York","author":[{"family":"Hamm","given":"Dennis"}],"issued":{"date-parts":[["1981"]]}}}],"schema":"https://github.com/citation-style-language/schema/raw/master/csl-citation.json"} </w:instrText>
      </w:r>
      <w:r>
        <w:fldChar w:fldCharType="separate"/>
      </w:r>
      <w:r w:rsidRPr="00E56D1C">
        <w:rPr>
          <w:rFonts w:ascii="Calibri" w:hAnsi="Calibri" w:cs="Times New Roman"/>
          <w:szCs w:val="24"/>
        </w:rPr>
        <w:t>Hamm, “The Ministry of Deliverance and the Biblical Data: A Preliminary Report.”</w:t>
      </w:r>
      <w:r>
        <w:fldChar w:fldCharType="end"/>
      </w:r>
      <w:r>
        <w:t xml:space="preserve"> and </w:t>
      </w:r>
      <w:r>
        <w:fldChar w:fldCharType="begin"/>
      </w:r>
      <w:r>
        <w:instrText xml:space="preserve"> ADDIN ZOTERO_ITEM CSL_CITATION {"citationID":"nfmfpuNe","properties":{"formattedCitation":"{\\rtf Finger and Swartley, \\uc0\\u8220{}Bondage and Deliverance: Biblical and Theological Perspectives.\\uc0\\u8221{}}","plainCitation":"Finger and Swartley, “Bondage and Deliverance: Biblical and Theological Perspectives.”"},"citationItems":[{"id":235,"uris":["http://zotero.org/users/1026663/items/944Q883Q"],"uri":["http://zotero.org/users/1026663/items/944Q883Q"],"itemData":{"id":235,"type":"chapter","title":"Bondage and Deliverance: Biblical and Theological Perspectives","container-title":"Essays on Spiritual Bondage and Deliverance","collection-title":"Occasional Papers","collection-number":"11","publisher":"Institute of Mennonite Studies","publisher-place":"Elkhart, Indiana","page":"10-38","event-place":"Elkhart, Indiana","author":[{"family":"Finger","given":"Thomas"},{"family":"Swartley","given":"Willard"}],"issued":{"date-parts":[["1988"]]}}}],"schema":"https://github.com/citation-style-language/schema/raw/master/csl-citation.json"} </w:instrText>
      </w:r>
      <w:r>
        <w:fldChar w:fldCharType="separate"/>
      </w:r>
      <w:r w:rsidRPr="00F17881">
        <w:rPr>
          <w:rFonts w:ascii="Calibri" w:hAnsi="Calibri" w:cs="Times New Roman"/>
          <w:szCs w:val="24"/>
        </w:rPr>
        <w:t>Finger and Swartley, “Bondage and Deliverance: Biblical and Theological Perspectives.”</w:t>
      </w:r>
      <w:r>
        <w:fldChar w:fldCharType="end"/>
      </w:r>
      <w:r>
        <w:t xml:space="preserve"> </w:t>
      </w:r>
    </w:p>
    <w:p w:rsidR="00CC3E73" w:rsidRPr="0007634C" w:rsidRDefault="00CC3E73" w:rsidP="0092682A">
      <w:pPr>
        <w:pStyle w:val="FootnoteText"/>
        <w:rPr>
          <w:sz w:val="12"/>
          <w:szCs w:val="12"/>
        </w:rPr>
      </w:pPr>
    </w:p>
  </w:footnote>
  <w:footnote w:id="51">
    <w:p w:rsidR="00CC3E73" w:rsidRPr="0092682A" w:rsidRDefault="00CC3E73" w:rsidP="0092682A">
      <w:pPr>
        <w:pStyle w:val="NoSpacing"/>
        <w:rPr>
          <w:rFonts w:ascii="Calibri" w:hAnsi="Calibri"/>
          <w:sz w:val="20"/>
          <w:szCs w:val="20"/>
        </w:rPr>
      </w:pPr>
      <w:r w:rsidRPr="00994E61">
        <w:rPr>
          <w:rStyle w:val="FootnoteReference"/>
        </w:rPr>
        <w:footnoteRef/>
      </w:r>
      <w:r>
        <w:t xml:space="preserve"> </w:t>
      </w:r>
      <w:r w:rsidRPr="0092682A">
        <w:rPr>
          <w:rFonts w:ascii="Calibri" w:hAnsi="Calibri"/>
          <w:sz w:val="20"/>
          <w:szCs w:val="20"/>
        </w:rPr>
        <w:t xml:space="preserve">In these letters the authors make references to the work of Satan (Rom 16:20; 1 </w:t>
      </w:r>
      <w:proofErr w:type="spellStart"/>
      <w:r w:rsidRPr="0092682A">
        <w:rPr>
          <w:rFonts w:ascii="Calibri" w:hAnsi="Calibri"/>
          <w:sz w:val="20"/>
          <w:szCs w:val="20"/>
        </w:rPr>
        <w:t>Cor</w:t>
      </w:r>
      <w:proofErr w:type="spellEnd"/>
      <w:r w:rsidRPr="0092682A">
        <w:rPr>
          <w:rFonts w:ascii="Calibri" w:hAnsi="Calibri"/>
          <w:sz w:val="20"/>
          <w:szCs w:val="20"/>
        </w:rPr>
        <w:t xml:space="preserve"> 7:5; 2 </w:t>
      </w:r>
      <w:proofErr w:type="spellStart"/>
      <w:r w:rsidRPr="0092682A">
        <w:rPr>
          <w:rFonts w:ascii="Calibri" w:hAnsi="Calibri"/>
          <w:sz w:val="20"/>
          <w:szCs w:val="20"/>
        </w:rPr>
        <w:t>C</w:t>
      </w:r>
      <w:r>
        <w:rPr>
          <w:rFonts w:ascii="Calibri" w:hAnsi="Calibri"/>
          <w:sz w:val="20"/>
          <w:szCs w:val="20"/>
        </w:rPr>
        <w:t>or</w:t>
      </w:r>
      <w:proofErr w:type="spellEnd"/>
      <w:r>
        <w:rPr>
          <w:rFonts w:ascii="Calibri" w:hAnsi="Calibri"/>
          <w:sz w:val="20"/>
          <w:szCs w:val="20"/>
        </w:rPr>
        <w:t xml:space="preserve"> 2:11, 14, 2 </w:t>
      </w:r>
      <w:proofErr w:type="spellStart"/>
      <w:r>
        <w:rPr>
          <w:rFonts w:ascii="Calibri" w:hAnsi="Calibri"/>
          <w:sz w:val="20"/>
          <w:szCs w:val="20"/>
        </w:rPr>
        <w:t>Cor</w:t>
      </w:r>
      <w:proofErr w:type="spellEnd"/>
      <w:r>
        <w:rPr>
          <w:rFonts w:ascii="Calibri" w:hAnsi="Calibri"/>
          <w:sz w:val="20"/>
          <w:szCs w:val="20"/>
        </w:rPr>
        <w:t xml:space="preserve"> 12:7; 1 </w:t>
      </w:r>
      <w:proofErr w:type="spellStart"/>
      <w:r>
        <w:rPr>
          <w:rFonts w:ascii="Calibri" w:hAnsi="Calibri"/>
          <w:sz w:val="20"/>
          <w:szCs w:val="20"/>
        </w:rPr>
        <w:t>Th</w:t>
      </w:r>
      <w:proofErr w:type="spellEnd"/>
      <w:r w:rsidRPr="0092682A">
        <w:rPr>
          <w:rFonts w:ascii="Calibri" w:hAnsi="Calibri"/>
          <w:sz w:val="20"/>
          <w:szCs w:val="20"/>
        </w:rPr>
        <w:t xml:space="preserve"> 2:18), of ‘principalities and powers’ (which can work through human rulers) (Rom 8:38; 1 </w:t>
      </w:r>
      <w:proofErr w:type="spellStart"/>
      <w:r w:rsidRPr="0092682A">
        <w:rPr>
          <w:rFonts w:ascii="Calibri" w:hAnsi="Calibri"/>
          <w:sz w:val="20"/>
          <w:szCs w:val="20"/>
        </w:rPr>
        <w:t>Cor</w:t>
      </w:r>
      <w:proofErr w:type="spellEnd"/>
      <w:r w:rsidRPr="0092682A">
        <w:rPr>
          <w:rFonts w:ascii="Calibri" w:hAnsi="Calibri"/>
          <w:sz w:val="20"/>
          <w:szCs w:val="20"/>
        </w:rPr>
        <w:t xml:space="preserve"> 2:6-9; </w:t>
      </w:r>
      <w:proofErr w:type="spellStart"/>
      <w:r w:rsidRPr="0092682A">
        <w:rPr>
          <w:rFonts w:ascii="Calibri" w:hAnsi="Calibri"/>
          <w:sz w:val="20"/>
          <w:szCs w:val="20"/>
        </w:rPr>
        <w:t>Eph</w:t>
      </w:r>
      <w:proofErr w:type="spellEnd"/>
      <w:r w:rsidRPr="0092682A">
        <w:rPr>
          <w:rFonts w:ascii="Calibri" w:hAnsi="Calibri"/>
          <w:sz w:val="20"/>
          <w:szCs w:val="20"/>
        </w:rPr>
        <w:t xml:space="preserve"> 6:12; Col 1:16, 2:15; 1 Pet 3:22), and of ‘elemental powers’ fond in astrology and the occult (</w:t>
      </w:r>
      <w:proofErr w:type="spellStart"/>
      <w:r w:rsidRPr="0092682A">
        <w:rPr>
          <w:rFonts w:ascii="Calibri" w:hAnsi="Calibri"/>
          <w:sz w:val="20"/>
          <w:szCs w:val="20"/>
        </w:rPr>
        <w:t>stoicheia</w:t>
      </w:r>
      <w:proofErr w:type="spellEnd"/>
      <w:r w:rsidRPr="0092682A">
        <w:rPr>
          <w:rFonts w:ascii="Calibri" w:hAnsi="Calibri"/>
          <w:sz w:val="20"/>
          <w:szCs w:val="20"/>
        </w:rPr>
        <w:t xml:space="preserve">) (Gal 4:5,8-9; Col 1:16, 2:8,15,18-23). See </w:t>
      </w:r>
      <w:r w:rsidRPr="0092682A">
        <w:rPr>
          <w:rFonts w:ascii="Calibri" w:hAnsi="Calibri"/>
          <w:sz w:val="20"/>
          <w:szCs w:val="20"/>
        </w:rPr>
        <w:fldChar w:fldCharType="begin"/>
      </w:r>
      <w:r w:rsidRPr="0092682A">
        <w:rPr>
          <w:rFonts w:ascii="Calibri" w:hAnsi="Calibri"/>
          <w:sz w:val="20"/>
          <w:szCs w:val="20"/>
        </w:rPr>
        <w:instrText xml:space="preserve"> ADDIN ZOTERO_ITEM CSL_CITATION {"citationID":"qRJ8el9a","properties":{"formattedCitation":"{\\rtf Hamm, \\uc0\\u8220{}The Ministry of Deliverance and the Biblical Data: A Preliminary Report.\\uc0\\u8221{}}","plainCitation":"Hamm, “The Ministry of Deliverance and the Biblical Data: A Preliminary Report.”"},"citationItems":[{"id":233,"uris":["http://zotero.org/users/1026663/items/T98QTIFH"],"uri":["http://zotero.org/users/1026663/items/T98QTIFH"],"itemData":{"id":233,"type":"chapter","title":"The Ministry of Deliverance and the Biblical Data: a Preliminary Report","container-title":"Deliverance Prayer","publisher":"Paulist Press","publisher-place":"New York","page":"49-71","event-place":"New York","author":[{"family":"Hamm","given":"Dennis"}],"issued":{"date-parts":[["1981"]]}}}],"schema":"https://github.com/citation-style-language/schema/raw/master/csl-citation.json"} </w:instrText>
      </w:r>
      <w:r w:rsidRPr="0092682A">
        <w:rPr>
          <w:rFonts w:ascii="Calibri" w:hAnsi="Calibri"/>
          <w:sz w:val="20"/>
          <w:szCs w:val="20"/>
        </w:rPr>
        <w:fldChar w:fldCharType="separate"/>
      </w:r>
      <w:r w:rsidRPr="0092682A">
        <w:rPr>
          <w:rFonts w:ascii="Calibri" w:hAnsi="Calibri" w:cs="Times New Roman"/>
          <w:sz w:val="20"/>
          <w:szCs w:val="20"/>
        </w:rPr>
        <w:t>Hamm, “The Ministry of Deliverance and the Biblical Data: A Preliminary Report.”</w:t>
      </w:r>
      <w:r w:rsidRPr="0092682A">
        <w:rPr>
          <w:rFonts w:ascii="Calibri" w:hAnsi="Calibri"/>
          <w:sz w:val="20"/>
          <w:szCs w:val="20"/>
        </w:rPr>
        <w:fldChar w:fldCharType="end"/>
      </w:r>
      <w:r w:rsidRPr="0092682A">
        <w:rPr>
          <w:rFonts w:ascii="Calibri" w:hAnsi="Calibri"/>
          <w:sz w:val="20"/>
          <w:szCs w:val="20"/>
        </w:rPr>
        <w:t xml:space="preserve"> and </w:t>
      </w:r>
      <w:r w:rsidRPr="0092682A">
        <w:rPr>
          <w:rFonts w:ascii="Calibri" w:hAnsi="Calibri"/>
          <w:sz w:val="20"/>
          <w:szCs w:val="20"/>
        </w:rPr>
        <w:fldChar w:fldCharType="begin"/>
      </w:r>
      <w:r w:rsidRPr="0092682A">
        <w:rPr>
          <w:rFonts w:ascii="Calibri" w:hAnsi="Calibri"/>
          <w:sz w:val="20"/>
          <w:szCs w:val="20"/>
        </w:rPr>
        <w:instrText xml:space="preserve"> ADDIN ZOTERO_ITEM CSL_CITATION {"citationID":"UWtiTWCL","properties":{"formattedCitation":"{\\rtf Finger and Swartley, \\uc0\\u8220{}Bondage and Deliverance: Biblical and Theological Perspectives.\\uc0\\u8221{}}","plainCitation":"Finger and Swartley, “Bondage and Deliverance: Biblical and Theological Perspectives.”"},"citationItems":[{"id":235,"uris":["http://zotero.org/users/1026663/items/944Q883Q"],"uri":["http://zotero.org/users/1026663/items/944Q883Q"],"itemData":{"id":235,"type":"chapter","title":"Bondage and Deliverance: Biblical and Theological Perspectives","container-title":"Essays on Spiritual Bondage and Deliverance","collection-title":"Occasional Papers","collection-number":"11","publisher":"Institute of Mennonite Studies","publisher-place":"Elkhart, Indiana","page":"10-38","event-place":"Elkhart, Indiana","author":[{"family":"Finger","given":"Thomas"},{"family":"Swartley","given":"Willard"}],"issued":{"date-parts":[["1988"]]}}}],"schema":"https://github.com/citation-style-language/schema/raw/master/csl-citation.json"} </w:instrText>
      </w:r>
      <w:r w:rsidRPr="0092682A">
        <w:rPr>
          <w:rFonts w:ascii="Calibri" w:hAnsi="Calibri"/>
          <w:sz w:val="20"/>
          <w:szCs w:val="20"/>
        </w:rPr>
        <w:fldChar w:fldCharType="separate"/>
      </w:r>
      <w:r w:rsidRPr="0092682A">
        <w:rPr>
          <w:rFonts w:ascii="Calibri" w:hAnsi="Calibri" w:cs="Times New Roman"/>
          <w:sz w:val="20"/>
          <w:szCs w:val="20"/>
        </w:rPr>
        <w:t>Finger and Swartley, “Bondage and Deliverance: Biblical and Theological Perspectives.”</w:t>
      </w:r>
      <w:r w:rsidRPr="0092682A">
        <w:rPr>
          <w:rFonts w:ascii="Calibri" w:hAnsi="Calibri"/>
          <w:sz w:val="20"/>
          <w:szCs w:val="20"/>
        </w:rPr>
        <w:fldChar w:fldCharType="end"/>
      </w:r>
      <w:r w:rsidRPr="0092682A">
        <w:rPr>
          <w:rFonts w:ascii="Calibri" w:hAnsi="Calibri"/>
          <w:sz w:val="20"/>
          <w:szCs w:val="20"/>
        </w:rPr>
        <w:t xml:space="preserve"> Some texts from the letters of the Christian Testament may refer to the devil or demons literally, but they may also be metaphorical with reference to persecution (1 Pet 5:8; Eph 6:10-17); two other verses seem to refer to the story of the rebellion and fall of angels but may equally well be an image pointing to God’s punishment for apostasy (2 Pet 2:4; Jude 6).</w:t>
      </w:r>
      <w:r>
        <w:t xml:space="preserve"> </w:t>
      </w:r>
      <w:r w:rsidRPr="0092682A">
        <w:rPr>
          <w:rFonts w:ascii="Calibri" w:hAnsi="Calibri"/>
          <w:sz w:val="20"/>
          <w:szCs w:val="20"/>
        </w:rPr>
        <w:t xml:space="preserve">See </w:t>
      </w:r>
      <w:r w:rsidRPr="0092682A">
        <w:rPr>
          <w:rFonts w:ascii="Calibri" w:hAnsi="Calibri"/>
          <w:sz w:val="20"/>
          <w:szCs w:val="20"/>
        </w:rPr>
        <w:fldChar w:fldCharType="begin"/>
      </w:r>
      <w:r>
        <w:rPr>
          <w:rFonts w:ascii="Calibri" w:hAnsi="Calibri"/>
          <w:sz w:val="20"/>
          <w:szCs w:val="20"/>
        </w:rPr>
        <w:instrText xml:space="preserve"> ADDIN ZOTERO_ITEM CSL_CITATION {"citationID":"AzI6zmBL","properties":{"formattedCitation":"{\\rtf Hamm, \\uc0\\u8220{}The Ministry of Deliverance and the Biblical Data: A Preliminary Report\\uc0\\u8221{}; Scanlan and Cirner, \\i Deliverance from Evil Spirits\\i0{}, 15\\uc0\\u8211{}17.}","plainCitation":"Hamm, “The Ministry of Deliverance and the Biblical Data: A Preliminary Report”; Scanlan and Cirner, Deliverance from Evil Spirits, 15–17.","dontUpdate":true},"citationItems":[{"id":233,"uris":["http://zotero.org/users/1026663/items/T98QTIFH"],"uri":["http://zotero.org/users/1026663/items/T98QTIFH"],"itemData":{"id":233,"type":"chapter","title":"The Ministry of Deliverance and the Biblical Data: a Preliminary Report","container-title":"Deliverance Prayer","publisher":"Paulist Press","publisher-place":"New York","page":"49-71","event-place":"New York","author":[{"family":"Hamm","given":"Dennis"}],"issued":{"date-parts":[["1981"]]}}},{"id":203,"uris":["http://zotero.org/users/1026663/items/CQUQ2ECR"],"uri":["http://zotero.org/users/1026663/items/CQUQ2ECR"],"itemData":{"id":203,"type":"book","title":"Deliverance from Evil Spirits","publisher":"Servant Books","publisher-place":"Cincinatti, Ohio","event-place":"Cincinatti, Ohio","author":[{"family":"Scanlan","given":"Michael"},{"family":"Cirner","given":"Randall"}],"issued":{"date-parts":[["1980"]]}},"locator":"15-17"}],"schema":"https://github.com/citation-style-language/schema/raw/master/csl-citation.json"} </w:instrText>
      </w:r>
      <w:r w:rsidRPr="0092682A">
        <w:rPr>
          <w:rFonts w:ascii="Calibri" w:hAnsi="Calibri"/>
          <w:sz w:val="20"/>
          <w:szCs w:val="20"/>
        </w:rPr>
        <w:fldChar w:fldCharType="separate"/>
      </w:r>
      <w:r w:rsidRPr="0092682A">
        <w:rPr>
          <w:rFonts w:ascii="Calibri" w:hAnsi="Calibri" w:cs="Times New Roman"/>
          <w:sz w:val="20"/>
          <w:szCs w:val="20"/>
        </w:rPr>
        <w:t xml:space="preserve">Hamm, “The Ministry of Deliverance and the Biblical Data: A Preliminary Report”; and Scanlan and Cirner, </w:t>
      </w:r>
      <w:r w:rsidRPr="0092682A">
        <w:rPr>
          <w:rFonts w:ascii="Calibri" w:hAnsi="Calibri" w:cs="Times New Roman"/>
          <w:i/>
          <w:iCs/>
          <w:sz w:val="20"/>
          <w:szCs w:val="20"/>
        </w:rPr>
        <w:t>Deliverance from Evil Spirits</w:t>
      </w:r>
      <w:r w:rsidRPr="0092682A">
        <w:rPr>
          <w:rFonts w:ascii="Calibri" w:hAnsi="Calibri" w:cs="Times New Roman"/>
          <w:sz w:val="20"/>
          <w:szCs w:val="20"/>
        </w:rPr>
        <w:t>, 15–17.</w:t>
      </w:r>
      <w:r w:rsidRPr="0092682A">
        <w:rPr>
          <w:rFonts w:ascii="Calibri" w:hAnsi="Calibri"/>
          <w:sz w:val="20"/>
          <w:szCs w:val="20"/>
        </w:rPr>
        <w:fldChar w:fldCharType="end"/>
      </w:r>
      <w:r w:rsidRPr="0092682A">
        <w:rPr>
          <w:rFonts w:ascii="Calibri" w:hAnsi="Calibri"/>
          <w:sz w:val="20"/>
          <w:szCs w:val="20"/>
        </w:rPr>
        <w:t xml:space="preserve"> While the absence of reference to the ministry of deliverance in Pauline literature could mean that the church was not practicing this, </w:t>
      </w:r>
      <w:proofErr w:type="spellStart"/>
      <w:r w:rsidRPr="0092682A">
        <w:rPr>
          <w:rFonts w:ascii="Calibri" w:hAnsi="Calibri"/>
          <w:sz w:val="20"/>
          <w:szCs w:val="20"/>
        </w:rPr>
        <w:t>Swartley</w:t>
      </w:r>
      <w:proofErr w:type="spellEnd"/>
      <w:r w:rsidRPr="0092682A">
        <w:rPr>
          <w:rFonts w:ascii="Calibri" w:hAnsi="Calibri"/>
          <w:sz w:val="20"/>
          <w:szCs w:val="20"/>
        </w:rPr>
        <w:t xml:space="preserve"> says if the early Christians were reading the texts of the gospels in Paul’s time the exorcisms would have appeared perplexing if they were unknown to the congregations (</w:t>
      </w:r>
      <w:r w:rsidRPr="0092682A">
        <w:rPr>
          <w:rFonts w:ascii="Calibri" w:hAnsi="Calibri"/>
          <w:sz w:val="20"/>
          <w:szCs w:val="20"/>
        </w:rPr>
        <w:fldChar w:fldCharType="begin"/>
      </w:r>
      <w:r w:rsidRPr="0092682A">
        <w:rPr>
          <w:rFonts w:ascii="Calibri" w:hAnsi="Calibri"/>
          <w:sz w:val="20"/>
          <w:szCs w:val="20"/>
        </w:rPr>
        <w:instrText xml:space="preserve"> ADDIN ZOTERO_ITEM CSL_CITATION {"citationID":"rlhUZGkz","properties":{"formattedCitation":"{\\rtf Finger and Swartley, \\uc0\\u8220{}Bondage and Deliverance: Biblical and Theological Perspectives,\\uc0\\u8221{} 27\\uc0\\u8211{}8.}","plainCitation":"Finger and Swartley, “Bondage and Deliverance: Biblical and Theological Perspectives,” 27–8."},"citationItems":[{"id":235,"uris":["http://zotero.org/users/1026663/items/944Q883Q"],"uri":["http://zotero.org/users/1026663/items/944Q883Q"],"itemData":{"id":235,"type":"chapter","title":"Bondage and Deliverance: Biblical and Theological Perspectives","container-title":"Essays on Spiritual Bondage and Deliverance","collection-title":"Occasional Papers","collection-number":"11","publisher":"Institute of Mennonite Studies","publisher-place":"Elkhart, Indiana","page":"10-38","event-place":"Elkhart, Indiana","author":[{"family":"Finger","given":"Thomas"},{"family":"Swartley","given":"Willard"}],"issued":{"date-parts":[["1988"]]}},"locator":"27-8"}],"schema":"https://github.com/citation-style-language/schema/raw/master/csl-citation.json"} </w:instrText>
      </w:r>
      <w:r w:rsidRPr="0092682A">
        <w:rPr>
          <w:rFonts w:ascii="Calibri" w:hAnsi="Calibri"/>
          <w:sz w:val="20"/>
          <w:szCs w:val="20"/>
        </w:rPr>
        <w:fldChar w:fldCharType="separate"/>
      </w:r>
      <w:r w:rsidRPr="0092682A">
        <w:rPr>
          <w:rFonts w:ascii="Calibri" w:hAnsi="Calibri"/>
          <w:sz w:val="20"/>
          <w:szCs w:val="20"/>
        </w:rPr>
        <w:t>Finger and Swartley, “Bondage and Deliverance: Biblical and Theological Perspectives,” 27–8</w:t>
      </w:r>
      <w:r w:rsidRPr="0092682A">
        <w:rPr>
          <w:rFonts w:ascii="Calibri" w:hAnsi="Calibri"/>
          <w:sz w:val="20"/>
          <w:szCs w:val="20"/>
        </w:rPr>
        <w:fldChar w:fldCharType="end"/>
      </w:r>
      <w:r w:rsidRPr="0092682A">
        <w:rPr>
          <w:rFonts w:ascii="Calibri" w:hAnsi="Calibri"/>
          <w:sz w:val="20"/>
          <w:szCs w:val="20"/>
        </w:rPr>
        <w:t xml:space="preserve">). Paul wrote that sacrifices offered to pagan gods were in fact given to demons (1 </w:t>
      </w:r>
      <w:proofErr w:type="spellStart"/>
      <w:r w:rsidRPr="0092682A">
        <w:rPr>
          <w:rFonts w:ascii="Calibri" w:hAnsi="Calibri"/>
          <w:sz w:val="20"/>
          <w:szCs w:val="20"/>
        </w:rPr>
        <w:t>Cor</w:t>
      </w:r>
      <w:proofErr w:type="spellEnd"/>
      <w:r w:rsidRPr="0092682A">
        <w:rPr>
          <w:rFonts w:ascii="Calibri" w:hAnsi="Calibri"/>
          <w:sz w:val="20"/>
          <w:szCs w:val="20"/>
        </w:rPr>
        <w:t xml:space="preserve"> 10:20-1). It has been noted that while Paul mentions the gift of healing more than once, he never refers to the gift of exorcism or driving out spirits. See </w:t>
      </w:r>
      <w:r w:rsidRPr="0092682A">
        <w:rPr>
          <w:rFonts w:ascii="Calibri" w:hAnsi="Calibri"/>
          <w:sz w:val="20"/>
          <w:szCs w:val="20"/>
        </w:rPr>
        <w:fldChar w:fldCharType="begin"/>
      </w:r>
      <w:r>
        <w:rPr>
          <w:rFonts w:ascii="Calibri" w:hAnsi="Calibri"/>
          <w:sz w:val="20"/>
          <w:szCs w:val="20"/>
        </w:rPr>
        <w:instrText xml:space="preserve"> ADDIN ZOTERO_ITEM CSL_CITATION {"citationID":"oDOrCBr4","properties":{"formattedCitation":"{\\rtf Howard, \\uc0\\u8220{}New Testament Exorcism and Its Significance Today,\\uc0\\u8221{} 108.}","plainCitation":"Howard, “New Testament Exorcism and Its Significance Today,” 108."},"citationItems":[{"id":250,"uris":["http://zotero.org/users/1026663/items/54FJDG78"],"uri":["http://zotero.org/users/1026663/items/54FJDG78"],"itemData":{"id":250,"type":"article-journal","title":"New Testament Exorcism and its Significance Today","container-title":"The Expository Times","page":"105-109","volume":"96","issue":"4","author":[{"family":"Howard","given":"Keir"}],"issued":{"date-parts":[["1985",1]]}},"locator":"108"}],"schema":"https://github.com/citation-style-language/schema/raw/master/csl-citation.json"} </w:instrText>
      </w:r>
      <w:r w:rsidRPr="0092682A">
        <w:rPr>
          <w:rFonts w:ascii="Calibri" w:hAnsi="Calibri"/>
          <w:sz w:val="20"/>
          <w:szCs w:val="20"/>
        </w:rPr>
        <w:fldChar w:fldCharType="separate"/>
      </w:r>
      <w:r w:rsidRPr="00493C70">
        <w:rPr>
          <w:rFonts w:ascii="Calibri" w:hAnsi="Calibri" w:cs="Times New Roman"/>
          <w:sz w:val="20"/>
          <w:szCs w:val="24"/>
        </w:rPr>
        <w:t>Howard, “New Testament Exorcism and Its Significance Today,” 108.</w:t>
      </w:r>
      <w:r w:rsidRPr="0092682A">
        <w:rPr>
          <w:rFonts w:ascii="Calibri" w:hAnsi="Calibri"/>
          <w:sz w:val="20"/>
          <w:szCs w:val="20"/>
        </w:rPr>
        <w:fldChar w:fldCharType="end"/>
      </w:r>
      <w:r w:rsidRPr="0092682A">
        <w:rPr>
          <w:rFonts w:ascii="Calibri" w:hAnsi="Calibri"/>
          <w:sz w:val="20"/>
          <w:szCs w:val="20"/>
        </w:rPr>
        <w:t xml:space="preserve"> Paul did not identify sin with Satan</w:t>
      </w:r>
      <w:r>
        <w:t xml:space="preserve"> </w:t>
      </w:r>
      <w:r w:rsidRPr="0092682A">
        <w:rPr>
          <w:rFonts w:ascii="Calibri" w:hAnsi="Calibri"/>
          <w:sz w:val="20"/>
          <w:szCs w:val="20"/>
        </w:rPr>
        <w:t>(see</w:t>
      </w:r>
      <w:r>
        <w:t xml:space="preserve"> </w:t>
      </w:r>
      <w:r w:rsidRPr="00B76EF7">
        <w:rPr>
          <w:sz w:val="20"/>
          <w:szCs w:val="20"/>
          <w:vertAlign w:val="superscript"/>
        </w:rPr>
        <w:t xml:space="preserve"> </w:t>
      </w:r>
      <w:r w:rsidRPr="0092682A">
        <w:rPr>
          <w:rFonts w:ascii="Calibri" w:hAnsi="Calibri"/>
          <w:sz w:val="20"/>
          <w:szCs w:val="20"/>
        </w:rPr>
        <w:fldChar w:fldCharType="begin"/>
      </w:r>
      <w:r w:rsidRPr="0092682A">
        <w:rPr>
          <w:rFonts w:ascii="Calibri" w:hAnsi="Calibri"/>
          <w:sz w:val="20"/>
          <w:szCs w:val="20"/>
        </w:rPr>
        <w:instrText xml:space="preserve"> ADDIN ZOTERO_ITEM CSL_CITATION {"citationID":"cm27kjc5","properties":{"formattedCitation":"{\\rtf \\uc0\\u8220{}Christian Faith and Demonology.\\uc0\\u8221{}}","plainCitation":"“Christian Faith and Demonology.”"},"citationItems":[{"id":161,"uris":["http://zotero.org/users/1026663/items/94SASVM5"],"uri":["http://zotero.org/users/1026663/items/94SASVM5"],"itemData":{"id":161,"type":"article","title":"Christian Faith and Demonology","publisher":"Sacred Congregation for the Doctrine of Faith","URL":"http://www.vatican.va/roman_curia/congregations/cfaith/documents/rc_con_cfaith_doc_19750626_fede-cristiana-demonologia_en.html","issued":{"date-parts":[["1975",6,26]]},"accessed":{"date-parts":[["2014",2,26]]}}}],"schema":"https://github.com/citation-style-language/schema/raw/master/csl-citation.json"} </w:instrText>
      </w:r>
      <w:r w:rsidRPr="0092682A">
        <w:rPr>
          <w:rFonts w:ascii="Calibri" w:hAnsi="Calibri"/>
          <w:sz w:val="20"/>
          <w:szCs w:val="20"/>
        </w:rPr>
        <w:fldChar w:fldCharType="separate"/>
      </w:r>
      <w:r w:rsidRPr="008D10DD">
        <w:rPr>
          <w:rFonts w:ascii="Calibri" w:hAnsi="Calibri" w:cs="Times New Roman"/>
          <w:sz w:val="20"/>
          <w:szCs w:val="24"/>
        </w:rPr>
        <w:t>“Christian Faith and Demonology.”</w:t>
      </w:r>
      <w:r w:rsidRPr="0092682A">
        <w:rPr>
          <w:rFonts w:ascii="Calibri" w:hAnsi="Calibri"/>
          <w:sz w:val="20"/>
          <w:szCs w:val="20"/>
        </w:rPr>
        <w:fldChar w:fldCharType="end"/>
      </w:r>
      <w:r w:rsidRPr="0092682A">
        <w:rPr>
          <w:rFonts w:ascii="Calibri" w:hAnsi="Calibri"/>
          <w:sz w:val="20"/>
          <w:szCs w:val="20"/>
        </w:rPr>
        <w:t xml:space="preserve">) </w:t>
      </w:r>
    </w:p>
    <w:p w:rsidR="00CC3E73" w:rsidRPr="00B25DD7" w:rsidRDefault="00CC3E73" w:rsidP="0092682A">
      <w:pPr>
        <w:pStyle w:val="FootnoteText"/>
        <w:rPr>
          <w:sz w:val="12"/>
          <w:szCs w:val="12"/>
        </w:rPr>
      </w:pPr>
    </w:p>
  </w:footnote>
  <w:footnote w:id="52">
    <w:p w:rsidR="00CC3E73" w:rsidRDefault="00CC3E73" w:rsidP="0092682A">
      <w:pPr>
        <w:pStyle w:val="FootnoteText"/>
      </w:pPr>
      <w:r w:rsidRPr="00994E61">
        <w:rPr>
          <w:rStyle w:val="FootnoteReference"/>
        </w:rPr>
        <w:footnoteRef/>
      </w:r>
      <w:r>
        <w:t xml:space="preserve"> Persecution stirred up by Satan: See </w:t>
      </w:r>
      <w:r>
        <w:fldChar w:fldCharType="begin"/>
      </w:r>
      <w:r>
        <w:instrText xml:space="preserve"> ADDIN ZOTERO_ITEM CSL_CITATION {"citationID":"iZFMRZYG","properties":{"formattedCitation":"{\\rtf Hamm, \\uc0\\u8220{}The Ministry of Deliverance and the Biblical Data: A Preliminary Report,\\uc0\\u8221{} 65.}","plainCitation":"Hamm, “The Ministry of Deliverance and the Biblical Data: A Preliminary Report,” 65."},"citationItems":[{"id":233,"uris":["http://zotero.org/users/1026663/items/T98QTIFH"],"uri":["http://zotero.org/users/1026663/items/T98QTIFH"],"itemData":{"id":233,"type":"chapter","title":"The Ministry of Deliverance and the Biblical Data: a Preliminary Report","container-title":"Deliverance Prayer","publisher":"Paulist Press","publisher-place":"New York","page":"49-71","event-place":"New York","author":[{"family":"Hamm","given":"Dennis"}],"issued":{"date-parts":[["1981"]]}},"locator":"65"}],"schema":"https://github.com/citation-style-language/schema/raw/master/csl-citation.json"} </w:instrText>
      </w:r>
      <w:r>
        <w:fldChar w:fldCharType="separate"/>
      </w:r>
      <w:r w:rsidRPr="00794D22">
        <w:rPr>
          <w:rFonts w:ascii="Calibri" w:hAnsi="Calibri" w:cs="Times New Roman"/>
          <w:szCs w:val="24"/>
        </w:rPr>
        <w:t>Hamm, “The Ministry of Deliverance and the Biblical Data: A Preliminary Report,” 65.</w:t>
      </w:r>
      <w:r>
        <w:fldChar w:fldCharType="end"/>
      </w:r>
      <w:r>
        <w:t xml:space="preserve"> </w:t>
      </w:r>
      <w:r>
        <w:fldChar w:fldCharType="begin"/>
      </w:r>
      <w:r>
        <w:instrText xml:space="preserve"> ADDIN ZOTERO_ITEM CSL_CITATION {"citationID":"SBk0d7gl","properties":{"formattedCitation":"{\\rtf Oldridge, \\i The Devil: A Very Short Introduction\\i0{}, 24.}","plainCitation":"Oldridge, The Devil: A Very Short Introduction, 24."},"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locator":"24"}],"schema":"https://github.com/citation-style-language/schema/raw/master/csl-citation.json"} </w:instrText>
      </w:r>
      <w:r>
        <w:fldChar w:fldCharType="separate"/>
      </w:r>
      <w:r w:rsidRPr="00794D22">
        <w:rPr>
          <w:rFonts w:ascii="Calibri" w:hAnsi="Calibri" w:cs="Times New Roman"/>
          <w:szCs w:val="24"/>
        </w:rPr>
        <w:t xml:space="preserve">Oldridge, </w:t>
      </w:r>
      <w:r w:rsidRPr="00794D22">
        <w:rPr>
          <w:rFonts w:ascii="Calibri" w:hAnsi="Calibri" w:cs="Times New Roman"/>
          <w:i/>
          <w:iCs/>
          <w:szCs w:val="24"/>
        </w:rPr>
        <w:t>The Devil: A Very Short Introduction</w:t>
      </w:r>
      <w:r w:rsidRPr="00794D22">
        <w:rPr>
          <w:rFonts w:ascii="Calibri" w:hAnsi="Calibri" w:cs="Times New Roman"/>
          <w:szCs w:val="24"/>
        </w:rPr>
        <w:t>, 24.</w:t>
      </w:r>
      <w:r>
        <w:fldChar w:fldCharType="end"/>
      </w:r>
    </w:p>
    <w:p w:rsidR="00CC3E73" w:rsidRPr="00205605" w:rsidRDefault="00CC3E73" w:rsidP="0092682A">
      <w:pPr>
        <w:pStyle w:val="FootnoteText"/>
        <w:rPr>
          <w:sz w:val="12"/>
          <w:szCs w:val="12"/>
        </w:rPr>
      </w:pPr>
    </w:p>
  </w:footnote>
  <w:footnote w:id="53">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yEKz2Zmq","properties":{"formattedCitation":"{\\rtf Oldridge, \\i The Devil: A Very Short Introduction\\i0{}, 9\\uc0\\u8211{}13.}","plainCitation":"Oldridge, The Devil: A Very Short Introduction, 9–13."},"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locator":"9-13"}],"schema":"https://github.com/citation-style-language/schema/raw/master/csl-citation.json"} </w:instrText>
      </w:r>
      <w:r>
        <w:fldChar w:fldCharType="separate"/>
      </w:r>
      <w:r w:rsidRPr="00794D22">
        <w:rPr>
          <w:rFonts w:ascii="Calibri" w:hAnsi="Calibri" w:cs="Times New Roman"/>
          <w:szCs w:val="24"/>
        </w:rPr>
        <w:t xml:space="preserve">Oldridge, </w:t>
      </w:r>
      <w:r w:rsidRPr="00794D22">
        <w:rPr>
          <w:rFonts w:ascii="Calibri" w:hAnsi="Calibri" w:cs="Times New Roman"/>
          <w:i/>
          <w:iCs/>
          <w:szCs w:val="24"/>
        </w:rPr>
        <w:t>The Devil: A Very Short Introduction</w:t>
      </w:r>
      <w:r w:rsidRPr="00794D22">
        <w:rPr>
          <w:rFonts w:ascii="Calibri" w:hAnsi="Calibri" w:cs="Times New Roman"/>
          <w:szCs w:val="24"/>
        </w:rPr>
        <w:t>, 9–13.</w:t>
      </w:r>
      <w:r>
        <w:fldChar w:fldCharType="end"/>
      </w:r>
    </w:p>
    <w:p w:rsidR="00CC3E73" w:rsidRPr="008D6F9D" w:rsidRDefault="00CC3E73" w:rsidP="0092682A">
      <w:pPr>
        <w:pStyle w:val="FootnoteText"/>
        <w:rPr>
          <w:sz w:val="12"/>
          <w:szCs w:val="12"/>
        </w:rPr>
      </w:pPr>
    </w:p>
  </w:footnote>
  <w:footnote w:id="54">
    <w:p w:rsidR="00CC3E73" w:rsidRPr="00153D13" w:rsidRDefault="00CC3E73" w:rsidP="0092682A">
      <w:pPr>
        <w:pStyle w:val="NoSpacing"/>
        <w:jc w:val="both"/>
      </w:pPr>
      <w:r w:rsidRPr="00994E61">
        <w:rPr>
          <w:rStyle w:val="FootnoteReference"/>
        </w:rPr>
        <w:footnoteRef/>
      </w:r>
      <w:r w:rsidRPr="00153D13">
        <w:rPr>
          <w:rFonts w:ascii="Calibri" w:hAnsi="Calibri"/>
          <w:sz w:val="20"/>
          <w:szCs w:val="20"/>
        </w:rPr>
        <w:t xml:space="preserve">In the early twentieth century Biblical scholars themselves began to re-interpret (and un-de-mythologise) the context and the response of Jesus to those who were called ‘demonised’. </w:t>
      </w:r>
      <w:proofErr w:type="gramStart"/>
      <w:r w:rsidRPr="00153D13">
        <w:rPr>
          <w:rFonts w:ascii="Calibri" w:hAnsi="Calibri"/>
          <w:sz w:val="20"/>
          <w:szCs w:val="20"/>
        </w:rPr>
        <w:t>e.g</w:t>
      </w:r>
      <w:proofErr w:type="gramEnd"/>
      <w:r w:rsidRPr="00153D13">
        <w:rPr>
          <w:rFonts w:ascii="Calibri" w:hAnsi="Calibri"/>
          <w:sz w:val="20"/>
          <w:szCs w:val="20"/>
        </w:rPr>
        <w:t xml:space="preserve">. Vernon </w:t>
      </w:r>
      <w:proofErr w:type="spellStart"/>
      <w:r w:rsidRPr="00153D13">
        <w:rPr>
          <w:rFonts w:ascii="Calibri" w:hAnsi="Calibri"/>
          <w:sz w:val="20"/>
          <w:szCs w:val="20"/>
        </w:rPr>
        <w:t>McCasland</w:t>
      </w:r>
      <w:proofErr w:type="spellEnd"/>
      <w:r w:rsidRPr="00153D13">
        <w:rPr>
          <w:rFonts w:ascii="Calibri" w:hAnsi="Calibri"/>
          <w:sz w:val="20"/>
          <w:szCs w:val="20"/>
        </w:rPr>
        <w:t xml:space="preserve">, </w:t>
      </w:r>
      <w:r w:rsidRPr="00153D13">
        <w:rPr>
          <w:rFonts w:ascii="Calibri" w:hAnsi="Calibri"/>
          <w:i/>
          <w:sz w:val="20"/>
          <w:szCs w:val="20"/>
        </w:rPr>
        <w:t>By the Finger of God</w:t>
      </w:r>
      <w:r w:rsidRPr="00153D13">
        <w:rPr>
          <w:rFonts w:ascii="Calibri" w:hAnsi="Calibri"/>
          <w:sz w:val="20"/>
          <w:szCs w:val="20"/>
        </w:rPr>
        <w:t xml:space="preserve">, </w:t>
      </w:r>
      <w:r>
        <w:rPr>
          <w:rFonts w:ascii="Calibri" w:hAnsi="Calibri"/>
          <w:sz w:val="20"/>
          <w:szCs w:val="20"/>
        </w:rPr>
        <w:t>(</w:t>
      </w:r>
      <w:r w:rsidRPr="00153D13">
        <w:rPr>
          <w:rFonts w:ascii="Calibri" w:hAnsi="Calibri"/>
          <w:sz w:val="20"/>
          <w:szCs w:val="20"/>
        </w:rPr>
        <w:t>New York</w:t>
      </w:r>
      <w:r>
        <w:rPr>
          <w:rFonts w:ascii="Calibri" w:hAnsi="Calibri"/>
          <w:sz w:val="20"/>
          <w:szCs w:val="20"/>
        </w:rPr>
        <w:t>:</w:t>
      </w:r>
      <w:r w:rsidRPr="00153D13">
        <w:rPr>
          <w:rFonts w:ascii="Calibri" w:hAnsi="Calibri"/>
          <w:sz w:val="20"/>
          <w:szCs w:val="20"/>
        </w:rPr>
        <w:t xml:space="preserve"> MacMillan, 1951</w:t>
      </w:r>
      <w:r>
        <w:rPr>
          <w:rFonts w:ascii="Calibri" w:hAnsi="Calibri"/>
          <w:sz w:val="20"/>
          <w:szCs w:val="20"/>
        </w:rPr>
        <w:t>) 1-3, 8</w:t>
      </w:r>
      <w:r w:rsidRPr="00153D13">
        <w:rPr>
          <w:rFonts w:ascii="Calibri" w:hAnsi="Calibri"/>
          <w:sz w:val="20"/>
          <w:szCs w:val="20"/>
        </w:rPr>
        <w:t>.</w:t>
      </w:r>
    </w:p>
    <w:p w:rsidR="00CC3E73" w:rsidRPr="00C62CAB" w:rsidRDefault="00CC3E73" w:rsidP="0092682A">
      <w:pPr>
        <w:pStyle w:val="FootnoteText"/>
      </w:pPr>
    </w:p>
  </w:footnote>
  <w:footnote w:id="55">
    <w:p w:rsidR="00CC3E73" w:rsidRDefault="00CC3E73" w:rsidP="0092682A">
      <w:pPr>
        <w:pStyle w:val="FootnoteText"/>
      </w:pPr>
      <w:r w:rsidRPr="00994E61">
        <w:rPr>
          <w:rStyle w:val="FootnoteReference"/>
        </w:rPr>
        <w:footnoteRef/>
      </w:r>
      <w:r>
        <w:t xml:space="preserve"> The question has been put, did Jesus believe in evil spirits himself or was he simply going along with the beliefs of his milieu even though he ‘knew better’? While opinion is divided, most scholars support the former position. See </w:t>
      </w:r>
      <w:r>
        <w:fldChar w:fldCharType="begin"/>
      </w:r>
      <w:r>
        <w:instrText xml:space="preserve"> ADDIN ZOTERO_ITEM CSL_CITATION {"citationID":"302jfcPj","properties":{"formattedCitation":"{\\rtf MacNutt, \\i Deliverance from Evil Spirits: A Practical Manual\\i0{}, 40\\uc0\\u8211{}2.}","plainCitation":"MacNutt, Deliverance from Evil Spirits: A Practical Manual, 40–2."},"citationItems":[{"id":124,"uris":["http://zotero.org/users/1026663/items/52KSCWFG"],"uri":["http://zotero.org/users/1026663/items/52KSCWFG"],"itemData":{"id":124,"type":"book","title":"Deliverance from Evil Spirits: A Practical Manual","publisher":"Chosen Books","publisher-place":"Michigan","event-place":"Michigan","author":[{"family":"MacNutt","given":"Francis"}],"issued":{"date-parts":[["1995"]]}},"locator":"40-2"}],"schema":"https://github.com/citation-style-language/schema/raw/master/csl-citation.json"} </w:instrText>
      </w:r>
      <w:r>
        <w:fldChar w:fldCharType="separate"/>
      </w:r>
      <w:r w:rsidRPr="00D47B50">
        <w:rPr>
          <w:rFonts w:ascii="Calibri" w:hAnsi="Calibri" w:cs="Times New Roman"/>
          <w:szCs w:val="24"/>
        </w:rPr>
        <w:t xml:space="preserve">MacNutt, </w:t>
      </w:r>
      <w:r w:rsidRPr="00D47B50">
        <w:rPr>
          <w:rFonts w:ascii="Calibri" w:hAnsi="Calibri" w:cs="Times New Roman"/>
          <w:i/>
          <w:iCs/>
          <w:szCs w:val="24"/>
        </w:rPr>
        <w:t>Deliverance from Evil Spirits: A Practical Manual</w:t>
      </w:r>
      <w:r w:rsidRPr="00D47B50">
        <w:rPr>
          <w:rFonts w:ascii="Calibri" w:hAnsi="Calibri" w:cs="Times New Roman"/>
          <w:szCs w:val="24"/>
        </w:rPr>
        <w:t>, 40–2.</w:t>
      </w:r>
      <w:r>
        <w:fldChar w:fldCharType="end"/>
      </w:r>
      <w:r>
        <w:t xml:space="preserve">  </w:t>
      </w:r>
      <w:r>
        <w:fldChar w:fldCharType="begin"/>
      </w:r>
      <w:r>
        <w:instrText xml:space="preserve"> ADDIN ZOTERO_ITEM CSL_CITATION {"citationID":"Eg3D4cRZ","properties":{"formattedCitation":"{\\rtf Ford, \\uc0\\u8220{}Response to Thomas Finger and Willard Swartley,\\uc0\\u8221{} 42.}","plainCitation":"Ford, “Response to Thomas Finger and Willard Swartley,” 42."},"citationItems":[{"id":236,"uris":["http://zotero.org/users/1026663/items/QHT4T4JW"],"uri":["http://zotero.org/users/1026663/items/QHT4T4JW"],"itemData":{"id":236,"type":"chapter","title":"Response to Thomas Finger and Willard Swartley","container-title":"Essays on Spiritual Bondage and Deliverance","collection-title":"Occasional Papers","collection-number":"11","publisher":"Institute of Mennonite Studies","publisher-place":"Indiana","page":"39-45","event-place":"Indiana","author":[{"family":"Ford","given":"Josephine"}],"issued":{"date-parts":[["1988"]]}},"locator":"42"}],"schema":"https://github.com/citation-style-language/schema/raw/master/csl-citation.json"} </w:instrText>
      </w:r>
      <w:r>
        <w:fldChar w:fldCharType="separate"/>
      </w:r>
      <w:r w:rsidRPr="00EE4699">
        <w:rPr>
          <w:rFonts w:ascii="Calibri" w:hAnsi="Calibri" w:cs="Times New Roman"/>
          <w:szCs w:val="24"/>
        </w:rPr>
        <w:t>Ford, “Response to Thomas Finger and Willard Swartley,” 42.</w:t>
      </w:r>
      <w:r>
        <w:fldChar w:fldCharType="end"/>
      </w:r>
      <w:r>
        <w:t xml:space="preserve"> </w:t>
      </w:r>
      <w:r>
        <w:fldChar w:fldCharType="begin"/>
      </w:r>
      <w:r>
        <w:instrText xml:space="preserve"> ADDIN ZOTERO_ITEM CSL_CITATION {"citationID":"fm0EwVaq","properties":{"formattedCitation":"{\\rtf Cortes and Gatti, \\i The Case against Possessions and Exorcisms\\i0{}, 137.}","plainCitation":"Cortes and Gatti, The Case against Possessions and Exorcisms, 137."},"citationItems":[{"id":237,"uris":["http://zotero.org/users/1026663/items/P8H37F4H"],"uri":["http://zotero.org/users/1026663/items/P8H37F4H"],"itemData":{"id":237,"type":"book","title":"The Case against Possessions and Exorcisms","publisher":"Vantage Pres","publisher-place":"New York","source":"DML","event-place":"New York","abstract":"not against the devil or fallen angles but against demons (as separate entities) and possesion; therefore against exorcism and delivernce","call-number":"OD88.8 C828","author":[{"family":"Cortes","given":"Juan"},{"family":"Gatti","given":"Florence"}],"issued":{"date-parts":[["1975"]]}},"locator":"137"}],"schema":"https://github.com/citation-style-language/schema/raw/master/csl-citation.json"} </w:instrText>
      </w:r>
      <w:r>
        <w:fldChar w:fldCharType="separate"/>
      </w:r>
      <w:r w:rsidRPr="00EE4699">
        <w:rPr>
          <w:rFonts w:ascii="Calibri" w:hAnsi="Calibri" w:cs="Times New Roman"/>
          <w:szCs w:val="24"/>
        </w:rPr>
        <w:t xml:space="preserve">Cortes and Gatti, </w:t>
      </w:r>
      <w:r w:rsidRPr="00EE4699">
        <w:rPr>
          <w:rFonts w:ascii="Calibri" w:hAnsi="Calibri" w:cs="Times New Roman"/>
          <w:i/>
          <w:iCs/>
          <w:szCs w:val="24"/>
        </w:rPr>
        <w:t>The Case against Possessions and Exorcisms</w:t>
      </w:r>
      <w:r w:rsidRPr="00EE4699">
        <w:rPr>
          <w:rFonts w:ascii="Calibri" w:hAnsi="Calibri" w:cs="Times New Roman"/>
          <w:szCs w:val="24"/>
        </w:rPr>
        <w:t>, 137.</w:t>
      </w:r>
      <w:r>
        <w:fldChar w:fldCharType="end"/>
      </w:r>
      <w:r>
        <w:t xml:space="preserve"> </w:t>
      </w:r>
    </w:p>
    <w:p w:rsidR="00CC3E73" w:rsidRPr="00205605" w:rsidRDefault="00CC3E73" w:rsidP="0092682A">
      <w:pPr>
        <w:pStyle w:val="FootnoteText"/>
        <w:rPr>
          <w:sz w:val="12"/>
          <w:szCs w:val="12"/>
        </w:rPr>
      </w:pPr>
    </w:p>
  </w:footnote>
  <w:footnote w:id="56">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PJCcU4a3","properties":{"formattedCitation":"{\\rtf De La Torre and Hernandez, \\i The Quest for the Historical Satan\\i0{}, 8\\uc0\\u8211{}83.}","plainCitation":"De La Torre and Hernandez, The Quest for the Historical Satan, 8–83."},"citationItems":[{"id":200,"uris":["http://zotero.org/users/1026663/items/U4WRRA5W"],"uri":["http://zotero.org/users/1026663/items/U4WRRA5W"],"itemData":{"id":200,"type":"book","title":"The Quest for the Historical Satan","publisher":"Fortress Press","publisher-place":"Minneapolis","event-place":"Minneapolis","abstract":"not read - satan through the ages - does not clearly advocate a metaph being but denies adeqaucy of a merely metaphorial evil","author":[{"family":"De La Torre","given":"Miguel"},{"family":"Hernandez","given":"Albert"}],"issued":{"date-parts":[["2011"]]}},"locator":"8-83"}],"schema":"https://github.com/citation-style-language/schema/raw/master/csl-citation.json"} </w:instrText>
      </w:r>
      <w:r>
        <w:fldChar w:fldCharType="separate"/>
      </w:r>
      <w:r w:rsidRPr="00B172D0">
        <w:rPr>
          <w:rFonts w:ascii="Calibri" w:hAnsi="Calibri" w:cs="Times New Roman"/>
          <w:szCs w:val="24"/>
        </w:rPr>
        <w:t xml:space="preserve">De La Torre and Hernandez, </w:t>
      </w:r>
      <w:r w:rsidRPr="00B172D0">
        <w:rPr>
          <w:rFonts w:ascii="Calibri" w:hAnsi="Calibri" w:cs="Times New Roman"/>
          <w:i/>
          <w:iCs/>
          <w:szCs w:val="24"/>
        </w:rPr>
        <w:t>The Quest for the Historical Satan</w:t>
      </w:r>
      <w:r w:rsidRPr="00B172D0">
        <w:rPr>
          <w:rFonts w:ascii="Calibri" w:hAnsi="Calibri" w:cs="Times New Roman"/>
          <w:szCs w:val="24"/>
        </w:rPr>
        <w:t>, 8–83.</w:t>
      </w:r>
      <w:r>
        <w:fldChar w:fldCharType="end"/>
      </w:r>
    </w:p>
    <w:p w:rsidR="00CC3E73" w:rsidRPr="00205605" w:rsidRDefault="00CC3E73" w:rsidP="0092682A">
      <w:pPr>
        <w:pStyle w:val="FootnoteText"/>
        <w:rPr>
          <w:sz w:val="12"/>
          <w:szCs w:val="12"/>
        </w:rPr>
      </w:pPr>
    </w:p>
  </w:footnote>
  <w:footnote w:id="57">
    <w:p w:rsidR="00CC3E73" w:rsidRDefault="00CC3E73" w:rsidP="0092682A">
      <w:pPr>
        <w:pStyle w:val="FootnoteText"/>
      </w:pPr>
      <w:r w:rsidRPr="00994E61">
        <w:rPr>
          <w:rStyle w:val="FootnoteReference"/>
        </w:rPr>
        <w:footnoteRef/>
      </w:r>
      <w:r>
        <w:t xml:space="preserve"> See for example a homily of Cyprian (On Morality): </w:t>
      </w:r>
      <w:r>
        <w:fldChar w:fldCharType="begin"/>
      </w:r>
      <w:r>
        <w:instrText xml:space="preserve"> ADDIN ZOTERO_ITEM CSL_CITATION {"citationID":"uFX2uq4s","properties":{"formattedCitation":"{\\rtf James Walsh and P.G. Walsh, eds., \\i Divine Providence and Human Suffering\\i0{}, vol. 17, Message of the Fathers of He Church (Wilmington, Delaware: Michael Glazier, 1985), 182.}","plainCitation":"James Walsh and P.G. Walsh, eds., Divine Providence and Human Suffering, vol. 17, Message of the Fathers of He Church (Wilmington, Delaware: Michael Glazier, 1985), 182.","dontUpdate":true},"citationItems":[{"id":276,"uris":["http://zotero.org/users/1026663/items/AKNRAGKE"],"uri":["http://zotero.org/users/1026663/items/AKNRAGKE"],"itemData":{"id":276,"type":"book","title":"Divine Providence and Human Suffering","collection-title":"Message of the Fathers of the Church","publisher":"Michael Glazier","publisher-place":"Wilmington, Delaware","volume":"17","source":"DML","event-place":"Wilmington, Delaware","call-number":"ref GG4 M583","editor":[{"family":"Walsh","given":"James"},{"family":"Walsh","given":"P.G."}],"issued":{"date-parts":[["1985"]]}},"locator":"182"}],"schema":"https://github.com/citation-style-language/schema/raw/master/csl-citation.json"} </w:instrText>
      </w:r>
      <w:r>
        <w:fldChar w:fldCharType="separate"/>
      </w:r>
      <w:r w:rsidRPr="00AD5ACE">
        <w:rPr>
          <w:rFonts w:ascii="Calibri" w:hAnsi="Calibri" w:cs="Times New Roman"/>
          <w:szCs w:val="24"/>
        </w:rPr>
        <w:t xml:space="preserve">James Walsh and P.G. Walsh, eds., </w:t>
      </w:r>
      <w:r w:rsidRPr="00AD5ACE">
        <w:rPr>
          <w:rFonts w:ascii="Calibri" w:hAnsi="Calibri" w:cs="Times New Roman"/>
          <w:i/>
          <w:iCs/>
          <w:szCs w:val="24"/>
        </w:rPr>
        <w:t>Divine Providence and Human Suffering</w:t>
      </w:r>
      <w:r w:rsidRPr="00AD5ACE">
        <w:rPr>
          <w:rFonts w:ascii="Calibri" w:hAnsi="Calibri" w:cs="Times New Roman"/>
          <w:szCs w:val="24"/>
        </w:rPr>
        <w:t>, vol. 17, Mess</w:t>
      </w:r>
      <w:r>
        <w:rPr>
          <w:rFonts w:ascii="Calibri" w:hAnsi="Calibri" w:cs="Times New Roman"/>
          <w:szCs w:val="24"/>
        </w:rPr>
        <w:t>age of the Fathers of th</w:t>
      </w:r>
      <w:r w:rsidRPr="00AD5ACE">
        <w:rPr>
          <w:rFonts w:ascii="Calibri" w:hAnsi="Calibri" w:cs="Times New Roman"/>
          <w:szCs w:val="24"/>
        </w:rPr>
        <w:t>e Church (Wilmington, Delaware: Michael Glazier, 1985), 182.</w:t>
      </w:r>
      <w:r>
        <w:fldChar w:fldCharType="end"/>
      </w:r>
      <w:r>
        <w:t xml:space="preserve"> Also </w:t>
      </w:r>
      <w:r>
        <w:fldChar w:fldCharType="begin"/>
      </w:r>
      <w:r>
        <w:instrText xml:space="preserve"> ADDIN ZOTERO_ITEM CSL_CITATION {"citationID":"ejdl1jnJ","properties":{"formattedCitation":"{\\rtf Scanlan and Cirner, \\i Deliverance from Evil Spirits\\i0{}, 17\\uc0\\u8211{}18.}","plainCitation":"Scanlan and Cirner, Deliverance from Evil Spirits, 17–18."},"citationItems":[{"id":203,"uris":["http://zotero.org/users/1026663/items/CQUQ2ECR"],"uri":["http://zotero.org/users/1026663/items/CQUQ2ECR"],"itemData":{"id":203,"type":"book","title":"Deliverance from Evil Spirits","publisher":"Servant Books","publisher-place":"Cincinatti, Ohio","event-place":"Cincinatti, Ohio","author":[{"family":"Scanlan","given":"Michael"},{"family":"Cirner","given":"Randall"}],"issued":{"date-parts":[["1980"]]}},"locator":"17-18"}],"schema":"https://github.com/citation-style-language/schema/raw/master/csl-citation.json"} </w:instrText>
      </w:r>
      <w:r>
        <w:fldChar w:fldCharType="separate"/>
      </w:r>
      <w:r w:rsidRPr="000F2081">
        <w:rPr>
          <w:rFonts w:ascii="Calibri" w:hAnsi="Calibri" w:cs="Times New Roman"/>
          <w:szCs w:val="24"/>
        </w:rPr>
        <w:t xml:space="preserve">Scanlan and Cirner, </w:t>
      </w:r>
      <w:r w:rsidRPr="000F2081">
        <w:rPr>
          <w:rFonts w:ascii="Calibri" w:hAnsi="Calibri" w:cs="Times New Roman"/>
          <w:i/>
          <w:iCs/>
          <w:szCs w:val="24"/>
        </w:rPr>
        <w:t>Deliverance from Evil Spirits</w:t>
      </w:r>
      <w:r w:rsidRPr="000F2081">
        <w:rPr>
          <w:rFonts w:ascii="Calibri" w:hAnsi="Calibri" w:cs="Times New Roman"/>
          <w:szCs w:val="24"/>
        </w:rPr>
        <w:t>, 17–18</w:t>
      </w:r>
      <w:r>
        <w:rPr>
          <w:rFonts w:ascii="Calibri" w:hAnsi="Calibri" w:cs="Times New Roman"/>
          <w:szCs w:val="24"/>
        </w:rPr>
        <w:t xml:space="preserve">, and </w:t>
      </w:r>
      <w:r>
        <w:fldChar w:fldCharType="end"/>
      </w:r>
      <w:r>
        <w:fldChar w:fldCharType="begin"/>
      </w:r>
      <w:r>
        <w:instrText xml:space="preserve"> ADDIN ZOTERO_ITEM CSL_CITATION {"citationID":"WY4mSD9V","properties":{"formattedCitation":"{\\rtf Yates, \\uc0\\u8220{}Demons, Deliverance and Pastoral Practice,\\uc0\\u8221{} 60.}","plainCitation":"Yates, “Demons, Deliverance and Pastoral Practice,” 60."},"citationItems":[{"id":214,"uris":["http://zotero.org/users/1026663/items/IJAZC22M"],"uri":["http://zotero.org/users/1026663/items/IJAZC22M"],"itemData":{"id":214,"type":"article-journal","title":"Demons, Deliverance and Pastoral Practice","container-title":"Interchange: Papers on Biblical and Current Questions","page":"32-51","volume":"46","archive_location":"Whitley","abstract":"Anglican pastor from WA who gives a philosophical discussion on demons - no proof. Only what Bible says. No clear info on origin or nature. Sees Del only as a tool of evangelisation - no biblical basis for del of Christians. Refs to early Church writers. Ambiguity b/w psychol and sp affliction. Del min may well be a plan of Satan himself to distract us from more important issues!","author":[{"family":"Yates","given":"J.C."}],"issued":{"date-parts":[["1989"]]}},"locator":"60"}],"schema":"https://github.com/citation-style-language/schema/raw/master/csl-citation.json"} </w:instrText>
      </w:r>
      <w:r>
        <w:fldChar w:fldCharType="separate"/>
      </w:r>
      <w:r w:rsidRPr="004D72D7">
        <w:rPr>
          <w:rFonts w:ascii="Calibri" w:hAnsi="Calibri" w:cs="Times New Roman"/>
          <w:szCs w:val="24"/>
        </w:rPr>
        <w:t>Yates, “Demons, Deliverance and Pastoral Practice,”</w:t>
      </w:r>
      <w:r>
        <w:rPr>
          <w:rFonts w:ascii="Calibri" w:hAnsi="Calibri" w:cs="Times New Roman"/>
          <w:szCs w:val="24"/>
        </w:rPr>
        <w:t xml:space="preserve"> 45</w:t>
      </w:r>
      <w:r w:rsidRPr="004D72D7">
        <w:rPr>
          <w:rFonts w:ascii="Calibri" w:hAnsi="Calibri" w:cs="Times New Roman"/>
          <w:szCs w:val="24"/>
        </w:rPr>
        <w:t>.</w:t>
      </w:r>
      <w:r>
        <w:fldChar w:fldCharType="end"/>
      </w:r>
    </w:p>
    <w:p w:rsidR="00CC3E73" w:rsidRPr="00205605" w:rsidRDefault="00CC3E73" w:rsidP="0092682A">
      <w:pPr>
        <w:pStyle w:val="FootnoteText"/>
        <w:rPr>
          <w:sz w:val="12"/>
          <w:szCs w:val="12"/>
        </w:rPr>
      </w:pPr>
    </w:p>
  </w:footnote>
  <w:footnote w:id="58">
    <w:p w:rsidR="00CC3E73" w:rsidRDefault="00CC3E73" w:rsidP="0092682A">
      <w:pPr>
        <w:pStyle w:val="FootnoteText"/>
      </w:pPr>
      <w:r w:rsidRPr="00994E61">
        <w:rPr>
          <w:rStyle w:val="FootnoteReference"/>
        </w:rPr>
        <w:footnoteRef/>
      </w:r>
      <w:r>
        <w:t xml:space="preserve"> </w:t>
      </w:r>
      <w:proofErr w:type="spellStart"/>
      <w:r>
        <w:t>Lukken</w:t>
      </w:r>
      <w:proofErr w:type="spellEnd"/>
      <w:r>
        <w:t xml:space="preserve"> in </w:t>
      </w:r>
      <w:r>
        <w:fldChar w:fldCharType="begin"/>
      </w:r>
      <w:r>
        <w:instrText xml:space="preserve"> ADDIN ZOTERO_ITEM CSL_CITATION {"citationID":"t1gXpyUh","properties":{"formattedCitation":"{\\rtf Dennis Martin, \\uc0\\u8220{}Resisting the Devil in the Patristic, Medieval and Reformation Church,\\uc0\\u8221{} in \\i Essays on Spiritual Bondage and Deliverance\\i0{}, Occasional Papers 11 (Indiana: Institute of Mennonite Studies, 1988), 55\\uc0\\u8211{}6.}","plainCitation":"Dennis Martin, “Resisting the Devil in the Patristic, Medieval and Reformation Church,” in Essays on Spiritual Bondage and Deliverance, Occasional Papers 11 (Indiana: Institute of Mennonite Studies, 1988), 55–6."},"citationItems":[{"id":251,"uris":["http://zotero.org/users/1026663/items/A8BSVM83"],"uri":["http://zotero.org/users/1026663/items/A8BSVM83"],"itemData":{"id":251,"type":"chapter","title":"Resisting the Devil in the Patristic, Medieval and Reformation church","container-title":"Essays on Spiritual Bondage and Deliverance","collection-title":"Occasional Papers","collection-number":"11","publisher":"Institute of Mennonite Studies","publisher-place":"Indiana","event-place":"Indiana","abstract":"refers to spirituality, theology and sacraments in their historical contexts","author":[{"family":"Martin","given":"Dennis"}],"issued":{"date-parts":[["1988"]]}},"locator":"55-6"}],"schema":"https://github.com/citation-style-language/schema/raw/master/csl-citation.json"} </w:instrText>
      </w:r>
      <w:r>
        <w:fldChar w:fldCharType="separate"/>
      </w:r>
      <w:r w:rsidRPr="00991A94">
        <w:rPr>
          <w:rFonts w:ascii="Calibri" w:hAnsi="Calibri" w:cs="Times New Roman"/>
          <w:szCs w:val="24"/>
        </w:rPr>
        <w:t xml:space="preserve">Dennis Martin, “Resisting the Devil in the Patristic, Medieval and Reformation Church,” in </w:t>
      </w:r>
      <w:r w:rsidRPr="00991A94">
        <w:rPr>
          <w:rFonts w:ascii="Calibri" w:hAnsi="Calibri" w:cs="Times New Roman"/>
          <w:i/>
          <w:iCs/>
          <w:szCs w:val="24"/>
        </w:rPr>
        <w:t>Essays on Spiritual Bondage and Deliverance</w:t>
      </w:r>
      <w:r w:rsidRPr="00991A94">
        <w:rPr>
          <w:rFonts w:ascii="Calibri" w:hAnsi="Calibri" w:cs="Times New Roman"/>
          <w:szCs w:val="24"/>
        </w:rPr>
        <w:t>, Occasional Papers 11 (Indiana: Institute of Mennonite Studies, 1988), 55–6.</w:t>
      </w:r>
      <w:r>
        <w:fldChar w:fldCharType="end"/>
      </w:r>
    </w:p>
    <w:p w:rsidR="00CC3E73" w:rsidRPr="00205605" w:rsidRDefault="00CC3E73" w:rsidP="0092682A">
      <w:pPr>
        <w:pStyle w:val="FootnoteText"/>
        <w:rPr>
          <w:sz w:val="12"/>
          <w:szCs w:val="12"/>
        </w:rPr>
      </w:pPr>
    </w:p>
  </w:footnote>
  <w:footnote w:id="59">
    <w:p w:rsidR="00CC3E73" w:rsidRDefault="00CC3E73" w:rsidP="0092682A">
      <w:pPr>
        <w:pStyle w:val="FootnoteText"/>
      </w:pPr>
      <w:r w:rsidRPr="00994E61">
        <w:rPr>
          <w:rStyle w:val="FootnoteReference"/>
        </w:rPr>
        <w:footnoteRef/>
      </w:r>
      <w:r>
        <w:t xml:space="preserve"> See John Cassian’s writings in </w:t>
      </w:r>
      <w:r>
        <w:fldChar w:fldCharType="begin"/>
      </w:r>
      <w:r>
        <w:instrText xml:space="preserve"> ADDIN ZOTERO_ITEM CSL_CITATION {"citationID":"lS0EpRDZ","properties":{"formattedCitation":"{\\rtf Ibid., 58\\uc0\\u8211{}9.}","plainCitation":"Ibid., 58–9."},"citationItems":[{"id":251,"uris":["http://zotero.org/users/1026663/items/A8BSVM83"],"uri":["http://zotero.org/users/1026663/items/A8BSVM83"],"itemData":{"id":251,"type":"chapter","title":"Resisting the Devil in the Patristic, Medieval and Reformation church","container-title":"Essays on Spiritual Bondage and Deliverance","collection-title":"Occasional Papers","collection-number":"11","publisher":"Institute of Mennonite Studies","publisher-place":"Indiana","event-place":"Indiana","abstract":"refers to spirituality, theology and sacraments in their historical contexts","author":[{"family":"Martin","given":"Dennis"}],"issued":{"date-parts":[["1988"]]}},"locator":"58-9"}],"schema":"https://github.com/citation-style-language/schema/raw/master/csl-citation.json"} </w:instrText>
      </w:r>
      <w:r>
        <w:fldChar w:fldCharType="separate"/>
      </w:r>
      <w:r w:rsidRPr="00716044">
        <w:rPr>
          <w:rFonts w:ascii="Calibri" w:hAnsi="Calibri" w:cs="Times New Roman"/>
          <w:szCs w:val="24"/>
        </w:rPr>
        <w:t>Ibid., 58–9.</w:t>
      </w:r>
      <w:r>
        <w:fldChar w:fldCharType="end"/>
      </w:r>
      <w:r>
        <w:t xml:space="preserve"> Also Leech, </w:t>
      </w:r>
      <w:r w:rsidRPr="00965189">
        <w:rPr>
          <w:i/>
        </w:rPr>
        <w:t>Soul Friend</w:t>
      </w:r>
      <w:r>
        <w:t xml:space="preserve">, 128-9 and </w:t>
      </w:r>
      <w:r>
        <w:fldChar w:fldCharType="begin"/>
      </w:r>
      <w:r>
        <w:instrText xml:space="preserve"> ADDIN ZOTERO_ITEM CSL_CITATION {"citationID":"bbepUD1l","properties":{"formattedCitation":"{\\rtf Susan Smith, \\uc0\\u8220{}Spirit and Spirits,\\uc0\\u8221{} in \\i Spirit Possession: Theology and Identity: A Pacific Exploration\\i0{} (Hindmarsh, South Australia: ATF Press, 2010), 246\\uc0\\u8211{}248.}","plainCitation":"Susan Smith, “Spirit and Spirits,” in Spirit Possession: Theology and Identity: A Pacific Exploration (Hindmarsh, South Australia: ATF Press, 2010), 246–248."},"citationItems":[{"id":171,"uris":["http://zotero.org/users/1026663/items/54PH9FSQ"],"uri":["http://zotero.org/users/1026663/items/54PH9FSQ"],"itemData":{"id":171,"type":"chapter","title":"Spirit and Spirits","container-title":"Spirit Possession: Theology and Identity: a Pacific Exploration","publisher":"ATF Press","publisher-place":"Hindmarsh, South Australia","page":"241-269","source":"Paschal","event-place":"Hindmarsh, South Australia","abstract":"possession and exorcism in the Majority world; scepticism in the Minority world - need for missionaries and ministers to know the culture of Asai, Africa, Pacific etc, to include spirit healing with medicine. the need of RC ministers to be educated in possesion and exorcism.","call-number":"291.42 S759","author":[{"family":"Smith","given":"Susan"}],"issued":{"date-parts":[["2010"]]}},"locator":"246-248"}],"schema":"https://github.com/citation-style-language/schema/raw/master/csl-citation.json"} </w:instrText>
      </w:r>
      <w:r>
        <w:fldChar w:fldCharType="separate"/>
      </w:r>
      <w:r w:rsidRPr="00AD6EC4">
        <w:rPr>
          <w:rFonts w:ascii="Calibri" w:hAnsi="Calibri" w:cs="Times New Roman"/>
          <w:szCs w:val="24"/>
        </w:rPr>
        <w:t xml:space="preserve">Susan Smith, “Spirit and Spirits,” in </w:t>
      </w:r>
      <w:r w:rsidRPr="00AD6EC4">
        <w:rPr>
          <w:rFonts w:ascii="Calibri" w:hAnsi="Calibri" w:cs="Times New Roman"/>
          <w:i/>
          <w:iCs/>
          <w:szCs w:val="24"/>
        </w:rPr>
        <w:t>Spirit Possession: Theology and Identity: A Pacific Exploration</w:t>
      </w:r>
      <w:r w:rsidRPr="00AD6EC4">
        <w:rPr>
          <w:rFonts w:ascii="Calibri" w:hAnsi="Calibri" w:cs="Times New Roman"/>
          <w:szCs w:val="24"/>
        </w:rPr>
        <w:t xml:space="preserve"> (Hindmarsh, South Australia: ATF Press, 2010), 246–248.</w:t>
      </w:r>
      <w:r>
        <w:fldChar w:fldCharType="end"/>
      </w:r>
    </w:p>
    <w:p w:rsidR="00CC3E73" w:rsidRPr="00205605" w:rsidRDefault="00CC3E73" w:rsidP="0092682A">
      <w:pPr>
        <w:pStyle w:val="FootnoteText"/>
        <w:rPr>
          <w:sz w:val="12"/>
          <w:szCs w:val="12"/>
        </w:rPr>
      </w:pPr>
    </w:p>
  </w:footnote>
  <w:footnote w:id="60">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PJ0KdCR2","properties":{"formattedCitation":"{\\rtf Robert Sears, \\uc0\\u8220{}A Catholic View of Exorcism and Deliverance,\\uc0\\u8221{} in \\i Essays on Spiritual Bondage and Deliverance\\i0{}, Occasional Papers 11 (Elkhart, Indiana: Institute of Mennonite Studies, 1988), 103.}","plainCitation":"Robert Sears, “A Catholic View of Exorcism and Deliverance,” in Essays on Spiritual Bondage and Deliverance, Occasional Papers 11 (Elkhart, Indiana: Institute of Mennonite Studies, 1988), 103."},"citationItems":[{"id":269,"uris":["http://zotero.org/users/1026663/items/RSRIXSRZ"],"uri":["http://zotero.org/users/1026663/items/RSRIXSRZ"],"itemData":{"id":269,"type":"chapter","title":"A Catholic View of Exorcism and Deliverance","container-title":"Essays on Spiritual Bondage and Deliverance","collection-title":"Occasional Papers","collection-number":"11","publisher":"Institute of Mennonite Studies","publisher-place":"Elkhart, Indiana","page":"100-114","event-place":"Elkhart, Indiana","author":[{"family":"Sears","given":"Robert"}],"issued":{"date-parts":[["1988"]]}},"locator":"103"}],"schema":"https://github.com/citation-style-language/schema/raw/master/csl-citation.json"} </w:instrText>
      </w:r>
      <w:r>
        <w:fldChar w:fldCharType="separate"/>
      </w:r>
      <w:r w:rsidRPr="00057BDA">
        <w:rPr>
          <w:rFonts w:ascii="Calibri" w:hAnsi="Calibri" w:cs="Times New Roman"/>
          <w:szCs w:val="24"/>
        </w:rPr>
        <w:t xml:space="preserve">Robert Sears, “A Catholic View of Exorcism and Deliverance,” in </w:t>
      </w:r>
      <w:r w:rsidRPr="00057BDA">
        <w:rPr>
          <w:rFonts w:ascii="Calibri" w:hAnsi="Calibri" w:cs="Times New Roman"/>
          <w:i/>
          <w:iCs/>
          <w:szCs w:val="24"/>
        </w:rPr>
        <w:t>Essays on Spiritual Bondage and Deliverance</w:t>
      </w:r>
      <w:r w:rsidRPr="00057BDA">
        <w:rPr>
          <w:rFonts w:ascii="Calibri" w:hAnsi="Calibri" w:cs="Times New Roman"/>
          <w:szCs w:val="24"/>
        </w:rPr>
        <w:t>, Occasional Papers 11 (Elkhart, Indiana: Institute of Mennonite Studies, 1988), 103.</w:t>
      </w:r>
      <w:r>
        <w:fldChar w:fldCharType="end"/>
      </w:r>
    </w:p>
    <w:p w:rsidR="00CC3E73" w:rsidRPr="00205605" w:rsidRDefault="00CC3E73" w:rsidP="0092682A">
      <w:pPr>
        <w:pStyle w:val="FootnoteText"/>
        <w:rPr>
          <w:sz w:val="12"/>
          <w:szCs w:val="12"/>
        </w:rPr>
      </w:pPr>
    </w:p>
  </w:footnote>
  <w:footnote w:id="61">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DCeLBcmI","properties":{"formattedCitation":"{\\rtf Martin, \\uc0\\u8220{}Resisting the Devil in the Patristic, Medieval and Reformation Church,\\uc0\\u8221{} 62.}","plainCitation":"Martin, “Resisting the Devil in the Patristic, Medieval and Reformation Church,” 62."},"citationItems":[{"id":251,"uris":["http://zotero.org/users/1026663/items/A8BSVM83"],"uri":["http://zotero.org/users/1026663/items/A8BSVM83"],"itemData":{"id":251,"type":"chapter","title":"Resisting the Devil in the Patristic, Medieval and Reformation church","container-title":"Essays on Spiritual Bondage and Deliverance","collection-title":"Occasional Papers","collection-number":"11","publisher":"Institute of Mennonite Studies","publisher-place":"Indiana","event-place":"Indiana","abstract":"refers to spirituality, theology and sacraments in their historical contexts","author":[{"family":"Martin","given":"Dennis"}],"issued":{"date-parts":[["1988"]]}},"locator":"62"}],"schema":"https://github.com/citation-style-language/schema/raw/master/csl-citation.json"} </w:instrText>
      </w:r>
      <w:r>
        <w:fldChar w:fldCharType="separate"/>
      </w:r>
      <w:r w:rsidRPr="003E7EC4">
        <w:rPr>
          <w:rFonts w:ascii="Calibri" w:hAnsi="Calibri" w:cs="Times New Roman"/>
          <w:szCs w:val="24"/>
        </w:rPr>
        <w:t>Martin, “Resisting the Devil in the Patristic, Medieval and Reformation Church,” 62.</w:t>
      </w:r>
      <w:r>
        <w:fldChar w:fldCharType="end"/>
      </w:r>
    </w:p>
    <w:p w:rsidR="00CC3E73" w:rsidRPr="00205605" w:rsidRDefault="00CC3E73" w:rsidP="0092682A">
      <w:pPr>
        <w:pStyle w:val="FootnoteText"/>
        <w:rPr>
          <w:sz w:val="12"/>
          <w:szCs w:val="12"/>
        </w:rPr>
      </w:pPr>
    </w:p>
  </w:footnote>
  <w:footnote w:id="62">
    <w:p w:rsidR="00CC3E73" w:rsidRDefault="00CC3E73" w:rsidP="0092682A">
      <w:pPr>
        <w:pStyle w:val="FootnoteText"/>
      </w:pPr>
      <w:r w:rsidRPr="00994E61">
        <w:rPr>
          <w:rStyle w:val="FootnoteReference"/>
        </w:rPr>
        <w:footnoteRef/>
      </w:r>
      <w:r>
        <w:t xml:space="preserve"> </w:t>
      </w:r>
      <w:r w:rsidRPr="00A064B9">
        <w:t xml:space="preserve">Thomas Aquinas, from the Summa </w:t>
      </w:r>
      <w:proofErr w:type="spellStart"/>
      <w:r w:rsidRPr="00A064B9">
        <w:t>Theologica</w:t>
      </w:r>
      <w:proofErr w:type="spellEnd"/>
      <w:r w:rsidRPr="00A064B9">
        <w:t xml:space="preserve"> </w:t>
      </w:r>
      <w:proofErr w:type="spellStart"/>
      <w:r w:rsidRPr="00A064B9">
        <w:t>Ia</w:t>
      </w:r>
      <w:proofErr w:type="spellEnd"/>
      <w:r w:rsidRPr="00A064B9">
        <w:t xml:space="preserve">, The First Part, Questions: 50-64 and Questions: 106-114 as presented in the book </w:t>
      </w:r>
      <w:r w:rsidRPr="00A064B9">
        <w:rPr>
          <w:rStyle w:val="Emphasis"/>
          <w:bCs/>
        </w:rPr>
        <w:t>A Tour of the Summa</w:t>
      </w:r>
      <w:r w:rsidRPr="00A064B9">
        <w:t xml:space="preserve">, </w:t>
      </w:r>
      <w:r>
        <w:fldChar w:fldCharType="begin"/>
      </w:r>
      <w:r>
        <w:instrText xml:space="preserve"> ADDIN ZOTERO_ITEM CSL_CITATION {"citationID":"DWS7CG3p","properties":{"formattedCitation":"{\\rtf Paul Glenn, \\i A Tour of the Summa\\i0{} (London: Herder Book Co, 1960).}","plainCitation":"Paul Glenn, A Tour of the Summa (London: Herder Book Co, 1960)."},"citationItems":[{"id":366,"uris":["http://zotero.org/users/1026663/items/GN62IPEZ"],"uri":["http://zotero.org/users/1026663/items/GN62IPEZ"],"itemData":{"id":366,"type":"book","title":"A Tour of the Summa","publisher":"Herder Book Co","publisher-place":"London","event-place":"London","abstract":"on (good) angels and fallen angles 49-56, 88-94","author":[{"family":"Glenn","given":"Paul"}],"issued":{"date-parts":[["1960"]]}}}],"schema":"https://github.com/citation-style-language/schema/raw/master/csl-citation.json"} </w:instrText>
      </w:r>
      <w:r>
        <w:fldChar w:fldCharType="separate"/>
      </w:r>
      <w:r w:rsidRPr="00AD6EC4">
        <w:rPr>
          <w:rFonts w:ascii="Calibri" w:hAnsi="Calibri" w:cs="Times New Roman"/>
          <w:szCs w:val="24"/>
        </w:rPr>
        <w:t>Paul Glenn, (London: Herder Book Co, 1960).</w:t>
      </w:r>
      <w:r>
        <w:fldChar w:fldCharType="end"/>
      </w:r>
      <w:r>
        <w:t xml:space="preserve"> See also </w:t>
      </w:r>
      <w:r>
        <w:fldChar w:fldCharType="begin"/>
      </w:r>
      <w:r>
        <w:instrText xml:space="preserve"> ADDIN ZOTERO_ITEM CSL_CITATION {"citationID":"HLU3AIrO","properties":{"formattedCitation":"{\\rtf John Newport, \\uc0\\u8220{}Satan and Demons: A Theological Perspective,\\uc0\\u8221{} in \\i Demon Possession\\i0{} (Minneapolis, Minnesota: Bethany House, 1976), 336\\uc0\\u8211{}337.}","plainCitation":"John Newport, “Satan and Demons: A Theological Perspective,” in Demon Possession (Minneapolis, Minnesota: Bethany House, 1976), 336–337."},"citationItems":[{"id":360,"uris":["http://zotero.org/users/1026663/items/IWKTVW46"],"uri":["http://zotero.org/users/1026663/items/IWKTVW46"],"itemData":{"id":360,"type":"chapter","title":"Satan and Demons: A Theological Perspective","container-title":"Demon Possession","publisher":"Bethany House","publisher-place":"Minneapolis, Minnesota","page":"325-345","event-place":"Minneapolis, Minnesota","author":[{"family":"Newport","given":"John"}],"issued":{"date-parts":[["1976"]]}},"locator":"336-337"}],"schema":"https://github.com/citation-style-language/schema/raw/master/csl-citation.json"} </w:instrText>
      </w:r>
      <w:r>
        <w:fldChar w:fldCharType="separate"/>
      </w:r>
      <w:r w:rsidRPr="0010366E">
        <w:rPr>
          <w:rFonts w:ascii="Calibri" w:hAnsi="Calibri" w:cs="Times New Roman"/>
          <w:szCs w:val="24"/>
        </w:rPr>
        <w:t xml:space="preserve">John Newport, “Satan and Demons: A Theological Perspective,” in </w:t>
      </w:r>
      <w:r w:rsidRPr="0010366E">
        <w:rPr>
          <w:rFonts w:ascii="Calibri" w:hAnsi="Calibri" w:cs="Times New Roman"/>
          <w:i/>
          <w:iCs/>
          <w:szCs w:val="24"/>
        </w:rPr>
        <w:t>Demon Possession</w:t>
      </w:r>
      <w:r w:rsidRPr="0010366E">
        <w:rPr>
          <w:rFonts w:ascii="Calibri" w:hAnsi="Calibri" w:cs="Times New Roman"/>
          <w:szCs w:val="24"/>
        </w:rPr>
        <w:t xml:space="preserve"> (Minneapolis, Minnesota: Bethany House, 1976), 336–337.</w:t>
      </w:r>
      <w:r>
        <w:fldChar w:fldCharType="end"/>
      </w:r>
    </w:p>
    <w:p w:rsidR="00CC3E73" w:rsidRPr="008E42B8" w:rsidRDefault="00CC3E73" w:rsidP="0092682A">
      <w:pPr>
        <w:pStyle w:val="FootnoteText"/>
        <w:rPr>
          <w:sz w:val="12"/>
          <w:szCs w:val="12"/>
        </w:rPr>
      </w:pPr>
    </w:p>
  </w:footnote>
  <w:footnote w:id="63">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SbRCPREX","properties":{"formattedCitation":"{\\rtf Martin, \\uc0\\u8220{}Resisting the Devil in the Patristic, Medieval and Reformation Church,\\uc0\\u8221{} 62.}","plainCitation":"Martin, “Resisting the Devil in the Patristic, Medieval and Reformation Church,” 62."},"citationItems":[{"id":251,"uris":["http://zotero.org/users/1026663/items/A8BSVM83"],"uri":["http://zotero.org/users/1026663/items/A8BSVM83"],"itemData":{"id":251,"type":"chapter","title":"Resisting the Devil in the Patristic, Medieval and Reformation church","container-title":"Essays on Spiritual Bondage and Deliverance","collection-title":"Occasional Papers","collection-number":"11","publisher":"Institute of Mennonite Studies","publisher-place":"Indiana","event-place":"Indiana","abstract":"refers to spirituality, theology and sacraments in their historical contexts","author":[{"family":"Martin","given":"Dennis"}],"issued":{"date-parts":[["1988"]]}},"locator":"62"}],"schema":"https://github.com/citation-style-language/schema/raw/master/csl-citation.json"} </w:instrText>
      </w:r>
      <w:r>
        <w:fldChar w:fldCharType="separate"/>
      </w:r>
      <w:r w:rsidRPr="00C51AC9">
        <w:rPr>
          <w:rFonts w:ascii="Calibri" w:hAnsi="Calibri" w:cs="Times New Roman"/>
          <w:szCs w:val="24"/>
        </w:rPr>
        <w:t>Martin, “Resisting the Devil in the Patristic, Medieval and Reformation Church,” 62.</w:t>
      </w:r>
      <w:r>
        <w:fldChar w:fldCharType="end"/>
      </w:r>
      <w:r>
        <w:t xml:space="preserve"> For a study on the changes made to the Rite of Exorcism see </w:t>
      </w:r>
      <w:r>
        <w:fldChar w:fldCharType="begin"/>
      </w:r>
      <w:r>
        <w:instrText xml:space="preserve"> ADDIN ZOTERO_ITEM CSL_CITATION {"citationID":"mimxlzOD","properties":{"formattedCitation":"{\\rtf Jeffrey Grob, \\uc0\\u8220{}A Major Revision of the Discipline on Exorcism: A Comparative Study on the Liturgical Laws in the 1614 and 1998 Rites of Exorcism.\\uc0\\u8221{} (Ph.D., St Paul University, 2007).}","plainCitation":"Jeffrey Grob, “A Major Revision of the Discipline on Exorcism: A Comparative Study on the Liturgical Laws in the 1614 and 1998 Rites of Exorcism.” (Ph.D., St Paul University, 2007)."},"citationItems":[{"id":193,"uris":["http://zotero.org/users/1026663/items/7CKZVRQ8"],"uri":["http://zotero.org/users/1026663/items/7CKZVRQ8"],"itemData":{"id":193,"type":"thesis","title":"A major revision of the Discipline on Exorcism: A Comparative Study on the Liturgical Laws in the 1614 and 1998 Rites of Exorcism.","publisher":"St Paul University","publisher-place":"Ottawa","number-of-pages":"234","genre":"Ph.D.","event-place":"Ottawa","author":[{"family":"Grob","given":"Jeffrey"}],"issued":{"date-parts":[["2007"]]}}}],"schema":"https://github.com/citation-style-language/schema/raw/master/csl-citation.json"} </w:instrText>
      </w:r>
      <w:r>
        <w:fldChar w:fldCharType="separate"/>
      </w:r>
      <w:r w:rsidRPr="003E7EC4">
        <w:rPr>
          <w:rFonts w:ascii="Calibri" w:hAnsi="Calibri" w:cs="Times New Roman"/>
          <w:szCs w:val="24"/>
        </w:rPr>
        <w:t>Jeffrey Grob, “A Major Revision of the Discipline on Exorcism: A Comparative Study on the Liturgical Laws in the 1614 and 1998 Rites of Exorcism.” (Ph.D., St Paul University, 2007).</w:t>
      </w:r>
      <w:r>
        <w:fldChar w:fldCharType="end"/>
      </w:r>
      <w:r>
        <w:t xml:space="preserve"> Smith, “Spirit and Spirits”, 249 – 250.</w:t>
      </w:r>
    </w:p>
    <w:p w:rsidR="00CC3E73" w:rsidRPr="00205605" w:rsidRDefault="00CC3E73" w:rsidP="0092682A">
      <w:pPr>
        <w:pStyle w:val="FootnoteText"/>
        <w:rPr>
          <w:sz w:val="12"/>
          <w:szCs w:val="12"/>
        </w:rPr>
      </w:pPr>
    </w:p>
  </w:footnote>
  <w:footnote w:id="64">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tCjxKVhe","properties":{"formattedCitation":"{\\rtf Ann Nolan, \\uc0\\u8220{}Spirit Possession and Mental Health in the New Zealand Context,\\uc0\\u8221{} in \\i Spirit Possession: Theology and Identity: A Pacific Exploration\\i0{} (Hindmarsh, South Australia: ATF Press, 2010), 65.}","plainCitation":"Ann Nolan, “Spirit Possession and Mental Health in the New Zealand Context,” in Spirit Possession: Theology and Identity: A Pacific Exploration (Hindmarsh, South Australia: ATF Press, 2010), 65.","dontUpdate":true},"citationItems":[{"id":173,"uris":["http://zotero.org/users/1026663/items/CUUHJ5T8"],"uri":["http://zotero.org/users/1026663/items/CUUHJ5T8"],"itemData":{"id":173,"type":"chapter","title":"Spirit Possession and Mental Health in the New Zealand Context","container-title":"Spirit Possession: Theology and Identity: a Pacific Exploration","publisher":"ATF Press","publisher-place":"Hindmarsh, South Australia","page":"61-89","event-place":"Hindmarsh, South Australia","abstract":"outlines modern western diagnosis of possession as mentall illness/syndrme. the history of the separation of spiritual treament nd rational/medical treatment. Spirit possession was not a prominent feature of xtnty in NZ until Pentecostalism arrived. With an increase in occltism and spiritism in the 60's and 70's more studies have been done that take demon possession as a factor, and how to distinguish that from mental illness. Example of Samoan and tongan cultures that offer healing from spirit possession as a norm of their culture. How the N mental health services need to take into account these cultures in treating mental illness.","author":[{"family":"Nolan","given":"Ann"}],"issued":{"date-parts":[["2010"]]}},"locator":"65"}],"schema":"https://github.com/citation-style-language/schema/raw/master/csl-citation.json"} </w:instrText>
      </w:r>
      <w:r>
        <w:fldChar w:fldCharType="separate"/>
      </w:r>
      <w:r w:rsidRPr="00073E45">
        <w:rPr>
          <w:rFonts w:ascii="Calibri" w:hAnsi="Calibri" w:cs="Times New Roman"/>
          <w:szCs w:val="24"/>
        </w:rPr>
        <w:t xml:space="preserve">Ann Nolan, “Spirit Possession and Mental Health in the New Zealand Context,” in </w:t>
      </w:r>
      <w:r w:rsidRPr="00073E45">
        <w:rPr>
          <w:rFonts w:ascii="Calibri" w:hAnsi="Calibri" w:cs="Times New Roman"/>
          <w:i/>
          <w:iCs/>
          <w:szCs w:val="24"/>
        </w:rPr>
        <w:t>Spirit Possession: Theology and Identity: A Pacific Exploration</w:t>
      </w:r>
      <w:r w:rsidRPr="00073E45">
        <w:rPr>
          <w:rFonts w:ascii="Calibri" w:hAnsi="Calibri" w:cs="Times New Roman"/>
          <w:szCs w:val="24"/>
        </w:rPr>
        <w:t xml:space="preserve"> (Hindmarsh, South Australia: ATF Press, 2010), 65</w:t>
      </w:r>
      <w:r>
        <w:rPr>
          <w:rFonts w:ascii="Calibri" w:hAnsi="Calibri" w:cs="Times New Roman"/>
          <w:szCs w:val="24"/>
        </w:rPr>
        <w:t>-6</w:t>
      </w:r>
      <w:r w:rsidRPr="00073E45">
        <w:rPr>
          <w:rFonts w:ascii="Calibri" w:hAnsi="Calibri" w:cs="Times New Roman"/>
          <w:szCs w:val="24"/>
        </w:rPr>
        <w:t>.</w:t>
      </w:r>
      <w:r>
        <w:fldChar w:fldCharType="end"/>
      </w:r>
    </w:p>
    <w:p w:rsidR="00CC3E73" w:rsidRPr="00B55317" w:rsidRDefault="00CC3E73" w:rsidP="0092682A">
      <w:pPr>
        <w:pStyle w:val="FootnoteText"/>
        <w:rPr>
          <w:sz w:val="16"/>
          <w:szCs w:val="16"/>
        </w:rPr>
      </w:pPr>
    </w:p>
  </w:footnote>
  <w:footnote w:id="65">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h5RPwaPL","properties":{"formattedCitation":"{\\rtf David Mitchell, \\uc0\\u8220{}Deliverance Ministry Training: A Seminary Case Study\\uc0\\u8221{} (D.Min., Canadian Theological Seminary, 1994), 31\\uc0\\u8211{}2.}","plainCitation":"David Mitchell, “Deliverance Ministry Training: A Seminary Case Study” (D.Min., Canadian Theological Seminary, 1994), 31–2."},"citationItems":[{"id":192,"uris":["http://zotero.org/users/1026663/items/UCM664KI"],"uri":["http://zotero.org/users/1026663/items/UCM664KI"],"itemData":{"id":192,"type":"thesis","title":"Deliverance Ministry Training: a Seminary Case Study","publisher":"Canadian Theological Seminary","publisher-place":"Regina, Canada","genre":"D.Min.","event-place":"Regina, Canada","author":[{"family":"Mitchell","given":"David"}],"issued":{"date-parts":[["1994"]]}},"locator":"31-2"}],"schema":"https://github.com/citation-style-language/schema/raw/master/csl-citation.json"} </w:instrText>
      </w:r>
      <w:r>
        <w:fldChar w:fldCharType="separate"/>
      </w:r>
      <w:r w:rsidRPr="00281102">
        <w:rPr>
          <w:rFonts w:ascii="Calibri" w:hAnsi="Calibri" w:cs="Times New Roman"/>
          <w:szCs w:val="24"/>
        </w:rPr>
        <w:t>David Mitchell, “Deliverance Ministry Training: A Seminary Case Study” (D.Min., Canadian Theological Seminary, 1994), 31–2.</w:t>
      </w:r>
      <w:r>
        <w:fldChar w:fldCharType="end"/>
      </w:r>
      <w:r>
        <w:t xml:space="preserve"> </w:t>
      </w:r>
      <w:r>
        <w:fldChar w:fldCharType="begin"/>
      </w:r>
      <w:r>
        <w:instrText xml:space="preserve"> ADDIN ZOTERO_ITEM CSL_CITATION {"citationID":"GfgHZu9P","properties":{"formattedCitation":"{\\rtf Solomon, \\i Living in Two Worlds: Pastoral Responses to Possession in Singapore\\i0{}, 248\\uc0\\u8211{}253.}","plainCitation":"Solomon, Living in Two Worlds: Pastoral Responses to Possession in Singapore, 248–253."},"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locator":"248-253"}],"schema":"https://github.com/citation-style-language/schema/raw/master/csl-citation.json"} </w:instrText>
      </w:r>
      <w:r>
        <w:fldChar w:fldCharType="separate"/>
      </w:r>
      <w:r w:rsidRPr="00A7293B">
        <w:rPr>
          <w:rFonts w:ascii="Calibri" w:hAnsi="Calibri" w:cs="Times New Roman"/>
          <w:szCs w:val="24"/>
        </w:rPr>
        <w:t xml:space="preserve">Solomon, </w:t>
      </w:r>
      <w:r w:rsidRPr="00A7293B">
        <w:rPr>
          <w:rFonts w:ascii="Calibri" w:hAnsi="Calibri" w:cs="Times New Roman"/>
          <w:i/>
          <w:iCs/>
          <w:szCs w:val="24"/>
        </w:rPr>
        <w:t>Living in Two Worlds: Pastoral Responses to Possession in Singapore</w:t>
      </w:r>
      <w:r w:rsidRPr="00A7293B">
        <w:rPr>
          <w:rFonts w:ascii="Calibri" w:hAnsi="Calibri" w:cs="Times New Roman"/>
          <w:szCs w:val="24"/>
        </w:rPr>
        <w:t>, 248–253.</w:t>
      </w:r>
      <w:r>
        <w:fldChar w:fldCharType="end"/>
      </w:r>
      <w:r>
        <w:t xml:space="preserve"> </w:t>
      </w:r>
      <w:r>
        <w:fldChar w:fldCharType="begin"/>
      </w:r>
      <w:r>
        <w:instrText xml:space="preserve"> ADDIN ZOTERO_ITEM CSL_CITATION {"citationID":"6JQXVXha","properties":{"formattedCitation":"{\\rtf Carolyn Eng Looi Tan, \\uc0\\u8220{}Humanity\\uc0\\u8217{}s Devil,\\uc0\\u8221{} \\i Evangelical Review of Theology\\i0{} 34, no. 2 (2010): 136\\uc0\\u8211{}54; Herbert Haag, \\i Liquidation du Diable\\i0{}, trans. Jean Evrard, Meditations Theologiques 7 (Paris: Desclee de Brouwer, 1971).}","plainCitation":"Carolyn Eng Looi Tan, “Humanity’s Devil,” Evangelical Review of Theology 34, no. 2 (2010): 136–54; Herbert Haag, Liquidation du Diable, trans. Jean Evrard, Meditations Theologiques 7 (Paris: Desclee de Brouwer, 1971).","dontUpdate":true},"citationItems":[{"id":168,"uris":["http://zotero.org/users/1026663/items/VRX29HAA"],"uri":["http://zotero.org/users/1026663/items/VRX29HAA"],"itemData":{"id":168,"type":"article-journal","title":"Humanity's Devil","container-title":"Evangelical Review of Theology","page":"136-154","volume":"34","issue":"2","abstract":"the devil may be essentially humanity's product, existing both intra-and supra-humanly, rather than being of divine origin or dreation. Satan grows stronger as human evil increases. Changing bibilical metaphors reflect changing human experience and perception of evil.","author":[{"family":"Tan","given":"Carolyn Eng Looi"}],"issued":{"date-parts":[["2010"]]}}},{"id":169,"uris":["http://zotero.org/users/1026663/items/287GA5BK"],"uri":["http://zotero.org/users/1026663/items/287GA5BK"],"itemData":{"id":169,"type":"book","title":"Liquidation du Diable","collection-title":"Meditations Theologiques","collection-number":"7","publisher":"Desclee de Brouwer","publisher-place":"Paris","source":"Carmelite","event-place":"Paris","call-number":"none","language":"french","author":[{"family":"Haag","given":"Herbert"}],"translator":[{"family":"Evrard","given":"Jean"}],"issued":{"date-parts":[["1971"]]}}}],"schema":"https://github.com/citation-style-language/schema/raw/master/csl-citation.json"} </w:instrText>
      </w:r>
      <w:r>
        <w:fldChar w:fldCharType="separate"/>
      </w:r>
      <w:r w:rsidRPr="00F61864">
        <w:rPr>
          <w:rFonts w:ascii="Calibri" w:hAnsi="Calibri" w:cs="Times New Roman"/>
          <w:szCs w:val="24"/>
        </w:rPr>
        <w:t xml:space="preserve">Carolyn Eng Looi Tan, “Humanity’s Devil,” </w:t>
      </w:r>
      <w:r w:rsidRPr="00F61864">
        <w:rPr>
          <w:rFonts w:ascii="Calibri" w:hAnsi="Calibri" w:cs="Times New Roman"/>
          <w:i/>
          <w:iCs/>
          <w:szCs w:val="24"/>
        </w:rPr>
        <w:t>Evangelical Review of Theology</w:t>
      </w:r>
      <w:r>
        <w:rPr>
          <w:rFonts w:ascii="Calibri" w:hAnsi="Calibri" w:cs="Times New Roman"/>
          <w:szCs w:val="24"/>
        </w:rPr>
        <w:t xml:space="preserve"> 34,</w:t>
      </w:r>
      <w:r w:rsidRPr="00F61864">
        <w:rPr>
          <w:rFonts w:ascii="Calibri" w:hAnsi="Calibri" w:cs="Times New Roman"/>
          <w:szCs w:val="24"/>
        </w:rPr>
        <w:t xml:space="preserve"> (2010): 136–54</w:t>
      </w:r>
      <w:r>
        <w:rPr>
          <w:rFonts w:ascii="Calibri" w:hAnsi="Calibri" w:cs="Times New Roman"/>
          <w:szCs w:val="24"/>
        </w:rPr>
        <w:t>,</w:t>
      </w:r>
      <w:r w:rsidRPr="00F61864">
        <w:rPr>
          <w:rFonts w:ascii="Calibri" w:hAnsi="Calibri" w:cs="Times New Roman"/>
          <w:szCs w:val="24"/>
        </w:rPr>
        <w:t xml:space="preserve"> </w:t>
      </w:r>
      <w:r>
        <w:rPr>
          <w:rFonts w:ascii="Calibri" w:hAnsi="Calibri" w:cs="Times New Roman"/>
          <w:szCs w:val="24"/>
        </w:rPr>
        <w:t xml:space="preserve">provides an overview of some of these theologians: one example is </w:t>
      </w:r>
      <w:r w:rsidRPr="00F61864">
        <w:rPr>
          <w:rFonts w:ascii="Calibri" w:hAnsi="Calibri" w:cs="Times New Roman"/>
          <w:szCs w:val="24"/>
        </w:rPr>
        <w:t xml:space="preserve">Herbert Haag, </w:t>
      </w:r>
      <w:r w:rsidRPr="00F61864">
        <w:rPr>
          <w:rFonts w:ascii="Calibri" w:hAnsi="Calibri" w:cs="Times New Roman"/>
          <w:i/>
          <w:iCs/>
          <w:szCs w:val="24"/>
        </w:rPr>
        <w:t>Liquidation du Diable</w:t>
      </w:r>
      <w:r w:rsidRPr="00F61864">
        <w:rPr>
          <w:rFonts w:ascii="Calibri" w:hAnsi="Calibri" w:cs="Times New Roman"/>
          <w:szCs w:val="24"/>
        </w:rPr>
        <w:t>, trans. Jean Evrard, Meditations Theologiques 7 (Paris: Desclee de Brouwer, 1971).</w:t>
      </w:r>
      <w:r>
        <w:fldChar w:fldCharType="end"/>
      </w:r>
      <w:r>
        <w:t xml:space="preserve"> </w:t>
      </w:r>
      <w:proofErr w:type="spellStart"/>
      <w:r>
        <w:t>Bultmann</w:t>
      </w:r>
      <w:proofErr w:type="spellEnd"/>
      <w:r>
        <w:t xml:space="preserve"> is the ‘father of demythologisation’: Newport, “Demonology and Theology”, 338. For an example of a re-interpretation of Genesis 3 s</w:t>
      </w:r>
      <w:r w:rsidRPr="00D04513">
        <w:t xml:space="preserve">ee Bruce </w:t>
      </w:r>
      <w:proofErr w:type="spellStart"/>
      <w:r w:rsidRPr="00D04513">
        <w:t>Vawter</w:t>
      </w:r>
      <w:proofErr w:type="spellEnd"/>
      <w:r>
        <w:t>,</w:t>
      </w:r>
      <w:r w:rsidRPr="00D04513">
        <w:t xml:space="preserve"> </w:t>
      </w:r>
      <w:r w:rsidRPr="00D04513">
        <w:rPr>
          <w:i/>
        </w:rPr>
        <w:t>On Genesis: A New Reading</w:t>
      </w:r>
      <w:r w:rsidRPr="00D04513">
        <w:t>, (London: Geoff Chapman, 1975) 77-78.</w:t>
      </w:r>
      <w:r>
        <w:t xml:space="preserve"> </w:t>
      </w:r>
      <w:r w:rsidRPr="008E42B8">
        <w:t>Howard examines the gospel passages of supposed demon affliction and deliverance and suggests the mental illnesses that were the ‘real’ afflictions e.g. Multiple Personality Disorder and catatonic schizophrenia (106-7) “In each of the recorded cases it is suggested that the evidence points to the patient having suffered from some form of m</w:t>
      </w:r>
      <w:r>
        <w:t>ental</w:t>
      </w:r>
      <w:r w:rsidRPr="008E42B8">
        <w:t xml:space="preserve"> illness associated with bizarre behaviour patterns or form epilepsy… the disordered biochemical mechanisms which lie behind most forms of mental illness are gradually being elucidated and such conditions should be seen as essentially no different from other manifestations of deranged biochemistry such as diabetes mellitus or an over active thyroid gland.” 108 but he supports Jesus’ real healing of these conditions – these miracles “point to his authority to release men and women from the thralldom of evil in whatever form it may present itself.” 109. </w:t>
      </w:r>
      <w:r w:rsidRPr="008E42B8">
        <w:fldChar w:fldCharType="begin"/>
      </w:r>
      <w:r w:rsidRPr="008E42B8">
        <w:instrText xml:space="preserve"> ADDIN ZOTERO_ITEM CSL_CITATION {"citationID":"CsZdMPMM","properties":{"formattedCitation":"{\\rtf Howard, \\uc0\\u8220{}New Testament Exorcism and Its Significance Today.\\uc0\\u8221{}}","plainCitation":"Howard, “New Testament Exorcism and Its Significance Today.”"},"citationItems":[{"id":250,"uris":["http://zotero.org/users/1026663/items/54FJDG78"],"uri":["http://zotero.org/users/1026663/items/54FJDG78"],"itemData":{"id":250,"type":"article-journal","title":"New Testament Exorcism and its Significance Today","container-title":"The Expository Times","page":"105-109","volume":"96","issue":"4","author":[{"family":"Howard","given":"Keir"}],"issued":{"date-parts":[["1985",1]]}}}],"schema":"https://github.com/citation-style-language/schema/raw/master/csl-citation.json"} </w:instrText>
      </w:r>
      <w:r w:rsidRPr="008E42B8">
        <w:fldChar w:fldCharType="separate"/>
      </w:r>
      <w:r w:rsidRPr="008E42B8">
        <w:t>Howard, “New Testament Exorcism and Its Significance Today.”</w:t>
      </w:r>
      <w:r w:rsidRPr="008E42B8">
        <w:fldChar w:fldCharType="end"/>
      </w:r>
    </w:p>
    <w:p w:rsidR="00CC3E73" w:rsidRPr="00205605" w:rsidRDefault="00CC3E73" w:rsidP="0092682A">
      <w:pPr>
        <w:pStyle w:val="FootnoteText"/>
        <w:rPr>
          <w:sz w:val="12"/>
          <w:szCs w:val="12"/>
        </w:rPr>
      </w:pPr>
    </w:p>
  </w:footnote>
  <w:footnote w:id="66">
    <w:p w:rsidR="00CC3E73" w:rsidRDefault="00CC3E73" w:rsidP="0092682A">
      <w:pPr>
        <w:pStyle w:val="FootnoteText"/>
      </w:pPr>
      <w:r w:rsidRPr="00994E61">
        <w:rPr>
          <w:rStyle w:val="FootnoteReference"/>
        </w:rPr>
        <w:footnoteRef/>
      </w:r>
      <w:r>
        <w:t xml:space="preserve"> Council of Braga, 561 CE; Lateran Council IV, 1215 CE; Council of Trent ‘Decree on Original Sin’ 1546 CE.</w:t>
      </w:r>
    </w:p>
    <w:p w:rsidR="00CC3E73" w:rsidRPr="000B269E" w:rsidRDefault="00CC3E73" w:rsidP="0092682A">
      <w:pPr>
        <w:pStyle w:val="FootnoteText"/>
        <w:rPr>
          <w:sz w:val="12"/>
          <w:szCs w:val="12"/>
        </w:rPr>
      </w:pPr>
    </w:p>
  </w:footnote>
  <w:footnote w:id="67">
    <w:p w:rsidR="00CC3E73" w:rsidRDefault="00CC3E73" w:rsidP="0092682A">
      <w:pPr>
        <w:pStyle w:val="FootnoteText"/>
      </w:pPr>
      <w:r w:rsidRPr="00994E61">
        <w:rPr>
          <w:rStyle w:val="FootnoteReference"/>
        </w:rPr>
        <w:footnoteRef/>
      </w:r>
      <w:r>
        <w:t xml:space="preserve"> Sacred Congregation of the Doctrine of Faith, </w:t>
      </w:r>
      <w:r>
        <w:fldChar w:fldCharType="begin"/>
      </w:r>
      <w:r>
        <w:instrText xml:space="preserve"> ADDIN ZOTERO_ITEM CSL_CITATION {"citationID":"ifNnh6Zq","properties":{"formattedCitation":"{\\rtf \\uc0\\u8220{}Christian Faith and Demonology.\\uc0\\u8221{}}","plainCitation":"“Christian Faith and Demonology.”"},"citationItems":[{"id":161,"uris":["http://zotero.org/users/1026663/items/94SASVM5"],"uri":["http://zotero.org/users/1026663/items/94SASVM5"],"itemData":{"id":161,"type":"article","title":"Christian Faith and Demonology","publisher":"Sacred Congregation for the Doctrine of Faith","URL":"http://www.vatican.va/roman_curia/congregations/cfaith/documents/rc_con_cfaith_doc_19750626_fede-cristiana-demonologia_en.html","issued":{"date-parts":[["1975",6,26]]},"accessed":{"date-parts":[["2014",2,26]]}}}],"schema":"https://github.com/citation-style-language/schema/raw/master/csl-citation.json"} </w:instrText>
      </w:r>
      <w:r>
        <w:fldChar w:fldCharType="separate"/>
      </w:r>
      <w:r w:rsidRPr="00ED5EEC">
        <w:rPr>
          <w:rFonts w:ascii="Calibri" w:hAnsi="Calibri" w:cs="Times New Roman"/>
          <w:szCs w:val="24"/>
        </w:rPr>
        <w:t>“Christian Faith and Demonology.”</w:t>
      </w:r>
      <w:r>
        <w:fldChar w:fldCharType="end"/>
      </w:r>
      <w:r>
        <w:t xml:space="preserve"> </w:t>
      </w:r>
    </w:p>
    <w:p w:rsidR="00CC3E73" w:rsidRPr="00205605" w:rsidRDefault="00CC3E73" w:rsidP="0092682A">
      <w:pPr>
        <w:pStyle w:val="FootnoteText"/>
        <w:rPr>
          <w:sz w:val="12"/>
          <w:szCs w:val="12"/>
        </w:rPr>
      </w:pPr>
    </w:p>
  </w:footnote>
  <w:footnote w:id="68">
    <w:p w:rsidR="00CC3E73" w:rsidRDefault="00CC3E73" w:rsidP="0092682A">
      <w:pPr>
        <w:pStyle w:val="FootnoteText"/>
        <w:rPr>
          <w:rStyle w:val="text2"/>
        </w:rPr>
      </w:pPr>
      <w:r w:rsidRPr="00994E61">
        <w:rPr>
          <w:rStyle w:val="FootnoteReference"/>
        </w:rPr>
        <w:footnoteRef/>
      </w:r>
      <w:r w:rsidRPr="00EF6B73">
        <w:t xml:space="preserve"> </w:t>
      </w:r>
      <w:r>
        <w:rPr>
          <w:rStyle w:val="text2"/>
        </w:rPr>
        <w:t>"For a monumental struggle against the powers of darkness pervades the whole history of man. The battle was joined from the very origins of the world and will continue until the last day …" (</w:t>
      </w:r>
      <w:proofErr w:type="spellStart"/>
      <w:r>
        <w:rPr>
          <w:rStyle w:val="text2"/>
          <w:i/>
          <w:iCs/>
        </w:rPr>
        <w:t>Gaudium</w:t>
      </w:r>
      <w:proofErr w:type="spellEnd"/>
      <w:r>
        <w:rPr>
          <w:rStyle w:val="text2"/>
          <w:i/>
          <w:iCs/>
        </w:rPr>
        <w:t xml:space="preserve"> </w:t>
      </w:r>
      <w:proofErr w:type="gramStart"/>
      <w:r>
        <w:rPr>
          <w:rStyle w:val="text2"/>
          <w:i/>
          <w:iCs/>
        </w:rPr>
        <w:t>et</w:t>
      </w:r>
      <w:proofErr w:type="gramEnd"/>
      <w:r>
        <w:rPr>
          <w:rStyle w:val="text2"/>
          <w:i/>
          <w:iCs/>
        </w:rPr>
        <w:t xml:space="preserve"> </w:t>
      </w:r>
      <w:proofErr w:type="spellStart"/>
      <w:r>
        <w:rPr>
          <w:rStyle w:val="text2"/>
          <w:i/>
          <w:iCs/>
        </w:rPr>
        <w:t>Spes</w:t>
      </w:r>
      <w:proofErr w:type="spellEnd"/>
      <w:r>
        <w:rPr>
          <w:rStyle w:val="text2"/>
        </w:rPr>
        <w:t>, no. 37). "For He sent His Son, clothed in our flesh, in order that through this Son He might snatch men from the power of darkness and of Satan" (</w:t>
      </w:r>
      <w:r>
        <w:rPr>
          <w:rStyle w:val="text2"/>
          <w:i/>
          <w:iCs/>
        </w:rPr>
        <w:t xml:space="preserve">Ad </w:t>
      </w:r>
      <w:proofErr w:type="spellStart"/>
      <w:r>
        <w:rPr>
          <w:rStyle w:val="text2"/>
          <w:i/>
          <w:iCs/>
        </w:rPr>
        <w:t>Gente</w:t>
      </w:r>
      <w:r>
        <w:rPr>
          <w:rStyle w:val="text2"/>
        </w:rPr>
        <w:t>s</w:t>
      </w:r>
      <w:proofErr w:type="spellEnd"/>
      <w:r>
        <w:rPr>
          <w:rStyle w:val="text2"/>
        </w:rPr>
        <w:t>, no. 3). "[Christ], by His death and resurrection, had freed us from the power of Satan" (</w:t>
      </w:r>
      <w:proofErr w:type="spellStart"/>
      <w:r>
        <w:rPr>
          <w:rStyle w:val="text2"/>
          <w:i/>
          <w:iCs/>
        </w:rPr>
        <w:t>Sacrosanctum</w:t>
      </w:r>
      <w:proofErr w:type="spellEnd"/>
      <w:r>
        <w:rPr>
          <w:rStyle w:val="text2"/>
          <w:i/>
          <w:iCs/>
        </w:rPr>
        <w:t xml:space="preserve"> </w:t>
      </w:r>
      <w:proofErr w:type="spellStart"/>
      <w:r>
        <w:rPr>
          <w:rStyle w:val="text2"/>
          <w:i/>
          <w:iCs/>
        </w:rPr>
        <w:t>Concilium</w:t>
      </w:r>
      <w:proofErr w:type="spellEnd"/>
      <w:r>
        <w:rPr>
          <w:rStyle w:val="text2"/>
        </w:rPr>
        <w:t>, no. 6). And "[Christ] was crucified and rose again to break the stranglehold of personified Evil" (</w:t>
      </w:r>
      <w:proofErr w:type="spellStart"/>
      <w:r>
        <w:rPr>
          <w:rStyle w:val="text2"/>
          <w:i/>
          <w:iCs/>
        </w:rPr>
        <w:t>Gaudium</w:t>
      </w:r>
      <w:proofErr w:type="spellEnd"/>
      <w:r>
        <w:rPr>
          <w:rStyle w:val="text2"/>
          <w:i/>
          <w:iCs/>
        </w:rPr>
        <w:t xml:space="preserve"> et </w:t>
      </w:r>
      <w:proofErr w:type="spellStart"/>
      <w:r>
        <w:rPr>
          <w:rStyle w:val="text2"/>
          <w:i/>
          <w:iCs/>
        </w:rPr>
        <w:t>Spes</w:t>
      </w:r>
      <w:proofErr w:type="spellEnd"/>
      <w:r>
        <w:rPr>
          <w:rStyle w:val="text2"/>
        </w:rPr>
        <w:t xml:space="preserve">, no. 2) from </w:t>
      </w:r>
      <w:r>
        <w:rPr>
          <w:rStyle w:val="text2"/>
        </w:rPr>
        <w:fldChar w:fldCharType="begin"/>
      </w:r>
      <w:r>
        <w:rPr>
          <w:rStyle w:val="text2"/>
        </w:rPr>
        <w:instrText xml:space="preserve"> ADDIN ZOTERO_ITEM CSL_CITATION {"citationID":"raSFs2UZ","properties":{"formattedCitation":"{\\rtf Abbott, \\i The Documents of Vatican II\\i0{}.}","plainCitation":"Abbott, The Documents of Vatican II."},"citationItems":[{"id":252,"uris":["http://zotero.org/users/1026663/items/XXAIXEF8"],"uri":["http://zotero.org/users/1026663/items/XXAIXEF8"],"itemData":{"id":252,"type":"book","title":"The Documents of Vatican II","publisher":"Geoffrey Chapman","publisher-place":"London","event-place":"London","editor":[{"family":"Abbott","given":"Walter"}],"translator":[{"family":"Gallagher","given":"Joseph"}],"issued":{"date-parts":[["1966"]]}}}],"schema":"https://github.com/citation-style-language/schema/raw/master/csl-citation.json"} </w:instrText>
      </w:r>
      <w:r>
        <w:rPr>
          <w:rStyle w:val="text2"/>
        </w:rPr>
        <w:fldChar w:fldCharType="separate"/>
      </w:r>
      <w:r w:rsidRPr="00A7293B">
        <w:rPr>
          <w:rFonts w:ascii="Calibri" w:hAnsi="Calibri" w:cs="Times New Roman"/>
          <w:szCs w:val="24"/>
        </w:rPr>
        <w:t xml:space="preserve">Abbott, </w:t>
      </w:r>
      <w:r w:rsidRPr="00A7293B">
        <w:rPr>
          <w:rFonts w:ascii="Calibri" w:hAnsi="Calibri" w:cs="Times New Roman"/>
          <w:i/>
          <w:iCs/>
          <w:szCs w:val="24"/>
        </w:rPr>
        <w:t>The Documents of Vatican II</w:t>
      </w:r>
      <w:r w:rsidRPr="00A7293B">
        <w:rPr>
          <w:rFonts w:ascii="Calibri" w:hAnsi="Calibri" w:cs="Times New Roman"/>
          <w:szCs w:val="24"/>
        </w:rPr>
        <w:t>.</w:t>
      </w:r>
      <w:r>
        <w:rPr>
          <w:rStyle w:val="text2"/>
        </w:rPr>
        <w:fldChar w:fldCharType="end"/>
      </w:r>
    </w:p>
    <w:p w:rsidR="00CC3E73" w:rsidRPr="00205605" w:rsidRDefault="00CC3E73" w:rsidP="0092682A">
      <w:pPr>
        <w:pStyle w:val="FootnoteText"/>
        <w:rPr>
          <w:sz w:val="12"/>
          <w:szCs w:val="12"/>
        </w:rPr>
      </w:pPr>
    </w:p>
  </w:footnote>
  <w:footnote w:id="69">
    <w:p w:rsidR="00CC3E73" w:rsidRPr="009F2859" w:rsidRDefault="00CC3E73" w:rsidP="0092682A">
      <w:pPr>
        <w:pStyle w:val="FootnoteText"/>
        <w:rPr>
          <w:lang w:val="it-IT"/>
        </w:rPr>
      </w:pPr>
      <w:r w:rsidRPr="00994E61">
        <w:rPr>
          <w:rStyle w:val="FootnoteReference"/>
        </w:rPr>
        <w:footnoteRef/>
      </w:r>
      <w:r w:rsidRPr="009F2859">
        <w:t xml:space="preserve"> In general see </w:t>
      </w:r>
      <w:r>
        <w:rPr>
          <w:lang w:val="it-IT"/>
        </w:rPr>
        <w:fldChar w:fldCharType="begin"/>
      </w:r>
      <w:r w:rsidRPr="009F2859">
        <w:instrText xml:space="preserve"> ADDIN ZOTERO_ITEM CSL_CITATION {"citationID":"rLYXcVZB","properties":{"formattedCitation":"{\\rtf Grob, \\uc0\\u8220{}A Major Revision of the Discipline on Exorcism: A Comparative Study on the Liturgical Laws in the 1614 and 1998 Rites of Exorcism.,\\uc0\\u8221{} 119\\uc0\\u8211{}123.}","plainCitation":"Grob, “A Major Revision of the Discipline on Exorcism: A Comparative Study on the Liturgical Laws in the 1614 and 1998 Rites of Exorcism.,” 119–123."},"citationItems":[{"id":193,"uris":["http://zotero.org/users/1026663/items/7CKZVRQ8"],"uri":["http://zotero.org/users/1026663/items/7CKZVRQ8"],"itemData":{"id":193,"type":"thesis","title":"A major revision of the Discipline on Exorcism: A Comparative Study on the Liturgical Laws in the 1614 and 1998 Rites of Exorcism.","publisher":"St Paul University","publisher-place":"Ottawa","number-of-pages":"234","genre":"Ph.D.","event-place":"Ottawa","author":[{"family":"Grob","given":"Jeffrey"}],"issued":{"date-parts":[["2007"]]}},"locator":"119-123"}],"schema":"https://github.com/citation-style-language/schema/raw/master/csl-citation.json"} </w:instrText>
      </w:r>
      <w:r>
        <w:rPr>
          <w:lang w:val="it-IT"/>
        </w:rPr>
        <w:fldChar w:fldCharType="separate"/>
      </w:r>
      <w:r w:rsidRPr="009F2859">
        <w:rPr>
          <w:rFonts w:ascii="Calibri" w:hAnsi="Calibri" w:cs="Times New Roman"/>
          <w:szCs w:val="24"/>
        </w:rPr>
        <w:t>Grob, “A Major Revision of the Discipline on Exorcism: A Comparative Study on the Liturgical Laws in the 1614 and 1998 Rites of Exorcism.,” 119–123.</w:t>
      </w:r>
      <w:r>
        <w:rPr>
          <w:lang w:val="it-IT"/>
        </w:rPr>
        <w:fldChar w:fldCharType="end"/>
      </w:r>
      <w:r w:rsidRPr="009F2859">
        <w:t xml:space="preserve"> </w:t>
      </w:r>
      <w:r>
        <w:rPr>
          <w:lang w:val="it-IT"/>
        </w:rPr>
        <w:t>More specifically see</w:t>
      </w:r>
      <w:r w:rsidRPr="009F2859">
        <w:rPr>
          <w:lang w:val="it-IT"/>
        </w:rPr>
        <w:t xml:space="preserve"> </w:t>
      </w:r>
      <w:r>
        <w:fldChar w:fldCharType="begin"/>
      </w:r>
      <w:r w:rsidRPr="009F2859">
        <w:rPr>
          <w:lang w:val="it-IT"/>
        </w:rPr>
        <w:instrText xml:space="preserve"> ADDIN ZOTERO_ITEM CSL_CITATION {"citationID":"wTUTtctc","properties":{"formattedCitation":"{\\rtf Pope Paul VI, \\uc0\\u8220{}Liberaci dal male\\uc0\\u8221{} (General Audience, Vatican City, November 15, 1972), http://www.vatican.va/holy_father/paul_vi/audiences/1972/documents/hf_p-vi_aud_19721115_it.html; Pope Francis, \\uc0\\u8220{}Combattere il diavolo, anche nel XXI secolo.\\uc0\\u8221{} (Centro Televiso Vaticano, April 11, 2014), http://www.ctv.va/content/ctv/it/news/articoli/messa-santa-marta-11-04-2014.html.}","plainCitation":"Pope Paul VI, “Liberaci dal male” (General Audience, Vatican City, November 15, 1972), http://www.vatican.va/holy_father/paul_vi/audiences/1972/documents/hf_p-vi_aud_19721115_it.html; Pope Francis, “Combattere il diavolo, anche nel XXI secolo.” (Centro Televiso Vaticano, April 11, 2014), http://www.ctv.va/content/ctv/it/news/articoli/messa-santa-marta-11-04-2014.html."},"citationItems":[{"id":164,"uris":["http://zotero.org/users/1026663/items/73F9WMTB"],"uri":["http://zotero.org/users/1026663/items/73F9WMTB"],"itemData":{"id":164,"type":"speech","title":"Liberaci dal male","publisher-place":"Vatican City","event":"General Audience","event-place":"Vatican City","URL":"http://www.vatican.va/holy_father/paul_vi/audiences/1972/documents/hf_p-vi_aud_19721115_it.html","language":"italian","author":[{"family":"Pope Paul VI","given":""}],"issued":{"date-parts":[["1972",11,15]]},"accessed":{"date-parts":[["2014",2,26]]}}},{"id":187,"uris":["http://zotero.org/users/1026663/items/Z24XK34Z"],"uri":["http://zotero.org/users/1026663/items/Z24XK34Z"],"itemData":{"id":187,"type":"broadcast","title":"Combattere il diavolo, anche nel XXI secolo.","publisher":"Centro Televiso Vaticano","dimen</w:instrText>
      </w:r>
      <w:r>
        <w:rPr>
          <w:lang w:val="it-IT"/>
        </w:rPr>
        <w:instrText xml:space="preserve">sions":"1 minute","URL":"http://www.ctv.va/content/ctv/it/news/articoli/messa-santa-marta-11-04-2014.html","language":"Italian","author":[{"family":"Pope Francis","given":""}],"issued":{"date-parts":[["2014",4,11]]},"accessed":{"date-parts":[["2014",4,14]]}}}],"schema":"https://github.com/citation-style-language/schema/raw/master/csl-citation.json"} </w:instrText>
      </w:r>
      <w:r>
        <w:fldChar w:fldCharType="separate"/>
      </w:r>
      <w:r w:rsidRPr="00493C70">
        <w:rPr>
          <w:rFonts w:ascii="Calibri" w:hAnsi="Calibri" w:cs="Times New Roman"/>
          <w:szCs w:val="24"/>
          <w:lang w:val="it-IT"/>
        </w:rPr>
        <w:t>Pope Paul VI, “Liberaci dal male” (General Audience, Vatican City, November 15, 1972), http://www.vatican.va/holy_father/paul_vi/audiences/1972/documents/hf_p-vi_aud_19721115_it.html; Pope Francis, “Combattere il diavolo, anche nel XXI secolo.” (Centro Televiso Vaticano, April 11, 2014), http://www.ctv.va/content/ctv/it/news/articoli/messa-santa-marta-11-04-2014.html.</w:t>
      </w:r>
      <w:r>
        <w:fldChar w:fldCharType="end"/>
      </w:r>
      <w:r w:rsidRPr="009F2859">
        <w:rPr>
          <w:lang w:val="it-IT"/>
        </w:rPr>
        <w:t xml:space="preserve"> </w:t>
      </w:r>
    </w:p>
    <w:p w:rsidR="00CC3E73" w:rsidRPr="00205605" w:rsidRDefault="00CC3E73" w:rsidP="0092682A">
      <w:pPr>
        <w:pStyle w:val="FootnoteText"/>
        <w:rPr>
          <w:sz w:val="12"/>
          <w:szCs w:val="12"/>
          <w:lang w:val="it-IT"/>
        </w:rPr>
      </w:pPr>
    </w:p>
  </w:footnote>
  <w:footnote w:id="70">
    <w:p w:rsidR="00CC3E73" w:rsidRDefault="00CC3E73" w:rsidP="0092682A">
      <w:pPr>
        <w:pStyle w:val="FootnoteText"/>
      </w:pPr>
      <w:r w:rsidRPr="00994E61">
        <w:rPr>
          <w:rStyle w:val="FootnoteReference"/>
        </w:rPr>
        <w:footnoteRef/>
      </w:r>
      <w:r>
        <w:t xml:space="preserve"> </w:t>
      </w:r>
      <w:r>
        <w:fldChar w:fldCharType="begin"/>
      </w:r>
      <w:r>
        <w:instrText xml:space="preserve"> ADDIN ZOTERO_ITEM CSL_CITATION {"citationID":"4FzH1Ivd","properties":{"formattedCitation":"{\\rtf Linards Jansons, \\uc0\\u8220{}Baptismal Exorcism: An Exercise in Liturgical Theology,\\uc0\\u8221{} \\i Lutheran Theological Journal\\i0{} 45, no. 3 (2006): 183\\uc0\\u8211{}97.}","plainCitation":"Linards Jansons, “Baptismal Exorcism: An Exercise in Liturgical Theology,” Lutheran Theological Journal 45, no. 3 (2006): 183–97."},"citationItems":[{"id":358,"uris":["http://zotero.org/users/1026663/items/RV5GZ6QU"],"uri":["http://zotero.org/users/1026663/items/RV5GZ6QU"],"itemData":{"id":358,"type":"article-journal","title":"Baptismal exorcism: an exercise in liturgical theology","container-title":"Lutheran Theological Journal","page":"183-197","volume":"45","issue":"3","author":[{"family":"Jansons","given":"Linards"}],"issued":{"date-parts":[["2006"]]}}}],"schema":"https://github.com/citation-style-language/schema/raw/master/csl-citation.json"} </w:instrText>
      </w:r>
      <w:r>
        <w:fldChar w:fldCharType="separate"/>
      </w:r>
      <w:r w:rsidRPr="008D10DD">
        <w:rPr>
          <w:rFonts w:ascii="Calibri" w:hAnsi="Calibri" w:cs="Times New Roman"/>
          <w:szCs w:val="24"/>
        </w:rPr>
        <w:t xml:space="preserve">Linards Jansons, “Baptismal Exorcism: An Exercise in Liturgical Theology,” </w:t>
      </w:r>
      <w:r w:rsidRPr="008D10DD">
        <w:rPr>
          <w:rFonts w:ascii="Calibri" w:hAnsi="Calibri" w:cs="Times New Roman"/>
          <w:i/>
          <w:iCs/>
          <w:szCs w:val="24"/>
        </w:rPr>
        <w:t>Lutheran Theological Journal</w:t>
      </w:r>
      <w:r w:rsidRPr="008D10DD">
        <w:rPr>
          <w:rFonts w:ascii="Calibri" w:hAnsi="Calibri" w:cs="Times New Roman"/>
          <w:szCs w:val="24"/>
        </w:rPr>
        <w:t xml:space="preserve"> 45, no. 3 (2006): 183–97.</w:t>
      </w:r>
      <w:r>
        <w:fldChar w:fldCharType="end"/>
      </w:r>
      <w:r>
        <w:t xml:space="preserve"> </w:t>
      </w:r>
      <w:r>
        <w:fldChar w:fldCharType="begin"/>
      </w:r>
      <w:r>
        <w:instrText xml:space="preserve"> ADDIN ZOTERO_ITEM CSL_CITATION {"citationID":"iSBcv3WZ","properties":{"formattedCitation":"{\\rtf Grob, \\uc0\\u8220{}A Major Revision of the Discipline on Exorcism: A Comparative Study on the Liturgical Laws in the 1614 and 1998 Rites of Exorcism.,\\uc0\\u8221{} 191.}","plainCitation":"Grob, “A Major Revision of the Discipline on Exorcism: A Comparative Study on the Liturgical Laws in the 1614 and 1998 Rites of Exorcism.,” 191."},"citationItems":[{"id":193,"uris":["http://zotero.org/users/1026663/items/7CKZVRQ8"],"uri":["http://zotero.org/users/1026663/items/7CKZVRQ8"],"itemData":{"id":193,"type":"thesis","title":"A major revision of the Discipline on Exorcism: A Comparative Study on the Liturgical Laws in the 1614 and 1998 Rites of Exorcism.","publisher":"St Paul University","publisher-place":"Ottawa","number-of-pages":"234","genre":"Ph.D.","event-place":"Ottawa","author":[{"family":"Grob","given":"Jeffrey"}],"issued":{"date-parts":[["2007"]]}},"locator":"191"}],"schema":"https://github.com/citation-style-language/schema/raw/master/csl-citation.json"} </w:instrText>
      </w:r>
      <w:r>
        <w:fldChar w:fldCharType="separate"/>
      </w:r>
      <w:r w:rsidRPr="00A9074E">
        <w:rPr>
          <w:rFonts w:ascii="Calibri" w:hAnsi="Calibri" w:cs="Times New Roman"/>
          <w:szCs w:val="24"/>
        </w:rPr>
        <w:t xml:space="preserve">Grob, “A Major Revision of the Discipline on Exorcism: A Comparative Study on the Liturgical Laws in the </w:t>
      </w:r>
      <w:r>
        <w:rPr>
          <w:rFonts w:ascii="Calibri" w:hAnsi="Calibri" w:cs="Times New Roman"/>
          <w:szCs w:val="24"/>
        </w:rPr>
        <w:t>1614 and 1998 Rites of Exorcism.</w:t>
      </w:r>
      <w:r w:rsidRPr="00A9074E">
        <w:rPr>
          <w:rFonts w:ascii="Calibri" w:hAnsi="Calibri" w:cs="Times New Roman"/>
          <w:szCs w:val="24"/>
        </w:rPr>
        <w:t>” 191.</w:t>
      </w:r>
      <w:r>
        <w:fldChar w:fldCharType="end"/>
      </w:r>
      <w:r>
        <w:t xml:space="preserve"> </w:t>
      </w:r>
      <w:r>
        <w:fldChar w:fldCharType="begin"/>
      </w:r>
      <w:r>
        <w:instrText xml:space="preserve"> ADDIN ZOTERO_ITEM CSL_CITATION {"citationID":"y0Wco1QN","properties":{"formattedCitation":"{\\rtf Balthasar Fischer, \\uc0\\u8220{}Baptismal Exorcism in the Catholic Baptismal Rites after Vatican II,\\uc0\\u8221{} \\i Studia Litugica\\i0{} 10 (1974): 48\\uc0\\u8211{}55.}","plainCitation":"Balthasar Fischer, “Baptismal Exorcism in the Catholic Baptismal Rites after Vatican II,” Studia Litugica 10 (1974): 48–55."},"citationItems":[{"id":160,"uris":["http://zotero.org/users/1026663/items/9G3HAGWN"],"uri":["http://zotero.org/users/1026663/items/9G3HAGWN"],"itemData":{"id":160,"type":"article-journal","title":"Baptismal Exorcism in the Catholic Baptismal Rites after Vatican II","container-title":"Studia Litugica","page":"48-55","volume":"10","source":"CTC","abstract":"explains that the new rite has not demythologised Satan but represents a new understanding of Original Sin. In infant Baptism exorcism is not necessary. The new rites still refer to a personal evil being. the prayers are deprecatory instead of imprecatory.","author":[{"family":"Fischer","given":"Balthasar"}],"issued":{"date-parts":[["1974"]]}}}],"schema":"https://github.com/citation-style-language/schema/raw/master/csl-citation.json"} </w:instrText>
      </w:r>
      <w:r>
        <w:fldChar w:fldCharType="separate"/>
      </w:r>
      <w:r w:rsidRPr="00493C70">
        <w:rPr>
          <w:rFonts w:ascii="Calibri" w:hAnsi="Calibri" w:cs="Times New Roman"/>
          <w:szCs w:val="24"/>
        </w:rPr>
        <w:t xml:space="preserve">Balthasar Fischer, “Baptismal Exorcism in the Catholic Baptismal Rites after Vatican II,” </w:t>
      </w:r>
      <w:r w:rsidRPr="00493C70">
        <w:rPr>
          <w:rFonts w:ascii="Calibri" w:hAnsi="Calibri" w:cs="Times New Roman"/>
          <w:i/>
          <w:iCs/>
          <w:szCs w:val="24"/>
        </w:rPr>
        <w:t>Studia Litugica</w:t>
      </w:r>
      <w:r w:rsidRPr="00493C70">
        <w:rPr>
          <w:rFonts w:ascii="Calibri" w:hAnsi="Calibri" w:cs="Times New Roman"/>
          <w:szCs w:val="24"/>
        </w:rPr>
        <w:t xml:space="preserve"> 10 (1974): 48–55.</w:t>
      </w:r>
      <w:r>
        <w:fldChar w:fldCharType="end"/>
      </w:r>
    </w:p>
  </w:footnote>
  <w:footnote w:id="71">
    <w:p w:rsidR="00CC3E73" w:rsidRDefault="00CC3E73" w:rsidP="003E5C25">
      <w:pPr>
        <w:pStyle w:val="FootnoteText"/>
      </w:pPr>
      <w:r w:rsidRPr="00994E61">
        <w:rPr>
          <w:rStyle w:val="FootnoteReference"/>
        </w:rPr>
        <w:footnoteRef/>
      </w:r>
      <w:r>
        <w:t xml:space="preserve"> </w:t>
      </w:r>
      <w:r>
        <w:fldChar w:fldCharType="begin"/>
      </w:r>
      <w:r>
        <w:instrText xml:space="preserve"> ADDIN ZOTERO_ITEM CSL_CITATION {"citationID":"OctV5cgf","properties":{"formattedCitation":"{\\rtf A discussion of these key terms can be found in Linda Malia, \\uc0\\u8220{}A Fresh Look at a Remarkable Document: Exorcism: The Report of a Commission Convened by the Bishop of Exeter.,\\uc0\\u8221{} \\i Anglican Theological Review\\i0{} 83, no. 1 (Winter 2001): 73.}","plainCitation":"A discussion of these key terms can be found in Linda Malia, “A Fresh Look at a Remarkable Document: Exorcism: The Report of a Commission Convened by the Bishop of Exeter.,” Anglican Theological Review 83, no. 1 (Winter 2001): 73."},"citationItems":[{"id":167,"uris":["http://zotero.org/users/1026663/items/UHWJZ89U"],"uri":["http://zotero.org/users/1026663/items/UHWJZ89U"],"itemData":{"id":167,"type":"article-journal","title":"A fresh look at a remarkable document: Exorcism: the report of a commission convened by the Bishop of Exeter.","container-title":"Anglican Theological Review","page":"65-88","volume":"83","issue":"1","author":[{"family":"Malia","given":"Linda"}],"issued":{"date-parts":[["2001"]],"season":"Winter"}},"locator":"73","prefix":"A discussion of these key terms can be found in"}],"schema":"https://github.com/citation-style-language/schema/raw/master/csl-citation.json"} </w:instrText>
      </w:r>
      <w:r>
        <w:fldChar w:fldCharType="separate"/>
      </w:r>
      <w:r w:rsidRPr="00DA18A5">
        <w:rPr>
          <w:rFonts w:ascii="Calibri" w:hAnsi="Calibri" w:cs="Times New Roman"/>
          <w:szCs w:val="24"/>
        </w:rPr>
        <w:t xml:space="preserve">A discussion of key terms can be found in Linda Malia, “A Fresh Look at a Remarkable Document: Exorcism: The Report of a Commission Convened by the Bishop of Exeter.,” </w:t>
      </w:r>
      <w:r w:rsidRPr="00DA18A5">
        <w:rPr>
          <w:rFonts w:ascii="Calibri" w:hAnsi="Calibri" w:cs="Times New Roman"/>
          <w:i/>
          <w:iCs/>
          <w:szCs w:val="24"/>
        </w:rPr>
        <w:t>Anglican Theological Review</w:t>
      </w:r>
      <w:r w:rsidRPr="00DA18A5">
        <w:rPr>
          <w:rFonts w:ascii="Calibri" w:hAnsi="Calibri" w:cs="Times New Roman"/>
          <w:szCs w:val="24"/>
        </w:rPr>
        <w:t xml:space="preserve"> 83, no. 1 (Winter 2001): 73.</w:t>
      </w:r>
      <w:r>
        <w:fldChar w:fldCharType="end"/>
      </w:r>
      <w:r>
        <w:t xml:space="preserve"> See also </w:t>
      </w:r>
      <w:r>
        <w:fldChar w:fldCharType="begin"/>
      </w:r>
      <w:r>
        <w:instrText xml:space="preserve"> ADDIN ZOTERO_ITEM CSL_CITATION {"citationID":"p1uzR7CI","properties":{"formattedCitation":"{\\rtf Gareth Leyshon, \\uc0\\u8220{}Exorcism and Prayers for Deliverance: The Position of the Catholic Church.,\\uc0\\u8221{} June 2014, 4\\uc0\\u8211{}7, 21, www.garethleyshon.info/Deliverance-X.pdf.}","plainCitation":"Gareth Leyshon, “Exorcism and Prayers for Deliverance: The Position of the Catholic Church.,” June 2014, 4–7, 21, www.garethleyshon.info/Deliverance-X.pdf."},"citationItems":[{"id":345,"uris":["http://zotero.org/users/1026663/items/XFWGAPBR"],"uri":["http://zotero.org/users/1026663/items/XFWGAPBR"],"itemData":{"id":345,"type":"article","title":"Exorcism and Prayers for Deliverance: The Position of the Catholic Church.","abstract":"A hstorical review of developments since the late 19th century and a summary fo the norms now available\ndefenitions 4; extent and liit ofeorcisms in recent history 7-10; CCC advises psych assess 11; 1999 revision - some prayers for laity, otherwise priest led; discussion of public vs private 16; min ref to deliverance 18; may be admin by laity 18-19; ;text from Suenens (outlines a typical deliverance min service?!) 20; terminology stil lconfusing 20; porteous terminology 21 and use by laity 22; amorth terminology 23; ICCRS healing and deliverance 24","URL":"www.garethleyshon.info/Deliverance-X.pdf","author":[{"family":"Leyshon","given":"Gareth"}],"issued":{"date-parts":[["2014",6]]}},"locator":"4-7, 21"}],"schema":"https://github.com/citation-style-language/schema/raw/master/csl-citation.json"} </w:instrText>
      </w:r>
      <w:r>
        <w:fldChar w:fldCharType="separate"/>
      </w:r>
      <w:r w:rsidRPr="00D47B50">
        <w:rPr>
          <w:rFonts w:ascii="Calibri" w:hAnsi="Calibri" w:cs="Times New Roman"/>
          <w:szCs w:val="24"/>
        </w:rPr>
        <w:t>Gareth Leyshon, “Exorcism and Prayers for Deliverance: The Position of the Catholic Church.,” June 2014, 4–7, 21, www.garethleyshon.info/Deliverance-X.pdf.</w:t>
      </w:r>
      <w:r>
        <w:fldChar w:fldCharType="end"/>
      </w:r>
    </w:p>
    <w:p w:rsidR="00CC3E73" w:rsidRPr="006F54B2" w:rsidRDefault="00CC3E73" w:rsidP="003E5C25">
      <w:pPr>
        <w:pStyle w:val="FootnoteText"/>
        <w:rPr>
          <w:sz w:val="12"/>
          <w:szCs w:val="12"/>
        </w:rPr>
      </w:pPr>
    </w:p>
  </w:footnote>
  <w:footnote w:id="72">
    <w:p w:rsidR="00CC3E73" w:rsidRDefault="00CC3E73" w:rsidP="003E5C25">
      <w:pPr>
        <w:pStyle w:val="FootnoteText"/>
      </w:pPr>
      <w:r w:rsidRPr="00994E61">
        <w:rPr>
          <w:rStyle w:val="FootnoteReference"/>
        </w:rPr>
        <w:footnoteRef/>
      </w:r>
      <w:r>
        <w:t xml:space="preserve"> Stafford Betty suggests a non-religious definition based on his clinical studies: beings “more or less intelligent than ourselves, insensible to us, with a will of their own who seem to bother and oppress us, or in rare cases, possess our bodies outright, and with whom we can relate in a variety of ways.” </w:t>
      </w:r>
      <w:r>
        <w:fldChar w:fldCharType="begin"/>
      </w:r>
      <w:r>
        <w:instrText xml:space="preserve"> ADDIN ZOTERO_ITEM CSL_CITATION {"citationID":"VX51VJYd","properties":{"formattedCitation":"{\\rtf Nolan, \\uc0\\u8220{}Spirit Possession and Mental Health in the New Zealand Context,\\uc0\\u8221{} 70.}","plainCitation":"Nolan, “Spirit Possession and Mental Health in the New Zealand Context,” 70."},"citationItems":[{"id":173,"uris":["http://zotero.org/users/1026663/items/CUUHJ5T8"],"uri":["http://zotero.org/users/1026663/items/CUUHJ5T8"],"itemData":{"id":173,"type":"chapter","title":"Spirit Possession and Mental Health in the New Zealand Context","container-title":"Spirit Possession: Theology and Identity: a Pacific Exploration","publisher":"ATF Press","publisher-place":"Hindmarsh, South Australia","page":"61-89","event-place":"Hindmarsh, South Australia","abstract":"outlines modern western diagnosis of possession as mentall illness/syndrme. the history of the separation of spiritual treament nd rational/medical treatment. Spirit possession was not a prominent feature of xtnty in NZ until Pentecostalism arrived. With an increase in occltism and spiritism in the 60's and 70's more studies have been done that take demon possession as a factor, and how to distinguish that from mental illness. Example of Samoan and tongan cultures that offer healing from spirit possession as a norm of their culture. How the N mental health services need to take into account these cultures in treating mental illness.","author":[{"family":"Nolan","given":"Ann"}],"issued":{"date-parts":[["2010"]]}},"locator":"70"}],"schema":"https://github.com/citation-style-language/schema/raw/master/csl-citation.json"} </w:instrText>
      </w:r>
      <w:r>
        <w:fldChar w:fldCharType="separate"/>
      </w:r>
      <w:r w:rsidRPr="00205E38">
        <w:rPr>
          <w:rFonts w:ascii="Calibri" w:hAnsi="Calibri" w:cs="Times New Roman"/>
          <w:szCs w:val="24"/>
        </w:rPr>
        <w:t>Nolan, “Spirit Possession and Mental Health in the New Zealand Context,” 70.</w:t>
      </w:r>
      <w:r>
        <w:fldChar w:fldCharType="end"/>
      </w:r>
    </w:p>
    <w:p w:rsidR="00CC3E73" w:rsidRPr="006F54B2" w:rsidRDefault="00CC3E73" w:rsidP="003E5C25">
      <w:pPr>
        <w:pStyle w:val="FootnoteText"/>
        <w:rPr>
          <w:sz w:val="12"/>
          <w:szCs w:val="12"/>
        </w:rPr>
      </w:pPr>
    </w:p>
  </w:footnote>
  <w:footnote w:id="73">
    <w:p w:rsidR="00CC3E73" w:rsidRDefault="00CC3E73" w:rsidP="003E5C25">
      <w:pPr>
        <w:pStyle w:val="FootnoteText"/>
      </w:pPr>
      <w:r w:rsidRPr="00994E61">
        <w:rPr>
          <w:rStyle w:val="FootnoteReference"/>
        </w:rPr>
        <w:footnoteRef/>
      </w:r>
      <w:r w:rsidRPr="00F840BA">
        <w:t xml:space="preserve"> See </w:t>
      </w:r>
      <w:r>
        <w:fldChar w:fldCharType="begin"/>
      </w:r>
      <w:r w:rsidRPr="00F840BA">
        <w:instrText xml:space="preserve"> ADDIN ZOTERO_ITEM CSL_CITATION {"citationID":"5zkD1udk","properties":{"formattedCitation":"{\\rtf Xavier Leon-Dufour, \\uc0\\u8220{}Evil Spirits,\\uc0\\u8221{} trans. Joseph Cahill, \\i Dictionary of Biblical Theology\\i0{} (New York: Desclee Company, 1967).}","plainCitation":"Xavier Leon-Dufour, “Evil Spirits,” trans. Joseph Cahill, Dictionary of Biblical Theology (New York: Desclee Company, 1967)."},"citationItems":[{"id":256,"uris":["http://zotero.org/users/1026663/items/JWFIMMTQ"],"uri":["http://zotero.org/users/1026663/items/JWFIMMTQ"],"itemData":{"id":256,"type":"entry-dictionary","title":"Evil Spirits","container-title":"Dictionary of Biblical Theology","publisher":"Desclee Company","publisher-place":"New York","event-place":"New York","author":[{"family":"Leon-Dufour","given":"Xavier"}],"translator":[{"family":"Cahill","given":"Joseph"}],"issued":{"date-parts":[["1967"]]}}}],"schema":"https://github.com/citation-style-language/schema/raw/master/csl-citation.json"} </w:instrText>
      </w:r>
      <w:r>
        <w:fldChar w:fldCharType="separate"/>
      </w:r>
      <w:r w:rsidRPr="00F840BA">
        <w:rPr>
          <w:rFonts w:ascii="Calibri" w:hAnsi="Calibri" w:cs="Times New Roman"/>
          <w:szCs w:val="24"/>
        </w:rPr>
        <w:t xml:space="preserve">Xavier Leon-Dufour, “Evil Spirits,” trans. </w:t>
      </w:r>
      <w:r w:rsidRPr="004E6F3C">
        <w:rPr>
          <w:rFonts w:ascii="Calibri" w:hAnsi="Calibri" w:cs="Times New Roman"/>
          <w:szCs w:val="24"/>
        </w:rPr>
        <w:t xml:space="preserve">Joseph Cahill, </w:t>
      </w:r>
      <w:r w:rsidRPr="004E6F3C">
        <w:rPr>
          <w:rFonts w:ascii="Calibri" w:hAnsi="Calibri" w:cs="Times New Roman"/>
          <w:i/>
          <w:iCs/>
          <w:szCs w:val="24"/>
        </w:rPr>
        <w:t>Dictionary of Biblical Theology</w:t>
      </w:r>
      <w:r w:rsidRPr="004E6F3C">
        <w:rPr>
          <w:rFonts w:ascii="Calibri" w:hAnsi="Calibri" w:cs="Times New Roman"/>
          <w:szCs w:val="24"/>
        </w:rPr>
        <w:t xml:space="preserve"> (New York: Desclee Company, 1967)</w:t>
      </w:r>
      <w:r>
        <w:rPr>
          <w:rFonts w:ascii="Calibri" w:hAnsi="Calibri" w:cs="Times New Roman"/>
          <w:szCs w:val="24"/>
        </w:rPr>
        <w:t xml:space="preserve">; for a cautious and philosophical description of demons: "Devil (demons)" in  </w:t>
      </w:r>
      <w:r>
        <w:fldChar w:fldCharType="end"/>
      </w:r>
      <w:r>
        <w:fldChar w:fldCharType="begin"/>
      </w:r>
      <w:r>
        <w:instrText xml:space="preserve"> ADDIN ZOTERO_ITEM CSL_CITATION {"citationID":"mgjmyudv","properties":{"formattedCitation":"{\\rtf Karl Rahner, \\uc0\\u8220{}Devil,\\uc0\\u8221{} \\i Sacramentum Mundi\\i0{} (London: Burns and Oates, 1968).}","plainCitation":"Karl Rahner, “Devil,” Sacramentum Mundi (London: Burns and Oates, 1968).","dontUpdate":true},"citationItems":[{"id":238,"uris":["http://zotero.org/users/1026663/items/9ME53ID2"],"uri":["http://zotero.org/users/1026663/items/9ME53ID2"],"itemData":{"id":238,"type":"entry-encyclopedia","title":"Devil","container-title":"Sacramentum Mundi","publisher":"Burns and Oates","publisher-place":"London","page":"70-75","volume":"2","source":"Campion retreat house","event-place":"London","author":[{"family":"Rahner","given":"Karl"}],"issued":{"date-parts":[["1968"]]}}}],"schema":"https://github.com/citation-style-language/schema/raw/master/csl-citation.json"} </w:instrText>
      </w:r>
      <w:r>
        <w:fldChar w:fldCharType="separate"/>
      </w:r>
      <w:r w:rsidRPr="00F840BA">
        <w:rPr>
          <w:rFonts w:ascii="Calibri" w:hAnsi="Calibri" w:cs="Times New Roman"/>
          <w:szCs w:val="24"/>
        </w:rPr>
        <w:t xml:space="preserve">Karl Rahner, </w:t>
      </w:r>
      <w:r w:rsidRPr="00F840BA">
        <w:rPr>
          <w:rFonts w:ascii="Calibri" w:hAnsi="Calibri" w:cs="Times New Roman"/>
          <w:i/>
          <w:iCs/>
          <w:szCs w:val="24"/>
        </w:rPr>
        <w:t>Sacramentum Mundi</w:t>
      </w:r>
      <w:r w:rsidRPr="00F840BA">
        <w:rPr>
          <w:rFonts w:ascii="Calibri" w:hAnsi="Calibri" w:cs="Times New Roman"/>
          <w:szCs w:val="24"/>
        </w:rPr>
        <w:t xml:space="preserve"> (London: Burns and Oates, 1968)</w:t>
      </w:r>
      <w:r>
        <w:fldChar w:fldCharType="end"/>
      </w:r>
      <w:r>
        <w:t xml:space="preserve">; also </w:t>
      </w:r>
      <w:r>
        <w:fldChar w:fldCharType="begin"/>
      </w:r>
      <w:r>
        <w:instrText xml:space="preserve"> ADDIN ZOTERO_ITEM CSL_CITATION {"citationID":"sf2jmJYA","properties":{"formattedCitation":"{\\rtf Prince, \\i They Shall Expel Demons\\i0{}, 16.}","plainCitation":"Prince, They Shall Expel Demons, 16."},"citationItems":[{"id":122,"uris":["http://zotero.org/users/1026663/items/8XJRJJQC"],"uri":["http://zotero.org/users/1026663/items/8XJRJJQC"],"itemData":{"id":122,"type":"book","title":"They Shall Expel Demons","publisher":"Chosen Books","publisher-place":"USA","event-place":"USA","author":[{"family":"Prince","given":"Derek"}],"issued":{"date-parts":[["1998"]]}},"locator":"16"}],"schema":"https://github.com/citation-style-language/schema/raw/master/csl-citation.json"} </w:instrText>
      </w:r>
      <w:r>
        <w:fldChar w:fldCharType="separate"/>
      </w:r>
      <w:r w:rsidRPr="00205E38">
        <w:rPr>
          <w:rFonts w:ascii="Calibri" w:hAnsi="Calibri" w:cs="Times New Roman"/>
          <w:szCs w:val="24"/>
        </w:rPr>
        <w:t xml:space="preserve">Prince, </w:t>
      </w:r>
      <w:r w:rsidRPr="00205E38">
        <w:rPr>
          <w:rFonts w:ascii="Calibri" w:hAnsi="Calibri" w:cs="Times New Roman"/>
          <w:i/>
          <w:iCs/>
          <w:szCs w:val="24"/>
        </w:rPr>
        <w:t>They Shall Expel Demons</w:t>
      </w:r>
      <w:r w:rsidRPr="00205E38">
        <w:rPr>
          <w:rFonts w:ascii="Calibri" w:hAnsi="Calibri" w:cs="Times New Roman"/>
          <w:szCs w:val="24"/>
        </w:rPr>
        <w:t>, 16.</w:t>
      </w:r>
      <w:r>
        <w:fldChar w:fldCharType="end"/>
      </w:r>
      <w:r>
        <w:t xml:space="preserve"> For a discussion of the term ‘unclean spirits’ in the Gospel of Mark see </w:t>
      </w:r>
      <w:r>
        <w:fldChar w:fldCharType="begin"/>
      </w:r>
      <w:r>
        <w:instrText xml:space="preserve"> ADDIN ZOTERO_ITEM CSL_CITATION {"citationID":"kLQJKEb7","properties":{"formattedCitation":"{\\rtf Pimentel, \\uc0\\u8220{}The \\uc0\\u8216{}Unclean Spirits\\uc0\\u8217{} of St Mark\\uc0\\u8217{}s Gospel.\\uc0\\u8221{}}","plainCitation":"Pimentel, “The ‘Unclean Spirits’ of St Mark’s Gospel.”"},"citationItems":[{"id":259,"uris":["http://zotero.org/users/1026663/items/R5B6ZIPA"],"uri":["http://zotero.org/users/1026663/items/R5B6ZIPA"],"itemData":{"id":259,"type":"article-journal","title":"The 'unclean spirits' of St Mark's Gospel","container-title":"The Expository Times","page":"173-175","volume":"99","source":"whitley","author":[{"family":"Pimentel","given":"Peter"}],"issued":{"date-parts":[["1988",9]]}}}],"schema":"https://github.com/citation-style-language/schema/raw/master/csl-citation.json"} </w:instrText>
      </w:r>
      <w:r>
        <w:fldChar w:fldCharType="separate"/>
      </w:r>
      <w:r w:rsidRPr="00205E38">
        <w:rPr>
          <w:rFonts w:ascii="Calibri" w:hAnsi="Calibri" w:cs="Times New Roman"/>
          <w:szCs w:val="24"/>
        </w:rPr>
        <w:t>Pimentel, “The ‘Unclean Spirits’ of St Mark’s Gospel.”</w:t>
      </w:r>
      <w:r>
        <w:fldChar w:fldCharType="end"/>
      </w:r>
      <w:r>
        <w:t xml:space="preserve"> See also </w:t>
      </w:r>
      <w:r>
        <w:fldChar w:fldCharType="begin"/>
      </w:r>
      <w:r>
        <w:instrText xml:space="preserve"> ADDIN ZOTERO_ITEM CSL_CITATION {"citationID":"VjVW8X3m","properties":{"formattedCitation":"{\\rtf Morton Kelsey, \\i Discernment: A Study in Ecstacy and Evil\\i0{} (New York: Paulist Press, 1978), 59\\uc0\\u8211{}60.}","plainCitation":"Morton Kelsey, Discernment: A Study in Ecstacy and Evil (New York: Paulist Press, 1978), 59–60.","dontUpdate":true},"citationItems":[{"id":228,"uris":["http://zotero.org/users/1026663/items/MHAG5ZFV"],"uri":["http://zotero.org/users/1026663/items/MHAG5ZFV"],"itemData":{"id":228,"type":"book","title":"Discernment: a Study in Ecstasy and Evil","publisher":"Paulist Press","publisher-place":"New York","source":"DML","event-place":"New York","abstract":"Charismatic renewal - slaying in sprit - discerning good nad bad spirits - reality of spiritual world - myth and psychology\ngospels angels, spirit, demons 56ff; early xtn writers 66ff; jung nd the unconscious 74ff; lang of myth to epress sp realities 90ff; imagination makes the invisible world visible 103;","call-number":"RU20 K299","author":[{"family":"Kelsey","given":"Morton"}],"issued":{"date-parts":[["1978"]]}},"locator":"59-60"}],"schema":"https://github.com/citation-style-language/schema/raw/master/csl-citation.json"} </w:instrText>
      </w:r>
      <w:r>
        <w:fldChar w:fldCharType="separate"/>
      </w:r>
      <w:r w:rsidRPr="00FF40F0">
        <w:rPr>
          <w:rFonts w:ascii="Calibri" w:hAnsi="Calibri" w:cs="Times New Roman"/>
          <w:szCs w:val="24"/>
        </w:rPr>
        <w:t xml:space="preserve">Morton Kelsey, </w:t>
      </w:r>
      <w:r>
        <w:rPr>
          <w:rFonts w:ascii="Calibri" w:hAnsi="Calibri" w:cs="Times New Roman"/>
          <w:i/>
          <w:iCs/>
          <w:szCs w:val="24"/>
        </w:rPr>
        <w:t>Discernment: A Study in Ecstas</w:t>
      </w:r>
      <w:r w:rsidRPr="00FF40F0">
        <w:rPr>
          <w:rFonts w:ascii="Calibri" w:hAnsi="Calibri" w:cs="Times New Roman"/>
          <w:i/>
          <w:iCs/>
          <w:szCs w:val="24"/>
        </w:rPr>
        <w:t>y and Evil</w:t>
      </w:r>
      <w:r w:rsidRPr="00FF40F0">
        <w:rPr>
          <w:rFonts w:ascii="Calibri" w:hAnsi="Calibri" w:cs="Times New Roman"/>
          <w:szCs w:val="24"/>
        </w:rPr>
        <w:t xml:space="preserve"> (New York: Paulist Press, 1978), 59–60.</w:t>
      </w:r>
      <w:r>
        <w:fldChar w:fldCharType="end"/>
      </w:r>
      <w:r>
        <w:t xml:space="preserve"> Some scholars and practitioners of deliverance or exorcism argue that these entities are not the same: for them evil spirits are fallen angels but demons are different order of creature: for example: </w:t>
      </w:r>
      <w:r>
        <w:fldChar w:fldCharType="begin"/>
      </w:r>
      <w:r>
        <w:instrText xml:space="preserve"> ADDIN ZOTERO_ITEM CSL_CITATION {"citationID":"wuZGSZyP","properties":{"formattedCitation":"{\\rtf Prince, \\i They Shall Expel Demons\\i0{}, 91.}","plainCitation":"Prince, They Shall Expel Demons, 91."},"citationItems":[{"id":122,"uris":["http://zotero.org/users/1026663/items/8XJRJJQC"],"uri":["http://zotero.org/users/1026663/items/8XJRJJQC"],"itemData":{"id":122,"type":"book","title":"They Shall Expel Demons","publisher":"Chosen Books","publisher-place":"USA","event-place":"USA","author":[{"family":"Prince","given":"Derek"}],"issued":{"date-parts":[["1998"]]}},"locator":"91"}],"schema":"https://github.com/citation-style-language/schema/raw/master/csl-citation.json"} </w:instrText>
      </w:r>
      <w:r>
        <w:fldChar w:fldCharType="separate"/>
      </w:r>
      <w:r w:rsidRPr="00060D58">
        <w:rPr>
          <w:rFonts w:ascii="Calibri" w:hAnsi="Calibri" w:cs="Times New Roman"/>
          <w:szCs w:val="24"/>
        </w:rPr>
        <w:t xml:space="preserve">Prince, </w:t>
      </w:r>
      <w:r w:rsidRPr="00060D58">
        <w:rPr>
          <w:rFonts w:ascii="Calibri" w:hAnsi="Calibri" w:cs="Times New Roman"/>
          <w:i/>
          <w:iCs/>
          <w:szCs w:val="24"/>
        </w:rPr>
        <w:t>They Shall Expel Demons</w:t>
      </w:r>
      <w:r w:rsidRPr="00060D58">
        <w:rPr>
          <w:rFonts w:ascii="Calibri" w:hAnsi="Calibri" w:cs="Times New Roman"/>
          <w:szCs w:val="24"/>
        </w:rPr>
        <w:t>, 91</w:t>
      </w:r>
      <w:r>
        <w:fldChar w:fldCharType="end"/>
      </w:r>
      <w:r>
        <w:t xml:space="preserve">; </w:t>
      </w:r>
      <w:r>
        <w:fldChar w:fldCharType="begin"/>
      </w:r>
      <w:r>
        <w:instrText xml:space="preserve"> ADDIN ZOTERO_ITEM CSL_CITATION {"citationID":"KdUMC1EX","properties":{"formattedCitation":"{\\rtf Tom Brown, \\i Devils, Demons and Spiritual Warfare\\i0{} (Pennsylvania: Whitaker house, 2008), 127\\uc0\\u8211{}136.}","plainCitation":"Tom Brown, Devils, Demons and Spiritual Warfare (Pennsylvania: Whitaker house, 2008), 127–136."},"citationItems":[{"id":109,"uris":["http://zotero.org/users/1026663/items/H9UW3MDZ"],"uri":["http://zotero.org/users/1026663/items/H9UW3MDZ"],"itemData":{"id":109,"type":"book","title":"Devils, Demons and Spiritual Warfare","publisher":"Whitaker house","publisher-place":"Pennsylvania","event-place":"Pennsylvania","author":[{"family":"Brown","given":"Tom"}],"issued":{"date-parts":[["2008"]]}},"locator":"127-136"}],"schema":"https://github.com/citation-style-language/schema/raw/master/csl-citation.json"} </w:instrText>
      </w:r>
      <w:r>
        <w:fldChar w:fldCharType="separate"/>
      </w:r>
      <w:r w:rsidRPr="00C8455C">
        <w:rPr>
          <w:rFonts w:ascii="Calibri" w:hAnsi="Calibri" w:cs="Times New Roman"/>
          <w:szCs w:val="24"/>
        </w:rPr>
        <w:t xml:space="preserve">Tom Brown, </w:t>
      </w:r>
      <w:r w:rsidRPr="00C8455C">
        <w:rPr>
          <w:rFonts w:ascii="Calibri" w:hAnsi="Calibri" w:cs="Times New Roman"/>
          <w:i/>
          <w:iCs/>
          <w:szCs w:val="24"/>
        </w:rPr>
        <w:t>Devils, Demons and Spiritual Warfare</w:t>
      </w:r>
      <w:r w:rsidRPr="00C8455C">
        <w:rPr>
          <w:rFonts w:ascii="Calibri" w:hAnsi="Calibri" w:cs="Times New Roman"/>
          <w:szCs w:val="24"/>
        </w:rPr>
        <w:t xml:space="preserve"> (Pennsylvania: Whitaker house, 2008), 127–136</w:t>
      </w:r>
      <w:r>
        <w:fldChar w:fldCharType="end"/>
      </w:r>
      <w:r>
        <w:t xml:space="preserve">; and </w:t>
      </w:r>
      <w:r>
        <w:fldChar w:fldCharType="begin"/>
      </w:r>
      <w:r>
        <w:instrText xml:space="preserve"> ADDIN ZOTERO_ITEM CSL_CITATION {"citationID":"IzBh51sy","properties":{"formattedCitation":"{\\rtf Kelsey, \\i Discernment: A Study in Ecstasy and Evil\\i0{}, 57\\uc0\\u8211{}9.}","plainCitation":"Kelsey, Discernment: A Study in Ecstasy and Evil, 57–9."},"citationItems":[{"id":228,"uris":["http://zotero.org/users/1026663/items/MHAG5ZFV"],"uri":["http://zotero.org/users/1026663/items/MHAG5ZFV"],"itemData":{"id":228,"type":"book","title":"Discernment: a Study in Ecstasy and Evil","publisher":"Paulist Press","publisher-place":"New York","source":"DML","event-place":"New York","abstract":"Charismatic renewal - slaying in sprit - discerning good nad bad spirits - reality of spiritual world - myth and psychology\ngospels angels, spirit, demons 56ff; early xtn writers 66ff; jung nd the unconscious 74ff; lang of myth to epress sp realities 90ff; imagination makes the invisible world visible 103;","call-number":"RU20 K299","author":[{"family":"Kelsey","given":"Morton"}],"issued":{"date-parts":[["1978"]]}},"locator":"57-9"}],"schema":"https://github.com/citation-style-language/schema/raw/master/csl-citation.json"} </w:instrText>
      </w:r>
      <w:r>
        <w:fldChar w:fldCharType="separate"/>
      </w:r>
      <w:r w:rsidRPr="00AB5DBD">
        <w:rPr>
          <w:rFonts w:ascii="Calibri" w:hAnsi="Calibri" w:cs="Times New Roman"/>
          <w:szCs w:val="24"/>
        </w:rPr>
        <w:t xml:space="preserve">Kelsey, </w:t>
      </w:r>
      <w:r w:rsidRPr="00AB5DBD">
        <w:rPr>
          <w:rFonts w:ascii="Calibri" w:hAnsi="Calibri" w:cs="Times New Roman"/>
          <w:i/>
          <w:iCs/>
          <w:szCs w:val="24"/>
        </w:rPr>
        <w:t>Discernment: A Study in Ecstasy and Evil</w:t>
      </w:r>
      <w:r w:rsidRPr="00AB5DBD">
        <w:rPr>
          <w:rFonts w:ascii="Calibri" w:hAnsi="Calibri" w:cs="Times New Roman"/>
          <w:szCs w:val="24"/>
        </w:rPr>
        <w:t>, 57–9.</w:t>
      </w:r>
      <w:r>
        <w:fldChar w:fldCharType="end"/>
      </w:r>
    </w:p>
    <w:p w:rsidR="00CC3E73" w:rsidRPr="00D15911" w:rsidRDefault="00CC3E73" w:rsidP="003E5C25">
      <w:pPr>
        <w:pStyle w:val="FootnoteText"/>
        <w:rPr>
          <w:rFonts w:ascii="Calibri" w:hAnsi="Calibri" w:cs="Times New Roman"/>
          <w:sz w:val="12"/>
          <w:szCs w:val="12"/>
        </w:rPr>
      </w:pPr>
    </w:p>
  </w:footnote>
  <w:footnote w:id="74">
    <w:p w:rsidR="00CC3E73" w:rsidRDefault="00CC3E73" w:rsidP="003E5C25">
      <w:pPr>
        <w:pStyle w:val="FootnoteText"/>
      </w:pPr>
      <w:r w:rsidRPr="00994E61">
        <w:rPr>
          <w:rStyle w:val="FootnoteReference"/>
        </w:rPr>
        <w:footnoteRef/>
      </w:r>
      <w:r>
        <w:t xml:space="preserve"> In </w:t>
      </w:r>
      <w:r w:rsidRPr="002C76CF">
        <w:rPr>
          <w:i/>
        </w:rPr>
        <w:t>The Spiritual Exercises</w:t>
      </w:r>
      <w:r>
        <w:t xml:space="preserve"> St Ignatius </w:t>
      </w:r>
      <w:r w:rsidRPr="00F41289">
        <w:t xml:space="preserve">describes the art of ‘discernment of spirits’, see </w:t>
      </w:r>
      <w:r>
        <w:fldChar w:fldCharType="begin"/>
      </w:r>
      <w:r>
        <w:instrText xml:space="preserve"> ADDIN ZOTERO_ITEM CSL_CITATION {"citationID":"0MnKQBSV","properties":{"formattedCitation":"{\\rtf David Fleming, \\i The Spiritual Exercises of St Ignatius. a Literal Translation and Contemporary Reading\\i0{} (St Louis: Institute of Jesuit Sources, 1978).}","plainCitation":"David Fleming, The Spiritual Exercises of St Ignatius. a Literal Translation and Contemporary Reading (St Louis: Institute of Jesuit Sources, 1978)."},"citationItems":[{"id":16,"uris":["http://zotero.org/users/1026663/items/ITVZJ88M"],"uri":["http://zotero.org/users/1026663/items/ITVZJ88M"],"itemData":{"id":16,"type":"book","title":"The Spiritual Exercises of St Ignatius. a literal translation and contemporary reading","publisher":"Institute of Jesuit Sources","publisher-place":"St Louis","event-place":"St Louis","author":[{"family":"Fleming","given":"David"}],"issued":{"date-parts":[["1978"]]}}}],"schema":"https://github.com/citation-style-language/schema/raw/master/csl-citation.json"} </w:instrText>
      </w:r>
      <w:r>
        <w:fldChar w:fldCharType="separate"/>
      </w:r>
      <w:r w:rsidRPr="00476726">
        <w:rPr>
          <w:rFonts w:ascii="Calibri" w:hAnsi="Calibri" w:cs="Times New Roman"/>
          <w:szCs w:val="24"/>
        </w:rPr>
        <w:t xml:space="preserve">David Fleming, </w:t>
      </w:r>
      <w:r w:rsidRPr="00476726">
        <w:rPr>
          <w:rFonts w:ascii="Calibri" w:hAnsi="Calibri" w:cs="Times New Roman"/>
          <w:i/>
          <w:iCs/>
          <w:szCs w:val="24"/>
        </w:rPr>
        <w:t>The Spiritual Exercises of St Ignatius. a Literal Translation and Contemporary Reading</w:t>
      </w:r>
      <w:r w:rsidRPr="00476726">
        <w:rPr>
          <w:rFonts w:ascii="Calibri" w:hAnsi="Calibri" w:cs="Times New Roman"/>
          <w:szCs w:val="24"/>
        </w:rPr>
        <w:t xml:space="preserve"> (St Louis: Institute of Jesuit Sources, 1978)</w:t>
      </w:r>
      <w:r>
        <w:rPr>
          <w:rFonts w:ascii="Calibri" w:hAnsi="Calibri" w:cs="Times New Roman"/>
          <w:szCs w:val="24"/>
        </w:rPr>
        <w:t xml:space="preserve"> 202-219</w:t>
      </w:r>
      <w:r w:rsidRPr="00476726">
        <w:rPr>
          <w:rFonts w:ascii="Calibri" w:hAnsi="Calibri" w:cs="Times New Roman"/>
          <w:szCs w:val="24"/>
        </w:rPr>
        <w:t>.</w:t>
      </w:r>
      <w:r>
        <w:fldChar w:fldCharType="end"/>
      </w:r>
    </w:p>
    <w:p w:rsidR="00CC3E73" w:rsidRPr="00476726" w:rsidRDefault="00CC3E73" w:rsidP="003E5C25">
      <w:pPr>
        <w:pStyle w:val="FootnoteText"/>
        <w:rPr>
          <w:sz w:val="12"/>
          <w:szCs w:val="12"/>
        </w:rPr>
      </w:pPr>
    </w:p>
  </w:footnote>
  <w:footnote w:id="75">
    <w:p w:rsidR="00CC3E73" w:rsidRDefault="00CC3E73" w:rsidP="003E5C25">
      <w:pPr>
        <w:pStyle w:val="FootnoteText"/>
      </w:pPr>
      <w:r w:rsidRPr="00994E61">
        <w:rPr>
          <w:rStyle w:val="FootnoteReference"/>
        </w:rPr>
        <w:footnoteRef/>
      </w:r>
      <w:r>
        <w:t xml:space="preserve"> See </w:t>
      </w:r>
      <w:r>
        <w:fldChar w:fldCharType="begin"/>
      </w:r>
      <w:r>
        <w:instrText xml:space="preserve"> ADDIN ZOTERO_ITEM CSL_CITATION {"citationID":"Z6apDTlB","properties":{"formattedCitation":"{\\rtf Juan Cortes and Florence Gatti, \\i The Case against Possessions and Exorcisms\\i0{} (New York: Vantage Pres, 1975), 245\\uc0\\u8211{}246.}","plainCitation":"Juan Cortes and Florence Gatti, The Case against Possessions and Exorcisms (New York: Vantage Pres, 1975), 245–246.","dontUpdate":true},"citationItems":[{"id":237,"uris":["http://zotero.org/users/1026663/items/P8H37F4H"],"uri":["http://zotero.org/users/1026663/items/P8H37F4H"],"itemData":{"id":237,"type":"book","title":"The Case against Possessions and Exorcisms","publisher":"Vantage Pres","publisher-place":"New York","source":"DML","event-place":"New York","abstract":"not against the devil or fallen angles but against demons (as separate entities) and possesion; therefore against exorcism and delivernce","call-number":"OD88.8 C828","author":[{"family":"Cortes","given":"Juan"},{"family":"Gatti","given":"Florence"}],"issued":{"date-parts":[["1975"]]}},"locator":"245-246"}],"schema":"https://github.com/citation-style-language/schema/raw/master/csl-citation.json"} </w:instrText>
      </w:r>
      <w:r>
        <w:fldChar w:fldCharType="separate"/>
      </w:r>
      <w:r w:rsidRPr="0095564A">
        <w:rPr>
          <w:rFonts w:ascii="Calibri" w:hAnsi="Calibri" w:cs="Times New Roman"/>
          <w:szCs w:val="24"/>
        </w:rPr>
        <w:t xml:space="preserve">Juan Cortes and Florence Gatti, </w:t>
      </w:r>
      <w:r w:rsidRPr="0095564A">
        <w:rPr>
          <w:rFonts w:ascii="Calibri" w:hAnsi="Calibri" w:cs="Times New Roman"/>
          <w:i/>
          <w:iCs/>
          <w:szCs w:val="24"/>
        </w:rPr>
        <w:t>The Case against Possessions and Exorcisms</w:t>
      </w:r>
      <w:r w:rsidRPr="0095564A">
        <w:rPr>
          <w:rFonts w:ascii="Calibri" w:hAnsi="Calibri" w:cs="Times New Roman"/>
          <w:szCs w:val="24"/>
        </w:rPr>
        <w:t xml:space="preserve"> (New York: Vantage Pres, 1975), 245–246</w:t>
      </w:r>
      <w:r>
        <w:fldChar w:fldCharType="end"/>
      </w:r>
      <w:r>
        <w:t xml:space="preserve">; </w:t>
      </w:r>
      <w:r>
        <w:fldChar w:fldCharType="begin"/>
      </w:r>
      <w:r>
        <w:instrText xml:space="preserve"> ADDIN ZOTERO_ITEM CSL_CITATION {"citationID":"znlID0lI","properties":{"formattedCitation":"{\\rtf Kelsey, \\i Discernment: A Study in Ecstacy and Evil\\i0{}, 57\\uc0\\u8211{}59.}","plainCitation":"Kelsey, Discernment: A Study in Ecstacy and Evil, 57–59.","dontUpdate":true},"citationItems":[{"id":228,"uris":["http://zotero.org/users/1026663/items/MHAG5ZFV"],"uri":["http://zotero.org/users/1026663/items/MHAG5ZFV"],"itemData":{"id":228,"type":"book","title":"Discernment: a Study in Ecstasy and Evil","publisher":"Paulist Press","publisher-place":"New York","source":"DML","event-place":"New York","abstract":"Charismatic renewal - slaying in sprit - discerning good nad bad spirits - reality of spiritual world - myth and psychology\ngospels angels, spirit, demons 56ff; early xtn writers 66ff; jung nd the unconscious 74ff; lang of myth to epress sp realities 90ff; imagination makes the invisible world visible 103;","call-number":"RU20 K299","author":[{"family":"Kelsey","given":"Morton"}],"issued":{"date-parts":[["1978"]]}},"locator":"57-59"}],"schema":"https://github.com/citation-style-language/schema/raw/master/csl-citation.json"} </w:instrText>
      </w:r>
      <w:r>
        <w:fldChar w:fldCharType="separate"/>
      </w:r>
      <w:r w:rsidRPr="00FF40F0">
        <w:rPr>
          <w:rFonts w:ascii="Calibri" w:hAnsi="Calibri" w:cs="Times New Roman"/>
          <w:szCs w:val="24"/>
        </w:rPr>
        <w:t xml:space="preserve">Kelsey, </w:t>
      </w:r>
      <w:r>
        <w:rPr>
          <w:rFonts w:ascii="Calibri" w:hAnsi="Calibri" w:cs="Times New Roman"/>
          <w:i/>
          <w:iCs/>
          <w:szCs w:val="24"/>
        </w:rPr>
        <w:t>Discernment</w:t>
      </w:r>
      <w:r w:rsidRPr="00FF40F0">
        <w:rPr>
          <w:rFonts w:ascii="Calibri" w:hAnsi="Calibri" w:cs="Times New Roman"/>
          <w:szCs w:val="24"/>
        </w:rPr>
        <w:t>, 57–59.</w:t>
      </w:r>
      <w:r>
        <w:fldChar w:fldCharType="end"/>
      </w:r>
    </w:p>
    <w:p w:rsidR="00CC3E73" w:rsidRPr="00D26861" w:rsidRDefault="00CC3E73" w:rsidP="003E5C25">
      <w:pPr>
        <w:pStyle w:val="FootnoteText"/>
        <w:rPr>
          <w:sz w:val="12"/>
          <w:szCs w:val="12"/>
        </w:rPr>
      </w:pPr>
    </w:p>
  </w:footnote>
  <w:footnote w:id="76">
    <w:p w:rsidR="00CC3E73" w:rsidRDefault="00CC3E73">
      <w:pPr>
        <w:pStyle w:val="FootnoteText"/>
      </w:pPr>
      <w:r>
        <w:rPr>
          <w:rStyle w:val="FootnoteReference"/>
        </w:rPr>
        <w:footnoteRef/>
      </w:r>
      <w:r>
        <w:t xml:space="preserve"> </w:t>
      </w:r>
      <w:r>
        <w:fldChar w:fldCharType="begin"/>
      </w:r>
      <w:r>
        <w:instrText xml:space="preserve"> ADDIN ZOTERO_ITEM CSL_CITATION {"citationID":"P6cS45Br","properties":{"formattedCitation":"{\\rtf Neal Lozano, \\i Resisting the Devil\\i0{} (Huntingdon, Indiana: Our Sunday Vistor, 2010), 29\\uc0\\u8211{}33.}","plainCitation":"Neal Lozano, Resisting the Devil (Huntingdon, Indiana: Our Sunday Vistor, 2010), 29–33.","dontUpdate":true},"citationItems":[{"id":110,"uris":["http://zotero.org/users/1026663/items/RF4C2PPK"],"uri":["http://zotero.org/users/1026663/items/RF4C2PPK"],"itemData":{"id":110,"type":"book","title":"Resisting the Devil","publisher":"Our Sunday Vistor","publisher-place":"Huntingdon, Indiana","event-place":"Huntingdon, Indiana","author":[{"family":"Lozano","given":"Neal"}],"issued":{"date-parts":[["2010"]]}},"locator":"29-33"}],"schema":"https://github.com/citation-style-language/schema/raw/master/csl-citation.json"} </w:instrText>
      </w:r>
      <w:r>
        <w:fldChar w:fldCharType="separate"/>
      </w:r>
      <w:r w:rsidRPr="00D47B50">
        <w:rPr>
          <w:rFonts w:ascii="Calibri" w:hAnsi="Calibri" w:cs="Times New Roman"/>
          <w:szCs w:val="24"/>
        </w:rPr>
        <w:t xml:space="preserve">Neal Lozano, </w:t>
      </w:r>
      <w:r w:rsidRPr="00D47B50">
        <w:rPr>
          <w:rFonts w:ascii="Calibri" w:hAnsi="Calibri" w:cs="Times New Roman"/>
          <w:i/>
          <w:iCs/>
          <w:szCs w:val="24"/>
        </w:rPr>
        <w:t>Resisting the Devil</w:t>
      </w:r>
      <w:r w:rsidRPr="00D47B50">
        <w:rPr>
          <w:rFonts w:ascii="Calibri" w:hAnsi="Calibri" w:cs="Times New Roman"/>
          <w:szCs w:val="24"/>
        </w:rPr>
        <w:t xml:space="preserve"> (Huntingdon, Indiana: Our Sunday Vistor, 2010), 29–33</w:t>
      </w:r>
      <w:r>
        <w:fldChar w:fldCharType="end"/>
      </w:r>
      <w:r>
        <w:t xml:space="preserve">; </w:t>
      </w:r>
      <w:r>
        <w:fldChar w:fldCharType="begin"/>
      </w:r>
      <w:r>
        <w:instrText xml:space="preserve"> ADDIN ZOTERO_ITEM CSL_CITATION {"citationID":"p82wyws8","properties":{"formattedCitation":"{\\rtf Francis MacNutt, \\i Healing\\i0{} (Indiana: Ave Maria Press, 1974), 208, 215.}","plainCitation":"Francis MacNutt, Healing (Indiana: Ave Maria Press, 1974), 208, 215."},"citationItems":[{"id":120,"uris":["http://zotero.org/users/1026663/items/HE6PGXIN"],"uri":["http://zotero.org/users/1026663/items/HE6PGXIN"],"itemData":{"id":120,"type":"book","title":"Healing","publisher":"Ave Maria Press","publisher-place":"Indiana","event-place":"Indiana","author":[{"family":"MacNutt","given":"Francis"}],"issued":{"date-parts":[["1974"]]}},"locator":"208, 215"}],"schema":"https://github.com/citation-style-language/schema/raw/master/csl-citation.json"} </w:instrText>
      </w:r>
      <w:r>
        <w:fldChar w:fldCharType="separate"/>
      </w:r>
      <w:r w:rsidRPr="00561B36">
        <w:rPr>
          <w:rFonts w:ascii="Calibri" w:hAnsi="Calibri" w:cs="Times New Roman"/>
          <w:szCs w:val="24"/>
        </w:rPr>
        <w:t xml:space="preserve">Francis MacNutt, </w:t>
      </w:r>
      <w:r w:rsidRPr="00561B36">
        <w:rPr>
          <w:rFonts w:ascii="Calibri" w:hAnsi="Calibri" w:cs="Times New Roman"/>
          <w:i/>
          <w:iCs/>
          <w:szCs w:val="24"/>
        </w:rPr>
        <w:t>Healing</w:t>
      </w:r>
      <w:r w:rsidRPr="00561B36">
        <w:rPr>
          <w:rFonts w:ascii="Calibri" w:hAnsi="Calibri" w:cs="Times New Roman"/>
          <w:szCs w:val="24"/>
        </w:rPr>
        <w:t xml:space="preserve"> (Indiana: Ave Maria Press, 1974), 208, 215</w:t>
      </w:r>
      <w:r>
        <w:fldChar w:fldCharType="end"/>
      </w:r>
      <w:r>
        <w:t xml:space="preserve">; </w:t>
      </w:r>
      <w:r>
        <w:fldChar w:fldCharType="begin"/>
      </w:r>
      <w:r>
        <w:instrText xml:space="preserve"> ADDIN ZOTERO_ITEM CSL_CITATION {"citationID":"RBd5Y5vc","properties":{"formattedCitation":"{\\rtf Michael Scanlan and Randall Cirner, \\i Deliverance from Evil Spirits\\i0{} (Cincinatti, Ohio: Servant Books, 1980), 104.}","plainCitation":"Michael Scanlan and Randall Cirner, Deliverance from Evil Spirits (Cincinatti, Ohio: Servant Books, 1980), 104.","dontUpdate":true},"citationItems":[{"id":203,"uris":["http://zotero.org/users/1026663/items/CQUQ2ECR"],"uri":["http://zotero.org/users/1026663/items/CQUQ2ECR"],"itemData":{"id":203,"type":"book","title":"Deliverance from Evil Spirits","publisher":"Servant Books","publisher-place":"Cincinatti, Ohio","event-place":"Cincinatti, Ohio","author":[{"family":"Scanlan","given":"Michael"},{"family":"Cirner","given":"Randall"}],"issued":{"date-parts":[["1980"]]}},"locator":"104"}],"schema":"https://github.com/citation-style-language/schema/raw/master/csl-citation.json"} </w:instrText>
      </w:r>
      <w:r>
        <w:fldChar w:fldCharType="separate"/>
      </w:r>
      <w:r w:rsidRPr="00AC0037">
        <w:rPr>
          <w:rFonts w:ascii="Calibri" w:hAnsi="Calibri" w:cs="Times New Roman"/>
          <w:szCs w:val="24"/>
        </w:rPr>
        <w:t xml:space="preserve">Michael Scanlan and Randall Cirner, </w:t>
      </w:r>
      <w:r w:rsidRPr="00AC0037">
        <w:rPr>
          <w:rFonts w:ascii="Calibri" w:hAnsi="Calibri" w:cs="Times New Roman"/>
          <w:i/>
          <w:iCs/>
          <w:szCs w:val="24"/>
        </w:rPr>
        <w:t>Deliverance from Evil Spirits</w:t>
      </w:r>
      <w:r w:rsidRPr="00AC0037">
        <w:rPr>
          <w:rFonts w:ascii="Calibri" w:hAnsi="Calibri" w:cs="Times New Roman"/>
          <w:szCs w:val="24"/>
        </w:rPr>
        <w:t xml:space="preserve"> (Cincinatti, Ohio: Servant Books, 1980), 104</w:t>
      </w:r>
      <w:r>
        <w:fldChar w:fldCharType="end"/>
      </w:r>
      <w:r>
        <w:t xml:space="preserve"> and </w:t>
      </w:r>
      <w:r>
        <w:fldChar w:fldCharType="begin"/>
      </w:r>
      <w:r>
        <w:instrText xml:space="preserve"> ADDIN ZOTERO_ITEM CSL_CITATION {"citationID":"WMoRJ5xi","properties":{"formattedCitation":"{\\rtf Basil Jackson, \\uc0\\u8220{}Reflections on the Demonic: A Psychiatric Perspective,\\uc0\\u8221{} in \\i Demon Possession\\i0{} (Minneapolis, Minnesota: Bethany House, 1976), 340\\uc0\\u8211{}1.}","plainCitation":"Basil Jackson, “Reflections on the Demonic: A Psychiatric Perspective,” in Demon Possession (Minneapolis, Minnesota: Bethany House, 1976), 340–1."},"citationItems":[{"id":361,"uris":["http://zotero.org/users/1026663/items/TBWTBVKV"],"uri":["http://zotero.org/users/1026663/items/TBWTBVKV"],"itemData":{"id":361,"type":"chapter","title":"Reflections on the Demonic: A Psychiatric Perspective","container-title":"Demon Possession","publisher":"Bethany House","publisher-place":"Minneapolis, Minnesota","page":"256-267","event-place":"Minneapolis, Minnesota","author":[{"family":"Jackson","given":"Basil"}],"issued":{"date-parts":[["1976"]]}},"locator":"340-1"}],"schema":"https://github.com/citation-style-language/schema/raw/master/csl-citation.json"} </w:instrText>
      </w:r>
      <w:r>
        <w:fldChar w:fldCharType="separate"/>
      </w:r>
      <w:r w:rsidRPr="005949B6">
        <w:rPr>
          <w:rFonts w:ascii="Calibri" w:hAnsi="Calibri" w:cs="Times New Roman"/>
          <w:szCs w:val="24"/>
        </w:rPr>
        <w:t xml:space="preserve">Basil Jackson, “Reflections on the Demonic: A Psychiatric Perspective,” in </w:t>
      </w:r>
      <w:r w:rsidRPr="005949B6">
        <w:rPr>
          <w:rFonts w:ascii="Calibri" w:hAnsi="Calibri" w:cs="Times New Roman"/>
          <w:i/>
          <w:iCs/>
          <w:szCs w:val="24"/>
        </w:rPr>
        <w:t>Demon Possession</w:t>
      </w:r>
      <w:r w:rsidRPr="005949B6">
        <w:rPr>
          <w:rFonts w:ascii="Calibri" w:hAnsi="Calibri" w:cs="Times New Roman"/>
          <w:szCs w:val="24"/>
        </w:rPr>
        <w:t xml:space="preserve"> (Minneapolis, Minnesota: Bethany House, 1976), 340–1</w:t>
      </w:r>
      <w:r>
        <w:fldChar w:fldCharType="end"/>
      </w:r>
      <w:r>
        <w:t xml:space="preserve"> explain the difference between possession and oppression.</w:t>
      </w:r>
    </w:p>
    <w:p w:rsidR="00CC3E73" w:rsidRPr="00CD044E" w:rsidRDefault="00CC3E73">
      <w:pPr>
        <w:pStyle w:val="FootnoteText"/>
        <w:rPr>
          <w:sz w:val="12"/>
          <w:szCs w:val="12"/>
        </w:rPr>
      </w:pPr>
    </w:p>
  </w:footnote>
  <w:footnote w:id="77">
    <w:p w:rsidR="00CC3E73" w:rsidRDefault="00CC3E73" w:rsidP="003E5C25">
      <w:pPr>
        <w:pStyle w:val="FootnoteText"/>
      </w:pPr>
      <w:r w:rsidRPr="00994E61">
        <w:rPr>
          <w:rStyle w:val="FootnoteReference"/>
        </w:rPr>
        <w:footnoteRef/>
      </w:r>
      <w:r>
        <w:t xml:space="preserve"> </w:t>
      </w:r>
      <w:r>
        <w:fldChar w:fldCharType="begin"/>
      </w:r>
      <w:r>
        <w:instrText xml:space="preserve"> ADDIN ZOTERO_ITEM CSL_CITATION {"citationID":"oObJr6eK","properties":{"formattedCitation":"{\\rtf Mike Driscoll, \\uc0\\u8220{}How Catholic Exorcists Distinguish Between Demonic Possession and Mental Disorders\\uc0\\u8221{} (Ph.D., Regent University, 2013), 73, 140, http://search.proquest.com.ezp.lib.unimelb.edu.au/docview/1372063990?accountid=12372; Cortes and Gatti, \\i The Case against Possessions and Exorcisms\\i0{}, 64.}","plainCitation":"Mike Driscoll, “How Catholic Exorcists Distinguish Between Demonic Possession and Mental Disorders” (Ph.D., Regent University, 2013), 73, 140, http://search.proquest.com.ezp.lib.unimelb.edu.au/docview/1372063990?accountid=12372; Cortes and Gatti, The Case against Possessions and Exorcisms, 64."},"citationItems":[{"id":293,"uris":["http://zotero.org/users/1026663/items/6PZSM7M6"],"uri":["http://zotero.org/users/1026663/items/6PZSM7M6"],"itemData":{"id":293,"type":"thesis","title":"How Catholic Exorcists Distinguish Between Demonic Possession and Mental Disorders","publisher":"Regent University","publisher-place":"Virginia, USA","genre":"Ph.D.","event-place":"Virginia, USA","abstract":"theory and practice of possession including interviews with three exorcists","URL":"http://search.proquest.com.ezp.lib.unimelb.edu.au/docview/1372063990?accountid=12372","author":[{"family":"Driscoll","given":"Mike"}],"issued":{"date-parts":[["2013"]]}},"locator":"73, 140"},{"id":237,"uris":["http://zotero.org/users/1026663/items/P8H37F4H"],"uri":["http://zotero.org/users/1026663/items/P8H37F4H"],"itemData":{"id":237,"type":"book","title":"The Case against Possessions and Exorcisms","publisher":"Vantage Pres","publisher-place":"New York","source":"DML","event-place":"New York","abstract":"not against the devil or fallen angles but against demons (as separate entities) and possesion; therefore against exorcism and delivernce","call-number":"OD88.8 C828","author":[{"family":"Cortes","given":"Juan"},{"family":"Gatti","given":"Florence"}],"issued":{"date-parts":[["1975"]]}},"locator":"64"}],"schema":"https://github.com/citation-style-language/schema/raw/master/csl-citation.json"} </w:instrText>
      </w:r>
      <w:r>
        <w:fldChar w:fldCharType="separate"/>
      </w:r>
      <w:r w:rsidRPr="00CD044E">
        <w:rPr>
          <w:rFonts w:ascii="Calibri" w:hAnsi="Calibri" w:cs="Times New Roman"/>
          <w:szCs w:val="24"/>
        </w:rPr>
        <w:t xml:space="preserve">Mike Driscoll, “How Catholic Exorcists Distinguish Between Demonic Possession and Mental Disorders” (Ph.D., Regent University, 2013), 73, 140, http://search.proquest.com.ezp.lib.unimelb.edu.au/docview/1372063990?accountid=12372; Cortes and Gatti, </w:t>
      </w:r>
      <w:r w:rsidRPr="00CD044E">
        <w:rPr>
          <w:rFonts w:ascii="Calibri" w:hAnsi="Calibri" w:cs="Times New Roman"/>
          <w:i/>
          <w:iCs/>
          <w:szCs w:val="24"/>
        </w:rPr>
        <w:t>The Case against Possessions and Exorcisms</w:t>
      </w:r>
      <w:r w:rsidRPr="00CD044E">
        <w:rPr>
          <w:rFonts w:ascii="Calibri" w:hAnsi="Calibri" w:cs="Times New Roman"/>
          <w:szCs w:val="24"/>
        </w:rPr>
        <w:t>, 64.</w:t>
      </w:r>
      <w:r>
        <w:fldChar w:fldCharType="end"/>
      </w:r>
    </w:p>
    <w:p w:rsidR="00CC3E73" w:rsidRPr="00476726" w:rsidRDefault="00CC3E73" w:rsidP="003E5C25">
      <w:pPr>
        <w:pStyle w:val="FootnoteText"/>
        <w:rPr>
          <w:sz w:val="12"/>
          <w:szCs w:val="12"/>
        </w:rPr>
      </w:pPr>
    </w:p>
  </w:footnote>
  <w:footnote w:id="78">
    <w:p w:rsidR="00CC3E73" w:rsidRPr="0092682A" w:rsidRDefault="00CC3E73" w:rsidP="003E5C25">
      <w:pPr>
        <w:pStyle w:val="NoSpacing"/>
        <w:rPr>
          <w:rFonts w:ascii="Calibri" w:hAnsi="Calibri"/>
          <w:sz w:val="20"/>
          <w:szCs w:val="20"/>
        </w:rPr>
      </w:pPr>
      <w:r w:rsidRPr="00994E61">
        <w:rPr>
          <w:rStyle w:val="FootnoteReference"/>
        </w:rPr>
        <w:footnoteRef/>
      </w:r>
      <w:r>
        <w:t xml:space="preserve"> </w:t>
      </w:r>
      <w:r w:rsidRPr="001615A9">
        <w:rPr>
          <w:sz w:val="20"/>
          <w:szCs w:val="20"/>
        </w:rPr>
        <w:fldChar w:fldCharType="begin"/>
      </w:r>
      <w:r w:rsidRPr="001615A9">
        <w:rPr>
          <w:sz w:val="20"/>
          <w:szCs w:val="20"/>
        </w:rPr>
        <w:instrText xml:space="preserve"> ADDIN ZOTERO_ITEM CSL_CITATION {"citationID":"wRZ5fkoB","properties":{"formattedCitation":"{\\rtf Neal Lozano, \\i Resisting the Devil\\i0{} (Huntingdon, Indiana: OurSundayVistor, 2010), 16.}","plainCitation":"Neal Lozano, Resisting the Devil (Huntingdon, Indiana: OurSundayVistor, 2010), 16.","dontUpdate":true},"citationItems":[{"id":110,"uris":["http://zotero.org/users/1026663/items/RF4C2PPK"],"uri":["http://zotero.org/users/1026663/items/RF4C2PPK"],"itemData":{"id":110,"type":"book","title":"Resisting the Devil","publisher":"Our Sunday Vistor","publisher-place":"Huntingdon, Indiana","event-place":"Huntingdon, Indiana","author":[{"family":"Lozano","given":"Neal"}],"issued":{"date-parts":[["2010"]]}},"locator":"16"}],"schema":"https://github.com/citation-style-language/schema/raw/master/csl-citation.json"} </w:instrText>
      </w:r>
      <w:r w:rsidRPr="001615A9">
        <w:rPr>
          <w:sz w:val="20"/>
          <w:szCs w:val="20"/>
        </w:rPr>
        <w:fldChar w:fldCharType="separate"/>
      </w:r>
      <w:r w:rsidRPr="001615A9">
        <w:rPr>
          <w:rFonts w:ascii="Calibri" w:hAnsi="Calibri" w:cs="Times New Roman"/>
          <w:sz w:val="20"/>
          <w:szCs w:val="20"/>
        </w:rPr>
        <w:t xml:space="preserve">Lozano, </w:t>
      </w:r>
      <w:r w:rsidRPr="001615A9">
        <w:rPr>
          <w:rFonts w:ascii="Calibri" w:hAnsi="Calibri" w:cs="Times New Roman"/>
          <w:i/>
          <w:iCs/>
          <w:sz w:val="20"/>
          <w:szCs w:val="20"/>
        </w:rPr>
        <w:t>Resisting the Devil</w:t>
      </w:r>
      <w:r w:rsidRPr="001615A9">
        <w:rPr>
          <w:rFonts w:ascii="Calibri" w:hAnsi="Calibri" w:cs="Times New Roman"/>
          <w:sz w:val="20"/>
          <w:szCs w:val="20"/>
        </w:rPr>
        <w:t>, 16,19-20, 25-7.</w:t>
      </w:r>
      <w:r w:rsidRPr="001615A9">
        <w:rPr>
          <w:sz w:val="20"/>
          <w:szCs w:val="20"/>
        </w:rPr>
        <w:fldChar w:fldCharType="end"/>
      </w:r>
      <w:r w:rsidRPr="001615A9">
        <w:rPr>
          <w:sz w:val="20"/>
          <w:szCs w:val="20"/>
        </w:rPr>
        <w:t xml:space="preserve"> </w:t>
      </w:r>
      <w:proofErr w:type="spellStart"/>
      <w:r w:rsidRPr="002C76CF">
        <w:rPr>
          <w:rFonts w:asciiTheme="minorHAnsi" w:hAnsiTheme="minorHAnsi"/>
          <w:sz w:val="20"/>
          <w:szCs w:val="20"/>
        </w:rPr>
        <w:t>Leyshon</w:t>
      </w:r>
      <w:proofErr w:type="spellEnd"/>
      <w:r w:rsidRPr="002C76CF">
        <w:rPr>
          <w:rFonts w:asciiTheme="minorHAnsi" w:hAnsiTheme="minorHAnsi"/>
          <w:sz w:val="20"/>
          <w:szCs w:val="20"/>
        </w:rPr>
        <w:t>, “Exorcism and Prayers”</w:t>
      </w:r>
      <w:proofErr w:type="gramStart"/>
      <w:r w:rsidRPr="002C76CF">
        <w:rPr>
          <w:rFonts w:asciiTheme="minorHAnsi" w:hAnsiTheme="minorHAnsi"/>
          <w:sz w:val="20"/>
          <w:szCs w:val="20"/>
        </w:rPr>
        <w:t>,18</w:t>
      </w:r>
      <w:proofErr w:type="gramEnd"/>
      <w:r>
        <w:rPr>
          <w:sz w:val="20"/>
          <w:szCs w:val="20"/>
        </w:rPr>
        <w:t xml:space="preserve">. </w:t>
      </w:r>
      <w:r w:rsidRPr="0092682A">
        <w:rPr>
          <w:rFonts w:ascii="Calibri" w:hAnsi="Calibri"/>
          <w:sz w:val="20"/>
          <w:szCs w:val="20"/>
        </w:rPr>
        <w:t>For a discussion on the authority to exorcize</w:t>
      </w:r>
      <w:r w:rsidRPr="001615A9">
        <w:rPr>
          <w:sz w:val="20"/>
          <w:szCs w:val="20"/>
        </w:rPr>
        <w:t xml:space="preserve">, see </w:t>
      </w:r>
      <w:r w:rsidRPr="001615A9">
        <w:rPr>
          <w:sz w:val="20"/>
          <w:szCs w:val="20"/>
        </w:rPr>
        <w:fldChar w:fldCharType="begin"/>
      </w:r>
      <w:r>
        <w:rPr>
          <w:sz w:val="20"/>
          <w:szCs w:val="20"/>
        </w:rPr>
        <w:instrText xml:space="preserve"> ADDIN ZOTERO_ITEM CSL_CITATION {"citationID":"k89l5T1d","properties":{"formattedCitation":"{\\rtf Richards, \\i But Deliver Us from Evil: An Introduction to the Demonic Dimension in Pastoral Care\\i0{}, 177\\uc0\\u8211{}185.}","plainCitation":"Richards, But Deliver Us from Evil: An Introduction to the Demonic Dimension in Pastoral Care, 177–185."},"citationItems":[{"id":207,"uris":["http://zotero.org/users/1026663/items/875FD87D"],"uri":["http://zotero.org/users/1026663/items/875FD87D"],"itemData":{"id":207,"type":"book","title":"But Deliver Us from Evil: An Introduction to the Demonic Dimension in Pastoral Care","publisher":"Seabury Press","publisher-place":"New York","source":"whitley","event-place":"New York","author":[{"family":"Richards","given":"John"}],"issued":{"date-parts":[["1974"]]}},"locator":"177-185"}],"schema":"https://github.com/citation-style-language/schema/raw/master/csl-citation.json"} </w:instrText>
      </w:r>
      <w:r w:rsidRPr="001615A9">
        <w:rPr>
          <w:sz w:val="20"/>
          <w:szCs w:val="20"/>
        </w:rPr>
        <w:fldChar w:fldCharType="separate"/>
      </w:r>
      <w:r w:rsidRPr="00493C70">
        <w:rPr>
          <w:rFonts w:ascii="Calibri" w:hAnsi="Calibri" w:cs="Times New Roman"/>
          <w:sz w:val="20"/>
          <w:szCs w:val="24"/>
        </w:rPr>
        <w:t xml:space="preserve">Richards, </w:t>
      </w:r>
      <w:r w:rsidRPr="00493C70">
        <w:rPr>
          <w:rFonts w:ascii="Calibri" w:hAnsi="Calibri" w:cs="Times New Roman"/>
          <w:i/>
          <w:iCs/>
          <w:sz w:val="20"/>
          <w:szCs w:val="24"/>
        </w:rPr>
        <w:t>But Deliver Us from Evil: An Introduction to the Demonic Dimension in Pastoral Care</w:t>
      </w:r>
      <w:r w:rsidRPr="00493C70">
        <w:rPr>
          <w:rFonts w:ascii="Calibri" w:hAnsi="Calibri" w:cs="Times New Roman"/>
          <w:sz w:val="20"/>
          <w:szCs w:val="24"/>
        </w:rPr>
        <w:t>, 177–185.</w:t>
      </w:r>
      <w:r w:rsidRPr="001615A9">
        <w:rPr>
          <w:sz w:val="20"/>
          <w:szCs w:val="20"/>
        </w:rPr>
        <w:fldChar w:fldCharType="end"/>
      </w:r>
      <w:r>
        <w:t xml:space="preserve"> </w:t>
      </w:r>
      <w:r w:rsidRPr="0092682A">
        <w:rPr>
          <w:rFonts w:ascii="Calibri" w:hAnsi="Calibri"/>
          <w:sz w:val="20"/>
          <w:szCs w:val="20"/>
        </w:rPr>
        <w:t xml:space="preserve">Deliverance can be self-administered in many cases: see Prince, </w:t>
      </w:r>
      <w:r w:rsidRPr="0092682A">
        <w:rPr>
          <w:rFonts w:ascii="Calibri" w:hAnsi="Calibri"/>
          <w:i/>
          <w:sz w:val="20"/>
          <w:szCs w:val="20"/>
        </w:rPr>
        <w:t>They Shall Expel</w:t>
      </w:r>
      <w:r w:rsidRPr="0092682A">
        <w:rPr>
          <w:rFonts w:ascii="Calibri" w:hAnsi="Calibri"/>
          <w:sz w:val="20"/>
          <w:szCs w:val="20"/>
        </w:rPr>
        <w:t xml:space="preserve">, 204-21; this is the thrust of </w:t>
      </w:r>
      <w:r w:rsidRPr="0092682A">
        <w:rPr>
          <w:rFonts w:ascii="Calibri" w:hAnsi="Calibri"/>
          <w:sz w:val="20"/>
          <w:szCs w:val="20"/>
        </w:rPr>
        <w:fldChar w:fldCharType="begin"/>
      </w:r>
      <w:r w:rsidRPr="0092682A">
        <w:rPr>
          <w:rFonts w:ascii="Calibri" w:hAnsi="Calibri"/>
          <w:sz w:val="20"/>
          <w:szCs w:val="20"/>
        </w:rPr>
        <w:instrText xml:space="preserve"> ADDIN ZOTERO_ITEM CSL_CITATION {"citationID":"DqO6W3cC","properties":{"formattedCitation":"{\\rtf Neal Lozano, \\i Unbound: A Practical Guide to Deliverance\\i0{} (Grand Rapids, Michigan: Chosen Books, 2010).}","plainCitation":"Neal Lozano, Unbound: A Practical Guide to Deliverance (Grand Rapids, Michigan: Chosen Books, 2010)."},"citationItems":[{"id":258,"uris":["http://zotero.org/users/1026663/items/J5V25PH2"],"uri":["http://zotero.org/users/1026663/items/J5V25PH2"],"itemData":{"id":258,"type":"book","title":"Unbound: a Practical Guide to Deliverance","publisher":"Chosen Books","publisher-place":"Grand Rapids, Michigan","event-place":"Grand Rapids, Michigan","author":[{"family":"Lozano","given":"Neal"}],"issued":{"date-parts":[["2010"]]}}}],"schema":"https://github.com/citation-style-language/schema/raw/master/csl-citation.json"} </w:instrText>
      </w:r>
      <w:r w:rsidRPr="0092682A">
        <w:rPr>
          <w:rFonts w:ascii="Calibri" w:hAnsi="Calibri"/>
          <w:sz w:val="20"/>
          <w:szCs w:val="20"/>
        </w:rPr>
        <w:fldChar w:fldCharType="separate"/>
      </w:r>
      <w:r w:rsidRPr="00832E70">
        <w:rPr>
          <w:rFonts w:ascii="Calibri" w:hAnsi="Calibri" w:cs="Times New Roman"/>
          <w:sz w:val="20"/>
          <w:szCs w:val="24"/>
        </w:rPr>
        <w:t>Neal Lozano</w:t>
      </w:r>
      <w:r>
        <w:rPr>
          <w:rFonts w:ascii="Calibri" w:hAnsi="Calibri" w:cs="Times New Roman"/>
          <w:sz w:val="20"/>
          <w:szCs w:val="24"/>
        </w:rPr>
        <w:t>'s book:</w:t>
      </w:r>
      <w:r w:rsidRPr="00832E70">
        <w:rPr>
          <w:rFonts w:ascii="Calibri" w:hAnsi="Calibri" w:cs="Times New Roman"/>
          <w:sz w:val="20"/>
          <w:szCs w:val="24"/>
        </w:rPr>
        <w:t xml:space="preserve"> </w:t>
      </w:r>
      <w:r w:rsidRPr="00832E70">
        <w:rPr>
          <w:rFonts w:ascii="Calibri" w:hAnsi="Calibri" w:cs="Times New Roman"/>
          <w:i/>
          <w:iCs/>
          <w:sz w:val="20"/>
          <w:szCs w:val="24"/>
        </w:rPr>
        <w:t>Unbound: A Practical Guide to Deliverance</w:t>
      </w:r>
      <w:r w:rsidRPr="00832E70">
        <w:rPr>
          <w:rFonts w:ascii="Calibri" w:hAnsi="Calibri" w:cs="Times New Roman"/>
          <w:sz w:val="20"/>
          <w:szCs w:val="24"/>
        </w:rPr>
        <w:t xml:space="preserve"> (Grand Rapids, Michigan: Chosen Books, 2010).</w:t>
      </w:r>
      <w:r w:rsidRPr="0092682A">
        <w:rPr>
          <w:rFonts w:ascii="Calibri" w:hAnsi="Calibri"/>
          <w:sz w:val="20"/>
          <w:szCs w:val="20"/>
        </w:rPr>
        <w:fldChar w:fldCharType="end"/>
      </w:r>
      <w:r w:rsidRPr="0092682A">
        <w:rPr>
          <w:rFonts w:ascii="Calibri" w:hAnsi="Calibri"/>
          <w:sz w:val="20"/>
          <w:szCs w:val="20"/>
        </w:rPr>
        <w:t xml:space="preserve"> Cardinal </w:t>
      </w:r>
      <w:proofErr w:type="spellStart"/>
      <w:r w:rsidRPr="0092682A">
        <w:rPr>
          <w:rFonts w:ascii="Calibri" w:hAnsi="Calibri"/>
          <w:sz w:val="20"/>
          <w:szCs w:val="20"/>
        </w:rPr>
        <w:t>Suenens</w:t>
      </w:r>
      <w:proofErr w:type="spellEnd"/>
      <w:r w:rsidRPr="0092682A">
        <w:rPr>
          <w:rFonts w:ascii="Calibri" w:hAnsi="Calibri"/>
          <w:sz w:val="20"/>
          <w:szCs w:val="20"/>
        </w:rPr>
        <w:t xml:space="preserve"> critiques unauthorized deliverance ministry:</w:t>
      </w:r>
      <w:r w:rsidRPr="0092682A">
        <w:rPr>
          <w:rFonts w:ascii="Calibri" w:hAnsi="Calibri"/>
          <w:sz w:val="20"/>
          <w:szCs w:val="20"/>
        </w:rPr>
        <w:fldChar w:fldCharType="begin"/>
      </w:r>
      <w:r>
        <w:rPr>
          <w:rFonts w:ascii="Calibri" w:hAnsi="Calibri"/>
          <w:sz w:val="20"/>
          <w:szCs w:val="20"/>
        </w:rPr>
        <w:instrText xml:space="preserve"> ADDIN ZOTERO_ITEM CSL_CITATION {"citationID":"oeJOHlm5","properties":{"formattedCitation":"{\\rtf Leon-Joseph Suenens, \\i Renewal and the Powers of Darkness\\i0{} (London: Darton, Longman and Todd, 1983), 71\\uc0\\u8211{}74.}","plainCitation":"Leon-Joseph Suenens, Renewal and the Powers of Darkness (London: Darton, Longman and Todd, 1983), 71–74.","dontUpdate":true},"citationItems":[{"id":130,"uris":["http://zotero.org/users/1026663/items/T82QQXFB"],"uri":["http://zotero.org/users/1026663/items/T82QQXFB"],"itemData":{"id":130,"type":"book","title":"Renewal and the Powers of Darkness","publisher":"Darton, Longman and Todd","publisher-place":"London","source":"Carmelite","event-place":"London","call-number":"232.34 S944","author":[{"family":"Suenens","given":"Leon-Joseph"}],"issued":{"date-parts":[["1983"]]}},"locator":"71-74"}],"schema":"https://github.com/citation-style-language/schema/raw/master/csl-citation.json"} </w:instrText>
      </w:r>
      <w:r w:rsidRPr="0092682A">
        <w:rPr>
          <w:rFonts w:ascii="Calibri" w:hAnsi="Calibri"/>
          <w:sz w:val="20"/>
          <w:szCs w:val="20"/>
        </w:rPr>
        <w:fldChar w:fldCharType="separate"/>
      </w:r>
      <w:r>
        <w:rPr>
          <w:rFonts w:ascii="Calibri" w:hAnsi="Calibri" w:cs="Times New Roman"/>
          <w:sz w:val="20"/>
          <w:szCs w:val="24"/>
        </w:rPr>
        <w:t xml:space="preserve"> </w:t>
      </w:r>
      <w:r w:rsidRPr="007F034F">
        <w:rPr>
          <w:rFonts w:ascii="Calibri" w:hAnsi="Calibri" w:cs="Times New Roman"/>
          <w:i/>
          <w:iCs/>
          <w:sz w:val="20"/>
          <w:szCs w:val="24"/>
        </w:rPr>
        <w:t>Renewal and the Powers of Darkness</w:t>
      </w:r>
      <w:r w:rsidRPr="007F034F">
        <w:rPr>
          <w:rFonts w:ascii="Calibri" w:hAnsi="Calibri" w:cs="Times New Roman"/>
          <w:sz w:val="20"/>
          <w:szCs w:val="24"/>
        </w:rPr>
        <w:t xml:space="preserve"> (London: Darton, Longman and Todd, 1983), 71–74</w:t>
      </w:r>
      <w:r>
        <w:rPr>
          <w:rFonts w:ascii="Calibri" w:hAnsi="Calibri" w:cs="Times New Roman"/>
          <w:sz w:val="20"/>
          <w:szCs w:val="24"/>
        </w:rPr>
        <w:t>, 96-99</w:t>
      </w:r>
      <w:r w:rsidRPr="007F034F">
        <w:rPr>
          <w:rFonts w:ascii="Calibri" w:hAnsi="Calibri" w:cs="Times New Roman"/>
          <w:sz w:val="20"/>
          <w:szCs w:val="24"/>
        </w:rPr>
        <w:t>.</w:t>
      </w:r>
      <w:r w:rsidRPr="0092682A">
        <w:rPr>
          <w:rFonts w:ascii="Calibri" w:hAnsi="Calibri"/>
          <w:sz w:val="20"/>
          <w:szCs w:val="20"/>
        </w:rPr>
        <w:fldChar w:fldCharType="end"/>
      </w:r>
      <w:r w:rsidRPr="0092682A">
        <w:rPr>
          <w:rFonts w:ascii="Calibri" w:hAnsi="Calibri"/>
          <w:sz w:val="20"/>
          <w:szCs w:val="20"/>
        </w:rPr>
        <w:t xml:space="preserve"> See also </w:t>
      </w:r>
      <w:r w:rsidRPr="0092682A">
        <w:rPr>
          <w:rFonts w:ascii="Calibri" w:hAnsi="Calibri"/>
          <w:sz w:val="20"/>
          <w:szCs w:val="20"/>
        </w:rPr>
        <w:fldChar w:fldCharType="begin"/>
      </w:r>
      <w:r w:rsidRPr="0092682A">
        <w:rPr>
          <w:rFonts w:ascii="Calibri" w:hAnsi="Calibri"/>
          <w:sz w:val="20"/>
          <w:szCs w:val="20"/>
        </w:rPr>
        <w:instrText xml:space="preserve"> ADDIN ZOTERO_ITEM CSL_CITATION {"citationID":"GZ0X3JK2","properties":{"formattedCitation":"{\\rtf Russ Parker, \\i The Occult: Deliverance from Evil\\i0{} (London: Inter-Varsity Press, 1989), 93\\uc0\\u8211{}94.}","plainCitation":"Russ Parker, The Occult: Deliverance from Evil (London: Inter-Varsity Press, 1989), 93–94."},"citationItems":[{"id":131,"uris":["http://zotero.org/users/1026663/items/FGGM8BQI"],"uri":["http://zotero.org/users/1026663/items/FGGM8BQI"],"itemData":{"id":131,"type":"book","title":"The Occult: Deliverance from Evil","publisher":"Inter-Varsity Press","publisher-place":"London","source":"DM","event-place":"London","call-number":"OD54 P242","author":[{"family":"Parker","given":"Russ"}],"issued":{"date-parts":[["1989"]]}},"locator":"93-94"}],"schema":"https://github.com/citation-style-language/schema/raw/master/csl-citation.json"} </w:instrText>
      </w:r>
      <w:r w:rsidRPr="0092682A">
        <w:rPr>
          <w:rFonts w:ascii="Calibri" w:hAnsi="Calibri"/>
          <w:sz w:val="20"/>
          <w:szCs w:val="20"/>
        </w:rPr>
        <w:fldChar w:fldCharType="separate"/>
      </w:r>
      <w:r w:rsidRPr="00246EAB">
        <w:rPr>
          <w:rFonts w:ascii="Calibri" w:hAnsi="Calibri" w:cs="Times New Roman"/>
          <w:sz w:val="20"/>
          <w:szCs w:val="24"/>
        </w:rPr>
        <w:t xml:space="preserve">Russ Parker, </w:t>
      </w:r>
      <w:r w:rsidRPr="00246EAB">
        <w:rPr>
          <w:rFonts w:ascii="Calibri" w:hAnsi="Calibri" w:cs="Times New Roman"/>
          <w:i/>
          <w:iCs/>
          <w:sz w:val="20"/>
          <w:szCs w:val="24"/>
        </w:rPr>
        <w:t>The Occult: Deliverance from Evil</w:t>
      </w:r>
      <w:r w:rsidRPr="00246EAB">
        <w:rPr>
          <w:rFonts w:ascii="Calibri" w:hAnsi="Calibri" w:cs="Times New Roman"/>
          <w:sz w:val="20"/>
          <w:szCs w:val="24"/>
        </w:rPr>
        <w:t xml:space="preserve"> (London: Inter-Varsity Press, 1989), 93–94.</w:t>
      </w:r>
      <w:r w:rsidRPr="0092682A">
        <w:rPr>
          <w:rFonts w:ascii="Calibri" w:hAnsi="Calibri"/>
          <w:sz w:val="20"/>
          <w:szCs w:val="20"/>
        </w:rPr>
        <w:fldChar w:fldCharType="end"/>
      </w:r>
    </w:p>
    <w:p w:rsidR="00CC3E73" w:rsidRPr="0092682A" w:rsidRDefault="00CC3E73" w:rsidP="003E5C25">
      <w:pPr>
        <w:pStyle w:val="NoSpacing"/>
        <w:rPr>
          <w:rFonts w:ascii="Calibri" w:hAnsi="Calibri"/>
          <w:sz w:val="12"/>
          <w:szCs w:val="12"/>
        </w:rPr>
      </w:pPr>
    </w:p>
  </w:footnote>
  <w:footnote w:id="79">
    <w:p w:rsidR="00CC3E73" w:rsidRDefault="00CC3E73" w:rsidP="003E5C25">
      <w:pPr>
        <w:pStyle w:val="FootnoteText"/>
      </w:pPr>
      <w:r w:rsidRPr="00994E61">
        <w:rPr>
          <w:rStyle w:val="FootnoteReference"/>
        </w:rPr>
        <w:footnoteRef/>
      </w:r>
      <w:r>
        <w:t xml:space="preserve"> See </w:t>
      </w:r>
      <w:r>
        <w:fldChar w:fldCharType="begin"/>
      </w:r>
      <w:r>
        <w:instrText xml:space="preserve"> ADDIN ZOTERO_ITEM CSL_CITATION {"citationID":"PVPp4dom","properties":{"formattedCitation":"{\\rtf Leyshon, \\uc0\\u8220{}Exorcism and Prayers for Deliverance: The Position of the Catholic Church.,\\uc0\\u8221{} 4, 21\\uc0\\u8211{}2.}","plainCitation":"Leyshon, “Exorcism and Prayers for Deliverance: The Position of the Catholic Church.,” 4, 21–2."},"citationItems":[{"id":345,"uris":["http://zotero.org/users/1026663/items/XFWGAPBR"],"uri":["http://zotero.org/users/1026663/items/XFWGAPBR"],"itemData":{"id":345,"type":"article","title":"Exorcism and Prayers for Deliverance: The Position of the Catholic Church.","abstract":"A hstorical review of developments since the late 19th century and a summary fo the norms now available\ndefenitions 4; extent and liit ofeorcisms in recent history 7-10; CCC advises psych assess 11; 1999 revision - some prayers for laity, otherwise priest led; discussion of public vs private 16; min ref to deliverance 18; may be admin by laity 18-19; ;text from Suenens (outlines a typical deliverance min service?!) 20; terminology stil lconfusing 20; porteous terminology 21 and use by laity 22; amorth terminology 23; ICCRS healing and deliverance 24","URL":"www.garethleyshon.info/Deliverance-X.pdf","author":[{"family":"Leyshon","given":"Gareth"}],"issued":{"date-parts":[["2014",6]]}},"locator":"4, 21-2"}],"schema":"https://github.com/citation-style-language/schema/raw/master/csl-citation.json"} </w:instrText>
      </w:r>
      <w:r>
        <w:fldChar w:fldCharType="separate"/>
      </w:r>
      <w:r w:rsidRPr="00D47B50">
        <w:rPr>
          <w:rFonts w:ascii="Calibri" w:hAnsi="Calibri" w:cs="Times New Roman"/>
          <w:szCs w:val="24"/>
        </w:rPr>
        <w:t>Leyshon, “Exorcism and Prayers for Deliverance: The Position of the Catholic Church.,” 4,</w:t>
      </w:r>
      <w:r>
        <w:rPr>
          <w:rFonts w:ascii="Calibri" w:hAnsi="Calibri" w:cs="Times New Roman"/>
          <w:szCs w:val="24"/>
        </w:rPr>
        <w:t xml:space="preserve"> 6-10, 17-18,</w:t>
      </w:r>
      <w:r w:rsidRPr="00D47B50">
        <w:rPr>
          <w:rFonts w:ascii="Calibri" w:hAnsi="Calibri" w:cs="Times New Roman"/>
          <w:szCs w:val="24"/>
        </w:rPr>
        <w:t xml:space="preserve"> 21–2.</w:t>
      </w:r>
      <w:r>
        <w:fldChar w:fldCharType="end"/>
      </w:r>
    </w:p>
    <w:p w:rsidR="00CC3E73" w:rsidRPr="00A7293B" w:rsidRDefault="00CC3E73" w:rsidP="003E5C25">
      <w:pPr>
        <w:pStyle w:val="FootnoteText"/>
        <w:rPr>
          <w:sz w:val="12"/>
          <w:szCs w:val="12"/>
        </w:rPr>
      </w:pPr>
    </w:p>
  </w:footnote>
  <w:footnote w:id="80">
    <w:p w:rsidR="00CC3E73" w:rsidRDefault="00CC3E73" w:rsidP="003E5C25">
      <w:pPr>
        <w:pStyle w:val="FootnoteText"/>
      </w:pPr>
      <w:r w:rsidRPr="00994E61">
        <w:rPr>
          <w:rStyle w:val="FootnoteReference"/>
        </w:rPr>
        <w:footnoteRef/>
      </w:r>
      <w:r>
        <w:t xml:space="preserve"> </w:t>
      </w:r>
      <w:r w:rsidRPr="00A7293B">
        <w:t xml:space="preserve">Temptation is a phenomenon of the human heart and mind in which a person experiences an attraction towards something against the standards of their own religious, social and personal beliefs.  </w:t>
      </w:r>
      <w:r>
        <w:t>(</w:t>
      </w:r>
      <w:r w:rsidRPr="004940BE">
        <w:t xml:space="preserve">“Temptation,” Psychology Dictionary, </w:t>
      </w:r>
      <w:proofErr w:type="spellStart"/>
      <w:r w:rsidRPr="004940BE">
        <w:t>n.d.</w:t>
      </w:r>
      <w:proofErr w:type="spellEnd"/>
      <w:r w:rsidRPr="004940BE">
        <w:t xml:space="preserve">, </w:t>
      </w:r>
      <w:hyperlink r:id="rId3" w:anchor="ixzz2ZrW1HfUn" w:history="1">
        <w:r w:rsidRPr="008F4DB5">
          <w:rPr>
            <w:rStyle w:val="Hyperlink"/>
          </w:rPr>
          <w:t>http://psychologydictionary.org/temptation/#ixzz2ZrW1HfUn</w:t>
        </w:r>
      </w:hyperlink>
      <w:r>
        <w:t xml:space="preserve"> [</w:t>
      </w:r>
      <w:proofErr w:type="spellStart"/>
      <w:r>
        <w:t>accesed</w:t>
      </w:r>
      <w:proofErr w:type="spellEnd"/>
      <w:r>
        <w:t xml:space="preserve"> 24/5/13])</w:t>
      </w:r>
    </w:p>
    <w:p w:rsidR="00CC3E73" w:rsidRDefault="00CC3E73" w:rsidP="003E5C25">
      <w:pPr>
        <w:pStyle w:val="FootnoteText"/>
      </w:pPr>
      <w:r w:rsidRPr="00A7293B">
        <w:t>While temptation is something that can be generated within a man or woman without the influence of any other person or being, Christian spirituality recognises that some temptations originate from an evil spirit. This generally occurs when a person is in a vulnerable state of mind or heart and is thus open to suggestions to act or speak in a certain way that goes against their normal standards. Temptations can be perceived as voices in the mind as well as impulses</w:t>
      </w:r>
      <w:r>
        <w:t xml:space="preserve">. </w:t>
      </w:r>
      <w:r w:rsidRPr="00203AF9">
        <w:t>Much of what has been written about the experience of temptation today is done so in the context of consumerism and moral psychology rather than theology</w:t>
      </w:r>
      <w:r>
        <w:rPr>
          <w:rFonts w:cs="Times New Roman"/>
        </w:rPr>
        <w:t xml:space="preserve">, e.g. </w:t>
      </w:r>
      <w:r>
        <w:rPr>
          <w:rFonts w:cs="Times New Roman"/>
        </w:rPr>
        <w:fldChar w:fldCharType="begin"/>
      </w:r>
      <w:r>
        <w:rPr>
          <w:rFonts w:cs="Times New Roman"/>
        </w:rPr>
        <w:instrText xml:space="preserve"> ADDIN ZOTERO_ITEM CSL_CITATION {"citationID":"GKH4Nozy","properties":{"formattedCitation":"{\\rtf Roy Baumeister, \\uc0\\u8220{}Yielding to Temptation: Self-Control Failure, Impulsive Purchasing and Consumer Behaviour.,\\uc0\\u8221{} \\i Journal of Consumer Research\\i0{} 28, no. 4 (March 2002), http://www.jstor.org/stable/10.1086/338209.}","plainCitation":"Roy Baumeister, “Yielding to Temptation: Self-Control Failure, Impulsive Purchasing and Consumer Behaviour.,” Journal of Consumer Research 28, no. 4 (March 2002), http://www.jstor.org/stable/10.1086/338209."},"citationItems":[{"id":80,"uris":["http://zotero.org/users/1026663/items/SVAZC6XK"],"uri":["http://zotero.org/users/1026663/items/SVAZC6XK"],"itemData":{"id":80,"type":"article-journal","title":"Yielding to Temptation: Self-Control Failure, Impulsive Purchasing and Consumer Behaviour.","container-title":"Journal of Consumer Research","volume":"28","issue":"4","URL":"http://www.jstor.org/stable/10.1086/338209","author":[{"family":"Baumeister","given":"Roy"}],"issued":{"date-parts":[["2002",3]]},"accessed":{"date-parts":[["2013",7,23]]}}}],"schema":"https://github.com/citation-style-language/schema/raw/master/csl-citation.json"} </w:instrText>
      </w:r>
      <w:r>
        <w:rPr>
          <w:rFonts w:cs="Times New Roman"/>
        </w:rPr>
        <w:fldChar w:fldCharType="separate"/>
      </w:r>
      <w:r w:rsidRPr="005F387D">
        <w:rPr>
          <w:rFonts w:ascii="Calibri" w:hAnsi="Calibri" w:cs="Times New Roman"/>
          <w:szCs w:val="24"/>
        </w:rPr>
        <w:t xml:space="preserve">Roy Baumeister, “Yielding to Temptation: Self-Control Failure, Impulsive Purchasing and Consumer Behaviour.” </w:t>
      </w:r>
      <w:r w:rsidRPr="005F387D">
        <w:rPr>
          <w:rFonts w:ascii="Calibri" w:hAnsi="Calibri" w:cs="Times New Roman"/>
          <w:i/>
          <w:iCs/>
          <w:szCs w:val="24"/>
        </w:rPr>
        <w:t>Journal of Consumer Research</w:t>
      </w:r>
      <w:r w:rsidRPr="005F387D">
        <w:rPr>
          <w:rFonts w:ascii="Calibri" w:hAnsi="Calibri" w:cs="Times New Roman"/>
          <w:szCs w:val="24"/>
        </w:rPr>
        <w:t xml:space="preserve"> 28, no. 4 (March 2002), http://www.jstor.org/stable/10.1086/338209.</w:t>
      </w:r>
      <w:r>
        <w:rPr>
          <w:rFonts w:cs="Times New Roman"/>
        </w:rPr>
        <w:fldChar w:fldCharType="end"/>
      </w:r>
      <w:r>
        <w:rPr>
          <w:rFonts w:cs="Times New Roman"/>
        </w:rPr>
        <w:t xml:space="preserve"> See Cardinal </w:t>
      </w:r>
      <w:proofErr w:type="spellStart"/>
      <w:r>
        <w:rPr>
          <w:rFonts w:cs="Times New Roman"/>
        </w:rPr>
        <w:t>Suenen’s</w:t>
      </w:r>
      <w:proofErr w:type="spellEnd"/>
      <w:r>
        <w:rPr>
          <w:rFonts w:cs="Times New Roman"/>
        </w:rPr>
        <w:t xml:space="preserve"> discussion of the activity of Satan/evil spirits in </w:t>
      </w:r>
      <w:r>
        <w:rPr>
          <w:rFonts w:cs="Times New Roman"/>
        </w:rPr>
        <w:fldChar w:fldCharType="begin"/>
      </w:r>
      <w:r>
        <w:rPr>
          <w:rFonts w:cs="Times New Roman"/>
        </w:rPr>
        <w:instrText xml:space="preserve"> ADDIN ZOTERO_ITEM CSL_CITATION {"citationID":"gmnYAejg","properties":{"formattedCitation":"{\\rtf Leon-Joseph Suenens, \\i Renewal and the Powers of Darkness\\i0{} (London: Darton, Longman and Todd, 1983), 31\\uc0\\u8211{}36.}","plainCitation":"Leon-Joseph Suenens, Renewal and the Powers of Darkness (London: Darton, Longman and Todd, 1983), 31–36.","dontUpdate":true},"citationItems":[{"id":130,"uris":["http://zotero.org/users/1026663/items/T82QQXFB"],"uri":["http://zotero.org/users/1026663/items/T82QQXFB"],"itemData":{"id":130,"type":"book","title":"Renewal and the Powers of Darkness","publisher":"Darton, Longman and Todd","publisher-place":"London","source":"Carmelite","event-place":"London","call-number":"232.34 S944","author":[{"family":"Suenens","given":"Leon-Joseph"}],"issued":{"date-parts":[["1983"]]}},"locator":"31-36"}],"schema":"https://github.com/citation-style-language/schema/raw/master/csl-citation.json"} </w:instrText>
      </w:r>
      <w:r>
        <w:rPr>
          <w:rFonts w:cs="Times New Roman"/>
        </w:rPr>
        <w:fldChar w:fldCharType="separate"/>
      </w:r>
      <w:r w:rsidRPr="00D306FE">
        <w:rPr>
          <w:rFonts w:ascii="Calibri" w:hAnsi="Calibri" w:cs="Times New Roman"/>
          <w:szCs w:val="24"/>
        </w:rPr>
        <w:t xml:space="preserve"> </w:t>
      </w:r>
      <w:r w:rsidRPr="00D306FE">
        <w:rPr>
          <w:rFonts w:ascii="Calibri" w:hAnsi="Calibri" w:cs="Times New Roman"/>
          <w:i/>
          <w:iCs/>
          <w:szCs w:val="24"/>
        </w:rPr>
        <w:t>Re</w:t>
      </w:r>
      <w:r>
        <w:rPr>
          <w:rFonts w:ascii="Calibri" w:hAnsi="Calibri" w:cs="Times New Roman"/>
          <w:i/>
          <w:iCs/>
          <w:szCs w:val="24"/>
        </w:rPr>
        <w:t>newal</w:t>
      </w:r>
      <w:r w:rsidRPr="00D306FE">
        <w:rPr>
          <w:rFonts w:ascii="Calibri" w:hAnsi="Calibri" w:cs="Times New Roman"/>
          <w:szCs w:val="24"/>
        </w:rPr>
        <w:t>, 31–36.</w:t>
      </w:r>
      <w:r>
        <w:rPr>
          <w:rFonts w:cs="Times New Roman"/>
        </w:rPr>
        <w:fldChar w:fldCharType="end"/>
      </w:r>
      <w:r>
        <w:rPr>
          <w:rFonts w:cs="Times New Roman"/>
        </w:rPr>
        <w:t xml:space="preserve"> See also</w:t>
      </w:r>
      <w:r w:rsidRPr="00541EE9">
        <w:rPr>
          <w:rFonts w:cs="Times New Roman"/>
        </w:rPr>
        <w:t xml:space="preserve"> </w:t>
      </w:r>
      <w:r w:rsidRPr="00541EE9">
        <w:rPr>
          <w:rFonts w:cs="Times New Roman"/>
        </w:rPr>
        <w:fldChar w:fldCharType="begin"/>
      </w:r>
      <w:r w:rsidRPr="00541EE9">
        <w:rPr>
          <w:rFonts w:cs="Times New Roman"/>
        </w:rPr>
        <w:instrText xml:space="preserve"> ADDIN ZOTERO_ITEM CSL_CITATION {"citationID":"WVj7ZcTs","properties":{"formattedCitation":"{\\rtf Kees Waaijman, \\uc0\\u8220{}Temptation,\\uc0\\u8221{} \\i Journal of Empirical Theology\\i0{} 5, no. 2 (1992): 86\\uc0\\u8211{}94.}","plainCitation":"Kees Waaijman, “Temptation,” Journal of Empirical Theology 5, no. 2 (1992): 86–94."},"citationItems":[{"id":246,"uris":["http://zotero.org/users/1026663/items/HTT6DRRR"],"uri":["http://zotero.org/users/1026663/items/HTT6DRRR"],"itemData":{"id":246,"type":"article-journal","title":"Temptation","container-title":"Journal of Empirical Theology","page":"86-94","volume":"5","issue":"2","author":[{"family":"Waaijman","given":"Kees"}],"issued":{"date-parts":[["1992"]]}}}],"schema":"https://github.com/citation-style-language/schema/raw/master/csl-citation.json"} </w:instrText>
      </w:r>
      <w:r w:rsidRPr="00541EE9">
        <w:rPr>
          <w:rFonts w:cs="Times New Roman"/>
        </w:rPr>
        <w:fldChar w:fldCharType="separate"/>
      </w:r>
      <w:r w:rsidRPr="00541EE9">
        <w:rPr>
          <w:rFonts w:cs="Times New Roman"/>
        </w:rPr>
        <w:t xml:space="preserve">Kees Waaijman, “Temptation” </w:t>
      </w:r>
      <w:r w:rsidRPr="00541EE9">
        <w:rPr>
          <w:rFonts w:cs="Times New Roman"/>
          <w:i/>
          <w:iCs/>
        </w:rPr>
        <w:t>Journal of Empirical Theology</w:t>
      </w:r>
      <w:r w:rsidRPr="00541EE9">
        <w:rPr>
          <w:rFonts w:cs="Times New Roman"/>
          <w:i/>
        </w:rPr>
        <w:t xml:space="preserve"> </w:t>
      </w:r>
      <w:r w:rsidRPr="00541EE9">
        <w:rPr>
          <w:rFonts w:cs="Times New Roman"/>
        </w:rPr>
        <w:t>5, no. 2 (1992): 86–94</w:t>
      </w:r>
      <w:r w:rsidRPr="00541EE9">
        <w:rPr>
          <w:rFonts w:cs="Times New Roman"/>
        </w:rPr>
        <w:fldChar w:fldCharType="end"/>
      </w:r>
      <w:r w:rsidRPr="00541EE9">
        <w:rPr>
          <w:rFonts w:cs="Times New Roman"/>
        </w:rPr>
        <w:t xml:space="preserve"> </w:t>
      </w:r>
      <w:r>
        <w:rPr>
          <w:rFonts w:cs="Times New Roman"/>
        </w:rPr>
        <w:t xml:space="preserve">which </w:t>
      </w:r>
      <w:r w:rsidRPr="00541EE9">
        <w:t>gives a positive perspective of (the resistance to) temptation.</w:t>
      </w:r>
    </w:p>
    <w:p w:rsidR="00CC3E73" w:rsidRPr="00604096" w:rsidRDefault="00CC3E73" w:rsidP="003E5C25">
      <w:pPr>
        <w:pStyle w:val="FootnoteText"/>
        <w:rPr>
          <w:sz w:val="12"/>
          <w:szCs w:val="12"/>
        </w:rPr>
      </w:pPr>
    </w:p>
  </w:footnote>
  <w:footnote w:id="81">
    <w:p w:rsidR="00CC3E73" w:rsidRDefault="00CC3E73" w:rsidP="003E5C25">
      <w:pPr>
        <w:pStyle w:val="FootnoteText"/>
      </w:pPr>
      <w:r>
        <w:rPr>
          <w:rStyle w:val="FootnoteReference"/>
        </w:rPr>
        <w:footnoteRef/>
      </w:r>
      <w:r>
        <w:t xml:space="preserve"> </w:t>
      </w:r>
      <w:r>
        <w:fldChar w:fldCharType="begin"/>
      </w:r>
      <w:r>
        <w:instrText xml:space="preserve"> ADDIN ZOTERO_ITEM CSL_CITATION {"citationID":"GUmwgVXY","properties":{"formattedCitation":"{\\rtf Suenens, \\i Renewal and the Powers of Darkness\\i0{}, 35\\uc0\\u8211{}6.}","plainCitation":"Suenens, Renewal and the Powers of Darkness, 35–6."},"citationItems":[{"id":130,"uris":["http://zotero.org/users/1026663/items/T82QQXFB"],"uri":["http://zotero.org/users/1026663/items/T82QQXFB"],"itemData":{"id":130,"type":"book","title":"Renewal and the Powers of Darkness","publisher":"Darton, Longman and Todd","publisher-place":"London","source":"Carmelite","event-place":"London","call-number":"232.34 S944","author":[{"family":"Suenens","given":"Leon-Joseph"}],"issued":{"date-parts":[["1983"]]}},"locator":"35-6"}],"schema":"https://github.com/citation-style-language/schema/raw/master/csl-citation.json"} </w:instrText>
      </w:r>
      <w:r>
        <w:fldChar w:fldCharType="separate"/>
      </w:r>
      <w:r w:rsidRPr="00176657">
        <w:rPr>
          <w:rFonts w:ascii="Calibri" w:hAnsi="Calibri" w:cs="Times New Roman"/>
          <w:szCs w:val="24"/>
        </w:rPr>
        <w:t xml:space="preserve">Suenens, </w:t>
      </w:r>
      <w:r w:rsidRPr="00176657">
        <w:rPr>
          <w:rFonts w:ascii="Calibri" w:hAnsi="Calibri" w:cs="Times New Roman"/>
          <w:i/>
          <w:iCs/>
          <w:szCs w:val="24"/>
        </w:rPr>
        <w:t>Renewal and the Powers of Darkness</w:t>
      </w:r>
      <w:r w:rsidRPr="00176657">
        <w:rPr>
          <w:rFonts w:ascii="Calibri" w:hAnsi="Calibri" w:cs="Times New Roman"/>
          <w:szCs w:val="24"/>
        </w:rPr>
        <w:t>, 35–6.</w:t>
      </w:r>
      <w:r>
        <w:fldChar w:fldCharType="end"/>
      </w:r>
    </w:p>
    <w:p w:rsidR="00CC3E73" w:rsidRPr="00176657" w:rsidRDefault="00CC3E73" w:rsidP="003E5C25">
      <w:pPr>
        <w:pStyle w:val="FootnoteText"/>
        <w:rPr>
          <w:sz w:val="12"/>
          <w:szCs w:val="12"/>
        </w:rPr>
      </w:pPr>
    </w:p>
  </w:footnote>
  <w:footnote w:id="82">
    <w:p w:rsidR="00CC3E73" w:rsidRDefault="00CC3E73" w:rsidP="003E5C25">
      <w:pPr>
        <w:pStyle w:val="FootnoteText"/>
      </w:pPr>
      <w:r w:rsidRPr="00994E61">
        <w:rPr>
          <w:rStyle w:val="FootnoteReference"/>
        </w:rPr>
        <w:footnoteRef/>
      </w:r>
      <w:r>
        <w:t xml:space="preserve"> </w:t>
      </w:r>
      <w:r>
        <w:fldChar w:fldCharType="begin"/>
      </w:r>
      <w:r>
        <w:instrText xml:space="preserve"> ADDIN ZOTERO_ITEM CSL_CITATION {"citationID":"XBONTXZa","properties":{"formattedCitation":"{\\rtf MacNutt, \\i Deliverance from Evil Spirits: A Practical Manual\\i0{}, 69\\uc0\\u8211{}72.}","plainCitation":"MacNutt, Deliverance from Evil Spirits: A Practical Manual, 69–72."},"citationItems":[{"id":124,"uris":["http://zotero.org/users/1026663/items/52KSCWFG"],"uri":["http://zotero.org/users/1026663/items/52KSCWFG"],"itemData":{"id":124,"type":"book","title":"Deliverance from Evil Spirits: A Practical Manual","publisher":"Chosen Books","publisher-place":"Michigan","event-place":"Michigan","author":[{"family":"MacNutt","given":"Francis"}],"issued":{"date-parts":[["1995"]]}},"locator":"69-72"}],"schema":"https://github.com/citation-style-language/schema/raw/master/csl-citation.json"} </w:instrText>
      </w:r>
      <w:r>
        <w:fldChar w:fldCharType="separate"/>
      </w:r>
      <w:r w:rsidRPr="00493C70">
        <w:rPr>
          <w:rFonts w:ascii="Calibri" w:hAnsi="Calibri" w:cs="Times New Roman"/>
          <w:szCs w:val="24"/>
        </w:rPr>
        <w:t xml:space="preserve">MacNutt, </w:t>
      </w:r>
      <w:r w:rsidRPr="00493C70">
        <w:rPr>
          <w:rFonts w:ascii="Calibri" w:hAnsi="Calibri" w:cs="Times New Roman"/>
          <w:i/>
          <w:iCs/>
          <w:szCs w:val="24"/>
        </w:rPr>
        <w:t>Deliverance from Evil Spirits: A Practical Manual</w:t>
      </w:r>
      <w:r w:rsidRPr="00493C70">
        <w:rPr>
          <w:rFonts w:ascii="Calibri" w:hAnsi="Calibri" w:cs="Times New Roman"/>
          <w:szCs w:val="24"/>
        </w:rPr>
        <w:t>, 69–72.</w:t>
      </w:r>
      <w:r>
        <w:fldChar w:fldCharType="end"/>
      </w:r>
    </w:p>
    <w:p w:rsidR="00CC3E73" w:rsidRPr="00D26861" w:rsidRDefault="00CC3E73" w:rsidP="003E5C25">
      <w:pPr>
        <w:pStyle w:val="FootnoteText"/>
        <w:rPr>
          <w:sz w:val="12"/>
          <w:szCs w:val="12"/>
        </w:rPr>
      </w:pPr>
    </w:p>
  </w:footnote>
  <w:footnote w:id="83">
    <w:p w:rsidR="00CC3E73" w:rsidRDefault="00CC3E73" w:rsidP="003E5C25">
      <w:pPr>
        <w:pStyle w:val="FootnoteText"/>
      </w:pPr>
      <w:r w:rsidRPr="00994E61">
        <w:rPr>
          <w:rStyle w:val="FootnoteReference"/>
        </w:rPr>
        <w:footnoteRef/>
      </w:r>
      <w:r>
        <w:t xml:space="preserve"> </w:t>
      </w:r>
      <w:r>
        <w:fldChar w:fldCharType="begin"/>
      </w:r>
      <w:r>
        <w:instrText xml:space="preserve"> ADDIN ZOTERO_ITEM CSL_CITATION {"citationID":"Bg16NlAT","properties":{"formattedCitation":"{\\rtf Bell, \\i Deliver Us From Evil: Interpreting the Redemption from the Power of Satan in New Testament Theology\\i0{}, 90, 233, 241, 320, 351, 357.}","plainCitation":"Bell, Deliver Us From Evil: Interpreting the Redemption from the Power of Satan in New Testament Theology, 90, 233, 241, 320, 351, 357."},"citationItems":[{"id":344,"uris":["http://zotero.org/users/1026663/items/2RW72T52"],"uri":["http://zotero.org/users/1026663/items/2RW72T52"],"itemData":{"id":344,"type":"book","title":"Deliver Us From Evil: Interpreting the Redemption from the Power of Satan in New Testament Theology","publisher":"Mohr Siebeck","publisher-place":"Tubingen, Germany","source":"DML","event-place":"Tubingen, Germany","abstract":"Richard H. Bell develops a theory of myth which does justice not only to the world of ''narrative'' but also to the mysteries of the ''physical world''. He does this by building on the phenomenal distinction as introduced by Kant and further developed by Schopenhauer. He then applies the resulting theory of myth to two seemingly disparate examples of redemption from Satan found in the New Testament: first, the exorcisms of Jesus; secondly, the redemption of the human being from the power of Satan through the cross and resurrection of Christ as found in the Pauline tradition and in the letter to the Hebrews. Then the author makes an attempt to relate these two forms of redemption to each other and to draw some conclusions as to how these myths of deliverance from Satan can be considered true. This can lead not only to an enrichment of New Testament Theology but also to a greater understanding of the world in which we live","call-number":"FX98 B435","author":[{"family":"Bell","given":"Richard"}],"issued":{"date-parts":[["2007"]]}},"locator":"90, 233, 241, 320, 351, 357"}],"schema":"https://github.com/citation-style-language/schema/raw/master/csl-citation.json"} </w:instrText>
      </w:r>
      <w:r>
        <w:fldChar w:fldCharType="separate"/>
      </w:r>
      <w:r w:rsidRPr="00205E38">
        <w:rPr>
          <w:rFonts w:ascii="Calibri" w:hAnsi="Calibri" w:cs="Times New Roman"/>
          <w:szCs w:val="24"/>
        </w:rPr>
        <w:t xml:space="preserve">Bell, </w:t>
      </w:r>
      <w:r w:rsidRPr="00205E38">
        <w:rPr>
          <w:rFonts w:ascii="Calibri" w:hAnsi="Calibri" w:cs="Times New Roman"/>
          <w:i/>
          <w:iCs/>
          <w:szCs w:val="24"/>
        </w:rPr>
        <w:t>Deliver Us From Evil: Interpreting the Redemption from the Power of Satan in New Testament Theology</w:t>
      </w:r>
      <w:r w:rsidRPr="00205E38">
        <w:rPr>
          <w:rFonts w:ascii="Calibri" w:hAnsi="Calibri" w:cs="Times New Roman"/>
          <w:szCs w:val="24"/>
        </w:rPr>
        <w:t>, 90, 233, 241, 320, 351, 357.</w:t>
      </w:r>
      <w:r>
        <w:fldChar w:fldCharType="end"/>
      </w:r>
    </w:p>
    <w:p w:rsidR="00CC3E73" w:rsidRPr="00A7293B" w:rsidRDefault="00CC3E73" w:rsidP="003E5C25">
      <w:pPr>
        <w:pStyle w:val="FootnoteText"/>
        <w:rPr>
          <w:sz w:val="12"/>
          <w:szCs w:val="12"/>
        </w:rPr>
      </w:pPr>
    </w:p>
  </w:footnote>
  <w:footnote w:id="84">
    <w:p w:rsidR="00CC3E73" w:rsidRDefault="00CC3E73" w:rsidP="003E5C25">
      <w:pPr>
        <w:pStyle w:val="FootnoteText"/>
      </w:pPr>
      <w:r w:rsidRPr="00994E61">
        <w:rPr>
          <w:rStyle w:val="FootnoteReference"/>
        </w:rPr>
        <w:footnoteRef/>
      </w:r>
      <w:r>
        <w:t xml:space="preserve"> </w:t>
      </w:r>
      <w:r>
        <w:fldChar w:fldCharType="begin"/>
      </w:r>
      <w:r>
        <w:instrText xml:space="preserve"> ADDIN ZOTERO_ITEM CSL_CITATION {"citationID":"9g4d3BFN","properties":{"formattedCitation":"{\\rtf Neal Lozano, \\i Resisting the Devil\\i0{} (Huntingdon, Indiana: OurSundayVistor, 2010), 41\\uc0\\u8211{}49.}","plainCitation":"Neal Lozano, Resisting the Devil (Huntingdon, Indiana: OurSundayVistor, 2010), 41–49.","dontUpdate":true},"citationItems":[{"id":110,"uris":["http://zotero.org/users/1026663/items/RF4C2PPK"],"uri":["http://zotero.org/users/1026663/items/RF4C2PPK"],"itemData":{"id":110,"type":"book","title":"Resisting the Devil","publisher":"Our Sunday Vistor","publisher-place":"Huntingdon, Indiana","event-place":"Huntingdon, Indiana","author":[{"family":"Lozano","given":"Neal"}],"issued":{"date-parts":[["2010"]]}},"locator":"41-49"}],"schema":"https://github.com/citation-style-language/schema/raw/master/csl-citation.json"} </w:instrText>
      </w:r>
      <w:r>
        <w:fldChar w:fldCharType="separate"/>
      </w:r>
      <w:r w:rsidRPr="00383130">
        <w:rPr>
          <w:rFonts w:ascii="Calibri" w:hAnsi="Calibri" w:cs="Times New Roman"/>
          <w:szCs w:val="24"/>
        </w:rPr>
        <w:t>Neal Lozano</w:t>
      </w:r>
      <w:r>
        <w:rPr>
          <w:rFonts w:ascii="Calibri" w:hAnsi="Calibri" w:cs="Times New Roman"/>
          <w:szCs w:val="24"/>
        </w:rPr>
        <w:t xml:space="preserve"> says deliverance is the movement of every Christian away from the power of sin: </w:t>
      </w:r>
      <w:r w:rsidRPr="00383130">
        <w:rPr>
          <w:rFonts w:ascii="Calibri" w:hAnsi="Calibri" w:cs="Times New Roman"/>
          <w:i/>
          <w:iCs/>
          <w:szCs w:val="24"/>
        </w:rPr>
        <w:t>Resisting the Devil</w:t>
      </w:r>
      <w:r w:rsidRPr="00383130">
        <w:rPr>
          <w:rFonts w:ascii="Calibri" w:hAnsi="Calibri" w:cs="Times New Roman"/>
          <w:szCs w:val="24"/>
        </w:rPr>
        <w:t xml:space="preserve"> (Huntingdon, Indiana: Our</w:t>
      </w:r>
      <w:r>
        <w:rPr>
          <w:rFonts w:ascii="Calibri" w:hAnsi="Calibri" w:cs="Times New Roman"/>
          <w:szCs w:val="24"/>
        </w:rPr>
        <w:t xml:space="preserve"> </w:t>
      </w:r>
      <w:r w:rsidRPr="00383130">
        <w:rPr>
          <w:rFonts w:ascii="Calibri" w:hAnsi="Calibri" w:cs="Times New Roman"/>
          <w:szCs w:val="24"/>
        </w:rPr>
        <w:t>Sunday</w:t>
      </w:r>
      <w:r>
        <w:rPr>
          <w:rFonts w:ascii="Calibri" w:hAnsi="Calibri" w:cs="Times New Roman"/>
          <w:szCs w:val="24"/>
        </w:rPr>
        <w:t xml:space="preserve"> </w:t>
      </w:r>
      <w:r w:rsidRPr="00383130">
        <w:rPr>
          <w:rFonts w:ascii="Calibri" w:hAnsi="Calibri" w:cs="Times New Roman"/>
          <w:szCs w:val="24"/>
        </w:rPr>
        <w:t>Vis</w:t>
      </w:r>
      <w:r>
        <w:rPr>
          <w:rFonts w:ascii="Calibri" w:hAnsi="Calibri" w:cs="Times New Roman"/>
          <w:szCs w:val="24"/>
        </w:rPr>
        <w:t>i</w:t>
      </w:r>
      <w:r w:rsidRPr="00383130">
        <w:rPr>
          <w:rFonts w:ascii="Calibri" w:hAnsi="Calibri" w:cs="Times New Roman"/>
          <w:szCs w:val="24"/>
        </w:rPr>
        <w:t>tor, 2010)</w:t>
      </w:r>
      <w:r>
        <w:rPr>
          <w:rFonts w:ascii="Calibri" w:hAnsi="Calibri" w:cs="Times New Roman"/>
          <w:szCs w:val="24"/>
        </w:rPr>
        <w:t xml:space="preserve"> </w:t>
      </w:r>
      <w:r w:rsidRPr="00383130">
        <w:rPr>
          <w:rFonts w:ascii="Calibri" w:hAnsi="Calibri" w:cs="Times New Roman"/>
          <w:szCs w:val="24"/>
        </w:rPr>
        <w:t>41–49</w:t>
      </w:r>
      <w:r>
        <w:rPr>
          <w:rFonts w:ascii="Calibri" w:hAnsi="Calibri" w:cs="Times New Roman"/>
          <w:szCs w:val="24"/>
        </w:rPr>
        <w:t xml:space="preserve"> and d</w:t>
      </w:r>
      <w:r w:rsidRPr="00AE7F89">
        <w:rPr>
          <w:rFonts w:cs="Times New Roman"/>
        </w:rPr>
        <w:t>eliverance “is the effort – through prayer, counsel or spiritual direction – to help someone take the authority he has been gi</w:t>
      </w:r>
      <w:r>
        <w:rPr>
          <w:rFonts w:cs="Times New Roman"/>
        </w:rPr>
        <w:t>ven in Christ, defeat the enemy'</w:t>
      </w:r>
      <w:r w:rsidRPr="00AE7F89">
        <w:rPr>
          <w:rFonts w:cs="Times New Roman"/>
        </w:rPr>
        <w:t>s lies, and break free of the</w:t>
      </w:r>
      <w:r>
        <w:rPr>
          <w:rFonts w:cs="Times New Roman"/>
        </w:rPr>
        <w:t xml:space="preserve"> oppression that afflicts him” 16</w:t>
      </w:r>
      <w:r>
        <w:rPr>
          <w:rFonts w:ascii="Calibri" w:hAnsi="Calibri" w:cs="Times New Roman"/>
          <w:szCs w:val="24"/>
        </w:rPr>
        <w:t>.</w:t>
      </w:r>
      <w:r w:rsidRPr="00383130">
        <w:rPr>
          <w:rFonts w:ascii="Calibri" w:hAnsi="Calibri" w:cs="Times New Roman"/>
          <w:szCs w:val="24"/>
        </w:rPr>
        <w:t xml:space="preserve"> </w:t>
      </w:r>
      <w:r>
        <w:fldChar w:fldCharType="end"/>
      </w:r>
      <w:r>
        <w:t xml:space="preserve"> </w:t>
      </w:r>
      <w:r>
        <w:fldChar w:fldCharType="begin"/>
      </w:r>
      <w:r>
        <w:instrText xml:space="preserve"> ADDIN ZOTERO_ITEM CSL_CITATION {"citationID":"DbJqR41S","properties":{"formattedCitation":"{\\rtf MacNutt, \\i Deliverance from Evil Spirits: A Practical Manual\\i0{}, 69\\uc0\\u8211{}72.}","plainCitation":"MacNutt, Deliverance from Evil Spirits: A Practical Manual, 69–72."},"citationItems":[{"id":124,"uris":["http://zotero.org/users/1026663/items/52KSCWFG"],"uri":["http://zotero.org/users/1026663/items/52KSCWFG"],"itemData":{"id":124,"type":"book","title":"Deliverance from Evil Spirits: A Practical Manual","publisher":"Chosen Books","publisher-place":"Michigan","event-place":"Michigan","author":[{"family":"MacNutt","given":"Francis"}],"issued":{"date-parts":[["1995"]]}},"locator":"69-72"}],"schema":"https://github.com/citation-style-language/schema/raw/master/csl-citation.json"} </w:instrText>
      </w:r>
      <w:r>
        <w:fldChar w:fldCharType="separate"/>
      </w:r>
      <w:r w:rsidRPr="00D47B50">
        <w:rPr>
          <w:rFonts w:ascii="Calibri" w:hAnsi="Calibri" w:cs="Times New Roman"/>
          <w:szCs w:val="24"/>
        </w:rPr>
        <w:t xml:space="preserve">MacNutt, </w:t>
      </w:r>
      <w:r w:rsidRPr="00D47B50">
        <w:rPr>
          <w:rFonts w:ascii="Calibri" w:hAnsi="Calibri" w:cs="Times New Roman"/>
          <w:i/>
          <w:iCs/>
          <w:szCs w:val="24"/>
        </w:rPr>
        <w:t>Deliverance from Evil Spirits: A Practical Manual</w:t>
      </w:r>
      <w:r w:rsidRPr="00D47B50">
        <w:rPr>
          <w:rFonts w:ascii="Calibri" w:hAnsi="Calibri" w:cs="Times New Roman"/>
          <w:szCs w:val="24"/>
        </w:rPr>
        <w:t>, 69–72.</w:t>
      </w:r>
      <w:r>
        <w:fldChar w:fldCharType="end"/>
      </w:r>
    </w:p>
    <w:p w:rsidR="00CC3E73" w:rsidRPr="00D15911" w:rsidRDefault="00CC3E73" w:rsidP="003E5C25">
      <w:pPr>
        <w:pStyle w:val="FootnoteText"/>
        <w:rPr>
          <w:sz w:val="12"/>
          <w:szCs w:val="12"/>
        </w:rPr>
      </w:pPr>
    </w:p>
  </w:footnote>
  <w:footnote w:id="85">
    <w:p w:rsidR="00CC3E73" w:rsidRDefault="00CC3E73">
      <w:pPr>
        <w:pStyle w:val="FootnoteText"/>
      </w:pPr>
      <w:r>
        <w:rPr>
          <w:rStyle w:val="FootnoteReference"/>
        </w:rPr>
        <w:footnoteRef/>
      </w:r>
      <w:r>
        <w:t xml:space="preserve"> </w:t>
      </w:r>
      <w:r>
        <w:fldChar w:fldCharType="begin"/>
      </w:r>
      <w:r>
        <w:instrText xml:space="preserve"> ADDIN ZOTERO_ITEM CSL_CITATION {"citationID":"MkXpEwOx","properties":{"formattedCitation":"{\\rtf Mitchell, \\uc0\\u8220{}Deliverance Ministry Training: A Seminary Case Study,\\uc0\\u8221{} 10.}","plainCitation":"Mitchell, “Deliverance Ministry Training: A Seminary Case Study,” 10."},"citationItems":[{"id":192,"uris":["http://zotero.org/users/1026663/items/UCM664KI"],"uri":["http://zotero.org/users/1026663/items/UCM664KI"],"itemData":{"id":192,"type":"thesis","title":"Deliverance Ministry Training: a Seminary Case Study","publisher":"Canadian Theological Seminary","publisher-place":"Regina, Canada","genre":"D.Min.","event-place":"Regina, Canada","author":[{"family":"Mitchell","given":"David"}],"issued":{"date-parts":[["1994"]]}},"locator":"10"}],"schema":"https://github.com/citation-style-language/schema/raw/master/csl-citation.json"} </w:instrText>
      </w:r>
      <w:r>
        <w:fldChar w:fldCharType="separate"/>
      </w:r>
      <w:r w:rsidRPr="00EC783B">
        <w:rPr>
          <w:rFonts w:ascii="Calibri" w:hAnsi="Calibri" w:cs="Times New Roman"/>
          <w:szCs w:val="24"/>
        </w:rPr>
        <w:t>Mitchell, “Deliverance Ministry Training: A Seminary Case Study,” 10.</w:t>
      </w:r>
      <w:r>
        <w:fldChar w:fldCharType="end"/>
      </w:r>
    </w:p>
    <w:p w:rsidR="00CC3E73" w:rsidRPr="00EC783B" w:rsidRDefault="00CC3E73">
      <w:pPr>
        <w:pStyle w:val="FootnoteText"/>
        <w:rPr>
          <w:sz w:val="12"/>
          <w:szCs w:val="12"/>
        </w:rPr>
      </w:pPr>
    </w:p>
  </w:footnote>
  <w:footnote w:id="86">
    <w:p w:rsidR="00CC3E73" w:rsidRDefault="00CC3E73" w:rsidP="003E5C25">
      <w:pPr>
        <w:pStyle w:val="FootnoteText"/>
      </w:pPr>
      <w:r>
        <w:rPr>
          <w:rStyle w:val="FootnoteReference"/>
        </w:rPr>
        <w:footnoteRef/>
      </w:r>
      <w:r>
        <w:t xml:space="preserve"> </w:t>
      </w:r>
      <w:r>
        <w:fldChar w:fldCharType="begin"/>
      </w:r>
      <w:r>
        <w:instrText xml:space="preserve"> ADDIN ZOTERO_ITEM CSL_CITATION {"citationID":"9wRU5Jpi","properties":{"formattedCitation":"{\\rtf Leyshon, \\uc0\\u8220{}Exorcism and Prayers for Deliverance: The Position of the Catholic Church.,\\uc0\\u8221{} 19.}","plainCitation":"Leyshon, “Exorcism and Prayers for Deliverance: The Position of the Catholic Church.,” 19."},"citationItems":[{"id":345,"uris":["http://zotero.org/users/1026663/items/XFWGAPBR"],"uri":["http://zotero.org/users/1026663/items/XFWGAPBR"],"itemData":{"id":345,"type":"article","title":"Exorcism and Prayers for Deliverance: The Position of the Catholic Church.","abstract":"A hstorical review of developments since the late 19th century and a summary fo the norms now available\ndefenitions 4; extent and liit ofeorcisms in recent history 7-10; CCC advises psych assess 11; 1999 revision - some prayers for laity, otherwise priest led; discussion of public vs private 16; min ref to deliverance 18; may be admin by laity 18-19; ;text from Suenens (outlines a typical deliverance min service?!) 20; terminology stil lconfusing 20; porteous terminology 21 and use by laity 22; amorth terminology 23; ICCRS healing and deliverance 24","URL":"www.garethleyshon.info/Deliverance-X.pdf","author":[{"family":"Leyshon","given":"Gareth"}],"issued":{"date-parts":[["2014",6]]}},"locator":"19"}],"schema":"https://github.com/citation-style-language/schema/raw/master/csl-citation.json"} </w:instrText>
      </w:r>
      <w:r>
        <w:fldChar w:fldCharType="separate"/>
      </w:r>
      <w:r w:rsidRPr="00CF1185">
        <w:rPr>
          <w:rFonts w:ascii="Calibri" w:hAnsi="Calibri" w:cs="Times New Roman"/>
          <w:szCs w:val="24"/>
        </w:rPr>
        <w:t>Leyshon, “Exorcism and Prayers for Deliverance: The Position of the Catholic Church</w:t>
      </w:r>
      <w:r>
        <w:rPr>
          <w:rFonts w:ascii="Calibri" w:hAnsi="Calibri" w:cs="Times New Roman"/>
          <w:szCs w:val="24"/>
        </w:rPr>
        <w:t>,</w:t>
      </w:r>
      <w:r w:rsidRPr="00CF1185">
        <w:rPr>
          <w:rFonts w:ascii="Calibri" w:hAnsi="Calibri" w:cs="Times New Roman"/>
          <w:szCs w:val="24"/>
        </w:rPr>
        <w:t>” 19.</w:t>
      </w:r>
      <w:r>
        <w:fldChar w:fldCharType="end"/>
      </w:r>
      <w:r>
        <w:t xml:space="preserve"> </w:t>
      </w:r>
      <w:r>
        <w:fldChar w:fldCharType="begin"/>
      </w:r>
      <w:r>
        <w:instrText xml:space="preserve"> ADDIN ZOTERO_ITEM CSL_CITATION {"citationID":"dm3X1slq","properties":{"formattedCitation":"{\\rtf John Sandford and Mark Sandford, \\i Deliverance and Inner Healing\\i0{} (Grand Rapids, Michigan: Chosen Books, 2008).}","plainCitation":"John Sandford and Mark Sandford, Deliverance and Inner Healing (Grand Rapids, Michigan: Chosen Books, 2008)."},"citationItems":[{"id":319,"uris":["http://zotero.org/users/1026663/items/34TC7HGX"],"uri":["http://zotero.org/users/1026663/items/34TC7HGX"],"itemData":{"id":319,"type":"book","title":"Deliverance and Inner Healing","publisher":"Chosen Books","publisher-place":"Grand Rapids, Michigan","event-place":"Grand Rapids, Michigan","author":[{"family":"Sandford","given":"John"},{"family":"Sandford","given":"Mark"}],"issued":{"date-parts":[["2008"]]}}}],"schema":"https://github.com/citation-style-language/schema/raw/master/csl-citation.json"} </w:instrText>
      </w:r>
      <w:r>
        <w:fldChar w:fldCharType="separate"/>
      </w:r>
      <w:r w:rsidRPr="009329BA">
        <w:rPr>
          <w:rFonts w:ascii="Calibri" w:hAnsi="Calibri" w:cs="Times New Roman"/>
          <w:szCs w:val="24"/>
        </w:rPr>
        <w:t xml:space="preserve">John Sandford and Mark Sandford, </w:t>
      </w:r>
      <w:r w:rsidRPr="009329BA">
        <w:rPr>
          <w:rFonts w:ascii="Calibri" w:hAnsi="Calibri" w:cs="Times New Roman"/>
          <w:i/>
          <w:iCs/>
          <w:szCs w:val="24"/>
        </w:rPr>
        <w:t>Deliverance and Inner Healing</w:t>
      </w:r>
      <w:r w:rsidRPr="009329BA">
        <w:rPr>
          <w:rFonts w:ascii="Calibri" w:hAnsi="Calibri" w:cs="Times New Roman"/>
          <w:szCs w:val="24"/>
        </w:rPr>
        <w:t xml:space="preserve"> (Grand Rapids, Michigan: Chosen Books, 2008)</w:t>
      </w:r>
      <w:r>
        <w:fldChar w:fldCharType="end"/>
      </w:r>
      <w:r>
        <w:t xml:space="preserve">, </w:t>
      </w:r>
      <w:r>
        <w:fldChar w:fldCharType="begin"/>
      </w:r>
      <w:r>
        <w:instrText xml:space="preserve"> ADDIN ZOTERO_ITEM CSL_CITATION {"citationID":"J0GSTMQf","properties":{"formattedCitation":"{\\rtf Suenens, \\i Renewal and the Powers of Darkness\\i0{}, 22\\uc0\\u8211{}3.}","plainCitation":"Suenens, Renewal and the Powers of Darkness, 22–3."},"citationItems":[{"id":130,"uris":["http://zotero.org/users/1026663/items/T82QQXFB"],"uri":["http://zotero.org/users/1026663/items/T82QQXFB"],"itemData":{"id":130,"type":"book","title":"Renewal and the Powers of Darkness","publisher":"Darton, Longman and Todd","publisher-place":"London","source":"Carmelite","event-place":"London","call-number":"232.34 S944","author":[{"family":"Suenens","given":"Leon-Joseph"}],"issued":{"date-parts":[["1983"]]}},"locator":"22-3"}],"schema":"https://github.com/citation-style-language/schema/raw/master/csl-citation.json"} </w:instrText>
      </w:r>
      <w:r>
        <w:fldChar w:fldCharType="separate"/>
      </w:r>
      <w:r w:rsidRPr="00E70E0B">
        <w:rPr>
          <w:rFonts w:ascii="Calibri" w:hAnsi="Calibri" w:cs="Times New Roman"/>
          <w:szCs w:val="24"/>
        </w:rPr>
        <w:t xml:space="preserve">Suenens, </w:t>
      </w:r>
      <w:r w:rsidRPr="00E70E0B">
        <w:rPr>
          <w:rFonts w:ascii="Calibri" w:hAnsi="Calibri" w:cs="Times New Roman"/>
          <w:i/>
          <w:iCs/>
          <w:szCs w:val="24"/>
        </w:rPr>
        <w:t>Renewal and the Powers of Darkness</w:t>
      </w:r>
      <w:r w:rsidRPr="00E70E0B">
        <w:rPr>
          <w:rFonts w:ascii="Calibri" w:hAnsi="Calibri" w:cs="Times New Roman"/>
          <w:szCs w:val="24"/>
        </w:rPr>
        <w:t>, 22–3</w:t>
      </w:r>
      <w:r>
        <w:fldChar w:fldCharType="end"/>
      </w:r>
      <w:r>
        <w:t xml:space="preserve"> and Richard </w:t>
      </w:r>
      <w:proofErr w:type="spellStart"/>
      <w:r>
        <w:t>McAlear</w:t>
      </w:r>
      <w:proofErr w:type="spellEnd"/>
      <w:r>
        <w:t xml:space="preserve">, “Deliverance and Healing”, in </w:t>
      </w:r>
      <w:hyperlink r:id="rId4" w:history="1">
        <w:r w:rsidRPr="009F6026">
          <w:rPr>
            <w:rStyle w:val="Hyperlink"/>
          </w:rPr>
          <w:t>http://chicagorenewal.org/spiritual_growth/2011/11/deliverance-and-healing/</w:t>
        </w:r>
      </w:hyperlink>
    </w:p>
    <w:p w:rsidR="00CC3E73" w:rsidRPr="00CF1185" w:rsidRDefault="00CC3E73" w:rsidP="003E5C25">
      <w:pPr>
        <w:pStyle w:val="FootnoteText"/>
        <w:rPr>
          <w:sz w:val="12"/>
          <w:szCs w:val="12"/>
        </w:rPr>
      </w:pPr>
    </w:p>
  </w:footnote>
  <w:footnote w:id="87">
    <w:p w:rsidR="00CC3E73" w:rsidRDefault="00CC3E73" w:rsidP="003E5C25">
      <w:pPr>
        <w:pStyle w:val="FootnoteText"/>
      </w:pPr>
      <w:r w:rsidRPr="00994E61">
        <w:rPr>
          <w:rStyle w:val="FootnoteReference"/>
        </w:rPr>
        <w:footnoteRef/>
      </w:r>
      <w:r>
        <w:t xml:space="preserve"> </w:t>
      </w:r>
      <w:r>
        <w:fldChar w:fldCharType="begin"/>
      </w:r>
      <w:r>
        <w:instrText xml:space="preserve"> ADDIN ZOTERO_ITEM CSL_CITATION {"citationID":"13D7xX8Z","properties":{"formattedCitation":"{\\rtf Lozano, \\i Resisting the Devil\\i0{}, 19.}","plainCitation":"Lozano, Resisting the Devil, 19."},"citationItems":[{"id":110,"uris":["http://zotero.org/users/1026663/items/RF4C2PPK"],"uri":["http://zotero.org/users/1026663/items/RF4C2PPK"],"itemData":{"id":110,"type":"book","title":"Resisting the Devil","publisher":"Our Sunday Vistor","publisher-place":"Huntingdon, Indiana","event-place":"Huntingdon, Indiana","author":[{"family":"Lozano","given":"Neal"}],"issued":{"date-parts":[["2010"]]}},"locator":"19"}],"schema":"https://github.com/citation-style-language/schema/raw/master/csl-citation.json"} </w:instrText>
      </w:r>
      <w:r>
        <w:fldChar w:fldCharType="separate"/>
      </w:r>
      <w:r w:rsidRPr="004C1876">
        <w:rPr>
          <w:rFonts w:ascii="Calibri" w:hAnsi="Calibri" w:cs="Times New Roman"/>
          <w:szCs w:val="24"/>
        </w:rPr>
        <w:t xml:space="preserve">Lozano, </w:t>
      </w:r>
      <w:r w:rsidRPr="004C1876">
        <w:rPr>
          <w:rFonts w:ascii="Calibri" w:hAnsi="Calibri" w:cs="Times New Roman"/>
          <w:i/>
          <w:iCs/>
          <w:szCs w:val="24"/>
        </w:rPr>
        <w:t>Resisting the Devil</w:t>
      </w:r>
      <w:r w:rsidRPr="004C1876">
        <w:rPr>
          <w:rFonts w:ascii="Calibri" w:hAnsi="Calibri" w:cs="Times New Roman"/>
          <w:szCs w:val="24"/>
        </w:rPr>
        <w:t>, 19.</w:t>
      </w:r>
      <w:r>
        <w:fldChar w:fldCharType="end"/>
      </w:r>
    </w:p>
    <w:p w:rsidR="00CC3E73" w:rsidRPr="00476726" w:rsidRDefault="00CC3E73" w:rsidP="003E5C25">
      <w:pPr>
        <w:pStyle w:val="FootnoteText"/>
        <w:rPr>
          <w:sz w:val="12"/>
          <w:szCs w:val="12"/>
        </w:rPr>
      </w:pPr>
    </w:p>
  </w:footnote>
  <w:footnote w:id="88">
    <w:p w:rsidR="00CC3E73" w:rsidRDefault="00CC3E73" w:rsidP="003E5C25">
      <w:pPr>
        <w:pStyle w:val="FootnoteText"/>
      </w:pPr>
      <w:r>
        <w:rPr>
          <w:rStyle w:val="FootnoteReference"/>
        </w:rPr>
        <w:footnoteRef/>
      </w:r>
      <w:r>
        <w:t xml:space="preserve"> The verb ‘exorcise’ in the Greek occurs only twice in the Christian Testament; the most common term used to name to action of Jesus in expelling demons is ‘</w:t>
      </w:r>
      <w:proofErr w:type="spellStart"/>
      <w:r>
        <w:t>ekballo</w:t>
      </w:r>
      <w:proofErr w:type="spellEnd"/>
      <w:r>
        <w:t xml:space="preserve">’ (to cast out): </w:t>
      </w:r>
      <w:r>
        <w:rPr>
          <w:lang w:val="fr-FR"/>
        </w:rPr>
        <w:fldChar w:fldCharType="begin"/>
      </w:r>
      <w:r>
        <w:instrText xml:space="preserve"> ADDIN ZOTERO_ITEM CSL_CITATION {"citationID":"bZGDQ1PV","properties":{"formattedCitation":"{\\rtf Prince, \\i They Shall Expel Demons\\i0{}, 17.}","plainCitation":"Prince, They Shall Expel Demons, 17."},"citationItems":[{"id":122,"uris":["http://zotero.org/users/1026663/items/8XJRJJQC"],"uri":["http://zotero.org/users/1026663/items/8XJRJJQC"],"itemData":{"id":122,"type":"book","title":"They Shall Expel Demons","publisher":"Chosen Books","publisher-place":"USA","event-place":"USA","author":[{"family":"Prince","given":"Derek"}],"issued":{"date-parts":[["1998"]]}},"locator":"17"}],"schema":"https://github.com/citation-style-language/schema/raw/master/csl-citation.json"} </w:instrText>
      </w:r>
      <w:r>
        <w:rPr>
          <w:lang w:val="fr-FR"/>
        </w:rPr>
        <w:fldChar w:fldCharType="separate"/>
      </w:r>
      <w:r w:rsidRPr="00AB5DBD">
        <w:rPr>
          <w:rFonts w:ascii="Calibri" w:hAnsi="Calibri" w:cs="Times New Roman"/>
          <w:szCs w:val="24"/>
        </w:rPr>
        <w:t xml:space="preserve">Prince, </w:t>
      </w:r>
      <w:r w:rsidRPr="00AB5DBD">
        <w:rPr>
          <w:rFonts w:ascii="Calibri" w:hAnsi="Calibri" w:cs="Times New Roman"/>
          <w:i/>
          <w:iCs/>
          <w:szCs w:val="24"/>
        </w:rPr>
        <w:t>They Shall Expel Demons</w:t>
      </w:r>
      <w:r w:rsidRPr="00AB5DBD">
        <w:rPr>
          <w:rFonts w:ascii="Calibri" w:hAnsi="Calibri" w:cs="Times New Roman"/>
          <w:szCs w:val="24"/>
        </w:rPr>
        <w:t>, 17.</w:t>
      </w:r>
      <w:r>
        <w:rPr>
          <w:lang w:val="fr-FR"/>
        </w:rPr>
        <w:fldChar w:fldCharType="end"/>
      </w:r>
      <w:r>
        <w:t xml:space="preserve"> </w:t>
      </w:r>
      <w:r>
        <w:fldChar w:fldCharType="begin"/>
      </w:r>
      <w:r>
        <w:instrText xml:space="preserve"> ADDIN ZOTERO_ITEM CSL_CITATION {"citationID":"yKIliALw","properties":{"formattedCitation":"{\\rtf Suenens, \\i Renewal and the Powers of Darkness\\i0{}, 69.}","plainCitation":"Suenens, Renewal and the Powers of Darkness, 69."},"citationItems":[{"id":130,"uris":["http://zotero.org/users/1026663/items/T82QQXFB"],"uri":["http://zotero.org/users/1026663/items/T82QQXFB"],"itemData":{"id":130,"type":"book","title":"Renewal and the Powers of Darkness","publisher":"Darton, Longman and Todd","publisher-place":"London","source":"Carmelite","event-place":"London","call-number":"232.34 S944","author":[{"family":"Suenens","given":"Leon-Joseph"}],"issued":{"date-parts":[["1983"]]}},"locator":"69"}],"schema":"https://github.com/citation-style-language/schema/raw/master/csl-citation.json"} </w:instrText>
      </w:r>
      <w:r>
        <w:fldChar w:fldCharType="separate"/>
      </w:r>
      <w:r w:rsidRPr="00176657">
        <w:rPr>
          <w:rFonts w:ascii="Calibri" w:hAnsi="Calibri" w:cs="Times New Roman"/>
          <w:szCs w:val="24"/>
        </w:rPr>
        <w:t xml:space="preserve">Suenens, </w:t>
      </w:r>
      <w:r w:rsidRPr="00176657">
        <w:rPr>
          <w:rFonts w:ascii="Calibri" w:hAnsi="Calibri" w:cs="Times New Roman"/>
          <w:i/>
          <w:iCs/>
          <w:szCs w:val="24"/>
        </w:rPr>
        <w:t>Renewal and the Powers of Darkness</w:t>
      </w:r>
      <w:r w:rsidRPr="00176657">
        <w:rPr>
          <w:rFonts w:ascii="Calibri" w:hAnsi="Calibri" w:cs="Times New Roman"/>
          <w:szCs w:val="24"/>
        </w:rPr>
        <w:t>, 69.</w:t>
      </w:r>
      <w:r>
        <w:fldChar w:fldCharType="end"/>
      </w:r>
    </w:p>
    <w:p w:rsidR="00CC3E73" w:rsidRPr="00176657" w:rsidRDefault="00CC3E73" w:rsidP="003E5C25">
      <w:pPr>
        <w:pStyle w:val="FootnoteText"/>
        <w:rPr>
          <w:sz w:val="12"/>
          <w:szCs w:val="12"/>
        </w:rPr>
      </w:pPr>
    </w:p>
  </w:footnote>
  <w:footnote w:id="89">
    <w:p w:rsidR="00CC3E73" w:rsidRPr="00AE7F89" w:rsidRDefault="00CC3E73" w:rsidP="003E5C25">
      <w:pPr>
        <w:pStyle w:val="FootnoteText"/>
      </w:pPr>
      <w:r w:rsidRPr="00994E61">
        <w:rPr>
          <w:rStyle w:val="FootnoteReference"/>
        </w:rPr>
        <w:footnoteRef/>
      </w:r>
      <w:r>
        <w:t xml:space="preserve"> </w:t>
      </w:r>
      <w:r>
        <w:fldChar w:fldCharType="begin"/>
      </w:r>
      <w:r>
        <w:instrText xml:space="preserve"> ADDIN ZOTERO_ITEM CSL_CITATION {"citationID":"wim4aJd5","properties":{"formattedCitation":"{\\rtf Ian MacFarland, \\uc0\\u8220{}Exorcism,\\uc0\\u8221{} \\i Cambridge Dictionary of Christianity\\i0{} (Cambridge: Cambridge University Press, 2010).}","plainCitation":"Ian MacFarland, “Exorcism,” Cambridge Dictionary of Christianity (Cambridge: Cambridge University Press, 2010)."},"citationItems":[{"id":255,"uris":["http://zotero.org/users/1026663/items/M64IFW87"],"uri":["http://zotero.org/users/1026663/items/M64IFW87"],"itemData":{"id":255,"type":"entry-encyclopedia","title":"Exorcism","container-title":"Cambridge Dictionary of Christianity","publisher":"Cambridge University Press","publisher-place":"Cambridge","page":"403-404","source":"DML","event-place":"Cambridge","call-number":"AR55 C178","author":[{"family":"MacFarland","given":"Ian"}],"issued":{"date-parts":[["2010"]]}}}],"schema":"https://github.com/citation-style-language/schema/raw/master/csl-citation.json"} </w:instrText>
      </w:r>
      <w:r>
        <w:fldChar w:fldCharType="separate"/>
      </w:r>
      <w:r w:rsidRPr="004E6F3C">
        <w:rPr>
          <w:rFonts w:ascii="Calibri" w:hAnsi="Calibri" w:cs="Times New Roman"/>
          <w:szCs w:val="24"/>
        </w:rPr>
        <w:t xml:space="preserve">Ian MacFarland, “Exorcism,” </w:t>
      </w:r>
      <w:r w:rsidRPr="004E6F3C">
        <w:rPr>
          <w:rFonts w:ascii="Calibri" w:hAnsi="Calibri" w:cs="Times New Roman"/>
          <w:i/>
          <w:iCs/>
          <w:szCs w:val="24"/>
        </w:rPr>
        <w:t>Cambridge Dictionary of Christianity</w:t>
      </w:r>
      <w:r w:rsidRPr="004E6F3C">
        <w:rPr>
          <w:rFonts w:ascii="Calibri" w:hAnsi="Calibri" w:cs="Times New Roman"/>
          <w:szCs w:val="24"/>
        </w:rPr>
        <w:t xml:space="preserve"> (Cambridge: Cambridge University Press, 2010).</w:t>
      </w:r>
      <w:r>
        <w:fldChar w:fldCharType="end"/>
      </w:r>
      <w:r>
        <w:t xml:space="preserve"> </w:t>
      </w:r>
      <w:r>
        <w:fldChar w:fldCharType="begin"/>
      </w:r>
      <w:r>
        <w:instrText xml:space="preserve"> ADDIN ZOTERO_ITEM CSL_CITATION {"citationID":"QyVfieUc","properties":{"formattedCitation":"{\\rtf Lozano, \\i Resisting the Devil\\i0{}, 15.}","plainCitation":"Lozano, Resisting the Devil, 15."},"citationItems":[{"id":110,"uris":["http://zotero.org/users/1026663/items/RF4C2PPK"],"uri":["http://zotero.org/users/1026663/items/RF4C2PPK"],"itemData":{"id":110,"type":"book","title":"Resisting the Devil","publisher":"Our Sunday Vistor","publisher-place":"Huntingdon, Indiana","event-place":"Huntingdon, Indiana","author":[{"family":"Lozano","given":"Neal"}],"issued":{"date-parts":[["2010"]]}},"locator":"15"}],"schema":"https://github.com/citation-style-language/schema/raw/master/csl-citation.json"} </w:instrText>
      </w:r>
      <w:r>
        <w:fldChar w:fldCharType="separate"/>
      </w:r>
      <w:r w:rsidRPr="00C8455C">
        <w:rPr>
          <w:rFonts w:ascii="Calibri" w:hAnsi="Calibri" w:cs="Times New Roman"/>
          <w:szCs w:val="24"/>
        </w:rPr>
        <w:t xml:space="preserve">Lozano, </w:t>
      </w:r>
      <w:r w:rsidRPr="00C8455C">
        <w:rPr>
          <w:rFonts w:ascii="Calibri" w:hAnsi="Calibri" w:cs="Times New Roman"/>
          <w:i/>
          <w:iCs/>
          <w:szCs w:val="24"/>
        </w:rPr>
        <w:t>Resisting the Devil</w:t>
      </w:r>
      <w:r w:rsidRPr="00C8455C">
        <w:rPr>
          <w:rFonts w:ascii="Calibri" w:hAnsi="Calibri" w:cs="Times New Roman"/>
          <w:szCs w:val="24"/>
        </w:rPr>
        <w:t>, 15.</w:t>
      </w:r>
      <w:r>
        <w:fldChar w:fldCharType="end"/>
      </w:r>
      <w:r w:rsidRPr="001615A9">
        <w:t xml:space="preserve"> </w:t>
      </w:r>
      <w:r w:rsidRPr="00153D13">
        <w:t>R.K. Bufford</w:t>
      </w:r>
      <w:r>
        <w:t xml:space="preserve">, </w:t>
      </w:r>
      <w:r>
        <w:fldChar w:fldCharType="begin"/>
      </w:r>
      <w:r>
        <w:instrText xml:space="preserve"> ADDIN ZOTERO_ITEM CSL_CITATION {"citationID":"0VRDCRRn","properties":{"formattedCitation":"{\\rtf \\uc0\\u8220{}Exorcism,\\uc0\\u8221{} \\i Baker Encyclopedia of Psychology and Counselling\\i0{} (Grand Rapids, Michigan: Baker Books, 1999).}","plainCitation":"“Exorcism,” Baker Encyclopedia of Psychology and Counselling (Grand Rapids, Michigan: Baker Books, 1999)."},"citationItems":[{"id":357,"uris":["http://zotero.org/users/1026663/items/RFRS6GEP"],"uri":["http://zotero.org/users/1026663/items/RFRS6GEP"],"itemData":{"id":357,"type":"entry-encyclopedia","title":"Exorcism","container-title":"Baker Encyclopedia of Psychology and Counselling","publisher":"Baker Books","publisher-place":"Grand Rapids, Michigan","edition":"2","source":"DML","event-place":"Grand Rapids, Michigan","call-number":"PP14 B167","issued":{"date-parts":[["1999"]]}}}],"schema":"https://github.com/citation-style-language/schema/raw/master/csl-citation.json"} </w:instrText>
      </w:r>
      <w:r>
        <w:fldChar w:fldCharType="separate"/>
      </w:r>
      <w:r w:rsidRPr="00F41289">
        <w:rPr>
          <w:rFonts w:ascii="Calibri" w:hAnsi="Calibri" w:cs="Times New Roman"/>
          <w:szCs w:val="24"/>
        </w:rPr>
        <w:t xml:space="preserve">“Exorcism,” </w:t>
      </w:r>
      <w:r w:rsidRPr="00F41289">
        <w:rPr>
          <w:rFonts w:ascii="Calibri" w:hAnsi="Calibri" w:cs="Times New Roman"/>
          <w:i/>
          <w:iCs/>
          <w:szCs w:val="24"/>
        </w:rPr>
        <w:t>Baker Encyclopedia of Psychology and Counselling</w:t>
      </w:r>
      <w:r w:rsidRPr="00F41289">
        <w:rPr>
          <w:rFonts w:ascii="Calibri" w:hAnsi="Calibri" w:cs="Times New Roman"/>
          <w:szCs w:val="24"/>
        </w:rPr>
        <w:t xml:space="preserve"> (Grand Rapids, Michigan: Baker Books, 1999)</w:t>
      </w:r>
      <w:r>
        <w:rPr>
          <w:rFonts w:ascii="Calibri" w:hAnsi="Calibri" w:cs="Times New Roman"/>
          <w:szCs w:val="24"/>
        </w:rPr>
        <w:t xml:space="preserve"> 416</w:t>
      </w:r>
      <w:r w:rsidRPr="00F41289">
        <w:rPr>
          <w:rFonts w:ascii="Calibri" w:hAnsi="Calibri" w:cs="Times New Roman"/>
          <w:szCs w:val="24"/>
        </w:rPr>
        <w:t>.</w:t>
      </w:r>
      <w:r>
        <w:fldChar w:fldCharType="end"/>
      </w:r>
      <w:r>
        <w:t xml:space="preserve"> </w:t>
      </w:r>
      <w:r>
        <w:fldChar w:fldCharType="begin"/>
      </w:r>
      <w:r>
        <w:instrText xml:space="preserve"> ADDIN ZOTERO_ITEM CSL_CITATION {"citationID":"asxEUFJB","properties":{"formattedCitation":"{\\rtf Suenens, \\i Renewal and the Powers of Darkness\\i0{}, 97\\uc0\\u8211{}99.}","plainCitation":"Suenens, Renewal and the Powers of Darkness, 97–99."},"citationItems":[{"id":130,"uris":["http://zotero.org/users/1026663/items/T82QQXFB"],"uri":["http://zotero.org/users/1026663/items/T82QQXFB"],"itemData":{"id":130,"type":"book","title":"Renewal and the Powers of Darkness","publisher":"Darton, Longman and Todd","publisher-place":"London","source":"Carmelite","event-place":"London","call-number":"232.34 S944","author":[{"family":"Suenens","given":"Leon-Joseph"}],"issued":{"date-parts":[["1983"]]}},"locator":"97-99"}],"schema":"https://github.com/citation-style-language/schema/raw/master/csl-citation.json"} </w:instrText>
      </w:r>
      <w:r>
        <w:fldChar w:fldCharType="separate"/>
      </w:r>
      <w:r w:rsidRPr="00176657">
        <w:rPr>
          <w:rFonts w:ascii="Calibri" w:hAnsi="Calibri" w:cs="Times New Roman"/>
          <w:szCs w:val="24"/>
        </w:rPr>
        <w:t xml:space="preserve">Suenens, </w:t>
      </w:r>
      <w:r w:rsidRPr="00176657">
        <w:rPr>
          <w:rFonts w:ascii="Calibri" w:hAnsi="Calibri" w:cs="Times New Roman"/>
          <w:i/>
          <w:iCs/>
          <w:szCs w:val="24"/>
        </w:rPr>
        <w:t>Renewal and the Powers of Darkness</w:t>
      </w:r>
      <w:r w:rsidRPr="00176657">
        <w:rPr>
          <w:rFonts w:ascii="Calibri" w:hAnsi="Calibri" w:cs="Times New Roman"/>
          <w:szCs w:val="24"/>
        </w:rPr>
        <w:t>, 97–99.</w:t>
      </w:r>
      <w:r>
        <w:fldChar w:fldCharType="end"/>
      </w:r>
    </w:p>
    <w:p w:rsidR="00CC3E73" w:rsidRPr="00D26861" w:rsidRDefault="00CC3E73" w:rsidP="003E5C25">
      <w:pPr>
        <w:pStyle w:val="FootnoteText"/>
        <w:rPr>
          <w:sz w:val="12"/>
          <w:szCs w:val="12"/>
        </w:rPr>
      </w:pPr>
    </w:p>
  </w:footnote>
  <w:footnote w:id="90">
    <w:p w:rsidR="00CC3E73" w:rsidRDefault="00CC3E73">
      <w:pPr>
        <w:pStyle w:val="FootnoteText"/>
      </w:pPr>
      <w:r>
        <w:rPr>
          <w:rStyle w:val="FootnoteReference"/>
        </w:rPr>
        <w:footnoteRef/>
      </w:r>
      <w:r>
        <w:t xml:space="preserve"> </w:t>
      </w:r>
      <w:r>
        <w:fldChar w:fldCharType="begin"/>
      </w:r>
      <w:r>
        <w:instrText xml:space="preserve"> ADDIN ZOTERO_ITEM CSL_CITATION {"citationID":"SjcqzgQu","properties":{"formattedCitation":"{\\rtf Russell Dean Ooms, \\uc0\\u8220{}The Ministry of Deliverance in the Reformed Church in America\\uc0\\u8221{} (M.Th., University of South Africa, 2007), 21, http://uir.unisa.ac.za/bitstream/handle/10500/3212/dissertation_ooms_r.pdf?sequence=1; Lucy Huskison, \\uc0\\u8220{}Deliverance and Exorcism in Popular Culture,\\uc0\\u8221{} in \\i Exorcism and Deliverance\\i0{}, Studies in Pentecostal and Charismatic Issues (London: Paternoster, 2011), 181\\uc0\\u8211{}202.}","plainCitation":"Russell Dean Ooms, “The Ministry of Deliverance in the Reformed Church in America” (M.Th., University of South Africa, 2007), 21, http://uir.unisa.ac.za/bitstream/handle/10500/3212/dissertation_ooms_r.pdf?sequence=1; Lucy Huskison, “Deliverance and Exorcism in Popular Culture,” in Exorcism and Deliverance, Studies in Pentecostal and Charismatic Issues (London: Paternoster, 2011), 181–202."},"citationItems":[{"id":208,"uris":["http://zotero.org/users/1026663/items/HHEJ6ZFB"],"uri":["http://zotero.org/users/1026663/items/HHEJ6ZFB"],"itemData":{"id":208,"type":"thesis","title":"The Ministry of Deliverance in the Reformed Church in America","publisher":"University of South Africa","publisher-place":"South Africa","genre":"M.Th.","event-place":"South Africa","abstract":"indepth interviews with reformed church papsters - what is actually happening re: deliverance - issues of fear and uncertainty","URL":"http://uir.unisa.ac.za/bitstream/handle/10500/3212/dissertation_ooms_r.pdf?sequence=1","author":[{"family":"Ooms","given":"Russell Dean"}],"issued":{"date-parts":[["2007"]]},"accessed":{"date-parts":[["2015",4,12]]}},"locator":"21"},{"id":304,"uris":["http://zotero.org/users/1026663/items/NJ3U3CUB"],"uri":["http://zotero.org/users/1026663/items/NJ3U3CUB"],"itemData":{"id":304,"type":"chapter","title":"Deliverance and Exorcism in Popular Culture","container-title":"Exorcism and Deliverance","collection-title":"Studies in Pentecostal and Charismatic Issues","publisher":"Paternoster","publisher-place":"London","page":"181-202","event-place":"London","author":[{"family":"Huskison","given":"Lucy"}],"issued":{"date-parts":[["2011"]]}}}],"schema":"https://github.com/citation-style-language/schema/raw/master/csl-citation.json"} </w:instrText>
      </w:r>
      <w:r>
        <w:fldChar w:fldCharType="separate"/>
      </w:r>
      <w:r w:rsidRPr="00D94060">
        <w:rPr>
          <w:rFonts w:ascii="Calibri" w:hAnsi="Calibri" w:cs="Times New Roman"/>
          <w:szCs w:val="24"/>
        </w:rPr>
        <w:t xml:space="preserve">Russell Dean Ooms, “The Ministry of Deliverance in the Reformed Church in America” (M.Th., University of South Africa, 2007), 21, http://uir.unisa.ac.za/bitstream/handle/10500/3212/dissertation_ooms_r.pdf?sequence=1; Lucy Huskison, “Deliverance and Exorcism in Popular Culture,” in </w:t>
      </w:r>
      <w:r w:rsidRPr="00D94060">
        <w:rPr>
          <w:rFonts w:ascii="Calibri" w:hAnsi="Calibri" w:cs="Times New Roman"/>
          <w:i/>
          <w:iCs/>
          <w:szCs w:val="24"/>
        </w:rPr>
        <w:t>Exorcism and Deliverance</w:t>
      </w:r>
      <w:r w:rsidRPr="00D94060">
        <w:rPr>
          <w:rFonts w:ascii="Calibri" w:hAnsi="Calibri" w:cs="Times New Roman"/>
          <w:szCs w:val="24"/>
        </w:rPr>
        <w:t>, Studies in Pentecostal and Charismatic Issues (London: Paternoster, 2011), 181–202.</w:t>
      </w:r>
      <w:r>
        <w:fldChar w:fldCharType="end"/>
      </w:r>
    </w:p>
  </w:footnote>
  <w:footnote w:id="91">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a6kZPjAN","properties":{"formattedCitation":"{\\rtf Felicitas Goodman, \\i How About Demons: Possession and Exorcism in the Modern World\\i0{}, Folklore Today (Indianapolis: Indiana University Press, 1988).}","plainCitation":"Felicitas Goodman, How About Demons: Possession and Exorcism in the Modern World, Folklore Today (Indianapolis: Indiana University Press, 1988)."},"citationItems":[{"id":218,"uris":["http://zotero.org/users/1026663/items/2TMHGJKC"],"uri":["http://zotero.org/users/1026663/items/2TMHGJKC"],"itemData":{"id":218,"type":"book","title":"How About Demons: Possession and Exorcism in the Modern World","collection-title":"Folklore Today","publisher":"Indiana University Press","publisher-place":"Indianapolis","source":"DML","event-place":"Indianapolis","call-number":"ocn870273073","author":[{"family":"Goodman","given":"Felicitas"}],"issued":{"date-parts":[["1988"]]}}}],"schema":"https://github.com/citation-style-language/schema/raw/master/csl-citation.json"} </w:instrText>
      </w:r>
      <w:r>
        <w:fldChar w:fldCharType="separate"/>
      </w:r>
      <w:r w:rsidRPr="006E1B30">
        <w:rPr>
          <w:rFonts w:ascii="Calibri" w:hAnsi="Calibri" w:cs="Times New Roman"/>
          <w:szCs w:val="24"/>
        </w:rPr>
        <w:t xml:space="preserve">Felicitas Goodman, </w:t>
      </w:r>
      <w:r w:rsidRPr="006E1B30">
        <w:rPr>
          <w:rFonts w:ascii="Calibri" w:hAnsi="Calibri" w:cs="Times New Roman"/>
          <w:i/>
          <w:iCs/>
          <w:szCs w:val="24"/>
        </w:rPr>
        <w:t>How About Demons: Possession and Exorcism in the Modern World</w:t>
      </w:r>
      <w:r w:rsidRPr="006E1B30">
        <w:rPr>
          <w:rFonts w:ascii="Calibri" w:hAnsi="Calibri" w:cs="Times New Roman"/>
          <w:szCs w:val="24"/>
        </w:rPr>
        <w:t>, Folklore Today (Indianapolis: Indiana University Press, 1988).</w:t>
      </w:r>
      <w:r>
        <w:fldChar w:fldCharType="end"/>
      </w:r>
      <w:r>
        <w:t xml:space="preserve"> A study (Bourguignon 1973) found that of </w:t>
      </w:r>
      <w:r w:rsidRPr="006E1B30">
        <w:t>488 societies, 37 (90%) had one or more culturally instituted form of trance or possession recognised or performed.</w:t>
      </w:r>
      <w:r>
        <w:t xml:space="preserve"> “‘We are indeed dealing with a matter of major importance, not merely a piece of anthropological esoteric. It is clear that we are dealing with a psycho-biological capacity available to all societies’” 5.  Giving a general overview of an anthropologists perspective is </w:t>
      </w:r>
      <w:r>
        <w:fldChar w:fldCharType="begin"/>
      </w:r>
      <w:r>
        <w:instrText xml:space="preserve"> ADDIN ZOTERO_ITEM CSL_CITATION {"citationID":"7DBvMjhP","properties":{"formattedCitation":"{\\rtf A R Tippett, \\uc0\\u8220{}Spirit Possession as It Relates to Culture and Religion,\\uc0\\u8221{} in \\i Demon Possession\\i0{} (Minneapolis, Minnesota: Bethany House, 1976), 143\\uc0\\u8211{}74.}","plainCitation":"A R Tippett, “Spirit Possession as It Relates to Culture and Religion,” in Demon Possession (Minneapolis, Minnesota: Bethany House, 1976), 143–74."},"citationItems":[{"id":362,"uris":["http://zotero.org/users/1026663/items/FKS6B8IJ"],"uri":["http://zotero.org/users/1026663/items/FKS6B8IJ"],"itemData":{"id":362,"type":"chapter","title":"Spirit Possession as it relates to Culture and Religion","container-title":"Demon Possession","publisher":"Bethany House","publisher-place":"Minneapolis, Minnesota","page":"143-174","event-place":"Minneapolis, Minnesota","author":[{"family":"Tippett","given":"A R"}],"issued":{"date-parts":[["1976"]]}}}],"schema":"https://github.com/citation-style-language/schema/raw/master/csl-citation.json"} </w:instrText>
      </w:r>
      <w:r>
        <w:fldChar w:fldCharType="separate"/>
      </w:r>
      <w:r w:rsidRPr="008406AA">
        <w:rPr>
          <w:rFonts w:ascii="Calibri" w:hAnsi="Calibri" w:cs="Times New Roman"/>
          <w:szCs w:val="24"/>
        </w:rPr>
        <w:t xml:space="preserve">A R Tippett, “Spirit Possession as It Relates to Culture and Religion,” in </w:t>
      </w:r>
      <w:r w:rsidRPr="008406AA">
        <w:rPr>
          <w:rFonts w:ascii="Calibri" w:hAnsi="Calibri" w:cs="Times New Roman"/>
          <w:i/>
          <w:iCs/>
          <w:szCs w:val="24"/>
        </w:rPr>
        <w:t>Demon Possession</w:t>
      </w:r>
      <w:r w:rsidRPr="008406AA">
        <w:rPr>
          <w:rFonts w:ascii="Calibri" w:hAnsi="Calibri" w:cs="Times New Roman"/>
          <w:szCs w:val="24"/>
        </w:rPr>
        <w:t xml:space="preserve"> (Minneapolis, Minnesota: Bethany House, 1976), 143–74.</w:t>
      </w:r>
      <w:r>
        <w:fldChar w:fldCharType="end"/>
      </w:r>
    </w:p>
    <w:p w:rsidR="00CC3E73" w:rsidRPr="006E1B30" w:rsidRDefault="00CC3E73" w:rsidP="00943BB5">
      <w:pPr>
        <w:pStyle w:val="FootnoteText"/>
        <w:rPr>
          <w:sz w:val="12"/>
          <w:szCs w:val="12"/>
        </w:rPr>
      </w:pPr>
    </w:p>
  </w:footnote>
  <w:footnote w:id="92">
    <w:p w:rsidR="00CC3E73" w:rsidRPr="00361860" w:rsidRDefault="00CC3E73" w:rsidP="00943BB5">
      <w:pPr>
        <w:pStyle w:val="FootnoteText"/>
      </w:pPr>
      <w:r w:rsidRPr="00AE16E0">
        <w:rPr>
          <w:rStyle w:val="FootnoteReference"/>
        </w:rPr>
        <w:footnoteRef/>
      </w:r>
      <w:r>
        <w:t xml:space="preserve"> Though it is worth noting that in 2009 74% of those surveyed in the United States believe in the Devil (38% in Australia), and 59% in Hell (37% in Australia). </w:t>
      </w:r>
      <w:hyperlink r:id="rId5" w:history="1">
        <w:r w:rsidRPr="00361860">
          <w:rPr>
            <w:rStyle w:val="Hyperlink"/>
          </w:rPr>
          <w:t>http://www.smh.com.au/national/faith-what-australians-believe-in-20091218-l5qy.html</w:t>
        </w:r>
      </w:hyperlink>
      <w:r w:rsidRPr="00361860">
        <w:t xml:space="preserve"> [accessed </w:t>
      </w:r>
      <w:r>
        <w:t>9-2-15]</w:t>
      </w:r>
    </w:p>
    <w:p w:rsidR="00CC3E73" w:rsidRPr="00361860" w:rsidRDefault="00CC3E73" w:rsidP="00943BB5">
      <w:pPr>
        <w:pStyle w:val="FootnoteText"/>
        <w:rPr>
          <w:sz w:val="12"/>
          <w:szCs w:val="12"/>
        </w:rPr>
      </w:pPr>
    </w:p>
  </w:footnote>
  <w:footnote w:id="93">
    <w:p w:rsidR="00CC3E73" w:rsidRDefault="00CC3E73" w:rsidP="00943BB5">
      <w:pPr>
        <w:pStyle w:val="FootnoteText"/>
        <w:rPr>
          <w:szCs w:val="24"/>
        </w:rPr>
      </w:pPr>
      <w:r w:rsidRPr="00AE16E0">
        <w:rPr>
          <w:rStyle w:val="FootnoteReference"/>
        </w:rPr>
        <w:footnoteRef/>
      </w:r>
      <w:r>
        <w:t xml:space="preserve"> </w:t>
      </w:r>
      <w:r>
        <w:fldChar w:fldCharType="begin"/>
      </w:r>
      <w:r>
        <w:instrText xml:space="preserve"> ADDIN ZOTERO_ITEM CSL_CITATION {"citationID":"0BhR0htG","properties":{"formattedCitation":"{\\rtf Kraft, \\i Christianity with Power: Your Worldview and Your Experience of the Supernatural\\i0{}, 20.}","plainCitation":"Kraft, Christianity with Power: Your Worldview and Your Experience of the Supernatural, 20."},"citationItems":[{"id":199,"uris":["http://zotero.org/users/1026663/items/W2JKASFX"],"uri":["http://zotero.org/users/1026663/items/W2JKASFX"],"itemData":{"id":199,"type":"book","title":"Christianity with Power: Your Worldview and Your Experience of the Supernatural","publisher":"Servant Publications","publisher-place":"Ann Arbor, MI","event-place":"Ann Arbor, MI","author":[{"family":"Kraft","given":"Charles"}],"issued":{"date-parts":[["1989"]]}},"locator":"20"}],"schema":"https://github.com/citation-style-language/schema/raw/master/csl-citation.json"} </w:instrText>
      </w:r>
      <w:r>
        <w:fldChar w:fldCharType="separate"/>
      </w:r>
      <w:r w:rsidRPr="00493C70">
        <w:rPr>
          <w:rFonts w:ascii="Calibri" w:hAnsi="Calibri" w:cs="Times New Roman"/>
          <w:szCs w:val="24"/>
        </w:rPr>
        <w:t xml:space="preserve">Kraft, </w:t>
      </w:r>
      <w:r w:rsidRPr="00493C70">
        <w:rPr>
          <w:rFonts w:ascii="Calibri" w:hAnsi="Calibri" w:cs="Times New Roman"/>
          <w:i/>
          <w:iCs/>
          <w:szCs w:val="24"/>
        </w:rPr>
        <w:t>Christianity with Power: Your Worldview and Your Experience of the Supernatural</w:t>
      </w:r>
      <w:r w:rsidRPr="00493C70">
        <w:rPr>
          <w:rFonts w:ascii="Calibri" w:hAnsi="Calibri" w:cs="Times New Roman"/>
          <w:szCs w:val="24"/>
        </w:rPr>
        <w:t>, 20.</w:t>
      </w:r>
      <w:r>
        <w:fldChar w:fldCharType="end"/>
      </w:r>
      <w:r>
        <w:t xml:space="preserve"> </w:t>
      </w:r>
      <w:r w:rsidRPr="00361463">
        <w:rPr>
          <w:szCs w:val="24"/>
        </w:rPr>
        <w:t>(</w:t>
      </w:r>
      <w:r>
        <w:rPr>
          <w:szCs w:val="24"/>
        </w:rPr>
        <w:t xml:space="preserve">Kraft nominates </w:t>
      </w:r>
      <w:r w:rsidRPr="00361463">
        <w:rPr>
          <w:szCs w:val="24"/>
        </w:rPr>
        <w:t xml:space="preserve">‘Reality’ </w:t>
      </w:r>
      <w:r>
        <w:rPr>
          <w:szCs w:val="24"/>
        </w:rPr>
        <w:t>to represent</w:t>
      </w:r>
      <w:r w:rsidRPr="00361463">
        <w:rPr>
          <w:szCs w:val="24"/>
        </w:rPr>
        <w:t xml:space="preserve"> objective reality, as God sees it; ‘reality’ is what </w:t>
      </w:r>
      <w:r>
        <w:rPr>
          <w:szCs w:val="24"/>
        </w:rPr>
        <w:t>we see in a</w:t>
      </w:r>
      <w:r w:rsidRPr="00361463">
        <w:rPr>
          <w:szCs w:val="24"/>
        </w:rPr>
        <w:t xml:space="preserve"> limited way</w:t>
      </w:r>
      <w:r>
        <w:rPr>
          <w:szCs w:val="24"/>
        </w:rPr>
        <w:t>).</w:t>
      </w:r>
    </w:p>
    <w:p w:rsidR="00CC3E73" w:rsidRPr="006E1B30" w:rsidRDefault="00CC3E73" w:rsidP="00943BB5">
      <w:pPr>
        <w:pStyle w:val="FootnoteText"/>
        <w:rPr>
          <w:sz w:val="12"/>
          <w:szCs w:val="12"/>
        </w:rPr>
      </w:pPr>
    </w:p>
  </w:footnote>
  <w:footnote w:id="94">
    <w:p w:rsidR="00CC3E73" w:rsidRDefault="00CC3E73" w:rsidP="00943BB5">
      <w:pPr>
        <w:pStyle w:val="FootnoteText"/>
      </w:pPr>
      <w:r w:rsidRPr="00AE16E0">
        <w:rPr>
          <w:rStyle w:val="FootnoteReference"/>
        </w:rPr>
        <w:footnoteRef/>
      </w:r>
      <w:r>
        <w:t xml:space="preserve"> Kraft, </w:t>
      </w:r>
      <w:r w:rsidRPr="00361463">
        <w:rPr>
          <w:i/>
        </w:rPr>
        <w:t>Christianity</w:t>
      </w:r>
      <w:r>
        <w:t xml:space="preserve">, 23, 88. For a critique of this worldview see </w:t>
      </w:r>
      <w:r>
        <w:fldChar w:fldCharType="begin"/>
      </w:r>
      <w:r>
        <w:instrText xml:space="preserve"> ADDIN ZOTERO_ITEM CSL_CITATION {"citationID":"QzNFAgGu","properties":{"formattedCitation":"{\\rtf Dow, \\uc0\\u8220{}The Case for the Existence of Demons\\uc0\\u8221{}; Yates, \\uc0\\u8220{}Demons, Deliverance and Pastoral Practice,\\uc0\\u8221{} 34\\uc0\\u8211{}38.}","plainCitation":"Dow, “The Case for the Existence of Demons”; Yates, “Demons, Deliverance and Pastoral Practice,” 34–38."},"citationItems":[{"id":348,"uris":["http://zotero.org/users/1026663/items/CS5MXHJ8"],"uri":["http://zotero.org/users/1026663/items/CS5MXHJ8"],"itemData":{"id":348,"type":"article-journal","title":"The Case for the Existence of Demons","container-title":"Churchman","page":"199-208","volume":"94","issue":"3","abstract":"arguments on the principle of coherence; giving rise to affirmation of a model of perception that includes demons","author":[{"family":"Dow","given":"Graham"}],"issued":{"date-parts":[["1980"]]}}},{"id":214,"uris":["http://zotero.org/users/1026663/items/IJAZC22M"],"uri":["http://zotero.org/users/1026663/items/IJAZC22M"],"itemData":{"id":214,"type":"article-journal","title":"Demons, Deliverance and Pastoral Practice","container-title":"Interchange: Papers on Biblical and Current Questions","page":"32-51","volume":"46","archive_location":"Whitley","abstract":"Anglican pastor from WA who gives a philosophical discussion on demons - no proof. Only what Bible says. No clear info on origin or nature. Sees Del only as a tool of evangelisation - no biblical basis for del of Christians. Refs to early Church writers. Ambiguity b/w psychol and sp affliction. Del min may well be a plan of Satan himself to distract us from more important issues!","author":[{"family":"Yates","given":"J.C."}],"issued":{"date-parts":[["1989"]]}},"locator":"34-38"}],"schema":"https://github.com/citation-style-language/schema/raw/master/csl-citation.json"} </w:instrText>
      </w:r>
      <w:r>
        <w:fldChar w:fldCharType="separate"/>
      </w:r>
      <w:r w:rsidRPr="00493C70">
        <w:rPr>
          <w:rFonts w:ascii="Calibri" w:hAnsi="Calibri" w:cs="Times New Roman"/>
          <w:szCs w:val="24"/>
        </w:rPr>
        <w:t>Dow, “The Case for the Existence of Demons”; Yates, “Demons, Deliverance and Pastoral Practice,” 34–38.</w:t>
      </w:r>
      <w:r>
        <w:fldChar w:fldCharType="end"/>
      </w:r>
    </w:p>
    <w:p w:rsidR="00CC3E73" w:rsidRPr="007B7BE7" w:rsidRDefault="00CC3E73" w:rsidP="00943BB5">
      <w:pPr>
        <w:pStyle w:val="FootnoteText"/>
        <w:rPr>
          <w:sz w:val="12"/>
          <w:szCs w:val="12"/>
        </w:rPr>
      </w:pPr>
    </w:p>
  </w:footnote>
  <w:footnote w:id="95">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gicPASDB","properties":{"formattedCitation":"{\\rtf Kraft, \\i Understanding Spiritual Power\\i0{}, 10.}","plainCitation":"Kraft, Understanding Spiritual Power, 10."},"citationItems":[{"id":272,"uris":["http://zotero.org/users/1026663/items/8EFZVTW6"],"uri":["http://zotero.org/users/1026663/items/8EFZVTW6"],"itemData":{"id":272,"type":"book","title":"Understanding Spiritual Power","publisher":"Orbis","publisher-place":"Maryknoll NY","source":"DML","event-place":"Maryknoll NY","call-number":"NR5 K89","author":[{"family":"Kraft","given":"Marguerite"}],"issued":{"date-parts":[["1995"]]}},"locator":"10"}],"schema":"https://github.com/citation-style-language/schema/raw/master/csl-citation.json"} </w:instrText>
      </w:r>
      <w:r>
        <w:fldChar w:fldCharType="separate"/>
      </w:r>
      <w:r w:rsidRPr="00493C70">
        <w:rPr>
          <w:rFonts w:ascii="Calibri" w:hAnsi="Calibri" w:cs="Times New Roman"/>
          <w:szCs w:val="24"/>
        </w:rPr>
        <w:t xml:space="preserve">Kraft, </w:t>
      </w:r>
      <w:r w:rsidRPr="00493C70">
        <w:rPr>
          <w:rFonts w:ascii="Calibri" w:hAnsi="Calibri" w:cs="Times New Roman"/>
          <w:i/>
          <w:iCs/>
          <w:szCs w:val="24"/>
        </w:rPr>
        <w:t>Understanding Spiritual Power</w:t>
      </w:r>
      <w:r w:rsidRPr="00493C70">
        <w:rPr>
          <w:rFonts w:ascii="Calibri" w:hAnsi="Calibri" w:cs="Times New Roman"/>
          <w:szCs w:val="24"/>
        </w:rPr>
        <w:t>, 10.</w:t>
      </w:r>
      <w:r>
        <w:fldChar w:fldCharType="end"/>
      </w:r>
    </w:p>
    <w:p w:rsidR="00CC3E73" w:rsidRPr="007B7BE7" w:rsidRDefault="00CC3E73" w:rsidP="00943BB5">
      <w:pPr>
        <w:pStyle w:val="FootnoteText"/>
        <w:rPr>
          <w:sz w:val="12"/>
          <w:szCs w:val="12"/>
        </w:rPr>
      </w:pPr>
    </w:p>
  </w:footnote>
  <w:footnote w:id="96">
    <w:p w:rsidR="00CC3E73" w:rsidRDefault="00CC3E73" w:rsidP="00943BB5">
      <w:pPr>
        <w:pStyle w:val="FootnoteText"/>
      </w:pPr>
      <w:r w:rsidRPr="00AE16E0">
        <w:rPr>
          <w:rStyle w:val="FootnoteReference"/>
        </w:rPr>
        <w:footnoteRef/>
      </w:r>
      <w:r>
        <w:t xml:space="preserve"> Kraft, </w:t>
      </w:r>
      <w:r w:rsidRPr="00962DB7">
        <w:rPr>
          <w:i/>
        </w:rPr>
        <w:t>Understanding</w:t>
      </w:r>
      <w:r>
        <w:t xml:space="preserve">: </w:t>
      </w:r>
      <w:r w:rsidRPr="00962DB7">
        <w:t>“The spiritual world is the centre of life. Humans are seen as weak and needing increased strength to survive in a world full of spirit activity.” 9</w:t>
      </w:r>
    </w:p>
    <w:p w:rsidR="00CC3E73" w:rsidRPr="007B7BE7" w:rsidRDefault="00CC3E73" w:rsidP="00943BB5">
      <w:pPr>
        <w:pStyle w:val="FootnoteText"/>
        <w:rPr>
          <w:sz w:val="12"/>
          <w:szCs w:val="12"/>
        </w:rPr>
      </w:pPr>
    </w:p>
  </w:footnote>
  <w:footnote w:id="97">
    <w:p w:rsidR="00CC3E73" w:rsidRPr="00AC024C" w:rsidRDefault="00CC3E73" w:rsidP="00943BB5">
      <w:pPr>
        <w:pStyle w:val="NoSpacing"/>
        <w:rPr>
          <w:b/>
        </w:rPr>
      </w:pPr>
      <w:r w:rsidRPr="00AE16E0">
        <w:rPr>
          <w:rStyle w:val="FootnoteReference"/>
        </w:rPr>
        <w:footnoteRef/>
      </w:r>
      <w:r>
        <w:t xml:space="preserve"> </w:t>
      </w:r>
      <w:r w:rsidRPr="006407CB">
        <w:rPr>
          <w:sz w:val="20"/>
          <w:szCs w:val="20"/>
        </w:rPr>
        <w:fldChar w:fldCharType="begin"/>
      </w:r>
      <w:r w:rsidRPr="006407CB">
        <w:rPr>
          <w:sz w:val="20"/>
          <w:szCs w:val="20"/>
        </w:rPr>
        <w:instrText xml:space="preserve"> ADDIN ZOTERO_ITEM CSL_CITATION {"citationID":"hHfTRkeR","properties":{"formattedCitation":"{\\rtf Kraft, \\i Christianity with Power: Your Worldview and Your Experience of the Supernatural\\i0{}, 88.}","plainCitation":"Kraft, Christianity with Power: Your Worldview and Your Experience of the Supernatural, 88."},"citationItems":[{"id":199,"uris":["http://zotero.org/users/1026663/items/W2JKASFX"],"uri":["http://zotero.org/users/1026663/items/W2JKASFX"],"itemData":{"id":199,"type":"book","title":"Christianity with Power: Your Worldview and Your Experience of the Supernatural","publisher":"Servant Publications","publisher-place":"Ann Arbor, MI","event-place":"Ann Arbor, MI","author":[{"family":"Kraft","given":"Charles"}],"issued":{"date-parts":[["1989"]]}},"locator":"88"}],"schema":"https://github.com/citation-style-language/schema/raw/master/csl-citation.json"} </w:instrText>
      </w:r>
      <w:r w:rsidRPr="006407CB">
        <w:rPr>
          <w:sz w:val="20"/>
          <w:szCs w:val="20"/>
        </w:rPr>
        <w:fldChar w:fldCharType="separate"/>
      </w:r>
      <w:r w:rsidRPr="006407CB">
        <w:rPr>
          <w:rFonts w:ascii="Calibri" w:hAnsi="Calibri" w:cs="Times New Roman"/>
          <w:sz w:val="20"/>
          <w:szCs w:val="20"/>
        </w:rPr>
        <w:t xml:space="preserve">Kraft, </w:t>
      </w:r>
      <w:r w:rsidRPr="006407CB">
        <w:rPr>
          <w:rFonts w:ascii="Calibri" w:hAnsi="Calibri" w:cs="Times New Roman"/>
          <w:i/>
          <w:iCs/>
          <w:sz w:val="20"/>
          <w:szCs w:val="20"/>
        </w:rPr>
        <w:t>Christianity with Power: Your Worldview and Your Experience of the Supernatural</w:t>
      </w:r>
      <w:r w:rsidRPr="006407CB">
        <w:rPr>
          <w:rFonts w:ascii="Calibri" w:hAnsi="Calibri" w:cs="Times New Roman"/>
          <w:sz w:val="20"/>
          <w:szCs w:val="20"/>
        </w:rPr>
        <w:t>, 88.</w:t>
      </w:r>
      <w:r w:rsidRPr="006407CB">
        <w:rPr>
          <w:sz w:val="20"/>
          <w:szCs w:val="20"/>
        </w:rPr>
        <w:fldChar w:fldCharType="end"/>
      </w:r>
      <w:r w:rsidRPr="006407CB">
        <w:rPr>
          <w:sz w:val="20"/>
          <w:szCs w:val="20"/>
        </w:rPr>
        <w:t xml:space="preserve"> See also</w:t>
      </w:r>
      <w:r>
        <w:t xml:space="preserve"> </w:t>
      </w:r>
      <w:r>
        <w:fldChar w:fldCharType="begin"/>
      </w:r>
      <w:r>
        <w:instrText xml:space="preserve"> ADDIN ZOTERO_ITEM CSL_CITATION {"citationID":"jQJInMHK","properties":{"formattedCitation":"{\\rtf Kraft, \\i Understanding Spiritual Power\\i0{}.}","plainCitation":"Kraft, Understanding Spiritual Power."},"citationItems":[{"id":272,"uris":["http://zotero.org/users/1026663/items/8EFZVTW6"],"uri":["http://zotero.org/users/1026663/items/8EFZVTW6"],"itemData":{"id":272,"type":"book","title":"Understanding Spiritual Power","publisher":"Orbis","publisher-place":"Maryknoll NY","source":"DML","event-place":"Maryknoll NY","call-number":"NR5 K89","author":[{"family":"Kraft","given":"Marguerite"}],"issued":{"date-parts":[["1995"]]}}}],"schema":"https://github.com/citation-style-language/schema/raw/master/csl-citation.json"} </w:instrText>
      </w:r>
      <w:r>
        <w:fldChar w:fldCharType="separate"/>
      </w:r>
      <w:r w:rsidRPr="006407CB">
        <w:rPr>
          <w:rFonts w:ascii="Calibri" w:hAnsi="Calibri" w:cs="Times New Roman"/>
          <w:sz w:val="20"/>
          <w:szCs w:val="24"/>
        </w:rPr>
        <w:t xml:space="preserve">Kraft, </w:t>
      </w:r>
      <w:r w:rsidRPr="006407CB">
        <w:rPr>
          <w:rFonts w:ascii="Calibri" w:hAnsi="Calibri" w:cs="Times New Roman"/>
          <w:i/>
          <w:iCs/>
          <w:sz w:val="20"/>
          <w:szCs w:val="24"/>
        </w:rPr>
        <w:t>Understanding Spiritual Power</w:t>
      </w:r>
      <w:r>
        <w:fldChar w:fldCharType="end"/>
      </w:r>
      <w:r>
        <w:rPr>
          <w:rFonts w:asciiTheme="minorHAnsi" w:hAnsiTheme="minorHAnsi"/>
          <w:sz w:val="20"/>
          <w:szCs w:val="20"/>
        </w:rPr>
        <w:t xml:space="preserve">: </w:t>
      </w:r>
      <w:r w:rsidRPr="006407CB">
        <w:rPr>
          <w:rFonts w:asciiTheme="minorHAnsi" w:hAnsiTheme="minorHAnsi"/>
          <w:sz w:val="20"/>
          <w:szCs w:val="20"/>
        </w:rPr>
        <w:t>In non-West societies, when needs for food, health, safety</w:t>
      </w:r>
      <w:r>
        <w:rPr>
          <w:rFonts w:asciiTheme="minorHAnsi" w:hAnsiTheme="minorHAnsi"/>
          <w:sz w:val="20"/>
          <w:szCs w:val="20"/>
        </w:rPr>
        <w:t>,</w:t>
      </w:r>
      <w:r w:rsidRPr="006407CB">
        <w:rPr>
          <w:rFonts w:asciiTheme="minorHAnsi" w:hAnsiTheme="minorHAnsi"/>
          <w:sz w:val="20"/>
          <w:szCs w:val="20"/>
        </w:rPr>
        <w:t xml:space="preserve"> etc “are not being met in the Christian experience, Christians are motivated to meet them in some other way. They often go to church on Sunday but to the diviner, medicine man, or spirit doctor when a spiritual need arises that the church does nothing about. Neither the trad</w:t>
      </w:r>
      <w:r>
        <w:rPr>
          <w:rFonts w:asciiTheme="minorHAnsi" w:hAnsiTheme="minorHAnsi"/>
          <w:sz w:val="20"/>
          <w:szCs w:val="20"/>
        </w:rPr>
        <w:t>itional</w:t>
      </w:r>
      <w:r w:rsidRPr="006407CB">
        <w:rPr>
          <w:rFonts w:asciiTheme="minorHAnsi" w:hAnsiTheme="minorHAnsi"/>
          <w:sz w:val="20"/>
          <w:szCs w:val="20"/>
        </w:rPr>
        <w:t xml:space="preserve"> church nor scientific medicine has been able to do much with [perceived] spirit induced problems…” 18</w:t>
      </w:r>
      <w:r>
        <w:rPr>
          <w:rFonts w:asciiTheme="minorHAnsi" w:hAnsiTheme="minorHAnsi"/>
          <w:sz w:val="20"/>
          <w:szCs w:val="20"/>
        </w:rPr>
        <w:t xml:space="preserve">. See also </w:t>
      </w:r>
      <w:r>
        <w:rPr>
          <w:rFonts w:asciiTheme="minorHAnsi" w:hAnsiTheme="minorHAnsi"/>
          <w:sz w:val="20"/>
          <w:szCs w:val="20"/>
        </w:rPr>
        <w:fldChar w:fldCharType="begin"/>
      </w:r>
      <w:r>
        <w:rPr>
          <w:rFonts w:asciiTheme="minorHAnsi" w:hAnsiTheme="minorHAnsi"/>
          <w:sz w:val="20"/>
          <w:szCs w:val="20"/>
        </w:rPr>
        <w:instrText xml:space="preserve"> ADDIN ZOTERO_ITEM CSL_CITATION {"citationID":"yw0aT4hD","properties":{"formattedCitation":"{\\rtf Allan Anderson, \\uc0\\u8220{}Deliverance and Exorcism in Majority World Pentecostalism,\\uc0\\u8221{} in \\i Exorcism and Deliverance\\i0{}, Studies in Pentecostal and Charismatic Issues (London: Paternoster, 2011), 101\\uc0\\u8211{}19.}","plainCitation":"Allan Anderson, “Deliverance and Exorcism in Majority World Pentecostalism,” in Exorcism and Deliverance, Studies in Pentecostal and Charismatic Issues (London: Paternoster, 2011), 101–19."},"citationItems":[{"id":300,"uris":["http://zotero.org/users/1026663/items/MT3GU3CU"],"uri":["http://zotero.org/users/1026663/items/MT3GU3CU"],"itemData":{"id":300,"type":"chapter","title":"Deliverance and Exorcism in Majority World Pentecostalism","container-title":"Exorcism and Deliverance","collection-title":"Studies in Pentecostal and Charismatic Issues","publisher":"Paternoster","publisher-place":"London","page":"101-119","event-place":"London","author":[{"family":"Anderson","given":"Allan"}],"issued":{"date-parts":[["2011"]]}}}],"schema":"https://github.com/citation-style-language/schema/raw/master/csl-citation.json"} </w:instrText>
      </w:r>
      <w:r>
        <w:rPr>
          <w:rFonts w:asciiTheme="minorHAnsi" w:hAnsiTheme="minorHAnsi"/>
          <w:sz w:val="20"/>
          <w:szCs w:val="20"/>
        </w:rPr>
        <w:fldChar w:fldCharType="separate"/>
      </w:r>
      <w:r w:rsidRPr="00DF7052">
        <w:rPr>
          <w:rFonts w:ascii="Calibri" w:hAnsi="Calibri" w:cs="Times New Roman"/>
          <w:sz w:val="20"/>
          <w:szCs w:val="24"/>
        </w:rPr>
        <w:t xml:space="preserve">Allan Anderson, “Deliverance and Exorcism in Majority World Pentecostalism,” in </w:t>
      </w:r>
      <w:r w:rsidRPr="00DF7052">
        <w:rPr>
          <w:rFonts w:ascii="Calibri" w:hAnsi="Calibri" w:cs="Times New Roman"/>
          <w:i/>
          <w:iCs/>
          <w:sz w:val="20"/>
          <w:szCs w:val="24"/>
        </w:rPr>
        <w:t>Exorcism and Deliverance</w:t>
      </w:r>
      <w:r w:rsidRPr="00DF7052">
        <w:rPr>
          <w:rFonts w:ascii="Calibri" w:hAnsi="Calibri" w:cs="Times New Roman"/>
          <w:sz w:val="20"/>
          <w:szCs w:val="24"/>
        </w:rPr>
        <w:t>, Studies in Pentecostal and Charismatic Issues (London: Paternoster, 2011), 101–19.</w:t>
      </w:r>
      <w:r>
        <w:rPr>
          <w:rFonts w:asciiTheme="minorHAnsi" w:hAnsiTheme="minorHAnsi"/>
          <w:sz w:val="20"/>
          <w:szCs w:val="20"/>
        </w:rPr>
        <w:fldChar w:fldCharType="end"/>
      </w:r>
      <w:r>
        <w:rPr>
          <w:rFonts w:asciiTheme="minorHAnsi" w:hAnsiTheme="minorHAnsi"/>
          <w:sz w:val="20"/>
          <w:szCs w:val="20"/>
        </w:rPr>
        <w:t xml:space="preserve"> and Philip Jenkins, </w:t>
      </w:r>
      <w:r w:rsidRPr="008328A1">
        <w:rPr>
          <w:rFonts w:asciiTheme="minorHAnsi" w:hAnsiTheme="minorHAnsi"/>
          <w:i/>
          <w:sz w:val="20"/>
          <w:szCs w:val="20"/>
        </w:rPr>
        <w:t>The Next Christianity: The Coming of Global Christianity</w:t>
      </w:r>
      <w:r>
        <w:rPr>
          <w:rFonts w:asciiTheme="minorHAnsi" w:hAnsiTheme="minorHAnsi"/>
          <w:sz w:val="20"/>
          <w:szCs w:val="20"/>
        </w:rPr>
        <w:t xml:space="preserve"> (New York: Oxford university Press, 2002): “the one single key area of faith that divides Northern and Southern Christians … is this matter of spiritual forces and their effects on the everyday human world.” 123.</w:t>
      </w:r>
    </w:p>
    <w:p w:rsidR="00CC3E73" w:rsidRPr="004946F6" w:rsidRDefault="00CC3E73" w:rsidP="00943BB5">
      <w:pPr>
        <w:pStyle w:val="FootnoteText"/>
        <w:rPr>
          <w:sz w:val="12"/>
          <w:szCs w:val="12"/>
        </w:rPr>
      </w:pPr>
    </w:p>
  </w:footnote>
  <w:footnote w:id="98">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jDl0GF5L","properties":{"formattedCitation":"{\\rtf Solomon, \\i Living in Two Worlds: Pastoral Responses to Possession in Singapore\\i0{}.}","plainCitation":"Solomon, Living in Two Worlds: Pastoral Responses to Possession in Singapore."},"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schema":"https://github.com/citation-style-language/schema/raw/master/csl-citation.json"} </w:instrText>
      </w:r>
      <w:r>
        <w:fldChar w:fldCharType="separate"/>
      </w:r>
      <w:r w:rsidRPr="00493C70">
        <w:rPr>
          <w:rFonts w:ascii="Calibri" w:hAnsi="Calibri" w:cs="Times New Roman"/>
          <w:szCs w:val="24"/>
        </w:rPr>
        <w:t xml:space="preserve">Solomon, </w:t>
      </w:r>
      <w:r w:rsidRPr="00493C70">
        <w:rPr>
          <w:rFonts w:ascii="Calibri" w:hAnsi="Calibri" w:cs="Times New Roman"/>
          <w:i/>
          <w:iCs/>
          <w:szCs w:val="24"/>
        </w:rPr>
        <w:t>Living in Two Worlds: Pastoral Responses to Possession in Singapore</w:t>
      </w:r>
      <w:r w:rsidRPr="00493C70">
        <w:rPr>
          <w:rFonts w:ascii="Calibri" w:hAnsi="Calibri" w:cs="Times New Roman"/>
          <w:szCs w:val="24"/>
        </w:rPr>
        <w:t>.</w:t>
      </w:r>
      <w:r>
        <w:fldChar w:fldCharType="end"/>
      </w:r>
    </w:p>
    <w:p w:rsidR="00CC3E73" w:rsidRPr="004946F6" w:rsidRDefault="00CC3E73" w:rsidP="00943BB5">
      <w:pPr>
        <w:pStyle w:val="FootnoteText"/>
        <w:rPr>
          <w:sz w:val="12"/>
          <w:szCs w:val="12"/>
        </w:rPr>
      </w:pPr>
    </w:p>
  </w:footnote>
  <w:footnote w:id="99">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qUbQs4pY","properties":{"formattedCitation":"{\\rtf Ibid., 260\\uc0\\u8211{}283.}","plainCitation":"Ibid., 260–283."},"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locator":"260-283"}],"schema":"https://github.com/citation-style-language/schema/raw/master/csl-citation.json"} </w:instrText>
      </w:r>
      <w:r>
        <w:fldChar w:fldCharType="separate"/>
      </w:r>
      <w:r>
        <w:rPr>
          <w:rFonts w:ascii="Calibri" w:hAnsi="Calibri" w:cs="Times New Roman"/>
          <w:szCs w:val="24"/>
        </w:rPr>
        <w:t xml:space="preserve">Solomon, </w:t>
      </w:r>
      <w:r w:rsidRPr="00763322">
        <w:rPr>
          <w:rFonts w:ascii="Calibri" w:hAnsi="Calibri" w:cs="Times New Roman"/>
          <w:i/>
          <w:szCs w:val="24"/>
        </w:rPr>
        <w:t>Living</w:t>
      </w:r>
      <w:r w:rsidRPr="00763322">
        <w:rPr>
          <w:rFonts w:ascii="Calibri" w:hAnsi="Calibri" w:cs="Times New Roman"/>
          <w:szCs w:val="24"/>
        </w:rPr>
        <w:t>, 260–283.</w:t>
      </w:r>
      <w:r>
        <w:fldChar w:fldCharType="end"/>
      </w:r>
    </w:p>
    <w:p w:rsidR="00CC3E73" w:rsidRPr="004946F6" w:rsidRDefault="00CC3E73" w:rsidP="00943BB5">
      <w:pPr>
        <w:pStyle w:val="FootnoteText"/>
        <w:rPr>
          <w:sz w:val="12"/>
          <w:szCs w:val="12"/>
        </w:rPr>
      </w:pPr>
    </w:p>
  </w:footnote>
  <w:footnote w:id="100">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DYpDw8On","properties":{"formattedCitation":"Ibid., 253.","plainCitation":"Ibid., 253."},"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locator":"253"}],"schema":"https://github.com/citation-style-language/schema/raw/master/csl-citation.json"} </w:instrText>
      </w:r>
      <w:r>
        <w:fldChar w:fldCharType="separate"/>
      </w:r>
      <w:r>
        <w:rPr>
          <w:rFonts w:ascii="Calibri" w:hAnsi="Calibri"/>
        </w:rPr>
        <w:t xml:space="preserve">Solomon, </w:t>
      </w:r>
      <w:r w:rsidRPr="004946F6">
        <w:rPr>
          <w:rFonts w:ascii="Calibri" w:hAnsi="Calibri"/>
          <w:i/>
        </w:rPr>
        <w:t>Living</w:t>
      </w:r>
      <w:r w:rsidRPr="004946F6">
        <w:rPr>
          <w:rFonts w:ascii="Calibri" w:hAnsi="Calibri"/>
        </w:rPr>
        <w:t>, 253.</w:t>
      </w:r>
      <w:r>
        <w:fldChar w:fldCharType="end"/>
      </w:r>
    </w:p>
    <w:p w:rsidR="00CC3E73" w:rsidRPr="004946F6" w:rsidRDefault="00CC3E73" w:rsidP="00943BB5">
      <w:pPr>
        <w:pStyle w:val="FootnoteText"/>
        <w:rPr>
          <w:sz w:val="12"/>
          <w:szCs w:val="12"/>
        </w:rPr>
      </w:pPr>
    </w:p>
  </w:footnote>
  <w:footnote w:id="101">
    <w:p w:rsidR="00CC3E73" w:rsidRPr="00D11E14" w:rsidRDefault="00CC3E73" w:rsidP="00943BB5">
      <w:pPr>
        <w:pStyle w:val="Default"/>
        <w:rPr>
          <w:rFonts w:asciiTheme="minorHAnsi" w:hAnsiTheme="minorHAnsi"/>
          <w:sz w:val="20"/>
          <w:szCs w:val="20"/>
        </w:rPr>
      </w:pPr>
      <w:r w:rsidRPr="00AE16E0">
        <w:rPr>
          <w:rStyle w:val="FootnoteReference"/>
        </w:rPr>
        <w:footnoteRef/>
      </w:r>
      <w:r>
        <w:t xml:space="preserve"> </w:t>
      </w:r>
      <w:r w:rsidRPr="00D11E14">
        <w:rPr>
          <w:rFonts w:asciiTheme="minorHAnsi" w:hAnsiTheme="minorHAnsi"/>
          <w:sz w:val="20"/>
          <w:szCs w:val="20"/>
        </w:rPr>
        <w:t xml:space="preserve">Solomon, </w:t>
      </w:r>
      <w:r w:rsidRPr="00D11E14">
        <w:rPr>
          <w:rFonts w:asciiTheme="minorHAnsi" w:hAnsiTheme="minorHAnsi"/>
          <w:i/>
          <w:sz w:val="20"/>
          <w:szCs w:val="20"/>
        </w:rPr>
        <w:t>Living</w:t>
      </w:r>
      <w:r w:rsidRPr="00D11E14">
        <w:rPr>
          <w:rFonts w:asciiTheme="minorHAnsi" w:hAnsiTheme="minorHAnsi"/>
          <w:sz w:val="20"/>
          <w:szCs w:val="20"/>
        </w:rPr>
        <w:t xml:space="preserve">, 254. See also </w:t>
      </w:r>
      <w:r w:rsidRPr="00D11E14">
        <w:rPr>
          <w:rFonts w:asciiTheme="minorHAnsi" w:hAnsiTheme="minorHAnsi"/>
          <w:sz w:val="20"/>
          <w:szCs w:val="20"/>
        </w:rPr>
        <w:fldChar w:fldCharType="begin"/>
      </w:r>
      <w:r>
        <w:rPr>
          <w:rFonts w:asciiTheme="minorHAnsi" w:hAnsiTheme="minorHAnsi"/>
          <w:sz w:val="20"/>
          <w:szCs w:val="20"/>
        </w:rPr>
        <w:instrText xml:space="preserve"> ADDIN ZOTERO_ITEM CSL_CITATION {"citationID":"z1BBYaSl","properties":{"formattedCitation":"{\\rtf Theron, \\uc0\\u8220{}A Critical Overview of the Church\\uc0\\u8217{}s Ministry of Deliverance from Evil Spirits.\\uc0\\u8221{}}","plainCitation":"Theron, “A Critical Overview of the Church’s Ministry of Deliverance from Evil Spirits.”"},"citationItems":[{"id":209,"uris":["http://zotero.org/users/1026663/items/2G72FDGF"],"uri":["http://zotero.org/users/1026663/items/2G72FDGF"],"itemData":{"id":209,"type":"article-journal","title":"A Critical Overview of the Church's Ministry of Deliverance from Evil Spirits","container-title":"Pneuma","page":"79-92","volume":"18","issue":"1","abstract":"a response to the study of Walker - Charismatics are not paranoid - their worldview is 'post modern' - healings an deliverance are normal in non-Western societies - interest by secular professionals (symposia)","author":[{"family":"Theron","given":"Jacques"}],"issued":{"date-parts":[["1996"]],"season":"Spring"}}}],"schema":"https://github.com/citation-style-language/schema/raw/master/csl-citation.json"} </w:instrText>
      </w:r>
      <w:r w:rsidRPr="00D11E14">
        <w:rPr>
          <w:rFonts w:asciiTheme="minorHAnsi" w:hAnsiTheme="minorHAnsi"/>
          <w:sz w:val="20"/>
          <w:szCs w:val="20"/>
        </w:rPr>
        <w:fldChar w:fldCharType="separate"/>
      </w:r>
      <w:r w:rsidRPr="00493C70">
        <w:rPr>
          <w:rFonts w:ascii="Calibri" w:hAnsi="Calibri"/>
          <w:sz w:val="20"/>
        </w:rPr>
        <w:t>Theron, “A Critical Overview of the Church’s Ministry of Deliverance from Evil Spirits.”</w:t>
      </w:r>
      <w:r w:rsidRPr="00D11E14">
        <w:rPr>
          <w:rFonts w:asciiTheme="minorHAnsi" w:hAnsiTheme="minorHAnsi"/>
          <w:sz w:val="20"/>
          <w:szCs w:val="20"/>
        </w:rPr>
        <w:fldChar w:fldCharType="end"/>
      </w:r>
      <w:r w:rsidRPr="00D11E14">
        <w:rPr>
          <w:rFonts w:asciiTheme="minorHAnsi" w:hAnsiTheme="minorHAnsi"/>
          <w:sz w:val="20"/>
          <w:szCs w:val="20"/>
        </w:rPr>
        <w:t xml:space="preserve"> </w:t>
      </w:r>
      <w:r w:rsidRPr="00D11E14">
        <w:rPr>
          <w:rFonts w:asciiTheme="minorHAnsi" w:hAnsiTheme="minorHAnsi"/>
          <w:sz w:val="20"/>
          <w:szCs w:val="20"/>
        </w:rPr>
        <w:fldChar w:fldCharType="begin"/>
      </w:r>
      <w:r w:rsidRPr="00D11E14">
        <w:rPr>
          <w:rFonts w:asciiTheme="minorHAnsi" w:hAnsiTheme="minorHAnsi"/>
          <w:sz w:val="20"/>
          <w:szCs w:val="20"/>
        </w:rPr>
        <w:instrText xml:space="preserve"> ADDIN ZOTERO_ITEM CSL_CITATION {"citationID":"AWn8Dv67","properties":{"formattedCitation":"{\\rtf Timoteo Gener, \\uc0\\u8220{}The Catholic Imagination and Popular Religion in Lowland Philippines: Missiological Significance of David Tacey\\uc0\\u8217{}s Theory of Religious Imaginations,\\uc0\\u8221{} \\i Mission Studies\\i0{} 22, no. 1 (2005): 38.}","plainCitation":"Timoteo Gener, “The Catholic Imagination and Popular Religion in Lowland Philippines: Missiological Significance of David Tacey’s Theory of Religious Imaginations,” Mission Studies 22, no. 1 (2005): 38."},"citationItems":[{"id":312,"uris":["http://zotero.org/users/1026663/items/HGXG7NHR"],"uri":["http://zotero.org/users/1026663/items/HGXG7NHR"],"itemData":{"id":312,"type":"article-journal","title":"The Catholic Imagination and Popular Religion in Lowland Philippines: Missiological Significance of David Tacey's Theory of Religious Imaginations","container-title":"Mission Studies","page":"25-57","volume":"22","issue":"1","author":[{"family":"Gener","given":"Timoteo"}],"issued":{"date-parts":[["2005"]]}},"locator":"38"}],"schema":"https://github.com/citation-style-language/schema/raw/master/csl-citation.json"} </w:instrText>
      </w:r>
      <w:r w:rsidRPr="00D11E14">
        <w:rPr>
          <w:rFonts w:asciiTheme="minorHAnsi" w:hAnsiTheme="minorHAnsi"/>
          <w:sz w:val="20"/>
          <w:szCs w:val="20"/>
        </w:rPr>
        <w:fldChar w:fldCharType="separate"/>
      </w:r>
      <w:r w:rsidRPr="00D11E14">
        <w:rPr>
          <w:rFonts w:asciiTheme="minorHAnsi" w:hAnsiTheme="minorHAnsi"/>
          <w:sz w:val="20"/>
          <w:szCs w:val="20"/>
        </w:rPr>
        <w:t xml:space="preserve">Timoteo Gener, “The Catholic Imagination and Popular Religion in Lowland Philippines: Missiological Significance of David Tacey’s Theory of Religious Imaginations,” </w:t>
      </w:r>
      <w:r w:rsidRPr="00D11E14">
        <w:rPr>
          <w:rFonts w:asciiTheme="minorHAnsi" w:hAnsiTheme="minorHAnsi"/>
          <w:i/>
          <w:iCs/>
          <w:sz w:val="20"/>
          <w:szCs w:val="20"/>
        </w:rPr>
        <w:t>Mission Studies</w:t>
      </w:r>
      <w:r w:rsidRPr="00D11E14">
        <w:rPr>
          <w:rFonts w:asciiTheme="minorHAnsi" w:hAnsiTheme="minorHAnsi"/>
          <w:sz w:val="20"/>
          <w:szCs w:val="20"/>
        </w:rPr>
        <w:t xml:space="preserve"> 22, no. 1 (2005): 38</w:t>
      </w:r>
      <w:r w:rsidRPr="00D11E14">
        <w:rPr>
          <w:rFonts w:asciiTheme="minorHAnsi" w:hAnsiTheme="minorHAnsi"/>
          <w:sz w:val="20"/>
          <w:szCs w:val="20"/>
        </w:rPr>
        <w:fldChar w:fldCharType="end"/>
      </w:r>
      <w:r w:rsidRPr="00D11E14">
        <w:rPr>
          <w:rFonts w:asciiTheme="minorHAnsi" w:hAnsiTheme="minorHAnsi"/>
          <w:sz w:val="20"/>
          <w:szCs w:val="20"/>
        </w:rPr>
        <w:t xml:space="preserve"> refers to the slightly different but parallel categorisation of the two worldviews from Leonardo Mercado: “</w:t>
      </w:r>
      <w:r w:rsidRPr="00D11E14">
        <w:rPr>
          <w:rFonts w:asciiTheme="minorHAnsi" w:hAnsiTheme="minorHAnsi"/>
          <w:color w:val="auto"/>
          <w:sz w:val="20"/>
          <w:szCs w:val="20"/>
        </w:rPr>
        <w:t>But some thought is expressed in life forms, life-expressions. They are expressed in ritual, in myth, in legend, in symbols. They are less verbal. They are not formulated in the sense of verbal formulas. They are expressed in the forms of gestures and language of the body. [This is] vital thought. The other [is called] reflective thought. Thought has entered into the level of formalism that distinguishes clear categories and is highly mathematical in format. When you think of cultures expressing themselves on these two different ways, they are different not in terms of total absence but in terms of degree.</w:t>
      </w:r>
      <w:r>
        <w:rPr>
          <w:rFonts w:asciiTheme="minorHAnsi" w:hAnsiTheme="minorHAnsi"/>
          <w:color w:val="auto"/>
          <w:sz w:val="20"/>
          <w:szCs w:val="20"/>
        </w:rPr>
        <w:t xml:space="preserve">” </w:t>
      </w:r>
    </w:p>
    <w:p w:rsidR="00CC3E73" w:rsidRPr="00C120D5" w:rsidRDefault="00CC3E73" w:rsidP="00943BB5">
      <w:pPr>
        <w:pStyle w:val="FootnoteText"/>
        <w:rPr>
          <w:sz w:val="12"/>
          <w:szCs w:val="12"/>
        </w:rPr>
      </w:pPr>
    </w:p>
  </w:footnote>
  <w:footnote w:id="102">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aieCbFqZ","properties":{"formattedCitation":"{\\rtf Hiebert, \\uc0\\u8220{}The Flaw of the Excluded Middle.\\uc0\\u8221{}}","plainCitation":"Hiebert, “The Flaw of the Excluded Middle.”"},"citationItems":[{"id":277,"uris":["http://zotero.org/users/1026663/items/6GMU7F9X"],"uri":["http://zotero.org/users/1026663/items/6GMU7F9X"],"itemData":{"id":277,"type":"article-journal","title":"The Flaw of the Excluded Middle","container-title":"Missionology: an International Review","page":"35-47","volume":"X","issue":"1","author":[{"family":"Hiebert","given":"Paul"}],"issued":{"date-parts":[["1982",1]]}}}],"schema":"https://github.com/citation-style-language/schema/raw/master/csl-citation.json"} </w:instrText>
      </w:r>
      <w:r>
        <w:fldChar w:fldCharType="separate"/>
      </w:r>
      <w:r w:rsidRPr="00493C70">
        <w:rPr>
          <w:rFonts w:ascii="Calibri" w:hAnsi="Calibri" w:cs="Times New Roman"/>
          <w:szCs w:val="24"/>
        </w:rPr>
        <w:t>Hiebert, “The Flaw of the Excluded Middle.”</w:t>
      </w:r>
      <w:r>
        <w:fldChar w:fldCharType="end"/>
      </w:r>
    </w:p>
    <w:p w:rsidR="00CC3E73" w:rsidRPr="00D360AA" w:rsidRDefault="00CC3E73" w:rsidP="00943BB5">
      <w:pPr>
        <w:pStyle w:val="FootnoteText"/>
        <w:rPr>
          <w:sz w:val="12"/>
          <w:szCs w:val="12"/>
        </w:rPr>
      </w:pPr>
    </w:p>
  </w:footnote>
  <w:footnote w:id="103">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pYseEXS2","properties":{"formattedCitation":"{\\rtf Frank Hoare, \\uc0\\u8220{}A Pastoral Approach to Spirit Possession and Witchcraft Manifestations among Fijian People,\\uc0\\u8221{} \\i South Pacific Journal of Mission Studies\\i0{} 31 &amp; 32 (December 2004): 11.}","plainCitation":"Frank Hoare, “A Pastoral Approach to Spirit Possession and Witchcraft Manifestations among Fijian People,” South Pacific Journal of Mission Studies 31 &amp; 32 (December 2004): 11."},"citationItems":[{"id":329,"uris":["http://zotero.org/users/1026663/items/F8WUPUKG"],"uri":["http://zotero.org/users/1026663/items/F8WUPUKG"],"itemData":{"id":329,"type":"article-journal","title":"A Pastoral Approach to Spirit Possession and Witchcraft Manifestations among Fijian People","container-title":"South Pacific Journal of Mission Studies","volume":"31 &amp; 32","author":[{"family":"Hoare","given":"Frank"}],"issued":{"date-parts":[["2004",12]]}},"locator":"11"}],"schema":"https://github.com/citation-style-language/schema/raw/master/csl-citation.json"} </w:instrText>
      </w:r>
      <w:r>
        <w:fldChar w:fldCharType="separate"/>
      </w:r>
      <w:r w:rsidRPr="003968E1">
        <w:rPr>
          <w:rFonts w:ascii="Calibri" w:hAnsi="Calibri" w:cs="Times New Roman"/>
          <w:szCs w:val="24"/>
        </w:rPr>
        <w:t xml:space="preserve">Frank Hoare, “A Pastoral Approach to Spirit Possession and Witchcraft Manifestations among Fijian People,” </w:t>
      </w:r>
      <w:r w:rsidRPr="003968E1">
        <w:rPr>
          <w:rFonts w:ascii="Calibri" w:hAnsi="Calibri" w:cs="Times New Roman"/>
          <w:i/>
          <w:iCs/>
          <w:szCs w:val="24"/>
        </w:rPr>
        <w:t>South Pacific Journal of Mission Studies</w:t>
      </w:r>
      <w:r w:rsidRPr="003968E1">
        <w:rPr>
          <w:rFonts w:ascii="Calibri" w:hAnsi="Calibri" w:cs="Times New Roman"/>
          <w:szCs w:val="24"/>
        </w:rPr>
        <w:t xml:space="preserve"> 31 &amp; 32 (December 2004): 11.</w:t>
      </w:r>
      <w:r>
        <w:fldChar w:fldCharType="end"/>
      </w:r>
      <w:r>
        <w:t xml:space="preserve"> I came across a story written by a missionary about a man who had been killed by a house collapsing. While he was asking ‘how did this happen?</w:t>
      </w:r>
      <w:proofErr w:type="gramStart"/>
      <w:r>
        <w:t>’,</w:t>
      </w:r>
      <w:proofErr w:type="gramEnd"/>
      <w:r>
        <w:t xml:space="preserve"> the locals were asking ‘why did this happen?’ – </w:t>
      </w:r>
      <w:proofErr w:type="gramStart"/>
      <w:r>
        <w:t>what</w:t>
      </w:r>
      <w:proofErr w:type="gramEnd"/>
      <w:r>
        <w:t xml:space="preserve"> forces placed that man in that house at the very time it collapsed? [</w:t>
      </w:r>
      <w:proofErr w:type="gramStart"/>
      <w:r>
        <w:t>source</w:t>
      </w:r>
      <w:proofErr w:type="gramEnd"/>
      <w:r>
        <w:t xml:space="preserve"> unknown].</w:t>
      </w:r>
    </w:p>
    <w:p w:rsidR="00CC3E73" w:rsidRPr="00F75427" w:rsidRDefault="00CC3E73" w:rsidP="00943BB5">
      <w:pPr>
        <w:pStyle w:val="FootnoteText"/>
        <w:rPr>
          <w:sz w:val="12"/>
          <w:szCs w:val="12"/>
        </w:rPr>
      </w:pPr>
    </w:p>
  </w:footnote>
  <w:footnote w:id="104">
    <w:p w:rsidR="00CC3E73" w:rsidRPr="009B0EAE" w:rsidRDefault="00CC3E73" w:rsidP="00943BB5">
      <w:pPr>
        <w:pStyle w:val="NoSpacing"/>
        <w:rPr>
          <w:rFonts w:asciiTheme="minorHAnsi" w:hAnsiTheme="minorHAnsi"/>
          <w:sz w:val="20"/>
          <w:szCs w:val="20"/>
        </w:rPr>
      </w:pPr>
      <w:r w:rsidRPr="00AE16E0">
        <w:rPr>
          <w:rStyle w:val="FootnoteReference"/>
        </w:rPr>
        <w:footnoteRef/>
      </w:r>
      <w:r>
        <w:t xml:space="preserve"> </w:t>
      </w:r>
      <w:proofErr w:type="spellStart"/>
      <w:r w:rsidRPr="009B0EAE">
        <w:rPr>
          <w:rFonts w:asciiTheme="minorHAnsi" w:hAnsiTheme="minorHAnsi"/>
          <w:sz w:val="20"/>
          <w:szCs w:val="20"/>
        </w:rPr>
        <w:t>Hiebert</w:t>
      </w:r>
      <w:proofErr w:type="spellEnd"/>
      <w:r w:rsidRPr="009B0EAE">
        <w:rPr>
          <w:rFonts w:asciiTheme="minorHAnsi" w:hAnsiTheme="minorHAnsi"/>
          <w:sz w:val="20"/>
          <w:szCs w:val="20"/>
        </w:rPr>
        <w:t xml:space="preserve">, “The Flaw”, 44. See also </w:t>
      </w:r>
      <w:r w:rsidRPr="009B0EAE">
        <w:rPr>
          <w:rFonts w:asciiTheme="minorHAnsi" w:hAnsiTheme="minorHAnsi"/>
          <w:sz w:val="20"/>
          <w:szCs w:val="20"/>
        </w:rPr>
        <w:fldChar w:fldCharType="begin"/>
      </w:r>
      <w:r w:rsidRPr="009B0EAE">
        <w:rPr>
          <w:rFonts w:asciiTheme="minorHAnsi" w:hAnsiTheme="minorHAnsi"/>
          <w:sz w:val="20"/>
          <w:szCs w:val="20"/>
        </w:rPr>
        <w:instrText xml:space="preserve"> ADDIN ZOTERO_ITEM CSL_CITATION {"citationID":"RshG55lT","properties":{"formattedCitation":"{\\rtf Kraft, \\i Understanding Spiritual Power\\i0{}, 79.}","plainCitation":"Kraft, Understanding Spiritual Power, 79."},"citationItems":[{"id":272,"uris":["http://zotero.org/users/1026663/items/8EFZVTW6"],"uri":["http://zotero.org/users/1026663/items/8EFZVTW6"],"itemData":{"id":272,"type":"book","title":"Understanding Spiritual Power","publisher":"Orbis","publisher-place":"Maryknoll NY","source":"DML","event-place":"Maryknoll NY","call-number":"NR5 K89","author":[{"family":"Kraft","given":"Marguerite"}],"issued":{"date-parts":[["1995"]]}},"locator":"79"}],"schema":"https://github.com/citation-style-language/schema/raw/master/csl-citation.json"} </w:instrText>
      </w:r>
      <w:r w:rsidRPr="009B0EAE">
        <w:rPr>
          <w:rFonts w:asciiTheme="minorHAnsi" w:hAnsiTheme="minorHAnsi"/>
          <w:sz w:val="20"/>
          <w:szCs w:val="20"/>
        </w:rPr>
        <w:fldChar w:fldCharType="separate"/>
      </w:r>
      <w:r w:rsidRPr="009B0EAE">
        <w:rPr>
          <w:rFonts w:asciiTheme="minorHAnsi" w:hAnsiTheme="minorHAnsi" w:cs="Times New Roman"/>
          <w:sz w:val="20"/>
          <w:szCs w:val="20"/>
        </w:rPr>
        <w:t xml:space="preserve">Kraft, </w:t>
      </w:r>
      <w:r w:rsidRPr="009B0EAE">
        <w:rPr>
          <w:rFonts w:asciiTheme="minorHAnsi" w:hAnsiTheme="minorHAnsi" w:cs="Times New Roman"/>
          <w:i/>
          <w:iCs/>
          <w:sz w:val="20"/>
          <w:szCs w:val="20"/>
        </w:rPr>
        <w:t>Understanding Spiritual Power</w:t>
      </w:r>
      <w:r w:rsidRPr="009B0EAE">
        <w:rPr>
          <w:rFonts w:asciiTheme="minorHAnsi" w:hAnsiTheme="minorHAnsi" w:cs="Times New Roman"/>
          <w:sz w:val="20"/>
          <w:szCs w:val="20"/>
        </w:rPr>
        <w:t>, 79.</w:t>
      </w:r>
      <w:r w:rsidRPr="009B0EAE">
        <w:rPr>
          <w:rFonts w:asciiTheme="minorHAnsi" w:hAnsiTheme="minorHAnsi"/>
          <w:sz w:val="20"/>
          <w:szCs w:val="20"/>
        </w:rPr>
        <w:fldChar w:fldCharType="end"/>
      </w:r>
      <w:r w:rsidRPr="009B0EAE">
        <w:rPr>
          <w:rFonts w:asciiTheme="minorHAnsi" w:hAnsiTheme="minorHAnsi"/>
          <w:sz w:val="20"/>
          <w:szCs w:val="20"/>
        </w:rPr>
        <w:t xml:space="preserve"> </w:t>
      </w:r>
      <w:r>
        <w:rPr>
          <w:rFonts w:asciiTheme="minorHAnsi" w:hAnsiTheme="minorHAnsi"/>
          <w:sz w:val="20"/>
          <w:szCs w:val="20"/>
        </w:rPr>
        <w:fldChar w:fldCharType="begin"/>
      </w:r>
      <w:r>
        <w:rPr>
          <w:rFonts w:asciiTheme="minorHAnsi" w:hAnsiTheme="minorHAnsi"/>
          <w:sz w:val="20"/>
          <w:szCs w:val="20"/>
        </w:rPr>
        <w:instrText xml:space="preserve"> ADDIN ZOTERO_ITEM CSL_CITATION {"citationID":"qG4MUjOZ","properties":{"formattedCitation":"{\\rtf Siosione Fanau Bloomfield, \\i Illness and Cure in Tonga: Traditional and Modern Medicine\\i0{} (Tonga: Vava\\uc0\\u8217{}u Press, 2002), 21\\uc0\\u8211{}51, http://books.google.com.au/books/about/Illness_and_Cure_in_Tonga.html?id=eLbfqDjfJjUC&amp;redir_esc=y.}","plainCitation":"Siosione Fanau Bloomfield, Illness and Cure in Tonga: Traditional and Modern Medicine (Tonga: Vava’u Press, 2002), 21–51, http://books.google.com.au/books/about/Illness_and_Cure_in_Tonga.html?id=eLbfqDjfJjUC&amp;redir_esc=y."},"citationItems":[{"id":384,"uris":["http://zotero.org/users/1026663/items/X4FNFI3V"],"uri":["http://zotero.org/users/1026663/items/X4FNFI3V"],"itemData":{"id":384,"type":"book","title":"Illness and Cure in Tonga: Traditional and Modern Medicine","publisher":"Vava'u Press","publisher-place":"Tonga","event-place":"Tonga","URL":"http://books.google.com.au/books/about/Illness_and_Cure_in_Tonga.html?id=eLbfqDjfJjUC&amp;redir_esc=y","author":[{"family":"Bloomfield","given":"Siosione Fanau"}],"issued":{"date-parts":[["2002"]]},"accessed":{"date-parts":[["2014",8,14]]}},"locator":"21-51"}],"schema":"https://github.com/citation-style-language/schema/raw/master/csl-citation.json"} </w:instrText>
      </w:r>
      <w:r>
        <w:rPr>
          <w:rFonts w:asciiTheme="minorHAnsi" w:hAnsiTheme="minorHAnsi"/>
          <w:sz w:val="20"/>
          <w:szCs w:val="20"/>
        </w:rPr>
        <w:fldChar w:fldCharType="separate"/>
      </w:r>
      <w:r w:rsidRPr="00315713">
        <w:rPr>
          <w:rFonts w:ascii="Calibri" w:hAnsi="Calibri" w:cs="Times New Roman"/>
          <w:sz w:val="20"/>
          <w:szCs w:val="24"/>
        </w:rPr>
        <w:t xml:space="preserve">Siosione Fanau Bloomfield, </w:t>
      </w:r>
      <w:r w:rsidRPr="00315713">
        <w:rPr>
          <w:rFonts w:ascii="Calibri" w:hAnsi="Calibri" w:cs="Times New Roman"/>
          <w:i/>
          <w:iCs/>
          <w:sz w:val="20"/>
          <w:szCs w:val="24"/>
        </w:rPr>
        <w:t>Illness and Cure in Tonga: Traditional and Modern Medicine</w:t>
      </w:r>
      <w:r w:rsidRPr="00315713">
        <w:rPr>
          <w:rFonts w:ascii="Calibri" w:hAnsi="Calibri" w:cs="Times New Roman"/>
          <w:sz w:val="20"/>
          <w:szCs w:val="24"/>
        </w:rPr>
        <w:t xml:space="preserve"> (Tonga: Vava’u Press, 2002), 21–51, http://</w:t>
      </w:r>
      <w:r>
        <w:rPr>
          <w:rFonts w:ascii="Calibri" w:hAnsi="Calibri" w:cs="Times New Roman"/>
          <w:sz w:val="20"/>
          <w:szCs w:val="24"/>
        </w:rPr>
        <w:t xml:space="preserve"> </w:t>
      </w:r>
      <w:r w:rsidRPr="00315713">
        <w:rPr>
          <w:rFonts w:ascii="Calibri" w:hAnsi="Calibri" w:cs="Times New Roman"/>
          <w:sz w:val="20"/>
          <w:szCs w:val="24"/>
        </w:rPr>
        <w:t>books.google.com.au/books/about/Illness_and_Cure_in_Tonga.html?id=eLbfqDjfJjUC&amp;redir_esc=y</w:t>
      </w:r>
      <w:r>
        <w:rPr>
          <w:rFonts w:asciiTheme="minorHAnsi" w:hAnsiTheme="minorHAnsi"/>
          <w:sz w:val="20"/>
          <w:szCs w:val="20"/>
        </w:rPr>
        <w:fldChar w:fldCharType="end"/>
      </w:r>
      <w:r>
        <w:rPr>
          <w:rFonts w:asciiTheme="minorHAnsi" w:hAnsiTheme="minorHAnsi"/>
          <w:sz w:val="20"/>
          <w:szCs w:val="20"/>
        </w:rPr>
        <w:t xml:space="preserve"> [accessed 31/8/</w:t>
      </w:r>
      <w:r w:rsidRPr="009B0EAE">
        <w:rPr>
          <w:rFonts w:asciiTheme="minorHAnsi" w:hAnsiTheme="minorHAnsi"/>
          <w:sz w:val="20"/>
          <w:szCs w:val="20"/>
        </w:rPr>
        <w:t>14]</w:t>
      </w:r>
      <w:r>
        <w:rPr>
          <w:rFonts w:asciiTheme="minorHAnsi" w:hAnsiTheme="minorHAnsi"/>
          <w:sz w:val="20"/>
          <w:szCs w:val="20"/>
        </w:rPr>
        <w:t>.</w:t>
      </w:r>
      <w:r w:rsidRPr="009B0EAE">
        <w:rPr>
          <w:rFonts w:asciiTheme="minorHAnsi" w:hAnsiTheme="minorHAnsi"/>
          <w:sz w:val="20"/>
          <w:szCs w:val="20"/>
        </w:rPr>
        <w:t xml:space="preserve"> Illness is a result of some neg</w:t>
      </w:r>
      <w:r>
        <w:rPr>
          <w:rFonts w:asciiTheme="minorHAnsi" w:hAnsiTheme="minorHAnsi"/>
          <w:sz w:val="20"/>
          <w:szCs w:val="20"/>
        </w:rPr>
        <w:t>ative</w:t>
      </w:r>
      <w:r w:rsidRPr="009B0EAE">
        <w:rPr>
          <w:rFonts w:asciiTheme="minorHAnsi" w:hAnsiTheme="minorHAnsi"/>
          <w:sz w:val="20"/>
          <w:szCs w:val="20"/>
        </w:rPr>
        <w:t xml:space="preserve"> relationship between persons and/or </w:t>
      </w:r>
      <w:proofErr w:type="spellStart"/>
      <w:r w:rsidRPr="009B0EAE">
        <w:rPr>
          <w:rFonts w:asciiTheme="minorHAnsi" w:hAnsiTheme="minorHAnsi"/>
          <w:sz w:val="20"/>
          <w:szCs w:val="20"/>
        </w:rPr>
        <w:t>supernaturals</w:t>
      </w:r>
      <w:proofErr w:type="spellEnd"/>
      <w:r w:rsidRPr="009B0EAE">
        <w:rPr>
          <w:rFonts w:asciiTheme="minorHAnsi" w:hAnsiTheme="minorHAnsi"/>
          <w:sz w:val="20"/>
          <w:szCs w:val="20"/>
        </w:rPr>
        <w:t>; Tongans have recourse to both trad</w:t>
      </w:r>
      <w:r>
        <w:rPr>
          <w:rFonts w:asciiTheme="minorHAnsi" w:hAnsiTheme="minorHAnsi"/>
          <w:sz w:val="20"/>
          <w:szCs w:val="20"/>
        </w:rPr>
        <w:t>itional</w:t>
      </w:r>
      <w:r w:rsidRPr="009B0EAE">
        <w:rPr>
          <w:rFonts w:asciiTheme="minorHAnsi" w:hAnsiTheme="minorHAnsi"/>
          <w:sz w:val="20"/>
          <w:szCs w:val="20"/>
        </w:rPr>
        <w:t xml:space="preserve"> healers and western trained doctors</w:t>
      </w:r>
      <w:r>
        <w:rPr>
          <w:rFonts w:asciiTheme="minorHAnsi" w:hAnsiTheme="minorHAnsi"/>
          <w:sz w:val="20"/>
          <w:szCs w:val="20"/>
        </w:rPr>
        <w:t>.</w:t>
      </w:r>
    </w:p>
    <w:p w:rsidR="00CC3E73" w:rsidRDefault="00CC3E73" w:rsidP="00943BB5">
      <w:pPr>
        <w:pStyle w:val="FootnoteText"/>
      </w:pPr>
    </w:p>
    <w:p w:rsidR="00CC3E73" w:rsidRPr="00D360AA" w:rsidRDefault="00CC3E73" w:rsidP="00943BB5">
      <w:pPr>
        <w:pStyle w:val="FootnoteText"/>
        <w:rPr>
          <w:sz w:val="12"/>
          <w:szCs w:val="12"/>
        </w:rPr>
      </w:pPr>
    </w:p>
  </w:footnote>
  <w:footnote w:id="105">
    <w:p w:rsidR="00CC3E73" w:rsidRDefault="00CC3E73" w:rsidP="00943BB5">
      <w:pPr>
        <w:pStyle w:val="FootnoteText"/>
        <w:spacing w:line="276" w:lineRule="auto"/>
      </w:pPr>
      <w:r w:rsidRPr="00AE16E0">
        <w:rPr>
          <w:rStyle w:val="FootnoteReference"/>
        </w:rPr>
        <w:footnoteRef/>
      </w:r>
      <w:r>
        <w:t xml:space="preserve"> </w:t>
      </w:r>
      <w:r w:rsidRPr="00AB0C46">
        <w:t>This film has generated many other films like it, and television series, some trying to scare the audience, others making them laugh</w:t>
      </w:r>
      <w:r>
        <w:t xml:space="preserve">, </w:t>
      </w:r>
      <w:r w:rsidRPr="00AB0C46">
        <w:t xml:space="preserve">e.g. </w:t>
      </w:r>
      <w:r w:rsidRPr="00AB0C46">
        <w:rPr>
          <w:i/>
        </w:rPr>
        <w:t>Buffy the Vampire Slayer</w:t>
      </w:r>
      <w:r w:rsidRPr="00AB0C46">
        <w:t xml:space="preserve"> (1997-2003), </w:t>
      </w:r>
      <w:r w:rsidRPr="00AB0C46">
        <w:rPr>
          <w:i/>
        </w:rPr>
        <w:t>Repossessed</w:t>
      </w:r>
      <w:r w:rsidRPr="00AB0C46">
        <w:t xml:space="preserve"> (1990), </w:t>
      </w:r>
      <w:r w:rsidRPr="00AB0C46">
        <w:rPr>
          <w:i/>
        </w:rPr>
        <w:t>Children of the Corn IV: the Gathering</w:t>
      </w:r>
      <w:r>
        <w:rPr>
          <w:i/>
        </w:rPr>
        <w:t xml:space="preserve"> (1996)</w:t>
      </w:r>
      <w:r w:rsidRPr="00AB0C46">
        <w:t xml:space="preserve">, </w:t>
      </w:r>
      <w:r w:rsidRPr="00AB0C46">
        <w:rPr>
          <w:i/>
        </w:rPr>
        <w:t>Stigmata</w:t>
      </w:r>
      <w:r w:rsidRPr="00AB0C46">
        <w:t xml:space="preserve"> (1990), </w:t>
      </w:r>
      <w:r w:rsidRPr="00AB0C46">
        <w:rPr>
          <w:i/>
        </w:rPr>
        <w:t>The Exorcism of Emily Rose</w:t>
      </w:r>
      <w:r w:rsidRPr="00AB0C46">
        <w:t xml:space="preserve"> (1995).</w:t>
      </w:r>
      <w:r>
        <w:t xml:space="preserve"> </w:t>
      </w:r>
      <w:r>
        <w:fldChar w:fldCharType="begin"/>
      </w:r>
      <w:r>
        <w:instrText xml:space="preserve"> ADDIN ZOTERO_ITEM CSL_CITATION {"citationID":"jeHeICLO","properties":{"formattedCitation":"{\\rtf Huskison, \\uc0\\u8220{}Deliverance and Exorcism in Popular Culture.\\uc0\\u8221{}}","plainCitation":"Huskison, “Deliverance and Exorcism in Popular Culture.”"},"citationItems":[{"id":304,"uris":["http://zotero.org/users/1026663/items/NJ3U3CUB"],"uri":["http://zotero.org/users/1026663/items/NJ3U3CUB"],"itemData":{"id":304,"type":"chapter","title":"Deliverance and Exorcism in Popular Culture","container-title":"Exorcism and Deliverance","collection-title":"Studies in Pentecostal and Charismatic Issues","publisher":"Paternoster","publisher-place":"London","page":"181-202","event-place":"London","author":[{"family":"Huskison","given":"Lucy"}],"issued":{"date-parts":[["2011"]]}}}],"schema":"https://github.com/citation-style-language/schema/raw/master/csl-citation.json"} </w:instrText>
      </w:r>
      <w:r>
        <w:fldChar w:fldCharType="separate"/>
      </w:r>
      <w:r w:rsidRPr="00D94060">
        <w:rPr>
          <w:rFonts w:ascii="Calibri" w:hAnsi="Calibri" w:cs="Times New Roman"/>
          <w:szCs w:val="24"/>
        </w:rPr>
        <w:t>Huskison, “Deliverance and Exorcism in Popular Culture.”</w:t>
      </w:r>
      <w:r>
        <w:fldChar w:fldCharType="end"/>
      </w:r>
      <w:r>
        <w:t xml:space="preserve"> See also </w:t>
      </w:r>
      <w:r>
        <w:fldChar w:fldCharType="begin"/>
      </w:r>
      <w:r>
        <w:instrText xml:space="preserve"> ADDIN ZOTERO_ITEM CSL_CITATION {"citationID":"pmSai2aR","properties":{"formattedCitation":"{\\rtf Agnieska Tennant, \\uc0\\u8220{}In Need of Deliverance,\\uc0\\u8221{} \\i Christianity Today\\i0{}, September 3, 2001, 52.}","plainCitation":"Agnieska Tennant, “In Need of Deliverance,” Christianity Today, September 3, 2001, 52."},"citationItems":[{"id":311,"uris":["http://zotero.org/users/1026663/items/P8M622QS"],"uri":["http://zotero.org/users/1026663/items/P8M622QS"],"itemData":{"id":311,"type":"article-journal","title":"In Need of Deliverance","container-title":"Christianity Today","page":"46-62","author":[{"family":"Tennant","given":"Agnieska"}],"issued":{"date-parts":[["2001",9,3]]}},"locator":"52"}],"schema":"https://github.com/citation-style-language/schema/raw/master/csl-citation.json"} </w:instrText>
      </w:r>
      <w:r>
        <w:fldChar w:fldCharType="separate"/>
      </w:r>
      <w:r w:rsidRPr="00C54044">
        <w:rPr>
          <w:rFonts w:ascii="Calibri" w:hAnsi="Calibri" w:cs="Times New Roman"/>
          <w:szCs w:val="24"/>
        </w:rPr>
        <w:t xml:space="preserve">Agnieska Tennant, “In Need of Deliverance,” </w:t>
      </w:r>
      <w:r w:rsidRPr="00C54044">
        <w:rPr>
          <w:rFonts w:ascii="Calibri" w:hAnsi="Calibri" w:cs="Times New Roman"/>
          <w:i/>
          <w:iCs/>
          <w:szCs w:val="24"/>
        </w:rPr>
        <w:t>Christianity Today</w:t>
      </w:r>
      <w:r w:rsidRPr="00C54044">
        <w:rPr>
          <w:rFonts w:ascii="Calibri" w:hAnsi="Calibri" w:cs="Times New Roman"/>
          <w:szCs w:val="24"/>
        </w:rPr>
        <w:t>, September 3, 2001, 52.</w:t>
      </w:r>
      <w:r>
        <w:fldChar w:fldCharType="end"/>
      </w:r>
      <w:r>
        <w:t xml:space="preserve"> </w:t>
      </w:r>
    </w:p>
    <w:p w:rsidR="00CC3E73" w:rsidRPr="00E00460" w:rsidRDefault="00CC3E73" w:rsidP="00943BB5">
      <w:pPr>
        <w:pStyle w:val="FootnoteText"/>
        <w:spacing w:line="276" w:lineRule="auto"/>
        <w:rPr>
          <w:sz w:val="12"/>
          <w:szCs w:val="12"/>
        </w:rPr>
      </w:pPr>
    </w:p>
  </w:footnote>
  <w:footnote w:id="106">
    <w:p w:rsidR="00CC3E73" w:rsidRDefault="00CC3E73" w:rsidP="000A2673">
      <w:pPr>
        <w:pStyle w:val="FootnoteText"/>
      </w:pPr>
      <w:r w:rsidRPr="00AE16E0">
        <w:rPr>
          <w:rStyle w:val="FootnoteReference"/>
        </w:rPr>
        <w:footnoteRef/>
      </w:r>
      <w:r>
        <w:t xml:space="preserve"> </w:t>
      </w:r>
      <w:r>
        <w:fldChar w:fldCharType="begin"/>
      </w:r>
      <w:r>
        <w:instrText xml:space="preserve"> ADDIN ZOTERO_ITEM CSL_CITATION {"citationID":"YH8Lon3G","properties":{"formattedCitation":"{\\rtf Michael Cuneo, \\i American Exorcism: Expelling Demons in the Land of Plenty\\i0{} (NY: Doubleday, 2001), 160\\uc0\\u8211{}1.}","plainCitation":"Michael Cuneo, American Exorcism: Expelling Demons in the Land of Plenty (NY: Doubleday, 2001), 160–1."},"citationItems":[{"id":212,"uris":["http://zotero.org/users/1026663/items/4MPJDZ3S"],"uri":["http://zotero.org/users/1026663/items/4MPJDZ3S"],"itemData":{"id":212,"type":"book","title":"American Exorcism: Expelling Demons in the Land of Plenty","publisher":"Doubleday","publisher-place":"NY","event-place":"NY","author":[{"family":"Cuneo","given":"Michael"}],"issued":{"date-parts":[["2001"]]}},"locator":"160-1"}],"schema":"https://github.com/citation-style-language/schema/raw/master/csl-citation.json"} </w:instrText>
      </w:r>
      <w:r>
        <w:fldChar w:fldCharType="separate"/>
      </w:r>
      <w:r w:rsidRPr="00AB0C46">
        <w:rPr>
          <w:rFonts w:ascii="Calibri" w:hAnsi="Calibri" w:cs="Times New Roman"/>
          <w:szCs w:val="24"/>
        </w:rPr>
        <w:t xml:space="preserve">Michael Cuneo, </w:t>
      </w:r>
      <w:r w:rsidRPr="00AB0C46">
        <w:rPr>
          <w:rFonts w:ascii="Calibri" w:hAnsi="Calibri" w:cs="Times New Roman"/>
          <w:i/>
          <w:iCs/>
          <w:szCs w:val="24"/>
        </w:rPr>
        <w:t>American Exorcism: Expelling Demons in the Land of Plenty</w:t>
      </w:r>
      <w:r w:rsidRPr="00AB0C46">
        <w:rPr>
          <w:rFonts w:ascii="Calibri" w:hAnsi="Calibri" w:cs="Times New Roman"/>
          <w:szCs w:val="24"/>
        </w:rPr>
        <w:t xml:space="preserve"> (NY: Doubleday, 2001), 160–1.</w:t>
      </w:r>
      <w:r>
        <w:fldChar w:fldCharType="end"/>
      </w:r>
    </w:p>
    <w:p w:rsidR="00CC3E73" w:rsidRPr="00E00460" w:rsidRDefault="00CC3E73" w:rsidP="000A2673">
      <w:pPr>
        <w:pStyle w:val="FootnoteText"/>
        <w:spacing w:line="276" w:lineRule="auto"/>
        <w:rPr>
          <w:sz w:val="12"/>
          <w:szCs w:val="12"/>
        </w:rPr>
      </w:pPr>
    </w:p>
  </w:footnote>
  <w:footnote w:id="107">
    <w:p w:rsidR="00CC3E73" w:rsidRPr="007D0676" w:rsidRDefault="00CC3E73" w:rsidP="00D45D63">
      <w:pPr>
        <w:pStyle w:val="NoSpacing"/>
        <w:jc w:val="both"/>
        <w:rPr>
          <w:rFonts w:asciiTheme="minorHAnsi" w:hAnsiTheme="minorHAnsi" w:cs="Times New Roman"/>
          <w:sz w:val="20"/>
          <w:szCs w:val="20"/>
        </w:rPr>
      </w:pPr>
      <w:r w:rsidRPr="00AE16E0">
        <w:rPr>
          <w:rStyle w:val="FootnoteReference"/>
        </w:rPr>
        <w:footnoteRef/>
      </w:r>
      <w:r>
        <w:t xml:space="preserve"> </w:t>
      </w:r>
      <w:r w:rsidRPr="005F02BA">
        <w:rPr>
          <w:rFonts w:asciiTheme="minorHAnsi" w:hAnsiTheme="minorHAnsi"/>
          <w:sz w:val="20"/>
          <w:szCs w:val="20"/>
        </w:rPr>
        <w:fldChar w:fldCharType="begin"/>
      </w:r>
      <w:r>
        <w:rPr>
          <w:rFonts w:asciiTheme="minorHAnsi" w:hAnsiTheme="minorHAnsi"/>
          <w:sz w:val="20"/>
          <w:szCs w:val="20"/>
        </w:rPr>
        <w:instrText xml:space="preserve"> ADDIN ZOTERO_ITEM CSL_CITATION {"citationID":"mXgU2EaJ","properties":{"formattedCitation":"{\\rtf Collins, \\i Exorcism and Deliverance Ministry in the Twentieth Century\\i0{}, 140\\uc0\\u8211{}1.}","plainCitation":"Collins, Exorcism and Deliverance Ministry in the Twentieth Century, 140–1."},"citationItems":[{"id":185,"uris":["http://zotero.org/users/1026663/items/NGD35PBI"],"uri":["http://zotero.org/users/1026663/items/NGD35PBI"],"itemData":{"id":185,"type":"book","title":"Exorcism and Deliverance Ministry in the Twentieth Century","collection-title":"Studies in Evangelical History and Thought","publisher":"WIPF &amp; Stock","publisher-place":"Oregon","source":"Carmelite","event-place":"Oregon","author":[{"family":"Collins","given":"James"}],"issued":{"date-parts":[["2009"]]}},"locator":"140-1"}],"schema":"https://github.com/citation-style-language/schema/raw/master/csl-citation.json"} </w:instrText>
      </w:r>
      <w:r w:rsidRPr="005F02BA">
        <w:rPr>
          <w:rFonts w:asciiTheme="minorHAnsi" w:hAnsiTheme="minorHAnsi"/>
          <w:sz w:val="20"/>
          <w:szCs w:val="20"/>
        </w:rPr>
        <w:fldChar w:fldCharType="separate"/>
      </w:r>
      <w:r w:rsidRPr="00493C70">
        <w:rPr>
          <w:rFonts w:ascii="Calibri" w:hAnsi="Calibri" w:cs="Times New Roman"/>
          <w:sz w:val="20"/>
          <w:szCs w:val="24"/>
        </w:rPr>
        <w:t xml:space="preserve">Collins, </w:t>
      </w:r>
      <w:r w:rsidRPr="00493C70">
        <w:rPr>
          <w:rFonts w:ascii="Calibri" w:hAnsi="Calibri" w:cs="Times New Roman"/>
          <w:i/>
          <w:iCs/>
          <w:sz w:val="20"/>
          <w:szCs w:val="24"/>
        </w:rPr>
        <w:t>Exorcism and Deliverance Ministry in the Twentieth Century</w:t>
      </w:r>
      <w:r w:rsidRPr="00493C70">
        <w:rPr>
          <w:rFonts w:ascii="Calibri" w:hAnsi="Calibri" w:cs="Times New Roman"/>
          <w:sz w:val="20"/>
          <w:szCs w:val="24"/>
        </w:rPr>
        <w:t>, 140–1.</w:t>
      </w:r>
      <w:r w:rsidRPr="005F02BA">
        <w:rPr>
          <w:rFonts w:asciiTheme="minorHAnsi" w:hAnsiTheme="minorHAnsi"/>
          <w:sz w:val="20"/>
          <w:szCs w:val="20"/>
        </w:rPr>
        <w:fldChar w:fldCharType="end"/>
      </w:r>
      <w:r w:rsidRPr="005F02BA">
        <w:rPr>
          <w:rFonts w:asciiTheme="minorHAnsi" w:hAnsiTheme="minorHAnsi"/>
          <w:sz w:val="20"/>
          <w:szCs w:val="20"/>
        </w:rPr>
        <w:t xml:space="preserve"> The story of the </w:t>
      </w:r>
      <w:proofErr w:type="spellStart"/>
      <w:r w:rsidRPr="005F02BA">
        <w:rPr>
          <w:rFonts w:asciiTheme="minorHAnsi" w:hAnsiTheme="minorHAnsi"/>
          <w:sz w:val="20"/>
          <w:szCs w:val="20"/>
        </w:rPr>
        <w:t>Barnsley</w:t>
      </w:r>
      <w:proofErr w:type="spellEnd"/>
      <w:r w:rsidRPr="005F02BA">
        <w:rPr>
          <w:rFonts w:asciiTheme="minorHAnsi" w:hAnsiTheme="minorHAnsi"/>
          <w:sz w:val="20"/>
          <w:szCs w:val="20"/>
        </w:rPr>
        <w:t xml:space="preserve"> exorcism that failed in Britain in 1975 subsequent to which the ‘delivered’ man murdered his wife went around the world (</w:t>
      </w:r>
      <w:r w:rsidRPr="005F02BA">
        <w:rPr>
          <w:rFonts w:asciiTheme="minorHAnsi" w:hAnsiTheme="minorHAnsi" w:cs="Times New Roman"/>
          <w:sz w:val="20"/>
          <w:szCs w:val="20"/>
        </w:rPr>
        <w:fldChar w:fldCharType="begin"/>
      </w:r>
      <w:r w:rsidRPr="005F02BA">
        <w:rPr>
          <w:rFonts w:asciiTheme="minorHAnsi" w:hAnsiTheme="minorHAnsi" w:cs="Times New Roman"/>
          <w:sz w:val="20"/>
          <w:szCs w:val="20"/>
        </w:rPr>
        <w:instrText xml:space="preserve"> ADDIN ZOTERO_ITEM CSL_CITATION {"citationID":"cXBOC6Bo","properties":{"formattedCitation":"{\\rtf Theron, \\uc0\\u8220{}A Critical Overview of the Church\\uc0\\u8217{}s Ministry of Deliverance from Evil Spirits,\\uc0\\u8221{} 90.}","plainCitation":"Theron, “A Critical Overview of the Church’s Ministry of Deliverance from Evil Spirits,” 90."},"citationItems":[{"id":209,"uris":["http://zotero.org/users/1026663/items/2G72FDGF"],"uri":["http://zotero.org/users/1026663/items/2G72FDGF"],"itemData":{"id":209,"type":"article-journal","title":"A Critical Overview of the Church's Ministry of Deliverance from Evil Spirits","container-title":"Pneuma","page":"79-92","volume":"18","issue":"1","abstract":"a response to the study of Walker - Charismatics are not paranoid - their worldview is 'post modern' - healings an deliverance are normal in non-Western societies - interest by secular professionals (symposia)","author":[{"family":"Theron","given":"Jacques"}],"issued":{"date-parts":[["1996"]],"season":"Spring"}},"locator":"90"}],"schema":"https://github.com/citation-style-language/schema/raw/master/csl-citation.json"} </w:instrText>
      </w:r>
      <w:r w:rsidRPr="005F02BA">
        <w:rPr>
          <w:rFonts w:asciiTheme="minorHAnsi" w:hAnsiTheme="minorHAnsi" w:cs="Times New Roman"/>
          <w:sz w:val="20"/>
          <w:szCs w:val="20"/>
        </w:rPr>
        <w:fldChar w:fldCharType="separate"/>
      </w:r>
      <w:r w:rsidRPr="005F02BA">
        <w:rPr>
          <w:rFonts w:asciiTheme="minorHAnsi" w:hAnsiTheme="minorHAnsi" w:cs="Times New Roman"/>
          <w:sz w:val="20"/>
          <w:szCs w:val="20"/>
        </w:rPr>
        <w:t>Theron, “A Critical Overview of the Church’s Ministry of Deliverance from Evil Spirits,” 90.</w:t>
      </w:r>
      <w:r w:rsidRPr="005F02BA">
        <w:rPr>
          <w:rFonts w:asciiTheme="minorHAnsi" w:hAnsiTheme="minorHAnsi" w:cs="Times New Roman"/>
          <w:sz w:val="20"/>
          <w:szCs w:val="20"/>
        </w:rPr>
        <w:fldChar w:fldCharType="end"/>
      </w:r>
      <w:r w:rsidRPr="005F02BA">
        <w:rPr>
          <w:rFonts w:asciiTheme="minorHAnsi" w:hAnsiTheme="minorHAnsi" w:cs="Times New Roman"/>
          <w:sz w:val="20"/>
          <w:szCs w:val="20"/>
        </w:rPr>
        <w:t xml:space="preserve">) As did the </w:t>
      </w:r>
      <w:proofErr w:type="spellStart"/>
      <w:r w:rsidRPr="005F02BA">
        <w:rPr>
          <w:rFonts w:asciiTheme="minorHAnsi" w:hAnsiTheme="minorHAnsi" w:cs="Times New Roman"/>
          <w:sz w:val="20"/>
          <w:szCs w:val="20"/>
        </w:rPr>
        <w:t>McMartin</w:t>
      </w:r>
      <w:proofErr w:type="spellEnd"/>
      <w:r w:rsidRPr="005F02BA">
        <w:rPr>
          <w:rFonts w:asciiTheme="minorHAnsi" w:hAnsiTheme="minorHAnsi" w:cs="Times New Roman"/>
          <w:sz w:val="20"/>
          <w:szCs w:val="20"/>
        </w:rPr>
        <w:t xml:space="preserve"> </w:t>
      </w:r>
      <w:proofErr w:type="spellStart"/>
      <w:r w:rsidRPr="005F02BA">
        <w:rPr>
          <w:rFonts w:asciiTheme="minorHAnsi" w:hAnsiTheme="minorHAnsi" w:cs="Times New Roman"/>
          <w:sz w:val="20"/>
          <w:szCs w:val="20"/>
        </w:rPr>
        <w:t>PreSchool</w:t>
      </w:r>
      <w:proofErr w:type="spellEnd"/>
      <w:r w:rsidRPr="005F02BA">
        <w:rPr>
          <w:rFonts w:asciiTheme="minorHAnsi" w:hAnsiTheme="minorHAnsi" w:cs="Times New Roman"/>
          <w:sz w:val="20"/>
          <w:szCs w:val="20"/>
        </w:rPr>
        <w:t xml:space="preserve"> Case in 1984</w:t>
      </w:r>
      <w:r>
        <w:rPr>
          <w:rFonts w:asciiTheme="minorHAnsi" w:hAnsiTheme="minorHAnsi" w:cs="Times New Roman"/>
          <w:sz w:val="20"/>
          <w:szCs w:val="20"/>
        </w:rPr>
        <w:t>:</w:t>
      </w:r>
      <w:r w:rsidRPr="005F02BA">
        <w:rPr>
          <w:rFonts w:asciiTheme="minorHAnsi" w:hAnsiTheme="minorHAnsi" w:cs="Times New Roman"/>
          <w:sz w:val="20"/>
          <w:szCs w:val="20"/>
        </w:rPr>
        <w:t xml:space="preserve"> Cuneo, </w:t>
      </w:r>
      <w:r w:rsidRPr="005F02BA">
        <w:rPr>
          <w:rFonts w:asciiTheme="minorHAnsi" w:hAnsiTheme="minorHAnsi" w:cs="Times New Roman"/>
          <w:i/>
          <w:sz w:val="20"/>
          <w:szCs w:val="20"/>
        </w:rPr>
        <w:t>American Exorcism</w:t>
      </w:r>
      <w:r w:rsidRPr="005F02BA">
        <w:rPr>
          <w:rFonts w:asciiTheme="minorHAnsi" w:hAnsiTheme="minorHAnsi" w:cs="Times New Roman"/>
          <w:sz w:val="20"/>
          <w:szCs w:val="20"/>
        </w:rPr>
        <w:t xml:space="preserve">, 74-5. </w:t>
      </w:r>
      <w:r w:rsidRPr="00D45D63">
        <w:rPr>
          <w:rFonts w:asciiTheme="minorHAnsi" w:hAnsiTheme="minorHAnsi" w:cs="Times New Roman"/>
          <w:sz w:val="20"/>
          <w:szCs w:val="20"/>
        </w:rPr>
        <w:t>This fascination reached its peak in the media with reports of Satanic Ritual Abuse victims that emerged in the 1970’s and 1980’s as a result of psychotherapy that brought to consciousness repressed memories of alleged gruesome abuse at the hands of devil worshippers. Police, lawyers, social workers and psychologists all became convinced of the existence of widespread SRA. In the end, however, these cases were discovered to have no basis in</w:t>
      </w:r>
      <w:r>
        <w:rPr>
          <w:rFonts w:asciiTheme="minorHAnsi" w:hAnsiTheme="minorHAnsi" w:cs="Times New Roman"/>
          <w:sz w:val="20"/>
          <w:szCs w:val="20"/>
        </w:rPr>
        <w:t xml:space="preserve"> reality. See </w:t>
      </w:r>
      <w:r w:rsidRPr="00D45D63">
        <w:rPr>
          <w:sz w:val="20"/>
          <w:szCs w:val="20"/>
        </w:rPr>
        <w:fldChar w:fldCharType="begin"/>
      </w:r>
      <w:r w:rsidRPr="00D45D63">
        <w:rPr>
          <w:sz w:val="20"/>
          <w:szCs w:val="20"/>
        </w:rPr>
        <w:instrText xml:space="preserve"> ADDIN ZOTERO_ITEM CSL_CITATION {"citationID":"HBrVte6R","properties":{"formattedCitation":"Ibid., 148.","plainCitation":"Ibid., 148.","dontUpdate":true},"citationItems":[{"id":185,"uris":["http://zotero.org/users/1026663/items/NGD35PBI"],"uri":["http://zotero.org/users/1026663/items/NGD35PBI"],"itemData":{"id":185,"type":"book","title":"Exorcism and Deliverance Ministry in the Twentieth Century","collection-title":"Studies in Evangelical History and Thought","publisher":"WIPF &amp; Stock","publisher-place":"Oregon","source":"Carmelite","event-place":"Oregon","author":[{"family":"Collins","given":"James"}],"issued":{"date-parts":[["2009"]]}},"locator":"148"}],"schema":"https://github.com/citation-style-language/schema/raw/master/csl-citation.json"} </w:instrText>
      </w:r>
      <w:r w:rsidRPr="00D45D63">
        <w:rPr>
          <w:sz w:val="20"/>
          <w:szCs w:val="20"/>
        </w:rPr>
        <w:fldChar w:fldCharType="separate"/>
      </w:r>
      <w:r w:rsidRPr="00D45D63">
        <w:rPr>
          <w:rFonts w:ascii="Calibri" w:hAnsi="Calibri"/>
          <w:sz w:val="20"/>
          <w:szCs w:val="20"/>
        </w:rPr>
        <w:t xml:space="preserve">Collins, </w:t>
      </w:r>
      <w:r w:rsidRPr="00D45D63">
        <w:rPr>
          <w:rFonts w:ascii="Calibri" w:hAnsi="Calibri"/>
          <w:i/>
          <w:sz w:val="20"/>
          <w:szCs w:val="20"/>
        </w:rPr>
        <w:t>Exorcism and Deliverance</w:t>
      </w:r>
      <w:r w:rsidRPr="00D45D63">
        <w:rPr>
          <w:rFonts w:ascii="Calibri" w:hAnsi="Calibri"/>
          <w:sz w:val="20"/>
          <w:szCs w:val="20"/>
        </w:rPr>
        <w:t>, 148.</w:t>
      </w:r>
      <w:r w:rsidRPr="00D45D63">
        <w:rPr>
          <w:sz w:val="20"/>
          <w:szCs w:val="20"/>
        </w:rPr>
        <w:fldChar w:fldCharType="end"/>
      </w:r>
      <w:r w:rsidRPr="00D45D63">
        <w:rPr>
          <w:sz w:val="20"/>
          <w:szCs w:val="20"/>
        </w:rPr>
        <w:t xml:space="preserve"> </w:t>
      </w:r>
      <w:r w:rsidRPr="00D45D63">
        <w:rPr>
          <w:rFonts w:asciiTheme="minorHAnsi" w:hAnsiTheme="minorHAnsi"/>
          <w:sz w:val="20"/>
          <w:szCs w:val="20"/>
        </w:rPr>
        <w:t xml:space="preserve">See also Cuneo, </w:t>
      </w:r>
      <w:r w:rsidRPr="00D45D63">
        <w:rPr>
          <w:rFonts w:asciiTheme="minorHAnsi" w:hAnsiTheme="minorHAnsi"/>
          <w:i/>
          <w:sz w:val="20"/>
          <w:szCs w:val="20"/>
        </w:rPr>
        <w:t>American Exorcism</w:t>
      </w:r>
      <w:r w:rsidRPr="00D45D63">
        <w:rPr>
          <w:rFonts w:asciiTheme="minorHAnsi" w:hAnsiTheme="minorHAnsi"/>
          <w:sz w:val="20"/>
          <w:szCs w:val="20"/>
        </w:rPr>
        <w:t>, 249-253.</w:t>
      </w:r>
      <w:r>
        <w:rPr>
          <w:rFonts w:asciiTheme="minorHAnsi" w:hAnsiTheme="minorHAnsi" w:cs="Times New Roman"/>
          <w:sz w:val="20"/>
          <w:szCs w:val="20"/>
        </w:rPr>
        <w:t xml:space="preserve"> </w:t>
      </w:r>
      <w:r w:rsidRPr="005F02BA">
        <w:rPr>
          <w:rFonts w:asciiTheme="minorHAnsi" w:hAnsiTheme="minorHAnsi" w:cs="Times New Roman"/>
          <w:sz w:val="20"/>
          <w:szCs w:val="20"/>
        </w:rPr>
        <w:t>This appeal to the sensational continues with TV programs as ‘Supernatural’ presented by Sid Roth for the purpose of evangelising unbelievers</w:t>
      </w:r>
      <w:r>
        <w:rPr>
          <w:rFonts w:asciiTheme="minorHAnsi" w:hAnsiTheme="minorHAnsi" w:cs="Times New Roman"/>
          <w:sz w:val="20"/>
          <w:szCs w:val="20"/>
        </w:rPr>
        <w:t xml:space="preserve"> with stories of the ‘supernatural’. </w:t>
      </w:r>
      <w:hyperlink r:id="rId6" w:history="1">
        <w:r w:rsidRPr="001776E8">
          <w:rPr>
            <w:rStyle w:val="Hyperlink"/>
            <w:rFonts w:asciiTheme="minorHAnsi" w:hAnsiTheme="minorHAnsi" w:cs="Times New Roman"/>
            <w:sz w:val="20"/>
            <w:szCs w:val="20"/>
          </w:rPr>
          <w:t>http://sidroth.org/television/tv-archives/don-dickerman</w:t>
        </w:r>
      </w:hyperlink>
      <w:r w:rsidRPr="001776E8">
        <w:rPr>
          <w:rFonts w:cs="Times New Roman"/>
          <w:sz w:val="20"/>
          <w:szCs w:val="20"/>
        </w:rPr>
        <w:t xml:space="preserve"> [accessed 14/1/15]</w:t>
      </w:r>
    </w:p>
    <w:p w:rsidR="00CC3E73" w:rsidRPr="00D94060" w:rsidRDefault="00CC3E73" w:rsidP="00D45D63">
      <w:pPr>
        <w:pStyle w:val="FootnoteText"/>
        <w:rPr>
          <w:sz w:val="12"/>
          <w:szCs w:val="12"/>
        </w:rPr>
      </w:pPr>
    </w:p>
  </w:footnote>
  <w:footnote w:id="108">
    <w:p w:rsidR="00CC3E73" w:rsidRPr="007A2B82" w:rsidRDefault="00CC3E73" w:rsidP="007D0676">
      <w:pPr>
        <w:spacing w:after="0" w:line="240" w:lineRule="auto"/>
        <w:jc w:val="both"/>
        <w:rPr>
          <w:rFonts w:ascii="Times New Roman" w:hAnsi="Times New Roman"/>
          <w:sz w:val="20"/>
          <w:szCs w:val="20"/>
        </w:rPr>
      </w:pPr>
      <w:r>
        <w:rPr>
          <w:rStyle w:val="FootnoteReference"/>
        </w:rPr>
        <w:footnoteRef/>
      </w:r>
      <w:r>
        <w:t xml:space="preserve"> </w:t>
      </w:r>
      <w:proofErr w:type="spellStart"/>
      <w:r w:rsidRPr="007D0676">
        <w:rPr>
          <w:sz w:val="20"/>
          <w:szCs w:val="20"/>
        </w:rPr>
        <w:t>Huskison</w:t>
      </w:r>
      <w:proofErr w:type="spellEnd"/>
      <w:r w:rsidRPr="007D0676">
        <w:rPr>
          <w:sz w:val="20"/>
          <w:szCs w:val="20"/>
        </w:rPr>
        <w:t xml:space="preserve"> observes that when exorcism is portrayed in popular culture now it is usually as a means to glorify the demonic presence or to get a laugh. (</w:t>
      </w:r>
      <w:r w:rsidRPr="007D0676">
        <w:rPr>
          <w:rFonts w:cs="Times New Roman"/>
          <w:sz w:val="20"/>
          <w:szCs w:val="20"/>
        </w:rPr>
        <w:t xml:space="preserve">“Deliverance”, 187, 190-193). </w:t>
      </w:r>
      <w:r w:rsidRPr="007D0676">
        <w:rPr>
          <w:sz w:val="20"/>
          <w:szCs w:val="20"/>
        </w:rPr>
        <w:t xml:space="preserve">It is especially popular music of the heavy metal and rap genre that glorifies Satan and his power of destruction. (188). </w:t>
      </w:r>
      <w:proofErr w:type="gramStart"/>
      <w:r w:rsidRPr="007D0676">
        <w:rPr>
          <w:sz w:val="20"/>
          <w:szCs w:val="20"/>
        </w:rPr>
        <w:t>In</w:t>
      </w:r>
      <w:proofErr w:type="gramEnd"/>
      <w:r w:rsidRPr="007D0676">
        <w:rPr>
          <w:sz w:val="20"/>
          <w:szCs w:val="20"/>
        </w:rPr>
        <w:t xml:space="preserve"> the early 21</w:t>
      </w:r>
      <w:r w:rsidRPr="007D0676">
        <w:rPr>
          <w:sz w:val="20"/>
          <w:szCs w:val="20"/>
          <w:vertAlign w:val="superscript"/>
        </w:rPr>
        <w:t>st</w:t>
      </w:r>
      <w:r w:rsidRPr="007D0676">
        <w:rPr>
          <w:sz w:val="20"/>
          <w:szCs w:val="20"/>
        </w:rPr>
        <w:t xml:space="preserve"> century, however, she observes that Western society’s taste for stories of possession and exorcism has waned (197-8).</w:t>
      </w:r>
      <w:r w:rsidRPr="007A2B82">
        <w:rPr>
          <w:rFonts w:ascii="Times New Roman" w:hAnsi="Times New Roman"/>
          <w:sz w:val="20"/>
          <w:szCs w:val="20"/>
        </w:rPr>
        <w:t xml:space="preserve">  </w:t>
      </w:r>
    </w:p>
    <w:p w:rsidR="00CC3E73" w:rsidRPr="007D0676" w:rsidRDefault="00CC3E73">
      <w:pPr>
        <w:pStyle w:val="FootnoteText"/>
        <w:rPr>
          <w:sz w:val="12"/>
          <w:szCs w:val="12"/>
        </w:rPr>
      </w:pPr>
    </w:p>
  </w:footnote>
  <w:footnote w:id="109">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NxCtuBp9","properties":{"formattedCitation":"{\\rtf Cuneo, \\i American Exorcism: Expelling Demons in the Land of Plenty\\i0{}, 96.}","plainCitation":"Cuneo, American Exorcism: Expelling Demons in the Land of Plenty, 96."},"citationItems":[{"id":212,"uris":["http://zotero.org/users/1026663/items/4MPJDZ3S"],"uri":["http://zotero.org/users/1026663/items/4MPJDZ3S"],"itemData":{"id":212,"type":"book","title":"American Exorcism: Expelling Demons in the Land of Plenty","publisher":"Doubleday","publisher-place":"NY","event-place":"NY","author":[{"family":"Cuneo","given":"Michael"}],"issued":{"date-parts":[["2001"]]}},"locator":"96"}],"schema":"https://github.com/citation-style-language/schema/raw/master/csl-citation.json"} </w:instrText>
      </w:r>
      <w:r>
        <w:fldChar w:fldCharType="separate"/>
      </w:r>
      <w:r w:rsidRPr="006C6F7F">
        <w:rPr>
          <w:rFonts w:ascii="Calibri" w:hAnsi="Calibri" w:cs="Times New Roman"/>
          <w:szCs w:val="24"/>
        </w:rPr>
        <w:t xml:space="preserve">Cuneo, </w:t>
      </w:r>
      <w:r>
        <w:rPr>
          <w:rFonts w:ascii="Calibri" w:hAnsi="Calibri" w:cs="Times New Roman"/>
          <w:i/>
          <w:iCs/>
          <w:szCs w:val="24"/>
        </w:rPr>
        <w:t>American Exorcism</w:t>
      </w:r>
      <w:r w:rsidRPr="006C6F7F">
        <w:rPr>
          <w:rFonts w:ascii="Calibri" w:hAnsi="Calibri" w:cs="Times New Roman"/>
          <w:szCs w:val="24"/>
        </w:rPr>
        <w:t>, 96</w:t>
      </w:r>
      <w:r>
        <w:fldChar w:fldCharType="end"/>
      </w:r>
      <w:r>
        <w:t>, also see 73.</w:t>
      </w:r>
    </w:p>
    <w:p w:rsidR="00CC3E73" w:rsidRPr="00E00460" w:rsidRDefault="00CC3E73" w:rsidP="00943BB5">
      <w:pPr>
        <w:pStyle w:val="FootnoteText"/>
        <w:rPr>
          <w:sz w:val="12"/>
          <w:szCs w:val="12"/>
        </w:rPr>
      </w:pPr>
    </w:p>
  </w:footnote>
  <w:footnote w:id="110">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pzpxP5Qy","properties":{"formattedCitation":"{\\rtf Cuneo, \\i American Exorcism: Expelling Demons in the Land of Plenty\\i0{}, 160.}","plainCitation":"Cuneo, American Exorcism: Expelling Demons in the Land of Plenty, 160.","dontUpdate":true},"citationItems":[{"id":212,"uris":["http://zotero.org/users/1026663/items/4MPJDZ3S"],"uri":["http://zotero.org/users/1026663/items/4MPJDZ3S"],"itemData":{"id":212,"type":"book","title":"American Exorcism: Expelling Demons in the Land of Plenty","publisher":"Doubleday","publisher-place":"NY","event-place":"NY","author":[{"family":"Cuneo","given":"Michael"}],"issued":{"date-parts":[["2001"]]}},"locator":"160"}],"schema":"https://github.com/citation-style-language/schema/raw/master/csl-citation.json"} </w:instrText>
      </w:r>
      <w:r>
        <w:fldChar w:fldCharType="separate"/>
      </w:r>
      <w:r w:rsidRPr="00DF4A5E">
        <w:rPr>
          <w:rFonts w:ascii="Calibri" w:hAnsi="Calibri" w:cs="Times New Roman"/>
          <w:szCs w:val="24"/>
        </w:rPr>
        <w:t xml:space="preserve">Cuneo, </w:t>
      </w:r>
      <w:r>
        <w:rPr>
          <w:rFonts w:ascii="Calibri" w:hAnsi="Calibri" w:cs="Times New Roman"/>
          <w:i/>
          <w:iCs/>
          <w:szCs w:val="24"/>
        </w:rPr>
        <w:t>American Exorcism</w:t>
      </w:r>
      <w:r w:rsidRPr="00DF4A5E">
        <w:rPr>
          <w:rFonts w:ascii="Calibri" w:hAnsi="Calibri" w:cs="Times New Roman"/>
          <w:szCs w:val="24"/>
        </w:rPr>
        <w:t>, 160.</w:t>
      </w:r>
      <w:r>
        <w:fldChar w:fldCharType="end"/>
      </w:r>
    </w:p>
    <w:p w:rsidR="00CC3E73" w:rsidRPr="00E00460" w:rsidRDefault="00CC3E73" w:rsidP="00943BB5">
      <w:pPr>
        <w:pStyle w:val="FootnoteText"/>
        <w:rPr>
          <w:sz w:val="12"/>
          <w:szCs w:val="12"/>
        </w:rPr>
      </w:pPr>
    </w:p>
  </w:footnote>
  <w:footnote w:id="111">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u9qGB2qK","properties":{"formattedCitation":"Ibid., 159.","plainCitation":"Ibid., 159."},"citationItems":[{"id":212,"uris":["http://zotero.org/users/1026663/items/4MPJDZ3S"],"uri":["http://zotero.org/users/1026663/items/4MPJDZ3S"],"itemData":{"id":212,"type":"book","title":"American Exorcism: Expelling Demons in the Land of Plenty","publisher":"Doubleday","publisher-place":"NY","event-place":"NY","author":[{"family":"Cuneo","given":"Michael"}],"issued":{"date-parts":[["2001"]]}},"locator":"159"}],"schema":"https://github.com/citation-style-language/schema/raw/master/csl-citation.json"} </w:instrText>
      </w:r>
      <w:r>
        <w:fldChar w:fldCharType="separate"/>
      </w:r>
      <w:r>
        <w:rPr>
          <w:rFonts w:ascii="Calibri" w:hAnsi="Calibri"/>
        </w:rPr>
        <w:t xml:space="preserve">Cuneo, </w:t>
      </w:r>
      <w:r w:rsidRPr="00DF4A5E">
        <w:rPr>
          <w:rFonts w:ascii="Calibri" w:hAnsi="Calibri"/>
          <w:i/>
        </w:rPr>
        <w:t>American Exorcism</w:t>
      </w:r>
      <w:r>
        <w:rPr>
          <w:rFonts w:ascii="Calibri" w:hAnsi="Calibri"/>
        </w:rPr>
        <w:t>, 159, 259.</w:t>
      </w:r>
      <w:r>
        <w:fldChar w:fldCharType="end"/>
      </w:r>
    </w:p>
    <w:p w:rsidR="00CC3E73" w:rsidRPr="00E00460" w:rsidRDefault="00CC3E73" w:rsidP="00943BB5">
      <w:pPr>
        <w:pStyle w:val="FootnoteText"/>
        <w:rPr>
          <w:sz w:val="12"/>
          <w:szCs w:val="12"/>
        </w:rPr>
      </w:pPr>
    </w:p>
  </w:footnote>
  <w:footnote w:id="112">
    <w:p w:rsidR="00CC3E73" w:rsidRDefault="00CC3E73" w:rsidP="00943BB5">
      <w:pPr>
        <w:pStyle w:val="FootnoteText"/>
      </w:pPr>
      <w:r w:rsidRPr="00AE16E0">
        <w:rPr>
          <w:rStyle w:val="FootnoteReference"/>
        </w:rPr>
        <w:footnoteRef/>
      </w:r>
      <w:r>
        <w:t xml:space="preserve"> Cuneo, </w:t>
      </w:r>
      <w:r w:rsidRPr="009A28DD">
        <w:rPr>
          <w:i/>
        </w:rPr>
        <w:t>American Exorcism</w:t>
      </w:r>
      <w:r>
        <w:t>, 260.</w:t>
      </w:r>
    </w:p>
    <w:p w:rsidR="00CC3E73" w:rsidRPr="00E00460" w:rsidRDefault="00CC3E73" w:rsidP="00943BB5">
      <w:pPr>
        <w:pStyle w:val="FootnoteText"/>
        <w:rPr>
          <w:sz w:val="12"/>
          <w:szCs w:val="12"/>
        </w:rPr>
      </w:pPr>
    </w:p>
  </w:footnote>
  <w:footnote w:id="113">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CrTfayZh","properties":{"formattedCitation":"{\\rtf Tennant, \\uc0\\u8220{}In Need of Deliverance,\\uc0\\u8221{} 52.}","plainCitation":"Tennant, “In Need of Deliverance,” 52."},"citationItems":[{"id":311,"uris":["http://zotero.org/users/1026663/items/P8M622QS"],"uri":["http://zotero.org/users/1026663/items/P8M622QS"],"itemData":{"id":311,"type":"article-journal","title":"In Need of Deliverance","container-title":"Christianity Today","page":"46-62","author":[{"family":"Tennant","given":"Agnieska"}],"issued":{"date-parts":[["2001",9,3]]}},"locator":"52"}],"schema":"https://github.com/citation-style-language/schema/raw/master/csl-citation.json"} </w:instrText>
      </w:r>
      <w:r>
        <w:fldChar w:fldCharType="separate"/>
      </w:r>
      <w:r w:rsidRPr="00C54044">
        <w:rPr>
          <w:rFonts w:ascii="Calibri" w:hAnsi="Calibri" w:cs="Times New Roman"/>
          <w:szCs w:val="24"/>
        </w:rPr>
        <w:t>Tennant, “In Need of Deliverance,” 52.</w:t>
      </w:r>
      <w:r>
        <w:fldChar w:fldCharType="end"/>
      </w:r>
    </w:p>
  </w:footnote>
  <w:footnote w:id="114">
    <w:p w:rsidR="00CC3E73" w:rsidRDefault="00CC3E73" w:rsidP="00943BB5">
      <w:pPr>
        <w:pStyle w:val="FootnoteText"/>
      </w:pPr>
      <w:r w:rsidRPr="00AE16E0">
        <w:rPr>
          <w:rStyle w:val="FootnoteReference"/>
        </w:rPr>
        <w:footnoteRef/>
      </w:r>
      <w:r>
        <w:t xml:space="preserve"> Such people include </w:t>
      </w:r>
      <w:r>
        <w:fldChar w:fldCharType="begin"/>
      </w:r>
      <w:r>
        <w:instrText xml:space="preserve"> ADDIN ZOTERO_ITEM CSL_CITATION {"citationID":"mSszFaKA","properties":{"formattedCitation":"{\\rtf Kurt Koch, \\i Occult Bondage and Deliverance\\i0{} (West Germany: Evangelisation Publishers, n.d.).}","plainCitation":"Kurt Koch, Occult Bondage and Deliverance (West Germany: Evangelisation Publishers, n.d.)."},"citationItems":[{"id":154,"uris":["http://zotero.org/users/1026663/items/GGADV7DZ"],"uri":["http://zotero.org/users/1026663/items/GGADV7DZ"],"itemData":{"id":154,"type":"book","title":"Occult Bondage and Deliverance","publisher":"Evangelisation Publishers","publisher-place":"West Germany","source":"Carmelite","event-place":"West Germany","call-number":"255.02 koc","author":[{"family":"Koch","given":"Kurt"}],"issued":{"literal":"n.d."}}}],"schema":"https://github.com/citation-style-language/schema/raw/master/csl-citation.json"} </w:instrText>
      </w:r>
      <w:r>
        <w:fldChar w:fldCharType="separate"/>
      </w:r>
      <w:r w:rsidRPr="002313B7">
        <w:rPr>
          <w:rFonts w:ascii="Calibri" w:hAnsi="Calibri" w:cs="Times New Roman"/>
          <w:szCs w:val="24"/>
        </w:rPr>
        <w:t xml:space="preserve">Kurt Koch, </w:t>
      </w:r>
      <w:r w:rsidRPr="002313B7">
        <w:rPr>
          <w:rFonts w:ascii="Calibri" w:hAnsi="Calibri" w:cs="Times New Roman"/>
          <w:i/>
          <w:iCs/>
          <w:szCs w:val="24"/>
        </w:rPr>
        <w:t>Occult Bondage and Deliverance</w:t>
      </w:r>
      <w:r w:rsidRPr="002313B7">
        <w:rPr>
          <w:rFonts w:ascii="Calibri" w:hAnsi="Calibri" w:cs="Times New Roman"/>
          <w:szCs w:val="24"/>
        </w:rPr>
        <w:t xml:space="preserve"> (West Germany: Evangelisation Publishers, n.d.)</w:t>
      </w:r>
      <w:r>
        <w:fldChar w:fldCharType="end"/>
      </w:r>
      <w:r>
        <w:t xml:space="preserve">; </w:t>
      </w:r>
      <w:r>
        <w:fldChar w:fldCharType="begin"/>
      </w:r>
      <w:r>
        <w:instrText xml:space="preserve"> ADDIN ZOTERO_ITEM CSL_CITATION {"citationID":"bF69Irlu","properties":{"formattedCitation":"{\\rtf Scott Peck, \\i People of the Lie\\i0{} (London: Arrow, 1991).}","plainCitation":"Scott Peck, People of the Lie (London: Arrow, 1991).","dontUpdate":true},"citationItems":[{"id":206,"uris":["http://zotero.org/users/1026663/items/7T2VSZRN"],"uri":["http://zotero.org/users/1026663/items/7T2VSZRN"],"itemData":{"id":206,"type":"book","title":"People of the Lie","publisher":"Arrow","publisher-place":"London","event-place":"London","author":[{"family":"Peck","given":"Scott"}],"issued":{"date-parts":[["1991"]]}}}],"schema":"https://github.com/citation-style-language/schema/raw/master/csl-citation.json"} </w:instrText>
      </w:r>
      <w:r>
        <w:fldChar w:fldCharType="separate"/>
      </w:r>
      <w:r w:rsidRPr="00265255">
        <w:rPr>
          <w:rFonts w:ascii="Calibri" w:hAnsi="Calibri" w:cs="Times New Roman"/>
          <w:szCs w:val="24"/>
        </w:rPr>
        <w:t xml:space="preserve">Scott Peck, </w:t>
      </w:r>
      <w:r w:rsidRPr="00265255">
        <w:rPr>
          <w:rFonts w:ascii="Calibri" w:hAnsi="Calibri" w:cs="Times New Roman"/>
          <w:i/>
          <w:iCs/>
          <w:szCs w:val="24"/>
        </w:rPr>
        <w:t>People of the Lie</w:t>
      </w:r>
      <w:r w:rsidRPr="00265255">
        <w:rPr>
          <w:rFonts w:ascii="Calibri" w:hAnsi="Calibri" w:cs="Times New Roman"/>
          <w:szCs w:val="24"/>
        </w:rPr>
        <w:t xml:space="preserve"> (London: Arrow, 1991)</w:t>
      </w:r>
      <w:r>
        <w:fldChar w:fldCharType="end"/>
      </w:r>
      <w:r>
        <w:t xml:space="preserve">; and </w:t>
      </w:r>
      <w:r>
        <w:fldChar w:fldCharType="begin"/>
      </w:r>
      <w:r>
        <w:instrText xml:space="preserve"> ADDIN ZOTERO_ITEM CSL_CITATION {"citationID":"mqVF2cMb","properties":{"formattedCitation":"{\\rtf Sydney Page, \\uc0\\u8220{}The Role of Exorcism in Clinical Practice and Pastoral Care,\\uc0\\u8221{} \\i Journal of Psychology and Theology\\i0{} 17, no. 2 (1989): 121\\uc0\\u8211{}31.}","plainCitation":"Sydney Page, “The Role of Exorcism in Clinical Practice and Pastoral Care,” Journal of Psychology and Theology 17, no. 2 (1989): 121–31."},"citationItems":[{"id":202,"uris":["http://zotero.org/users/1026663/items/MV7NNT5K"],"uri":["http://zotero.org/users/1026663/items/MV7NNT5K"],"itemData":{"id":202,"type":"article-journal","title":"The Role of Exorcism in Clinical Practice and Pastoral Care","container-title":"Journal of Psychology and Theology","page":"121-131","volume":"17","issue":"2","abstract":"It has been shown that there are good reasons for regarding exorcism as a viable form of ministry for the 20th century church. To dispense with it would be to abandon a significant motif in New Testament theology, and to deprive the church of a salutary ex- pression of divine power and compassion. On the other hand, there are major problems facing anyone who wishes to engage in a ministry of exorcism.","author":[{"family":"Page","given":"Sydney"}],"issued":{"date-parts":[["1989"]]}}}],"schema":"https://github.com/citation-style-language/schema/raw/master/csl-citation.json"} </w:instrText>
      </w:r>
      <w:r>
        <w:fldChar w:fldCharType="separate"/>
      </w:r>
      <w:r w:rsidRPr="00AC1423">
        <w:rPr>
          <w:rFonts w:ascii="Calibri" w:hAnsi="Calibri" w:cs="Times New Roman"/>
          <w:szCs w:val="24"/>
        </w:rPr>
        <w:t xml:space="preserve">Sydney Page, “The Role of Exorcism in Clinical Practice and Pastoral Care,” </w:t>
      </w:r>
      <w:r w:rsidRPr="00AC1423">
        <w:rPr>
          <w:rFonts w:ascii="Calibri" w:hAnsi="Calibri" w:cs="Times New Roman"/>
          <w:i/>
          <w:iCs/>
          <w:szCs w:val="24"/>
        </w:rPr>
        <w:t>Journal of Psychology and Theology</w:t>
      </w:r>
      <w:r w:rsidRPr="00AC1423">
        <w:rPr>
          <w:rFonts w:ascii="Calibri" w:hAnsi="Calibri" w:cs="Times New Roman"/>
          <w:szCs w:val="24"/>
        </w:rPr>
        <w:t xml:space="preserve"> 17, no. 2 (1989): 121–31.</w:t>
      </w:r>
      <w:r>
        <w:fldChar w:fldCharType="end"/>
      </w:r>
      <w:r>
        <w:t xml:space="preserve"> </w:t>
      </w:r>
    </w:p>
    <w:p w:rsidR="00CC3E73" w:rsidRPr="006E4C5F" w:rsidRDefault="00CC3E73" w:rsidP="00943BB5">
      <w:pPr>
        <w:pStyle w:val="FootnoteText"/>
        <w:rPr>
          <w:sz w:val="12"/>
          <w:szCs w:val="12"/>
        </w:rPr>
      </w:pPr>
    </w:p>
  </w:footnote>
  <w:footnote w:id="115">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FeXaRPUM","properties":{"formattedCitation":"{\\rtf William Kay and Robin Parry, eds., \\i Exorcism and Deliverance: Multi-Disciplinary Studies\\i0{} (London: Paternoster, 2011).}","plainCitation":"William Kay and Robin Parry, eds., Exorcism and Deliverance: Multi-Disciplinary Studies (London: Paternoster, 2011).","dontUpdate":true},"citationItems":[{"id":201,"uris":["http://zotero.org/users/1026663/items/IZN29JIT"],"uri":["http://zotero.org/users/1026663/items/IZN29JIT"],"itemData":{"id":201,"type":"book","title":"Exorcism and Deliverance: Multi-Disciplinary Studies","publisher":"Paternoster","publisher-place":"London","event-place":"London","editor":[{"family":"Kay","given":"William"},{"family":"Parry","given":"Robin"}],"issued":{"date-parts":[["2011"]]}}}],"schema":"https://github.com/citation-style-language/schema/raw/master/csl-citation.json"} </w:instrText>
      </w:r>
      <w:r>
        <w:fldChar w:fldCharType="separate"/>
      </w:r>
      <w:r w:rsidRPr="00BA435D">
        <w:rPr>
          <w:rFonts w:ascii="Calibri" w:hAnsi="Calibri" w:cs="Times New Roman"/>
          <w:szCs w:val="24"/>
        </w:rPr>
        <w:t xml:space="preserve">William Kay and Robin Parry, eds., </w:t>
      </w:r>
      <w:r w:rsidRPr="00BA435D">
        <w:rPr>
          <w:rFonts w:ascii="Calibri" w:hAnsi="Calibri" w:cs="Times New Roman"/>
          <w:i/>
          <w:iCs/>
          <w:szCs w:val="24"/>
        </w:rPr>
        <w:t>Exorcism and Deliverance: Multi-Disciplinary Studies</w:t>
      </w:r>
      <w:r w:rsidRPr="00BA435D">
        <w:rPr>
          <w:rFonts w:ascii="Calibri" w:hAnsi="Calibri" w:cs="Times New Roman"/>
          <w:szCs w:val="24"/>
        </w:rPr>
        <w:t xml:space="preserve"> (London: Paternoster, 2011)</w:t>
      </w:r>
      <w:r>
        <w:rPr>
          <w:rFonts w:ascii="Calibri" w:hAnsi="Calibri" w:cs="Times New Roman"/>
          <w:szCs w:val="24"/>
        </w:rPr>
        <w:t xml:space="preserve"> 15, 148-155</w:t>
      </w:r>
      <w:r w:rsidRPr="00BA435D">
        <w:rPr>
          <w:rFonts w:ascii="Calibri" w:hAnsi="Calibri" w:cs="Times New Roman"/>
          <w:szCs w:val="24"/>
        </w:rPr>
        <w:t>.</w:t>
      </w:r>
      <w:r>
        <w:fldChar w:fldCharType="end"/>
      </w:r>
      <w:r>
        <w:t xml:space="preserve"> </w:t>
      </w:r>
      <w:r>
        <w:fldChar w:fldCharType="begin"/>
      </w:r>
      <w:r>
        <w:instrText xml:space="preserve"> ADDIN ZOTERO_ITEM CSL_CITATION {"citationID":"HAQZ8H9Q","properties":{"formattedCitation":"{\\rtf McCasland, \\i By the Finger of God\\i0{}, 21\\uc0\\u8211{}26.}","plainCitation":"McCasland, By the Finger of God, 21–26."},"citationItems":[{"id":278,"uris":["http://zotero.org/users/1026663/items/6S7FTEMU"],"uri":["http://zotero.org/users/1026663/items/6S7FTEMU"],"itemData":{"id":278,"type":"book","title":"By the Finger of God","publisher":"MacMillan","publisher-place":"New York","source":"DML","event-place":"New York","call-number":"FX98 M123","author":[{"family":"McCasland","given":"Vernon"}],"issued":{"date-parts":[["1951"]]}},"locator":"21-26"}],"schema":"https://github.com/citation-style-language/schema/raw/master/csl-citation.json"} </w:instrText>
      </w:r>
      <w:r>
        <w:fldChar w:fldCharType="separate"/>
      </w:r>
      <w:r w:rsidRPr="00967478">
        <w:rPr>
          <w:rFonts w:ascii="Calibri" w:hAnsi="Calibri" w:cs="Times New Roman"/>
          <w:szCs w:val="24"/>
        </w:rPr>
        <w:t xml:space="preserve">McCasland, </w:t>
      </w:r>
      <w:r w:rsidRPr="00967478">
        <w:rPr>
          <w:rFonts w:ascii="Calibri" w:hAnsi="Calibri" w:cs="Times New Roman"/>
          <w:i/>
          <w:iCs/>
          <w:szCs w:val="24"/>
        </w:rPr>
        <w:t>By the Finger of God</w:t>
      </w:r>
      <w:r w:rsidRPr="00967478">
        <w:rPr>
          <w:rFonts w:ascii="Calibri" w:hAnsi="Calibri" w:cs="Times New Roman"/>
          <w:szCs w:val="24"/>
        </w:rPr>
        <w:t>, 21–26.</w:t>
      </w:r>
      <w:r>
        <w:fldChar w:fldCharType="end"/>
      </w:r>
      <w:r>
        <w:t xml:space="preserve"> See also </w:t>
      </w:r>
      <w:r>
        <w:fldChar w:fldCharType="begin"/>
      </w:r>
      <w:r>
        <w:instrText xml:space="preserve"> ADDIN ZOTERO_ITEM CSL_CITATION {"citationID":"eIORpeoz","properties":{"formattedCitation":"{\\rtf Solomon, \\i Living in Two Worlds: Pastoral Responses to Possession in Singapore\\i0{}, 5\\uc0\\u8211{}9.}","plainCitation":"Solomon, Living in Two Worlds: Pastoral Responses to Possession in Singapore, 5–9."},"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locator":"5-9"}],"schema":"https://github.com/citation-style-language/schema/raw/master/csl-citation.json"} </w:instrText>
      </w:r>
      <w:r>
        <w:fldChar w:fldCharType="separate"/>
      </w:r>
      <w:r w:rsidRPr="005C7E50">
        <w:rPr>
          <w:rFonts w:ascii="Calibri" w:hAnsi="Calibri" w:cs="Times New Roman"/>
          <w:szCs w:val="24"/>
        </w:rPr>
        <w:t xml:space="preserve">Solomon, </w:t>
      </w:r>
      <w:r w:rsidRPr="005C7E50">
        <w:rPr>
          <w:rFonts w:ascii="Calibri" w:hAnsi="Calibri" w:cs="Times New Roman"/>
          <w:i/>
          <w:iCs/>
          <w:szCs w:val="24"/>
        </w:rPr>
        <w:t>Living in Two Worlds: Pastoral Responses to Possession in Singapore</w:t>
      </w:r>
      <w:r w:rsidRPr="005C7E50">
        <w:rPr>
          <w:rFonts w:ascii="Calibri" w:hAnsi="Calibri" w:cs="Times New Roman"/>
          <w:szCs w:val="24"/>
        </w:rPr>
        <w:t>, 5–9.</w:t>
      </w:r>
      <w:r>
        <w:fldChar w:fldCharType="end"/>
      </w:r>
    </w:p>
    <w:p w:rsidR="00CC3E73" w:rsidRPr="00BC1A81" w:rsidRDefault="00CC3E73" w:rsidP="00943BB5">
      <w:pPr>
        <w:pStyle w:val="FootnoteText"/>
        <w:rPr>
          <w:sz w:val="12"/>
          <w:szCs w:val="12"/>
        </w:rPr>
      </w:pPr>
    </w:p>
  </w:footnote>
  <w:footnote w:id="116">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tBWNEAZx","properties":{"formattedCitation":"{\\rtf McCasland, \\i By the Finger of God\\i0{}, 13, 69, et al.}","plainCitation":"McCasland, By the Finger of God, 13, 69, et al."},"citationItems":[{"id":278,"uris":["http://zotero.org/users/1026663/items/6S7FTEMU"],"uri":["http://zotero.org/users/1026663/items/6S7FTEMU"],"itemData":{"id":278,"type":"book","title":"By the Finger of God","publisher":"MacMillan","publisher-place":"New York","source":"DML","event-place":"New York","call-number":"FX98 M123","author":[{"family":"McCasland","given":"Vernon"}],"issued":{"date-parts":[["1951"]]}},"locator":"13, 69, et al"}],"schema":"https://github.com/citation-style-language/schema/raw/master/csl-citation.json"} </w:instrText>
      </w:r>
      <w:r>
        <w:fldChar w:fldCharType="separate"/>
      </w:r>
      <w:r w:rsidRPr="00BC1A81">
        <w:rPr>
          <w:rFonts w:ascii="Calibri" w:hAnsi="Calibri" w:cs="Times New Roman"/>
          <w:szCs w:val="24"/>
        </w:rPr>
        <w:t xml:space="preserve">McCasland, </w:t>
      </w:r>
      <w:r w:rsidRPr="00BC1A81">
        <w:rPr>
          <w:rFonts w:ascii="Calibri" w:hAnsi="Calibri" w:cs="Times New Roman"/>
          <w:i/>
          <w:iCs/>
          <w:szCs w:val="24"/>
        </w:rPr>
        <w:t>By the Finger of God</w:t>
      </w:r>
      <w:r w:rsidRPr="00BC1A81">
        <w:rPr>
          <w:rFonts w:ascii="Calibri" w:hAnsi="Calibri" w:cs="Times New Roman"/>
          <w:szCs w:val="24"/>
        </w:rPr>
        <w:t>, 13, 69, et al.</w:t>
      </w:r>
      <w:r>
        <w:fldChar w:fldCharType="end"/>
      </w:r>
    </w:p>
    <w:p w:rsidR="00CC3E73" w:rsidRPr="00BC1A81" w:rsidRDefault="00CC3E73" w:rsidP="00943BB5">
      <w:pPr>
        <w:pStyle w:val="FootnoteText"/>
        <w:rPr>
          <w:sz w:val="12"/>
          <w:szCs w:val="12"/>
        </w:rPr>
      </w:pPr>
    </w:p>
  </w:footnote>
  <w:footnote w:id="117">
    <w:p w:rsidR="00CC3E73" w:rsidRDefault="00CC3E73">
      <w:pPr>
        <w:pStyle w:val="FootnoteText"/>
      </w:pPr>
      <w:r>
        <w:rPr>
          <w:rStyle w:val="FootnoteReference"/>
        </w:rPr>
        <w:footnoteRef/>
      </w:r>
      <w:r>
        <w:t xml:space="preserve"> </w:t>
      </w:r>
      <w:r>
        <w:fldChar w:fldCharType="begin"/>
      </w:r>
      <w:r>
        <w:instrText xml:space="preserve"> ADDIN ZOTERO_ITEM CSL_CITATION {"citationID":"hoSfH5Bq","properties":{"formattedCitation":"{\\rtf Gerald Kauffman, \\uc0\\u8220{}Representations of God and the Devil: A Psychiatric Perspective from Object Relations Theory,\\uc0\\u8221{} in \\i Essays on Spiritual Bondage and Deliverance\\i0{}, Occasional Papers 11 (Elkhart, Indiana: Institute of Mennonite Studies, 1988), 157.}","plainCitation":"Gerald Kauffman, “Representations of God and the Devil: A Psychiatric Perspective from Object Relations Theory,” in Essays on Spiritual Bondage and Deliverance, Occasional Papers 11 (Elkhart, Indiana: Institute of Mennonite Studies, 1988), 157."},"citationItems":[{"id":264,"uris":["http://zotero.org/users/1026663/items/3HII8SID"],"uri":["http://zotero.org/users/1026663/items/3HII8SID"],"itemData":{"id":264,"type":"chapter","title":"Representations of God and the Devil: a Psychiatric Perspective from Object Relations Theory","container-title":"Essays on Spiritual Bondage and Deliverance","collection-title":"Occasional Papers","collection-number":"11","publisher":"Institute of Mennonite Studies","publisher-place":"Elkhart, Indiana","page":"150-162","event-place":"Elkhart, Indiana","author":[{"family":"Kauffman","given":"Gerald"}],"issued":{"date-parts":[["1988"]]}},"locator":"157"}],"schema":"https://github.com/citation-style-language/schema/raw/master/csl-citation.json"} </w:instrText>
      </w:r>
      <w:r>
        <w:fldChar w:fldCharType="separate"/>
      </w:r>
      <w:r w:rsidRPr="00203998">
        <w:rPr>
          <w:rFonts w:ascii="Calibri" w:hAnsi="Calibri" w:cs="Times New Roman"/>
          <w:szCs w:val="24"/>
        </w:rPr>
        <w:t xml:space="preserve">Gerald Kauffman, “Representations of God and the Devil: A Psychiatric Perspective from Object Relations Theory,” in </w:t>
      </w:r>
      <w:r w:rsidRPr="00203998">
        <w:rPr>
          <w:rFonts w:ascii="Calibri" w:hAnsi="Calibri" w:cs="Times New Roman"/>
          <w:i/>
          <w:iCs/>
          <w:szCs w:val="24"/>
        </w:rPr>
        <w:t>Essays on Spiritual Bondage and Deliverance</w:t>
      </w:r>
      <w:r w:rsidRPr="00203998">
        <w:rPr>
          <w:rFonts w:ascii="Calibri" w:hAnsi="Calibri" w:cs="Times New Roman"/>
          <w:szCs w:val="24"/>
        </w:rPr>
        <w:t>, Occasional Papers 11 (Elkhart, Indiana: Institute of Mennonite Studies, 1988), 157.</w:t>
      </w:r>
      <w:r>
        <w:fldChar w:fldCharType="end"/>
      </w:r>
      <w:r>
        <w:t xml:space="preserve"> </w:t>
      </w:r>
      <w:r>
        <w:fldChar w:fldCharType="begin"/>
      </w:r>
      <w:r>
        <w:instrText xml:space="preserve"> ADDIN ZOTERO_ITEM CSL_CITATION {"citationID":"B4ExQ8av","properties":{"formattedCitation":"{\\rtf Graham Dow, \\uc0\\u8220{}The Case for the Existence Fo Demons,\\uc0\\u8221{} \\i Churchman\\i0{} 94, no. 3 (1980): 199\\uc0\\u8211{}208.}","plainCitation":"Graham Dow, “The Case for the Existence Fo Demons,” Churchman 94, no. 3 (1980): 199–208.","dontUpdate":true},"citationItems":[{"id":348,"uris":["http://zotero.org/users/1026663/items/CS5MXHJ8"],"uri":["http://zotero.org/users/1026663/items/CS5MXHJ8"],"itemData":{"id":348,"type":"article-journal","title":"The Case for the Existence of Demons","container-title":"Churchman","page":"199-208","volume":"94","issue":"3","abstract":"arguments on the principle of coherence; giving rise to affirmation of a model of perception that includes demons","author":[{"family":"Dow","given":"Graham"}],"issued":{"date-parts":[["1980"]]}}}],"schema":"https://github.com/citation-style-language/schema/raw/master/csl-citation.json"} </w:instrText>
      </w:r>
      <w:r>
        <w:fldChar w:fldCharType="separate"/>
      </w:r>
      <w:r w:rsidRPr="005C7E50">
        <w:rPr>
          <w:rFonts w:ascii="Calibri" w:hAnsi="Calibri" w:cs="Times New Roman"/>
          <w:szCs w:val="24"/>
        </w:rPr>
        <w:t xml:space="preserve">Graham Dow, “The Case for the Existence </w:t>
      </w:r>
      <w:r>
        <w:rPr>
          <w:rFonts w:ascii="Calibri" w:hAnsi="Calibri" w:cs="Times New Roman"/>
          <w:szCs w:val="24"/>
        </w:rPr>
        <w:t>of</w:t>
      </w:r>
      <w:r w:rsidRPr="005C7E50">
        <w:rPr>
          <w:rFonts w:ascii="Calibri" w:hAnsi="Calibri" w:cs="Times New Roman"/>
          <w:szCs w:val="24"/>
        </w:rPr>
        <w:t xml:space="preserve"> Demons,” </w:t>
      </w:r>
      <w:r w:rsidRPr="005C7E50">
        <w:rPr>
          <w:rFonts w:ascii="Calibri" w:hAnsi="Calibri" w:cs="Times New Roman"/>
          <w:i/>
          <w:iCs/>
          <w:szCs w:val="24"/>
        </w:rPr>
        <w:t>Churchman</w:t>
      </w:r>
      <w:r w:rsidRPr="005C7E50">
        <w:rPr>
          <w:rFonts w:ascii="Calibri" w:hAnsi="Calibri" w:cs="Times New Roman"/>
          <w:szCs w:val="24"/>
        </w:rPr>
        <w:t xml:space="preserve"> 94, no. 3 (1980): 199–208</w:t>
      </w:r>
      <w:r>
        <w:fldChar w:fldCharType="end"/>
      </w:r>
      <w:r>
        <w:t xml:space="preserve"> criticizes this ‘naturalist’ point of view by reminding us that Christians believe in the spiritual and transcendent dimension of the human person. There is more to a person than his or her physical/organic self. Generations of philosophers have pondered the mystery of the human mind and its perceptions (Locke, Kant, Fichte, Schopenhauer, </w:t>
      </w:r>
      <w:proofErr w:type="gramStart"/>
      <w:r>
        <w:t>Lonergan</w:t>
      </w:r>
      <w:proofErr w:type="gramEnd"/>
      <w:r>
        <w:t>).</w:t>
      </w:r>
    </w:p>
    <w:p w:rsidR="00CC3E73" w:rsidRPr="00176510" w:rsidRDefault="00CC3E73">
      <w:pPr>
        <w:pStyle w:val="FootnoteText"/>
        <w:rPr>
          <w:sz w:val="12"/>
          <w:szCs w:val="12"/>
        </w:rPr>
      </w:pPr>
    </w:p>
  </w:footnote>
  <w:footnote w:id="118">
    <w:p w:rsidR="00CC3E73" w:rsidRDefault="00CC3E73" w:rsidP="00943BB5">
      <w:pPr>
        <w:pStyle w:val="FootnoteText"/>
      </w:pPr>
      <w:r w:rsidRPr="00AE16E0">
        <w:rPr>
          <w:rStyle w:val="FootnoteReference"/>
        </w:rPr>
        <w:footnoteRef/>
      </w:r>
      <w:r>
        <w:t xml:space="preserve"> </w:t>
      </w:r>
      <w:proofErr w:type="spellStart"/>
      <w:r>
        <w:t>Oldridge</w:t>
      </w:r>
      <w:proofErr w:type="spellEnd"/>
      <w:r>
        <w:t xml:space="preserve"> refers his readers to anthropologists’ arguments that possession and exorcism as cultural sanctioned performances. </w:t>
      </w:r>
      <w:r w:rsidRPr="00176510">
        <w:rPr>
          <w:i/>
        </w:rPr>
        <w:t>The Devil</w:t>
      </w:r>
      <w:r>
        <w:t xml:space="preserve">. 63-5. </w:t>
      </w:r>
      <w:r w:rsidRPr="00925A73">
        <w:t>See note 43.</w:t>
      </w:r>
    </w:p>
    <w:p w:rsidR="00CC3E73" w:rsidRPr="005C7E50" w:rsidRDefault="00CC3E73" w:rsidP="00943BB5">
      <w:pPr>
        <w:pStyle w:val="FootnoteText"/>
        <w:rPr>
          <w:sz w:val="12"/>
          <w:szCs w:val="12"/>
        </w:rPr>
      </w:pPr>
    </w:p>
  </w:footnote>
  <w:footnote w:id="119">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Jan8kjXz","properties":{"formattedCitation":"{\\rtf Gerald May, \\i Care of Mind/Care of Spirit\\i0{} (San Francisco: Harper and Row, 1982).}","plainCitation":"Gerald May, Care of Mind/Care of Spirit (San Francisco: Harper and Row, 1982)."},"citationItems":[{"id":281,"uris":["http://zotero.org/users/1026663/items/5MNCCAFT"],"uri":["http://zotero.org/users/1026663/items/5MNCCAFT"],"itemData":{"id":281,"type":"book","title":"Care of Mind/Care of Spirit","publisher":"Harper and Row","publisher-place":"San Francisco","source":"veech","event-place":"San Francisco","abstract":"four forces operating on human spirituality - spiritual longing for God/purpose/meaning; God's longing for us (often seen retrospectively  in the path of our life's journey); our own fears and resistances to growth (seeking fulfillment without sacrifice); from evil - culture and society and \"real spiritual forces (spirits) that seek to divert and sabotage our journey towrds deeper realistion of God's truth and will.\" 21\nthe brian is the mediator of all human experince. It is impossible to determine whether subjective thought or feeling is the effect or the cause of electrochemical activity within the cells. Certainly God may work within them.","author":[{"family":"May","given":"Gerald"}],"issued":{"date-parts":[["1982"]]}}}],"schema":"https://github.com/citation-style-language/schema/raw/master/csl-citation.json"} </w:instrText>
      </w:r>
      <w:r>
        <w:fldChar w:fldCharType="separate"/>
      </w:r>
      <w:r w:rsidRPr="006E4C5F">
        <w:rPr>
          <w:rFonts w:ascii="Calibri" w:hAnsi="Calibri" w:cs="Times New Roman"/>
          <w:szCs w:val="24"/>
        </w:rPr>
        <w:t xml:space="preserve">Gerald May, </w:t>
      </w:r>
      <w:r w:rsidRPr="006E4C5F">
        <w:rPr>
          <w:rFonts w:ascii="Calibri" w:hAnsi="Calibri" w:cs="Times New Roman"/>
          <w:i/>
          <w:iCs/>
          <w:szCs w:val="24"/>
        </w:rPr>
        <w:t>Care of Mind/Care of Spirit</w:t>
      </w:r>
      <w:r w:rsidRPr="006E4C5F">
        <w:rPr>
          <w:rFonts w:ascii="Calibri" w:hAnsi="Calibri" w:cs="Times New Roman"/>
          <w:szCs w:val="24"/>
        </w:rPr>
        <w:t xml:space="preserve"> (San Francisco: Harper and Row, 1982).</w:t>
      </w:r>
      <w:r>
        <w:fldChar w:fldCharType="end"/>
      </w:r>
    </w:p>
    <w:p w:rsidR="00CC3E73" w:rsidRPr="006E4C5F" w:rsidRDefault="00CC3E73" w:rsidP="00943BB5">
      <w:pPr>
        <w:pStyle w:val="FootnoteText"/>
        <w:rPr>
          <w:sz w:val="12"/>
          <w:szCs w:val="12"/>
        </w:rPr>
      </w:pPr>
    </w:p>
  </w:footnote>
  <w:footnote w:id="120">
    <w:p w:rsidR="00CC3E73" w:rsidRDefault="00CC3E73">
      <w:pPr>
        <w:pStyle w:val="FootnoteText"/>
      </w:pPr>
      <w:r>
        <w:rPr>
          <w:rStyle w:val="FootnoteReference"/>
        </w:rPr>
        <w:footnoteRef/>
      </w:r>
      <w:r>
        <w:t xml:space="preserve"> </w:t>
      </w:r>
      <w:r>
        <w:fldChar w:fldCharType="begin"/>
      </w:r>
      <w:r>
        <w:instrText xml:space="preserve"> ADDIN ZOTERO_ITEM CSL_CITATION {"citationID":"v1vZBmHN","properties":{"formattedCitation":"{\\rtf see a colourful description in Kelsey\\uc0\\u8217{}s \\i Discernment: A Study in Ecstasy and Evil\\i0{}, 115\\uc0\\u8211{}121.}","plainCitation":"see a colourful description in Kelsey’s Discernment: A Study in Ecstasy and Evil, 115–121."},"citationItems":[{"id":228,"uris":["http://zotero.org/users/1026663/items/MHAG5ZFV"],"uri":["http://zotero.org/users/1026663/items/MHAG5ZFV"],"itemData":{"id":228,"type":"book","title":"Discernment: a Study in Ecstasy and Evil","publisher":"Paulist Press","publisher-place":"New York","source":"DML","event-place":"New York","abstract":"Charismatic renewal - slaying in sprit - discerning good nad bad spirits - reality of spiritual world - myth and psychology\ngospels angels, spirit, demons 56ff; early xtn writers 66ff; jung nd the unconscious 74ff; lang of myth to epress sp realities 90ff; imagination makes the invisible world visible 103;","call-number":"RU20 K299","author":[{"family":"Kelsey","given":"Morton"}],"issued":{"date-parts":[["1978"]]}},"locator":"115-121","suppress-author":true,"prefix":"see a colourful description in Kelsey's "}],"schema":"https://github.com/citation-style-language/schema/raw/master/csl-citation.json"} </w:instrText>
      </w:r>
      <w:r>
        <w:fldChar w:fldCharType="separate"/>
      </w:r>
      <w:r w:rsidRPr="0049405F">
        <w:rPr>
          <w:rFonts w:ascii="Calibri" w:hAnsi="Calibri" w:cs="Times New Roman"/>
          <w:szCs w:val="24"/>
        </w:rPr>
        <w:t xml:space="preserve">see a colourful description in Kelsey’s </w:t>
      </w:r>
      <w:r w:rsidRPr="0049405F">
        <w:rPr>
          <w:rFonts w:ascii="Calibri" w:hAnsi="Calibri" w:cs="Times New Roman"/>
          <w:i/>
          <w:iCs/>
          <w:szCs w:val="24"/>
        </w:rPr>
        <w:t>Discernment: A Study in Ecstasy and Evil</w:t>
      </w:r>
      <w:r w:rsidRPr="0049405F">
        <w:rPr>
          <w:rFonts w:ascii="Calibri" w:hAnsi="Calibri" w:cs="Times New Roman"/>
          <w:szCs w:val="24"/>
        </w:rPr>
        <w:t>, 115–121.</w:t>
      </w:r>
      <w:r>
        <w:fldChar w:fldCharType="end"/>
      </w:r>
    </w:p>
    <w:p w:rsidR="00CC3E73" w:rsidRPr="0049405F" w:rsidRDefault="00CC3E73">
      <w:pPr>
        <w:pStyle w:val="FootnoteText"/>
        <w:rPr>
          <w:sz w:val="12"/>
          <w:szCs w:val="12"/>
        </w:rPr>
      </w:pPr>
    </w:p>
  </w:footnote>
  <w:footnote w:id="121">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0rEWhlhe","properties":{"formattedCitation":"Ibid., 21.","plainCitation":"Ibid., 21.","dontUpdate":true},"citationItems":[{"id":281,"uris":["http://zotero.org/users/1026663/items/5MNCCAFT"],"uri":["http://zotero.org/users/1026663/items/5MNCCAFT"],"itemData":{"id":281,"type":"book","title":"Care of Mind/Care of Spirit","publisher":"Harper and Row","publisher-place":"San Francisco","source":"veech","event-place":"San Francisco","abstract":"four forces operating on human spirituality - spiritual longing for God/purpose/meaning; God's longing for us (often seen retrospectively  in the path of our life's journey); our own fears and resistances to growth (seeking fulfillment without sacrifice); from evil - culture and society and \"real spiritual forces (spirits) that seek to divert and sabotage our journey towrds deeper realistion of God's truth and will.\" 21\nthe brian is the mediator of all human experince. It is impossible to determine whether subjective thought or feeling is the effect or the cause of electrochemical activity within the cells. Certainly God may work within them.","author":[{"family":"May","given":"Gerald"}],"issued":{"date-parts":[["1982"]]}},"locator":"21"}],"schema":"https://github.com/citation-style-language/schema/raw/master/csl-citation.json"} </w:instrText>
      </w:r>
      <w:r>
        <w:fldChar w:fldCharType="separate"/>
      </w:r>
      <w:r>
        <w:rPr>
          <w:rFonts w:ascii="Calibri" w:hAnsi="Calibri"/>
        </w:rPr>
        <w:t xml:space="preserve">May, </w:t>
      </w:r>
      <w:r w:rsidRPr="006E4C5F">
        <w:rPr>
          <w:rFonts w:ascii="Calibri" w:hAnsi="Calibri"/>
          <w:i/>
        </w:rPr>
        <w:t>Care of Mind</w:t>
      </w:r>
      <w:r w:rsidRPr="006E4C5F">
        <w:rPr>
          <w:rFonts w:ascii="Calibri" w:hAnsi="Calibri"/>
        </w:rPr>
        <w:t>, 21.</w:t>
      </w:r>
      <w:r>
        <w:fldChar w:fldCharType="end"/>
      </w:r>
    </w:p>
    <w:p w:rsidR="00CC3E73" w:rsidRPr="006E4C5F" w:rsidRDefault="00CC3E73" w:rsidP="00943BB5">
      <w:pPr>
        <w:pStyle w:val="FootnoteText"/>
        <w:rPr>
          <w:sz w:val="12"/>
          <w:szCs w:val="12"/>
        </w:rPr>
      </w:pPr>
    </w:p>
  </w:footnote>
  <w:footnote w:id="122">
    <w:p w:rsidR="00CC3E73" w:rsidRDefault="00CC3E73" w:rsidP="00943BB5">
      <w:pPr>
        <w:pStyle w:val="FootnoteText"/>
      </w:pPr>
      <w:r w:rsidRPr="00AE16E0">
        <w:rPr>
          <w:rStyle w:val="FootnoteReference"/>
        </w:rPr>
        <w:footnoteRef/>
      </w:r>
      <w:r>
        <w:t xml:space="preserve">May, </w:t>
      </w:r>
      <w:r w:rsidRPr="00CB055A">
        <w:rPr>
          <w:i/>
        </w:rPr>
        <w:t>Care of Mind</w:t>
      </w:r>
      <w:r>
        <w:t xml:space="preserve">, 23. See also </w:t>
      </w:r>
      <w:r>
        <w:fldChar w:fldCharType="begin"/>
      </w:r>
      <w:r>
        <w:instrText xml:space="preserve"> ADDIN ZOTERO_ITEM CSL_CITATION {"citationID":"ezbfbP3g","properties":{"formattedCitation":"{\\rtf Volney Gay, ed., \\i Neuroscience and Religion\\i0{} (Plymouth, UK: Lexington Books, 2009).}","plainCitation":"Volney Gay, ed., Neuroscience and Religion (Plymouth, UK: Lexington Books, 2009)."},"citationItems":[{"id":280,"uris":["http://zotero.org/users/1026663/items/F2SN9EUN"],"uri":["http://zotero.org/users/1026663/items/F2SN9EUN"],"itemData":{"id":280,"type":"book","title":"Neuroscience and Religion","publisher":"Lexington Books","publisher-place":"Plymouth, UK","source":"DML","event-place":"Plymouth, UK","abstract":"research survey of studies on brain activity and faith activities/perceptions. Little is conclusive. Some parts of the brain are more active during meditation than others but there is no 'Godspot' that produces spiritual expereinces. Social and cultural environment also affect religious experience.","editor":[{"family":"Gay","given":"Volney"}],"issued":{"date-parts":[["2009"]]}}}],"schema":"https://github.com/citation-style-language/schema/raw/master/csl-citation.json"} </w:instrText>
      </w:r>
      <w:r>
        <w:fldChar w:fldCharType="separate"/>
      </w:r>
      <w:r w:rsidRPr="006E4C5F">
        <w:rPr>
          <w:rFonts w:ascii="Calibri" w:hAnsi="Calibri" w:cs="Times New Roman"/>
          <w:szCs w:val="24"/>
        </w:rPr>
        <w:t xml:space="preserve">Volney Gay, ed., </w:t>
      </w:r>
      <w:r w:rsidRPr="006E4C5F">
        <w:rPr>
          <w:rFonts w:ascii="Calibri" w:hAnsi="Calibri" w:cs="Times New Roman"/>
          <w:i/>
          <w:iCs/>
          <w:szCs w:val="24"/>
        </w:rPr>
        <w:t>Neuroscience and Religion</w:t>
      </w:r>
      <w:r w:rsidRPr="006E4C5F">
        <w:rPr>
          <w:rFonts w:ascii="Calibri" w:hAnsi="Calibri" w:cs="Times New Roman"/>
          <w:szCs w:val="24"/>
        </w:rPr>
        <w:t xml:space="preserve"> (Plymouth, UK: Lexington Books, 2009)</w:t>
      </w:r>
      <w:r>
        <w:fldChar w:fldCharType="end"/>
      </w:r>
      <w:r>
        <w:t xml:space="preserve"> who can draw no conclusions about the brain’s electro- chemical influence being the source of any spiritual experiences.</w:t>
      </w:r>
    </w:p>
    <w:p w:rsidR="00CC3E73" w:rsidRPr="00592BD0" w:rsidRDefault="00CC3E73" w:rsidP="00943BB5">
      <w:pPr>
        <w:pStyle w:val="FootnoteText"/>
        <w:rPr>
          <w:sz w:val="12"/>
          <w:szCs w:val="12"/>
        </w:rPr>
      </w:pPr>
    </w:p>
  </w:footnote>
  <w:footnote w:id="123">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KzSff2uc","properties":{"formattedCitation":"{\\rtf Gerald May, \\i Will and Spirit\\i0{} (San Francisco: Harper, 1982), 249.}","plainCitation":"Gerald May, Will and Spirit (San Francisco: Harper, 1982), 249."},"citationItems":[{"id":289,"uris":["http://zotero.org/users/1026663/items/P7VWVHEJ"],"uri":["http://zotero.org/users/1026663/items/P7VWVHEJ"],"itemData":{"id":289,"type":"book","title":"Will and Spirit","publisher":"Harper","publisher-place":"San Francisco","source":"DML","event-place":"San Francisco","call-number":"XS M466 W","author":[{"family":"May","given":"Gerald"}],"issued":{"date-parts":[["1982"]]}},"locator":"249"}],"schema":"https://github.com/citation-style-language/schema/raw/master/csl-citation.json"} </w:instrText>
      </w:r>
      <w:r>
        <w:fldChar w:fldCharType="separate"/>
      </w:r>
      <w:r w:rsidRPr="00592BD0">
        <w:rPr>
          <w:rFonts w:ascii="Calibri" w:hAnsi="Calibri" w:cs="Times New Roman"/>
          <w:szCs w:val="24"/>
        </w:rPr>
        <w:t xml:space="preserve">Gerald May, </w:t>
      </w:r>
      <w:r w:rsidRPr="00592BD0">
        <w:rPr>
          <w:rFonts w:ascii="Calibri" w:hAnsi="Calibri" w:cs="Times New Roman"/>
          <w:i/>
          <w:iCs/>
          <w:szCs w:val="24"/>
        </w:rPr>
        <w:t>Will and Spirit</w:t>
      </w:r>
      <w:r w:rsidRPr="00592BD0">
        <w:rPr>
          <w:rFonts w:ascii="Calibri" w:hAnsi="Calibri" w:cs="Times New Roman"/>
          <w:szCs w:val="24"/>
        </w:rPr>
        <w:t xml:space="preserve"> (San Francisco: Harper, 1982), 249.</w:t>
      </w:r>
      <w:r>
        <w:fldChar w:fldCharType="end"/>
      </w:r>
    </w:p>
    <w:p w:rsidR="00CC3E73" w:rsidRPr="00592BD0" w:rsidRDefault="00CC3E73" w:rsidP="00943BB5">
      <w:pPr>
        <w:pStyle w:val="FootnoteText"/>
        <w:rPr>
          <w:sz w:val="12"/>
          <w:szCs w:val="12"/>
        </w:rPr>
      </w:pPr>
    </w:p>
  </w:footnote>
  <w:footnote w:id="124">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pgfvTVvB","properties":{"formattedCitation":"{\\rtf Kelsey, \\i Discernment: A Study in Ecstasy and Evil\\i0{}, 55.}","plainCitation":"Kelsey, Discernment: A Study in Ecstasy and Evil, 55."},"citationItems":[{"id":228,"uris":["http://zotero.org/users/1026663/items/MHAG5ZFV"],"uri":["http://zotero.org/users/1026663/items/MHAG5ZFV"],"itemData":{"id":228,"type":"book","title":"Discernment: a Study in Ecstasy and Evil","publisher":"Paulist Press","publisher-place":"New York","source":"DML","event-place":"New York","abstract":"Charismatic renewal - slaying in sprit - discerning good nad bad spirits - reality of spiritual world - myth and psychology\ngospels angels, spirit, demons 56ff; early xtn writers 66ff; jung nd the unconscious 74ff; lang of myth to epress sp realities 90ff; imagination makes the invisible world visible 103;","call-number":"RU20 K299","author":[{"family":"Kelsey","given":"Morton"}],"issued":{"date-parts":[["1978"]]}},"locator":"55"}],"schema":"https://github.com/citation-style-language/schema/raw/master/csl-citation.json"} </w:instrText>
      </w:r>
      <w:r>
        <w:fldChar w:fldCharType="separate"/>
      </w:r>
      <w:r w:rsidRPr="00493C70">
        <w:rPr>
          <w:rFonts w:ascii="Calibri" w:hAnsi="Calibri" w:cs="Times New Roman"/>
          <w:szCs w:val="24"/>
        </w:rPr>
        <w:t xml:space="preserve">Kelsey, </w:t>
      </w:r>
      <w:r w:rsidRPr="00493C70">
        <w:rPr>
          <w:rFonts w:ascii="Calibri" w:hAnsi="Calibri" w:cs="Times New Roman"/>
          <w:i/>
          <w:iCs/>
          <w:szCs w:val="24"/>
        </w:rPr>
        <w:t>Discernment: A Study in Ecstasy and Evil</w:t>
      </w:r>
      <w:r w:rsidRPr="00493C70">
        <w:rPr>
          <w:rFonts w:ascii="Calibri" w:hAnsi="Calibri" w:cs="Times New Roman"/>
          <w:szCs w:val="24"/>
        </w:rPr>
        <w:t>, 55.</w:t>
      </w:r>
      <w:r>
        <w:fldChar w:fldCharType="end"/>
      </w:r>
    </w:p>
    <w:p w:rsidR="00CC3E73" w:rsidRPr="00CB055A" w:rsidRDefault="00CC3E73" w:rsidP="00943BB5">
      <w:pPr>
        <w:pStyle w:val="FootnoteText"/>
        <w:rPr>
          <w:sz w:val="16"/>
          <w:szCs w:val="16"/>
        </w:rPr>
      </w:pPr>
    </w:p>
  </w:footnote>
  <w:footnote w:id="125">
    <w:p w:rsidR="00CC3E73" w:rsidRDefault="00CC3E73" w:rsidP="00943BB5">
      <w:pPr>
        <w:pStyle w:val="FootnoteText"/>
      </w:pPr>
      <w:r w:rsidRPr="00AE16E0">
        <w:rPr>
          <w:rStyle w:val="FootnoteReference"/>
        </w:rPr>
        <w:footnoteRef/>
      </w:r>
      <w:r>
        <w:t xml:space="preserve"> Kelsey, </w:t>
      </w:r>
      <w:r w:rsidRPr="0073540D">
        <w:rPr>
          <w:i/>
        </w:rPr>
        <w:t>Discernment</w:t>
      </w:r>
      <w:r>
        <w:t>, 76.</w:t>
      </w:r>
    </w:p>
    <w:p w:rsidR="00CC3E73" w:rsidRPr="0073540D" w:rsidRDefault="00CC3E73" w:rsidP="00943BB5">
      <w:pPr>
        <w:pStyle w:val="FootnoteText"/>
        <w:rPr>
          <w:sz w:val="12"/>
          <w:szCs w:val="12"/>
        </w:rPr>
      </w:pPr>
    </w:p>
  </w:footnote>
  <w:footnote w:id="126">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95vAVDBV","properties":{"formattedCitation":"{\\rtf White, \\i God and the Unconscious\\i0{}, 202.}","plainCitation":"White, God and the Unconscious, 202."},"citationItems":[{"id":284,"uris":["http://zotero.org/users/1026663/items/QS87ZWJF"],"uri":["http://zotero.org/users/1026663/items/QS87ZWJF"],"itemData":{"id":284,"type":"book","title":"God and the Unconscious","publisher":"Fontana Books","publisher-place":"London","source":"DML","event-place":"London","call-number":"PR80 W588","author":[{"family":"White","given":"Victor"}],"issued":{"date-parts":[["1960"]]}},"locator":"202"}],"schema":"https://github.com/citation-style-language/schema/raw/master/csl-citation.json"} </w:instrText>
      </w:r>
      <w:r>
        <w:fldChar w:fldCharType="separate"/>
      </w:r>
      <w:r w:rsidRPr="00493C70">
        <w:rPr>
          <w:rFonts w:ascii="Calibri" w:hAnsi="Calibri" w:cs="Times New Roman"/>
          <w:szCs w:val="24"/>
        </w:rPr>
        <w:t xml:space="preserve">White, </w:t>
      </w:r>
      <w:r w:rsidRPr="00493C70">
        <w:rPr>
          <w:rFonts w:ascii="Calibri" w:hAnsi="Calibri" w:cs="Times New Roman"/>
          <w:i/>
          <w:iCs/>
          <w:szCs w:val="24"/>
        </w:rPr>
        <w:t>God and the Unconscious</w:t>
      </w:r>
      <w:r w:rsidRPr="00493C70">
        <w:rPr>
          <w:rFonts w:ascii="Calibri" w:hAnsi="Calibri" w:cs="Times New Roman"/>
          <w:szCs w:val="24"/>
        </w:rPr>
        <w:t>, 202.</w:t>
      </w:r>
      <w:r>
        <w:fldChar w:fldCharType="end"/>
      </w:r>
    </w:p>
    <w:p w:rsidR="00CC3E73" w:rsidRPr="0073540D" w:rsidRDefault="00CC3E73" w:rsidP="00943BB5">
      <w:pPr>
        <w:pStyle w:val="FootnoteText"/>
        <w:rPr>
          <w:sz w:val="12"/>
          <w:szCs w:val="12"/>
        </w:rPr>
      </w:pPr>
    </w:p>
  </w:footnote>
  <w:footnote w:id="127">
    <w:p w:rsidR="00CC3E73" w:rsidRPr="000017DE" w:rsidRDefault="00CC3E73" w:rsidP="00943BB5">
      <w:pPr>
        <w:widowControl w:val="0"/>
        <w:autoSpaceDE w:val="0"/>
        <w:autoSpaceDN w:val="0"/>
        <w:adjustRightInd w:val="0"/>
        <w:spacing w:after="0" w:line="240" w:lineRule="auto"/>
        <w:rPr>
          <w:sz w:val="20"/>
          <w:szCs w:val="20"/>
        </w:rPr>
      </w:pPr>
      <w:r w:rsidRPr="00AE16E0">
        <w:rPr>
          <w:rStyle w:val="FootnoteReference"/>
        </w:rPr>
        <w:footnoteRef/>
      </w:r>
      <w:r>
        <w:t xml:space="preserve"> </w:t>
      </w:r>
      <w:r w:rsidRPr="00842387">
        <w:rPr>
          <w:sz w:val="20"/>
          <w:szCs w:val="20"/>
        </w:rPr>
        <w:fldChar w:fldCharType="begin"/>
      </w:r>
      <w:r w:rsidRPr="00842387">
        <w:rPr>
          <w:sz w:val="20"/>
          <w:szCs w:val="20"/>
        </w:rPr>
        <w:instrText xml:space="preserve"> ADDIN ZOTERO_TEMP </w:instrText>
      </w:r>
      <w:r w:rsidRPr="00842387">
        <w:rPr>
          <w:sz w:val="20"/>
          <w:szCs w:val="20"/>
        </w:rPr>
        <w:fldChar w:fldCharType="separate"/>
      </w:r>
      <w:r w:rsidRPr="00842387">
        <w:rPr>
          <w:sz w:val="20"/>
          <w:szCs w:val="20"/>
        </w:rPr>
        <w:t xml:space="preserve">White, </w:t>
      </w:r>
      <w:r w:rsidRPr="00842387">
        <w:rPr>
          <w:i/>
          <w:sz w:val="20"/>
          <w:szCs w:val="20"/>
        </w:rPr>
        <w:t>God,</w:t>
      </w:r>
      <w:r w:rsidRPr="00842387">
        <w:rPr>
          <w:sz w:val="20"/>
          <w:szCs w:val="20"/>
        </w:rPr>
        <w:t xml:space="preserve"> 201.</w:t>
      </w:r>
      <w:r w:rsidRPr="00842387">
        <w:rPr>
          <w:sz w:val="20"/>
          <w:szCs w:val="20"/>
        </w:rPr>
        <w:fldChar w:fldCharType="end"/>
      </w:r>
      <w:r w:rsidRPr="00842387">
        <w:rPr>
          <w:sz w:val="20"/>
          <w:szCs w:val="20"/>
        </w:rPr>
        <w:t xml:space="preserve"> White also writes:</w:t>
      </w:r>
      <w:r>
        <w:t xml:space="preserve"> </w:t>
      </w:r>
      <w:r w:rsidRPr="000017DE">
        <w:rPr>
          <w:sz w:val="20"/>
          <w:szCs w:val="20"/>
        </w:rPr>
        <w:t>"Ach says 'the present day psychologist is compelled to postulate an unconscious psychic life whether he likes it or not. Apart from the reality of the unconscious, any explanation of the regular processes of consci</w:t>
      </w:r>
      <w:r>
        <w:rPr>
          <w:sz w:val="20"/>
          <w:szCs w:val="20"/>
        </w:rPr>
        <w:t>o</w:t>
      </w:r>
      <w:r w:rsidRPr="000017DE">
        <w:rPr>
          <w:sz w:val="20"/>
          <w:szCs w:val="20"/>
        </w:rPr>
        <w:t xml:space="preserve">us phenomena is simply impossible'" 59. "The unconscious is at best a postulate, known only by its phenomenal effects." 60. The </w:t>
      </w:r>
      <w:r w:rsidRPr="00842387">
        <w:rPr>
          <w:rStyle w:val="Strong"/>
          <w:b w:val="0"/>
          <w:sz w:val="20"/>
          <w:szCs w:val="20"/>
        </w:rPr>
        <w:t>unconscious</w:t>
      </w:r>
      <w:r w:rsidRPr="000017DE">
        <w:rPr>
          <w:sz w:val="20"/>
          <w:szCs w:val="20"/>
        </w:rPr>
        <w:t xml:space="preserve"> is that which cannot be penetrated by our consciousness "yet often behaves as if endowed with consciousness, and often </w:t>
      </w:r>
      <w:r>
        <w:rPr>
          <w:sz w:val="20"/>
          <w:szCs w:val="20"/>
        </w:rPr>
        <w:t xml:space="preserve">[with] </w:t>
      </w:r>
      <w:r w:rsidRPr="000017DE">
        <w:rPr>
          <w:sz w:val="20"/>
          <w:szCs w:val="20"/>
        </w:rPr>
        <w:t>intelligence and purposeful volition.</w:t>
      </w:r>
      <w:r>
        <w:rPr>
          <w:sz w:val="20"/>
          <w:szCs w:val="20"/>
        </w:rPr>
        <w:t>”</w:t>
      </w:r>
      <w:r w:rsidRPr="000017DE">
        <w:rPr>
          <w:sz w:val="20"/>
          <w:szCs w:val="20"/>
        </w:rPr>
        <w:t xml:space="preserve"> 61</w:t>
      </w:r>
      <w:r>
        <w:rPr>
          <w:sz w:val="20"/>
          <w:szCs w:val="20"/>
        </w:rPr>
        <w:t>.</w:t>
      </w:r>
    </w:p>
    <w:p w:rsidR="00CC3E73" w:rsidRPr="0073540D" w:rsidRDefault="00CC3E73" w:rsidP="00943BB5">
      <w:pPr>
        <w:widowControl w:val="0"/>
        <w:autoSpaceDE w:val="0"/>
        <w:autoSpaceDN w:val="0"/>
        <w:adjustRightInd w:val="0"/>
        <w:spacing w:after="0" w:line="240" w:lineRule="auto"/>
        <w:rPr>
          <w:sz w:val="12"/>
          <w:szCs w:val="12"/>
        </w:rPr>
      </w:pPr>
    </w:p>
  </w:footnote>
  <w:footnote w:id="128">
    <w:p w:rsidR="00CC3E73" w:rsidRDefault="00CC3E73" w:rsidP="00943BB5">
      <w:pPr>
        <w:widowControl w:val="0"/>
        <w:autoSpaceDE w:val="0"/>
        <w:autoSpaceDN w:val="0"/>
        <w:adjustRightInd w:val="0"/>
        <w:spacing w:after="0" w:line="240" w:lineRule="auto"/>
        <w:rPr>
          <w:sz w:val="20"/>
          <w:szCs w:val="20"/>
        </w:rPr>
      </w:pPr>
      <w:r w:rsidRPr="00AE16E0">
        <w:rPr>
          <w:rStyle w:val="FootnoteReference"/>
        </w:rPr>
        <w:footnoteRef/>
      </w:r>
      <w:r>
        <w:t xml:space="preserve"> </w:t>
      </w:r>
      <w:r w:rsidRPr="0073540D">
        <w:rPr>
          <w:sz w:val="20"/>
          <w:szCs w:val="20"/>
        </w:rPr>
        <w:fldChar w:fldCharType="begin"/>
      </w:r>
      <w:r w:rsidRPr="0073540D">
        <w:rPr>
          <w:sz w:val="20"/>
          <w:szCs w:val="20"/>
        </w:rPr>
        <w:instrText xml:space="preserve"> ADDIN ZOTERO_TEMP </w:instrText>
      </w:r>
      <w:r w:rsidRPr="0073540D">
        <w:rPr>
          <w:sz w:val="20"/>
          <w:szCs w:val="20"/>
        </w:rPr>
        <w:fldChar w:fldCharType="separate"/>
      </w:r>
      <w:r w:rsidRPr="0073540D">
        <w:rPr>
          <w:rFonts w:cs="Times New Roman"/>
          <w:sz w:val="20"/>
          <w:szCs w:val="20"/>
        </w:rPr>
        <w:t xml:space="preserve">Ann Belford Ulanov and Barry Ulanov, “Reaching to the Unknown: Religion and the Psyche,” in </w:t>
      </w:r>
      <w:r w:rsidRPr="0073540D">
        <w:rPr>
          <w:rFonts w:cs="Times New Roman"/>
          <w:i/>
          <w:iCs/>
          <w:sz w:val="20"/>
          <w:szCs w:val="20"/>
        </w:rPr>
        <w:t>Clinical Handbook of Pastoral Counselling Volume 2</w:t>
      </w:r>
      <w:r>
        <w:rPr>
          <w:rFonts w:cs="Times New Roman"/>
          <w:sz w:val="20"/>
          <w:szCs w:val="20"/>
        </w:rPr>
        <w:t>, Studies in</w:t>
      </w:r>
      <w:r w:rsidRPr="0073540D">
        <w:rPr>
          <w:rFonts w:cs="Times New Roman"/>
          <w:sz w:val="20"/>
          <w:szCs w:val="20"/>
        </w:rPr>
        <w:t xml:space="preserve"> Pastoral Psycho</w:t>
      </w:r>
      <w:r>
        <w:rPr>
          <w:rFonts w:cs="Times New Roman"/>
          <w:sz w:val="20"/>
          <w:szCs w:val="20"/>
        </w:rPr>
        <w:t>l</w:t>
      </w:r>
      <w:r w:rsidRPr="0073540D">
        <w:rPr>
          <w:rFonts w:cs="Times New Roman"/>
          <w:sz w:val="20"/>
          <w:szCs w:val="20"/>
        </w:rPr>
        <w:t>ogy, Theology and Spirituality (New York and Mahwah: Paulist Press, n.d.), 11.</w:t>
      </w:r>
      <w:r w:rsidRPr="0073540D">
        <w:rPr>
          <w:sz w:val="20"/>
          <w:szCs w:val="20"/>
        </w:rPr>
        <w:fldChar w:fldCharType="end"/>
      </w:r>
    </w:p>
    <w:p w:rsidR="00CC3E73" w:rsidRPr="00BF2FE2" w:rsidRDefault="00CC3E73" w:rsidP="00943BB5">
      <w:pPr>
        <w:widowControl w:val="0"/>
        <w:autoSpaceDE w:val="0"/>
        <w:autoSpaceDN w:val="0"/>
        <w:adjustRightInd w:val="0"/>
        <w:spacing w:after="0" w:line="240" w:lineRule="auto"/>
        <w:rPr>
          <w:sz w:val="16"/>
          <w:szCs w:val="16"/>
        </w:rPr>
      </w:pPr>
    </w:p>
  </w:footnote>
  <w:footnote w:id="129">
    <w:p w:rsidR="00CC3E73" w:rsidRDefault="00CC3E73" w:rsidP="00943BB5">
      <w:pPr>
        <w:pStyle w:val="FootnoteText"/>
      </w:pPr>
      <w:r>
        <w:rPr>
          <w:rStyle w:val="FootnoteReference"/>
        </w:rPr>
        <w:footnoteRef/>
      </w:r>
      <w:r>
        <w:t xml:space="preserve"> </w:t>
      </w:r>
      <w:r>
        <w:fldChar w:fldCharType="begin"/>
      </w:r>
      <w:r>
        <w:instrText xml:space="preserve"> ADDIN ZOTERO_ITEM CSL_CITATION {"citationID":"U5aqDECl","properties":{"formattedCitation":"{\\rtf Richard Bell, \\i Deliver Us From Evil: Interpreting the Redemption from the Power of Satan in New Testament Theology\\i0{} (Tubingen, Germany: Mohr Siebeck, 2007), 115\\uc0\\u8211{}181.}","plainCitation":"Richard Bell, Deliver Us From Evil: Interpreting the Redemption from the Power of Satan in New Testament Theology (Tubingen, Germany: Mohr Siebeck, 2007), 115–181.","dontUpdate":true},"citationItems":[{"id":344,"uris":["http://zotero.org/users/1026663/items/2RW72T52"],"uri":["http://zotero.org/users/1026663/items/2RW72T52"],"itemData":{"id":344,"type":"book","title":"Deliver Us From Evil: Interpreting the Redemption from the Power of Satan in New Testament Theology","publisher":"Mohr Siebeck","publisher-place":"Tubingen, Germany","source":"DML","event-place":"Tubingen, Germany","abstract":"Richard H. Bell develops a theory of myth which does justice not only to the world of ''narrative'' but also to the mysteries of the ''physical world''. He does this by building on the phenomenal distinction as introduced by Kant and further developed by Schopenhauer. He then applies the resulting theory of myth to two seemingly disparate examples of redemption from Satan found in the New Testament: first, the exorcisms of Jesus; secondly, the redemption of the human being from the power of Satan through the cross and resurrection of Christ as found in the Pauline tradition and in the letter to the Hebrews. Then the author makes an attempt to relate these two forms of redemption to each other and to draw some conclusions as to how these myths of deliverance from Satan can be considered true. This can lead not only to an enrichment of New Testament Theology but also to a greater understanding of the world in which we live","call-number":"FX98 B435","author":[{"family":"Bell","given":"Richard"}],"issued":{"date-parts":[["2007"]]}},"locator":"115-181"}],"schema":"https://github.com/citation-style-language/schema/raw/master/csl-citation.json"} </w:instrText>
      </w:r>
      <w:r>
        <w:fldChar w:fldCharType="separate"/>
      </w:r>
      <w:r w:rsidRPr="00AE16E0">
        <w:rPr>
          <w:rFonts w:ascii="Calibri" w:hAnsi="Calibri" w:cs="Times New Roman"/>
          <w:szCs w:val="24"/>
        </w:rPr>
        <w:t xml:space="preserve">Richard Bell, </w:t>
      </w:r>
      <w:r w:rsidRPr="00AE16E0">
        <w:rPr>
          <w:rFonts w:ascii="Calibri" w:hAnsi="Calibri" w:cs="Times New Roman"/>
          <w:i/>
          <w:iCs/>
          <w:szCs w:val="24"/>
        </w:rPr>
        <w:t>Deliver Us From Evil: Interpreting the Redemption from the Power of Satan in New Testament Theology</w:t>
      </w:r>
      <w:r w:rsidRPr="00AE16E0">
        <w:rPr>
          <w:rFonts w:ascii="Calibri" w:hAnsi="Calibri" w:cs="Times New Roman"/>
          <w:szCs w:val="24"/>
        </w:rPr>
        <w:t xml:space="preserve"> (Tubinge</w:t>
      </w:r>
      <w:r>
        <w:rPr>
          <w:rFonts w:ascii="Calibri" w:hAnsi="Calibri" w:cs="Times New Roman"/>
          <w:szCs w:val="24"/>
        </w:rPr>
        <w:t>n, Germany: Mohr Siebeck, 2007). For transcendental idealism see pp</w:t>
      </w:r>
      <w:r w:rsidRPr="00AE16E0">
        <w:rPr>
          <w:rFonts w:ascii="Calibri" w:hAnsi="Calibri" w:cs="Times New Roman"/>
          <w:szCs w:val="24"/>
        </w:rPr>
        <w:t xml:space="preserve"> 115–181.</w:t>
      </w:r>
      <w:r>
        <w:fldChar w:fldCharType="end"/>
      </w:r>
    </w:p>
    <w:p w:rsidR="00CC3E73" w:rsidRPr="00AE16E0" w:rsidRDefault="00CC3E73" w:rsidP="00943BB5">
      <w:pPr>
        <w:pStyle w:val="FootnoteText"/>
        <w:rPr>
          <w:sz w:val="12"/>
          <w:szCs w:val="12"/>
        </w:rPr>
      </w:pPr>
    </w:p>
  </w:footnote>
  <w:footnote w:id="130">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xWvPevEs","properties":{"formattedCitation":"{\\rtf William James, \\i The Varieties of Religious Expereince\\i0{} (New York: Collier Books, 1968).}","plainCitation":"William James, The Varieties of Religious Expereince (New York: Collier Books, 1968).","dontUpdate":true},"citationItems":[{"id":222,"uris":["http://zotero.org/users/1026663/items/BDPRU8CC"],"uri":["http://zotero.org/users/1026663/items/BDPRU8CC"],"itemData":{"id":222,"type":"book","title":"The Varieties of Religious Experience","publisher":"Collier Books","publisher-place":"New York","event-place":"New York","abstract":"human sensitivity to the 'insensible' that has a greater force on us than logic or ideas. For those in the grip of evil, mere intellectual religion is not sufficient - a supernatural miracle is required, something 'sensible' of the 'supernatural' order.","author":[{"family":"James","given":"William"}],"issued":{"date-parts":[["1968"]]}}}],"schema":"https://github.com/citation-style-language/schema/raw/master/csl-citation.json"} </w:instrText>
      </w:r>
      <w:r>
        <w:fldChar w:fldCharType="separate"/>
      </w:r>
      <w:r w:rsidRPr="00BB4EDB">
        <w:rPr>
          <w:rFonts w:ascii="Calibri" w:hAnsi="Calibri" w:cs="Times New Roman"/>
          <w:szCs w:val="24"/>
        </w:rPr>
        <w:t xml:space="preserve">William James, </w:t>
      </w:r>
      <w:r w:rsidRPr="00BB4EDB">
        <w:rPr>
          <w:rFonts w:ascii="Calibri" w:hAnsi="Calibri" w:cs="Times New Roman"/>
          <w:i/>
          <w:iCs/>
          <w:szCs w:val="24"/>
        </w:rPr>
        <w:t>Th</w:t>
      </w:r>
      <w:r>
        <w:rPr>
          <w:rFonts w:ascii="Calibri" w:hAnsi="Calibri" w:cs="Times New Roman"/>
          <w:i/>
          <w:iCs/>
          <w:szCs w:val="24"/>
        </w:rPr>
        <w:t>e Varieties of Religious Experie</w:t>
      </w:r>
      <w:r w:rsidRPr="00BB4EDB">
        <w:rPr>
          <w:rFonts w:ascii="Calibri" w:hAnsi="Calibri" w:cs="Times New Roman"/>
          <w:i/>
          <w:iCs/>
          <w:szCs w:val="24"/>
        </w:rPr>
        <w:t>nce</w:t>
      </w:r>
      <w:r w:rsidRPr="00BB4EDB">
        <w:rPr>
          <w:rFonts w:ascii="Calibri" w:hAnsi="Calibri" w:cs="Times New Roman"/>
          <w:szCs w:val="24"/>
        </w:rPr>
        <w:t xml:space="preserve"> (New York: Collier Books, 1968).</w:t>
      </w:r>
      <w:r>
        <w:fldChar w:fldCharType="end"/>
      </w:r>
    </w:p>
    <w:p w:rsidR="00CC3E73" w:rsidRPr="00BF2FE2" w:rsidRDefault="00CC3E73" w:rsidP="00943BB5">
      <w:pPr>
        <w:pStyle w:val="FootnoteText"/>
        <w:rPr>
          <w:sz w:val="16"/>
          <w:szCs w:val="16"/>
        </w:rPr>
      </w:pPr>
    </w:p>
  </w:footnote>
  <w:footnote w:id="131">
    <w:p w:rsidR="00CC3E73" w:rsidRPr="00BF2FE2" w:rsidRDefault="00CC3E73" w:rsidP="00943BB5">
      <w:pPr>
        <w:widowControl w:val="0"/>
        <w:autoSpaceDE w:val="0"/>
        <w:autoSpaceDN w:val="0"/>
        <w:adjustRightInd w:val="0"/>
        <w:spacing w:after="0" w:line="240" w:lineRule="auto"/>
      </w:pPr>
      <w:r w:rsidRPr="00AE16E0">
        <w:rPr>
          <w:rStyle w:val="FootnoteReference"/>
        </w:rPr>
        <w:footnoteRef/>
      </w:r>
      <w:r>
        <w:t xml:space="preserve"> </w:t>
      </w:r>
      <w:r w:rsidRPr="00BF2FE2">
        <w:rPr>
          <w:rFonts w:cs="Times New Roman"/>
          <w:i/>
          <w:iCs/>
          <w:sz w:val="20"/>
          <w:szCs w:val="20"/>
        </w:rPr>
        <w:t>Alister Hardy Religious Experience Research Centre</w:t>
      </w:r>
      <w:r w:rsidRPr="00BF2FE2">
        <w:rPr>
          <w:rFonts w:cs="Times New Roman"/>
          <w:sz w:val="20"/>
          <w:szCs w:val="20"/>
        </w:rPr>
        <w:t xml:space="preserve"> (</w:t>
      </w:r>
      <w:proofErr w:type="spellStart"/>
      <w:r w:rsidRPr="00BF2FE2">
        <w:rPr>
          <w:rFonts w:cs="Times New Roman"/>
          <w:sz w:val="20"/>
          <w:szCs w:val="20"/>
        </w:rPr>
        <w:t>Lampeter</w:t>
      </w:r>
      <w:proofErr w:type="spellEnd"/>
      <w:r w:rsidRPr="00BF2FE2">
        <w:rPr>
          <w:rFonts w:cs="Times New Roman"/>
          <w:sz w:val="20"/>
          <w:szCs w:val="20"/>
        </w:rPr>
        <w:t>, Ceredigion: University of Wales), accessed November 10, 2014, http://www.uwtsd.ac.uk/library/alister-hardy-religious-experience-research-centre/.</w:t>
      </w:r>
    </w:p>
    <w:p w:rsidR="00CC3E73" w:rsidRPr="00103A8C" w:rsidRDefault="00CC3E73" w:rsidP="00943BB5">
      <w:pPr>
        <w:pStyle w:val="FootnoteText"/>
        <w:rPr>
          <w:sz w:val="12"/>
          <w:szCs w:val="12"/>
        </w:rPr>
      </w:pPr>
    </w:p>
  </w:footnote>
  <w:footnote w:id="132">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oSa0erEo","properties":{"formattedCitation":"{\\rtf Marianne Rankin, \\i Introduction to Religious and Spiritual Experience\\i0{} (London: Continuum International Publishing, 2009), 5.}","plainCitation":"Marianne Rankin, Introduction to Religious and Spiritual Experience (London: Continuum International Publishing, 2009), 5."},"citationItems":[{"id":291,"uris":["http://zotero.org/users/1026663/items/BMST36GR"],"uri":["http://zotero.org/users/1026663/items/BMST36GR"],"itemData":{"id":291,"type":"book","title":"Introduction to Religious and Spiritual Experience","publisher":"Continuum International Publishing","publisher-place":"London","source":"DML","event-place":"London","call-number":"ebook","author":[{"family":"Rankin","given":"Marianne"}],"issued":{"date-parts":[["2009"]]}},"locator":"5"}],"schema":"https://github.com/citation-style-language/schema/raw/master/csl-citation.json"} </w:instrText>
      </w:r>
      <w:r>
        <w:fldChar w:fldCharType="separate"/>
      </w:r>
      <w:r w:rsidRPr="00103A8C">
        <w:rPr>
          <w:rFonts w:ascii="Calibri" w:hAnsi="Calibri" w:cs="Times New Roman"/>
          <w:szCs w:val="24"/>
        </w:rPr>
        <w:t xml:space="preserve">Marianne Rankin, </w:t>
      </w:r>
      <w:r w:rsidRPr="00103A8C">
        <w:rPr>
          <w:rFonts w:ascii="Calibri" w:hAnsi="Calibri" w:cs="Times New Roman"/>
          <w:i/>
          <w:iCs/>
          <w:szCs w:val="24"/>
        </w:rPr>
        <w:t>Introduction to Religious and Spiritual Experience</w:t>
      </w:r>
      <w:r w:rsidRPr="00103A8C">
        <w:rPr>
          <w:rFonts w:ascii="Calibri" w:hAnsi="Calibri" w:cs="Times New Roman"/>
          <w:szCs w:val="24"/>
        </w:rPr>
        <w:t xml:space="preserve"> (London: Continuum International Publishing, 2009), 5.</w:t>
      </w:r>
      <w:r>
        <w:fldChar w:fldCharType="end"/>
      </w:r>
    </w:p>
    <w:p w:rsidR="00CC3E73" w:rsidRPr="00CB055A" w:rsidRDefault="00CC3E73" w:rsidP="00943BB5">
      <w:pPr>
        <w:pStyle w:val="FootnoteText"/>
        <w:rPr>
          <w:sz w:val="16"/>
          <w:szCs w:val="16"/>
        </w:rPr>
      </w:pPr>
    </w:p>
  </w:footnote>
  <w:footnote w:id="133">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Xb21zxNA","properties":{"formattedCitation":"Ibid., 6.","plainCitation":"Ibid., 6."},"citationItems":[{"id":291,"uris":["http://zotero.org/users/1026663/items/BMST36GR"],"uri":["http://zotero.org/users/1026663/items/BMST36GR"],"itemData":{"id":291,"type":"book","title":"Introduction to Religious and Spiritual Experience","publisher":"Continuum International Publishing","publisher-place":"London","source":"DML","event-place":"London","call-number":"ebook","author":[{"family":"Rankin","given":"Marianne"}],"issued":{"date-parts":[["2009"]]}},"locator":"6"}],"schema":"https://github.com/citation-style-language/schema/raw/master/csl-citation.json"} </w:instrText>
      </w:r>
      <w:r>
        <w:fldChar w:fldCharType="separate"/>
      </w:r>
      <w:r>
        <w:rPr>
          <w:rFonts w:ascii="Calibri" w:hAnsi="Calibri"/>
        </w:rPr>
        <w:t xml:space="preserve">Rankin, </w:t>
      </w:r>
      <w:r w:rsidRPr="00103A8C">
        <w:rPr>
          <w:rFonts w:ascii="Calibri" w:hAnsi="Calibri"/>
          <w:i/>
        </w:rPr>
        <w:t>Introduction</w:t>
      </w:r>
      <w:r>
        <w:rPr>
          <w:rFonts w:ascii="Calibri" w:hAnsi="Calibri"/>
        </w:rPr>
        <w:t>, 6.</w:t>
      </w:r>
      <w:r>
        <w:fldChar w:fldCharType="end"/>
      </w:r>
    </w:p>
    <w:p w:rsidR="00CC3E73" w:rsidRPr="00E30AA5" w:rsidRDefault="00CC3E73" w:rsidP="00943BB5">
      <w:pPr>
        <w:pStyle w:val="FootnoteText"/>
        <w:rPr>
          <w:sz w:val="12"/>
          <w:szCs w:val="12"/>
        </w:rPr>
      </w:pPr>
    </w:p>
  </w:footnote>
  <w:footnote w:id="134">
    <w:p w:rsidR="00CC3E73" w:rsidRDefault="00CC3E73" w:rsidP="00943BB5">
      <w:pPr>
        <w:pStyle w:val="FootnoteText"/>
      </w:pPr>
      <w:r w:rsidRPr="00AE16E0">
        <w:rPr>
          <w:rStyle w:val="FootnoteReference"/>
        </w:rPr>
        <w:footnoteRef/>
      </w:r>
      <w:r>
        <w:t xml:space="preserve"> Rankin </w:t>
      </w:r>
      <w:r w:rsidRPr="00C94B3C">
        <w:rPr>
          <w:i/>
        </w:rPr>
        <w:t>Introduction</w:t>
      </w:r>
      <w:r>
        <w:t xml:space="preserve">, 140-1. </w:t>
      </w:r>
      <w:r>
        <w:fldChar w:fldCharType="begin"/>
      </w:r>
      <w:r>
        <w:instrText xml:space="preserve"> ADDIN ZOTERO_ITEM CSL_CITATION {"citationID":"4HEPQExl","properties":{"formattedCitation":"{\\rtf Marete Jakobsen, \\i Negative Spiritual Experiences: Encounters with Evil\\i0{}, Third Series Occasional Papers 1 (Religious Experience Research Centre, May 1999).}","plainCitation":"Marete Jakobsen, Negative Spiritual Experiences: Encounters with Evil, Third Series Occasional Papers 1 (Religious Experience Research Centre, May 1999)."},"citationItems":[{"id":308,"uris":["http://zotero.org/users/1026663/items/FCCANBDM"],"uri":["http://zotero.org/users/1026663/items/FCCANBDM"],"itemData":{"id":308,"type":"report","title":"Negative Spiritual Experiences: Encounters with Evil","collection-title":"Third Series Occasional Papers 1","publisher":"Religious Experience Research Centre","author":[{"family":"Jakobsen","given":"Marete"}],"issued":{"date-parts":[["1999",5]]}}}],"schema":"https://github.com/citation-style-language/schema/raw/master/csl-citation.json"} </w:instrText>
      </w:r>
      <w:r>
        <w:fldChar w:fldCharType="separate"/>
      </w:r>
      <w:r w:rsidRPr="004B14C7">
        <w:rPr>
          <w:rFonts w:ascii="Calibri" w:hAnsi="Calibri" w:cs="Times New Roman"/>
          <w:szCs w:val="24"/>
        </w:rPr>
        <w:t xml:space="preserve">Marete Jakobsen, </w:t>
      </w:r>
      <w:r w:rsidRPr="004B14C7">
        <w:rPr>
          <w:rFonts w:ascii="Calibri" w:hAnsi="Calibri" w:cs="Times New Roman"/>
          <w:i/>
          <w:iCs/>
          <w:szCs w:val="24"/>
        </w:rPr>
        <w:t>Negative Spiritual Experiences: Encounters with Evil</w:t>
      </w:r>
      <w:r w:rsidRPr="004B14C7">
        <w:rPr>
          <w:rFonts w:ascii="Calibri" w:hAnsi="Calibri" w:cs="Times New Roman"/>
          <w:szCs w:val="24"/>
        </w:rPr>
        <w:t>, Third Series Occasional Papers 1 (Religious Experience Research Centre, May 1999)</w:t>
      </w:r>
      <w:r>
        <w:rPr>
          <w:rFonts w:ascii="Calibri" w:hAnsi="Calibri" w:cs="Times New Roman"/>
          <w:szCs w:val="24"/>
        </w:rPr>
        <w:t xml:space="preserve"> 6 and 8</w:t>
      </w:r>
      <w:r w:rsidRPr="004B14C7">
        <w:rPr>
          <w:rFonts w:ascii="Calibri" w:hAnsi="Calibri" w:cs="Times New Roman"/>
          <w:szCs w:val="24"/>
        </w:rPr>
        <w:t>.</w:t>
      </w:r>
      <w:r>
        <w:fldChar w:fldCharType="end"/>
      </w:r>
      <w:r>
        <w:t xml:space="preserve"> “It must have been about 20 years ago when I was 34. I was in bed with my wife asleep in our rented flat in Leicester. Suddenly I became aware of a sense of uttermost evil – so much so that I became awake. I could feel this sense of evil enveloping me. I had the terrifying impression that his evil force or presence was bent upon taking possession of me. How does one describe evil? I only know I was enveloped by this revolting force – so vile and rotting – I could almost taste the evil. I was in terror – so much so I could not call out or move. A part of my mind told me I must act at all cost or I would be lost. I recall, upon this realisation, by a great effort that I managed to stretch out my right hand and with my index finger trace the shape of the Cross in the air. The movement was only small but it was in the shape of the cross. Immediately upon my doing this the evil enveloping </w:t>
      </w:r>
      <w:proofErr w:type="gramStart"/>
      <w:r>
        <w:t>me</w:t>
      </w:r>
      <w:proofErr w:type="gramEnd"/>
      <w:r>
        <w:t xml:space="preserve"> fell away completely at once and I felt a wonderful sense of peace and safety. Following this I fell into a relaxed and peaceful sleep.” 9.</w:t>
      </w:r>
    </w:p>
    <w:p w:rsidR="00CC3E73" w:rsidRPr="00E30AA5" w:rsidRDefault="00CC3E73" w:rsidP="00943BB5">
      <w:pPr>
        <w:pStyle w:val="FootnoteText"/>
        <w:rPr>
          <w:sz w:val="12"/>
          <w:szCs w:val="12"/>
        </w:rPr>
      </w:pPr>
    </w:p>
  </w:footnote>
  <w:footnote w:id="135">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7mVmO77K","properties":{"formattedCitation":"{\\rtf Raymond Paloutzian and Crystal Park, eds., \\i The Handbook of Religion and Spirituality\\i0{}, second (New York: Guilford, 2013), 432.}","plainCitation":"Raymond Paloutzian and Crystal Park, eds., The Handbook of Religion and Spirituality, second (New York: Guilford, 2013), 432."},"citationItems":[{"id":279,"uris":["http://zotero.org/users/1026663/items/BTDS3ET8"],"uri":["http://zotero.org/users/1026663/items/BTDS3ET8"],"itemData":{"id":279,"type":"book","title":"The Handbook of Religion and Spirituality","publisher":"Guilford","publisher-place":"New York","edition":"second","source":"DML","event-place":"New York","abstract":"page 432 empirical studies of children and adults reveal a widespread expereince of the numinous that is under reported (b/c of the secular environment)","editor":[{"family":"Paloutzian","given":"Raymond"},{"family":"Park","given":"Crystal"}],"issued":{"date-parts":[["2013"]]}},"locator":"432"}],"schema":"https://github.com/citation-style-language/schema/raw/master/csl-citation.json"} </w:instrText>
      </w:r>
      <w:r>
        <w:fldChar w:fldCharType="separate"/>
      </w:r>
      <w:r w:rsidRPr="00E30AA5">
        <w:rPr>
          <w:rFonts w:ascii="Calibri" w:hAnsi="Calibri" w:cs="Times New Roman"/>
          <w:szCs w:val="24"/>
        </w:rPr>
        <w:t xml:space="preserve">Raymond Paloutzian and Crystal Park, eds., </w:t>
      </w:r>
      <w:r w:rsidRPr="00E30AA5">
        <w:rPr>
          <w:rFonts w:ascii="Calibri" w:hAnsi="Calibri" w:cs="Times New Roman"/>
          <w:i/>
          <w:iCs/>
          <w:szCs w:val="24"/>
        </w:rPr>
        <w:t>The Handbook of Religion and Spirituality</w:t>
      </w:r>
      <w:r w:rsidRPr="00E30AA5">
        <w:rPr>
          <w:rFonts w:ascii="Calibri" w:hAnsi="Calibri" w:cs="Times New Roman"/>
          <w:szCs w:val="24"/>
        </w:rPr>
        <w:t>, second (New York: Guilford, 2013), 432.</w:t>
      </w:r>
      <w:r>
        <w:fldChar w:fldCharType="end"/>
      </w:r>
    </w:p>
    <w:p w:rsidR="00CC3E73" w:rsidRPr="0003336F" w:rsidRDefault="00CC3E73" w:rsidP="00943BB5">
      <w:pPr>
        <w:pStyle w:val="FootnoteText"/>
        <w:rPr>
          <w:sz w:val="16"/>
          <w:szCs w:val="16"/>
        </w:rPr>
      </w:pPr>
    </w:p>
  </w:footnote>
  <w:footnote w:id="136">
    <w:p w:rsidR="00CC3E73" w:rsidRDefault="00CC3E73" w:rsidP="00943BB5">
      <w:pPr>
        <w:pStyle w:val="FootnoteText"/>
      </w:pPr>
      <w:r w:rsidRPr="00AE16E0">
        <w:rPr>
          <w:rStyle w:val="FootnoteReference"/>
        </w:rPr>
        <w:footnoteRef/>
      </w:r>
      <w:r>
        <w:t xml:space="preserve"> See the works of </w:t>
      </w:r>
      <w:r>
        <w:fldChar w:fldCharType="begin"/>
      </w:r>
      <w:r>
        <w:instrText xml:space="preserve"> ADDIN ZOTERO_ITEM CSL_CITATION {"citationID":"im2meAck","properties":{"formattedCitation":"{\\rtf Mike Driscoll, \\uc0\\u8220{}How Catholic Exorcists Distinguish Between Demonic Possession and Mental Disrders\\uc0\\u8221{} (Ph.D., Regent University, 2013); Thomas Finger and Willard Swartley, \\uc0\\u8220{}Bondage and Deliverance: Biblical and Theological Perspectives,\\uc0\\u8221{} in \\i Essays on Spiritual Bondage and Deliverance\\i0{}, Occasional Papers 11 (Elkhart, Indiana: Institute of Mennonite Studies, 1988), 10\\uc0\\u8211{}38; Kauffman, \\uc0\\u8220{}Representations of God and the Devil: A Psychiatric Perspective from Object Relations Theory.\\uc0\\u8221{}; Koch, \\i Occult Bondage and Deliverance\\i0{}; John Richards, \\i But Deliver Us from Evil: An Introduction to the Demonic Dimension in Pastoral Care\\i0{} (New York: Seabury Press, 1974).}","plainCitation":"Mike Driscoll, “How Catholic Exorcists Distinguish Between Demonic Possession and Mental Disrders” (Ph.D., Regent University, 2013); Thomas Finger and Willard Swartley, “Bondage and Deliverance: Biblical and Theological Perspectives,” in Essays on Spiritual Bondage and Deliverance, Occasional Papers 11 (Elkhart, Indiana: Institute of Mennonite Studies, 1988), 10–38; Kauffman, “Representations of God and the Devil: A Psychiatric Perspective from Object Relations Theory.”; Koch, Occult Bondage and Deliverance; John Richards, But Deliver Us from Evil: An Introduction to the Demonic Dimension in Pastoral Care (New York: Seabury Press, 1974).","dontUpdate":true},"citationItems":[{"id":293,"uris":["http://zotero.org/users/1026663/items/6PZSM7M6"],"uri":["http://zotero.org/users/1026663/items/6PZSM7M6"],"itemData":{"id":293,"type":"thesis","title":"How Catholic Exorcists Distinguish Between Demonic Possession and Mental Disorders","publisher":"Regent University","publisher-place":"Virginia, USA","genre":"Ph.D.","event-place":"Virginia, USA","abstract":"theory and practice of possession including interviews with three exorcists","URL":"http://search.proquest.com.ezp.lib.unimelb.edu.au/docview/1372063990?accountid=12372","author":[{"family":"Driscoll","given":"Mike"}],"issued":{"date-parts":[["2013"]]}}},{"id":235,"uris":["http://zotero.org/users/1026663/items/944Q883Q"],"uri":["http://zotero.org/users/1026663/items/944Q883Q"],"itemData":{"id":235,"type":"chapter","title":"Bondage and Deliverance: Biblical and Theological Perspectives","container-title":"Essays on Spiritual Bondage and Deliverance","collection-title":"Occasional Papers","collection-number":"11","publisher":"Institute of Mennonite Studies","publisher-place":"Elkhart, Indiana","page":"10-38","event-place":"Elkhart, Indiana","author":[{"family":"Finger","given":"Thomas"},{"family":"Swartley","given":"Willard"}],"issued":{"date-parts":[["1988"]]}}},{"id":264,"uris":["http://zotero.org/users/1026663/items/3HII8SID"],"uri":["http://zotero.org/users/1026663/items/3HII8SID"],"itemData":{"id":264,"type":"chapter","title":"Representations of God and the Devil: a Psychiatric Perspective from Object Relations Theory","container-title":"Essays on Spiritual Bondage and Deliverance","collection-title":"Occasional Papers","collection-number":"11","publisher":"Institute of Mennonite Studies","publisher-place":"Elkhart, Indiana","page":"150-162","event-place":"Elkhart, Indiana","author":[{"family":"Kauffman","given":"Gerald"}],"issued":{"date-parts":[["1988"]]}}},{"id":154,"uris":["http://zotero.org/users/1026663/items/GGADV7DZ"],"uri":["http://zotero.org/users/1026663/items/GGADV7DZ"],"itemData":{"id":154,"type":"book","title":"Occult Bondage and Deliverance","publisher":"Evangelisation Publishers","publisher-place":"West Germany","source":"Carmelite","event-place":"West Germany","call-number":"255.02 koc","author":[{"family":"Koch","given":"Kurt"}],"issued":{"literal":"n.d."}}},{"id":207,"uris":["http://zotero.org/users/1026663/items/875FD87D"],"uri":["http://zotero.org/users/1026663/items/875FD87D"],"itemData":{"id":207,"type":"book","title":"But Deliver Us from Evil: An Introduction to the Demonic Dimension in Pastoral Care","publisher":"Seabury Press","publisher-place":"New York","source":"whitley","event-place":"New York","author":[{"family":"Richards","given":"John"}],"issued":{"date-parts":[["1974"]]}}}],"schema":"https://github.com/citation-style-language/schema/raw/master/csl-citation.json"} </w:instrText>
      </w:r>
      <w:r>
        <w:fldChar w:fldCharType="separate"/>
      </w:r>
      <w:r w:rsidRPr="00D65FB5">
        <w:rPr>
          <w:rFonts w:ascii="Calibri" w:hAnsi="Calibri" w:cs="Times New Roman"/>
          <w:szCs w:val="24"/>
        </w:rPr>
        <w:t>Mike Driscoll, “How Catholic Exorcists Distinguish Between Demonic Possession and Mental Dis</w:t>
      </w:r>
      <w:r>
        <w:rPr>
          <w:rFonts w:ascii="Calibri" w:hAnsi="Calibri" w:cs="Times New Roman"/>
          <w:szCs w:val="24"/>
        </w:rPr>
        <w:t>o</w:t>
      </w:r>
      <w:r w:rsidRPr="00D65FB5">
        <w:rPr>
          <w:rFonts w:ascii="Calibri" w:hAnsi="Calibri" w:cs="Times New Roman"/>
          <w:szCs w:val="24"/>
        </w:rPr>
        <w:t xml:space="preserve">rders” (Ph.D., Regent University, 2013); Thomas Finger and Willard Swartley, “Bondage and Deliverance: Biblical and Theological Perspectives,” in </w:t>
      </w:r>
      <w:r w:rsidRPr="00D65FB5">
        <w:rPr>
          <w:rFonts w:ascii="Calibri" w:hAnsi="Calibri" w:cs="Times New Roman"/>
          <w:i/>
          <w:iCs/>
          <w:szCs w:val="24"/>
        </w:rPr>
        <w:t>Essays on Spiritual Bondage and Deliverance</w:t>
      </w:r>
      <w:r w:rsidRPr="00D65FB5">
        <w:rPr>
          <w:rFonts w:ascii="Calibri" w:hAnsi="Calibri" w:cs="Times New Roman"/>
          <w:szCs w:val="24"/>
        </w:rPr>
        <w:t xml:space="preserve">, Occasional Papers 11 (Elkhart, Indiana: Institute of Mennonite Studies, 1988), 10–38; Kauffman, “Representations of God and the Devil: A Psychiatric Perspective from Object Relations Theory.”; </w:t>
      </w:r>
      <w:r>
        <w:rPr>
          <w:rFonts w:ascii="Calibri" w:hAnsi="Calibri" w:cs="Times New Roman"/>
          <w:szCs w:val="24"/>
        </w:rPr>
        <w:t xml:space="preserve">Lechler in </w:t>
      </w:r>
      <w:r w:rsidRPr="00D65FB5">
        <w:rPr>
          <w:rFonts w:ascii="Calibri" w:hAnsi="Calibri" w:cs="Times New Roman"/>
          <w:szCs w:val="24"/>
        </w:rPr>
        <w:t xml:space="preserve">Koch, </w:t>
      </w:r>
      <w:r w:rsidRPr="00D65FB5">
        <w:rPr>
          <w:rFonts w:ascii="Calibri" w:hAnsi="Calibri" w:cs="Times New Roman"/>
          <w:i/>
          <w:iCs/>
          <w:szCs w:val="24"/>
        </w:rPr>
        <w:t>Occult Bondage and Deliverance</w:t>
      </w:r>
      <w:r w:rsidRPr="00D65FB5">
        <w:rPr>
          <w:rFonts w:ascii="Calibri" w:hAnsi="Calibri" w:cs="Times New Roman"/>
          <w:szCs w:val="24"/>
        </w:rPr>
        <w:t xml:space="preserve">; </w:t>
      </w:r>
      <w:r>
        <w:rPr>
          <w:rFonts w:ascii="Calibri" w:hAnsi="Calibri" w:cs="Times New Roman"/>
          <w:szCs w:val="24"/>
        </w:rPr>
        <w:t xml:space="preserve">and </w:t>
      </w:r>
      <w:r w:rsidRPr="00D65FB5">
        <w:rPr>
          <w:rFonts w:ascii="Calibri" w:hAnsi="Calibri" w:cs="Times New Roman"/>
          <w:szCs w:val="24"/>
        </w:rPr>
        <w:t xml:space="preserve">John Richards, </w:t>
      </w:r>
      <w:r w:rsidRPr="00D65FB5">
        <w:rPr>
          <w:rFonts w:ascii="Calibri" w:hAnsi="Calibri" w:cs="Times New Roman"/>
          <w:i/>
          <w:iCs/>
          <w:szCs w:val="24"/>
        </w:rPr>
        <w:t>But Deliver Us from Evil: An Introduction to the Demonic Dimension in Pastoral Care</w:t>
      </w:r>
      <w:r w:rsidRPr="00D65FB5">
        <w:rPr>
          <w:rFonts w:ascii="Calibri" w:hAnsi="Calibri" w:cs="Times New Roman"/>
          <w:szCs w:val="24"/>
        </w:rPr>
        <w:t xml:space="preserve"> (New York: Seabury Press, 1974).</w:t>
      </w:r>
      <w:r>
        <w:fldChar w:fldCharType="end"/>
      </w:r>
      <w:r>
        <w:t xml:space="preserve"> Millard </w:t>
      </w:r>
      <w:proofErr w:type="spellStart"/>
      <w:r>
        <w:t>Sall</w:t>
      </w:r>
      <w:proofErr w:type="spellEnd"/>
      <w:r>
        <w:t xml:space="preserve">, ‘Demon Possession or Psychopathology? A clinical Differentiation’, in </w:t>
      </w:r>
      <w:r w:rsidRPr="00746FDC">
        <w:rPr>
          <w:i/>
        </w:rPr>
        <w:t>Journal of Psycho</w:t>
      </w:r>
      <w:r>
        <w:rPr>
          <w:i/>
        </w:rPr>
        <w:t>l</w:t>
      </w:r>
      <w:r w:rsidRPr="00746FDC">
        <w:rPr>
          <w:i/>
        </w:rPr>
        <w:t>ogy and Theology</w:t>
      </w:r>
      <w:r>
        <w:t xml:space="preserve"> 4/4 (1976): 286-290. </w:t>
      </w:r>
      <w:r>
        <w:fldChar w:fldCharType="begin"/>
      </w:r>
      <w:r>
        <w:instrText xml:space="preserve"> ADDIN ZOTERO_ITEM CSL_CITATION {"citationID":"gheGCEtU","properties":{"formattedCitation":"{\\rtf Jackson, \\uc0\\u8220{}Reflections on the Demonic: A Psychiatric Perspective.\\uc0\\u8221{}}","plainCitation":"Jackson, “Reflections on the Demonic: A Psychiatric Perspective.”"},"citationItems":[{"id":361,"uris":["http://zotero.org/users/1026663/items/TBWTBVKV"],"uri":["http://zotero.org/users/1026663/items/TBWTBVKV"],"itemData":{"id":361,"type":"chapter","title":"Reflections on the Demonic: A Psychiatric Perspective","container-title":"Demon Possession","publisher":"Bethany House","publisher-place":"Minneapolis, Minnesota","page":"256-267","event-place":"Minneapolis, Minnesota","author":[{"family":"Jackson","given":"Basil"}],"issued":{"date-parts":[["1976"]]}}}],"schema":"https://github.com/citation-style-language/schema/raw/master/csl-citation.json"} </w:instrText>
      </w:r>
      <w:r>
        <w:fldChar w:fldCharType="separate"/>
      </w:r>
      <w:r w:rsidRPr="00493C70">
        <w:rPr>
          <w:rFonts w:ascii="Calibri" w:hAnsi="Calibri" w:cs="Times New Roman"/>
          <w:szCs w:val="24"/>
        </w:rPr>
        <w:t>Jackson, “Reflections on the Demonic: A Psychiatric Perspective.”</w:t>
      </w:r>
      <w:r>
        <w:fldChar w:fldCharType="end"/>
      </w:r>
    </w:p>
    <w:p w:rsidR="00CC3E73" w:rsidRPr="009D3959" w:rsidRDefault="00CC3E73" w:rsidP="00943BB5">
      <w:pPr>
        <w:pStyle w:val="FootnoteText"/>
        <w:rPr>
          <w:sz w:val="12"/>
          <w:szCs w:val="12"/>
        </w:rPr>
      </w:pPr>
    </w:p>
  </w:footnote>
  <w:footnote w:id="137">
    <w:p w:rsidR="00CC3E73" w:rsidRPr="001C3D1F" w:rsidRDefault="00CC3E73" w:rsidP="00943BB5">
      <w:pPr>
        <w:pStyle w:val="NoSpacing"/>
        <w:rPr>
          <w:rFonts w:asciiTheme="minorHAnsi" w:hAnsiTheme="minorHAnsi"/>
          <w:sz w:val="20"/>
          <w:szCs w:val="20"/>
        </w:rPr>
      </w:pPr>
      <w:r w:rsidRPr="00AE16E0">
        <w:rPr>
          <w:rStyle w:val="FootnoteReference"/>
        </w:rPr>
        <w:footnoteRef/>
      </w:r>
      <w:r>
        <w:t xml:space="preserve"> </w:t>
      </w:r>
      <w:r w:rsidRPr="001C3D1F">
        <w:rPr>
          <w:rFonts w:asciiTheme="minorHAnsi" w:hAnsiTheme="minorHAnsi" w:cs="Times New Roman"/>
          <w:sz w:val="20"/>
          <w:szCs w:val="20"/>
        </w:rPr>
        <w:t xml:space="preserve">They display strong negative reactions to Christian symbols or prayers and they are unable or unwilling to pray; they display unusual physical strength and knowledge of things hidden from </w:t>
      </w:r>
      <w:r>
        <w:rPr>
          <w:rFonts w:asciiTheme="minorHAnsi" w:hAnsiTheme="minorHAnsi" w:cs="Times New Roman"/>
          <w:sz w:val="20"/>
          <w:szCs w:val="20"/>
        </w:rPr>
        <w:t xml:space="preserve">the ordinary </w:t>
      </w:r>
      <w:r w:rsidRPr="001C3D1F">
        <w:rPr>
          <w:rFonts w:asciiTheme="minorHAnsi" w:hAnsiTheme="minorHAnsi" w:cs="Times New Roman"/>
          <w:sz w:val="20"/>
          <w:szCs w:val="20"/>
        </w:rPr>
        <w:t xml:space="preserve">human consciousness </w:t>
      </w:r>
      <w:r>
        <w:rPr>
          <w:rFonts w:asciiTheme="minorHAnsi" w:hAnsiTheme="minorHAnsi" w:cs="Times New Roman"/>
          <w:i/>
          <w:sz w:val="20"/>
          <w:szCs w:val="20"/>
        </w:rPr>
        <w:t xml:space="preserve">Finger and </w:t>
      </w:r>
      <w:proofErr w:type="spellStart"/>
      <w:r>
        <w:rPr>
          <w:rFonts w:asciiTheme="minorHAnsi" w:hAnsiTheme="minorHAnsi" w:cs="Times New Roman"/>
          <w:i/>
          <w:sz w:val="20"/>
          <w:szCs w:val="20"/>
        </w:rPr>
        <w:t>S</w:t>
      </w:r>
      <w:r w:rsidRPr="001C3D1F">
        <w:rPr>
          <w:rFonts w:asciiTheme="minorHAnsi" w:hAnsiTheme="minorHAnsi" w:cs="Times New Roman"/>
          <w:i/>
          <w:sz w:val="20"/>
          <w:szCs w:val="20"/>
        </w:rPr>
        <w:t>wartley</w:t>
      </w:r>
      <w:proofErr w:type="spellEnd"/>
      <w:r>
        <w:rPr>
          <w:rFonts w:asciiTheme="minorHAnsi" w:hAnsiTheme="minorHAnsi" w:cs="Times New Roman"/>
          <w:i/>
          <w:sz w:val="20"/>
          <w:szCs w:val="20"/>
        </w:rPr>
        <w:t xml:space="preserve"> </w:t>
      </w:r>
      <w:r w:rsidRPr="001C3D1F">
        <w:rPr>
          <w:rFonts w:asciiTheme="minorHAnsi" w:hAnsiTheme="minorHAnsi" w:cs="Times New Roman"/>
          <w:i/>
          <w:sz w:val="20"/>
          <w:szCs w:val="20"/>
        </w:rPr>
        <w:t xml:space="preserve">(30-31) </w:t>
      </w:r>
      <w:r>
        <w:rPr>
          <w:rFonts w:asciiTheme="minorHAnsi" w:hAnsiTheme="minorHAnsi"/>
          <w:sz w:val="20"/>
          <w:szCs w:val="20"/>
        </w:rPr>
        <w:t xml:space="preserve">They </w:t>
      </w:r>
      <w:r w:rsidRPr="001C3D1F">
        <w:rPr>
          <w:rFonts w:asciiTheme="minorHAnsi" w:hAnsiTheme="minorHAnsi"/>
          <w:sz w:val="20"/>
          <w:szCs w:val="20"/>
        </w:rPr>
        <w:t>often have the urge, or do, curse and blaspheme without a clear reason (Parker</w:t>
      </w:r>
      <w:r>
        <w:rPr>
          <w:rFonts w:asciiTheme="minorHAnsi" w:hAnsiTheme="minorHAnsi"/>
          <w:sz w:val="20"/>
          <w:szCs w:val="20"/>
        </w:rPr>
        <w:t xml:space="preserve">, </w:t>
      </w:r>
      <w:r>
        <w:rPr>
          <w:rFonts w:asciiTheme="minorHAnsi" w:hAnsiTheme="minorHAnsi"/>
          <w:sz w:val="20"/>
          <w:szCs w:val="20"/>
        </w:rPr>
        <w:fldChar w:fldCharType="begin"/>
      </w:r>
      <w:r>
        <w:rPr>
          <w:rFonts w:asciiTheme="minorHAnsi" w:hAnsiTheme="minorHAnsi"/>
          <w:sz w:val="20"/>
          <w:szCs w:val="20"/>
        </w:rPr>
        <w:instrText xml:space="preserve"> ADDIN ZOTERO_ITEM CSL_CITATION {"citationID":"xZlwD192","properties":{"formattedCitation":"{\\rtf Russ Parker, \\i The Occult: Deliverance from Evil\\i0{} (London: Inter-Varsity Press, 1989), 82.}","plainCitation":"Russ Parker, The Occult: Deliverance from Evil (London: Inter-Varsity Press, 1989), 82.","dontUpdate":true},"citationItems":[{"id":131,"uris":["http://zotero.org/users/1026663/items/FGGM8BQI"],"uri":["http://zotero.org/users/1026663/items/FGGM8BQI"],"itemData":{"id":131,"type":"book","title":"The Occult: Deliverance from Evil","publisher":"Inter-Varsity Press","publisher-place":"London","source":"DM","event-place":"London","call-number":"OD54 P242","author":[{"family":"Parker","given":"Russ"}],"issued":{"date-parts":[["1989"]]}},"locator":"82"}],"schema":"https://github.com/citation-style-language/schema/raw/master/csl-citation.json"} </w:instrText>
      </w:r>
      <w:r>
        <w:rPr>
          <w:rFonts w:asciiTheme="minorHAnsi" w:hAnsiTheme="minorHAnsi"/>
          <w:sz w:val="20"/>
          <w:szCs w:val="20"/>
        </w:rPr>
        <w:fldChar w:fldCharType="separate"/>
      </w:r>
      <w:r w:rsidRPr="00B469F4">
        <w:rPr>
          <w:rFonts w:ascii="Calibri" w:hAnsi="Calibri" w:cs="Times New Roman"/>
          <w:sz w:val="20"/>
          <w:szCs w:val="24"/>
        </w:rPr>
        <w:t>Russ</w:t>
      </w:r>
      <w:r>
        <w:rPr>
          <w:rFonts w:ascii="Calibri" w:hAnsi="Calibri" w:cs="Times New Roman"/>
          <w:sz w:val="20"/>
          <w:szCs w:val="24"/>
        </w:rPr>
        <w:t>ell</w:t>
      </w:r>
      <w:r w:rsidRPr="00B469F4">
        <w:rPr>
          <w:rFonts w:ascii="Calibri" w:hAnsi="Calibri" w:cs="Times New Roman"/>
          <w:sz w:val="20"/>
          <w:szCs w:val="24"/>
        </w:rPr>
        <w:t xml:space="preserve">, </w:t>
      </w:r>
      <w:r w:rsidRPr="00B469F4">
        <w:rPr>
          <w:rFonts w:ascii="Calibri" w:hAnsi="Calibri" w:cs="Times New Roman"/>
          <w:i/>
          <w:iCs/>
          <w:sz w:val="20"/>
          <w:szCs w:val="24"/>
        </w:rPr>
        <w:t>The Occult: Deliverance from Evil</w:t>
      </w:r>
      <w:r w:rsidRPr="00B469F4">
        <w:rPr>
          <w:rFonts w:ascii="Calibri" w:hAnsi="Calibri" w:cs="Times New Roman"/>
          <w:sz w:val="20"/>
          <w:szCs w:val="24"/>
        </w:rPr>
        <w:t xml:space="preserve"> (London: Inter-Varsity Press, 1989), 82.</w:t>
      </w:r>
      <w:r>
        <w:rPr>
          <w:rFonts w:asciiTheme="minorHAnsi" w:hAnsiTheme="minorHAnsi"/>
          <w:sz w:val="20"/>
          <w:szCs w:val="20"/>
        </w:rPr>
        <w:fldChar w:fldCharType="end"/>
      </w:r>
    </w:p>
    <w:p w:rsidR="00CC3E73" w:rsidRPr="00D73DF0" w:rsidRDefault="00CC3E73" w:rsidP="00943BB5">
      <w:pPr>
        <w:pStyle w:val="FootnoteText"/>
        <w:rPr>
          <w:sz w:val="12"/>
          <w:szCs w:val="12"/>
        </w:rPr>
      </w:pPr>
    </w:p>
  </w:footnote>
  <w:footnote w:id="138">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BPD7TzaU","properties":{"formattedCitation":"{\\rtf Virkler and Virkler, \\uc0\\u8220{}Demonic Involvement in Human Life and Illness,\\uc0\\u8221{} 98, 100.}","plainCitation":"Virkler and Virkler, “Demonic Involvement in Human Life and Illness,” 98, 100."},"citationItems":[{"id":114,"uris":["http://zotero.org/users/1026663/items/NG3425PV"],"uri":["http://zotero.org/users/1026663/items/NG3425PV"],"itemData":{"id":114,"type":"article-journal","title":"Demonic involvement in human life and illness","container-title":"Journal of Psychology and Theology","page":"95-102","volume":"5","source":"pdf","author":[{"family":"Virkler","given":"Henry"},{"family":"Virkler","given":"Mary"}],"issued":{"date-parts":[["1977"]]}},"locator":"98, 100"}],"schema":"https://github.com/citation-style-language/schema/raw/master/csl-citation.json"} </w:instrText>
      </w:r>
      <w:r>
        <w:fldChar w:fldCharType="separate"/>
      </w:r>
      <w:r w:rsidRPr="00493C70">
        <w:rPr>
          <w:rFonts w:ascii="Calibri" w:hAnsi="Calibri" w:cs="Times New Roman"/>
          <w:szCs w:val="24"/>
        </w:rPr>
        <w:t>Virkler and Virkler, “Demonic Involvement in Human Life and Illness,” 98, 100.</w:t>
      </w:r>
      <w:r>
        <w:fldChar w:fldCharType="end"/>
      </w:r>
    </w:p>
    <w:p w:rsidR="00CC3E73" w:rsidRPr="00B56B63" w:rsidRDefault="00CC3E73" w:rsidP="00943BB5">
      <w:pPr>
        <w:pStyle w:val="FootnoteText"/>
        <w:rPr>
          <w:sz w:val="12"/>
          <w:szCs w:val="12"/>
        </w:rPr>
      </w:pPr>
    </w:p>
  </w:footnote>
  <w:footnote w:id="139">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mWPZ5PmE","properties":{"formattedCitation":"{\\rtf Lozano, \\i Resisting the Devil: A Catholic Perspective on Deliverance\\i0{}, 62, 71, 105\\uc0\\u8211{}110.}","plainCitation":"Lozano, Resisting the Devil: A Catholic Perspective on Deliverance, 62, 71, 105–110."},"citationItems":[{"id":123,"uris":["http://zotero.org/users/1026663/items/6DFQ3527"],"uri":["http://zotero.org/users/1026663/items/6DFQ3527"],"itemData":{"id":123,"type":"book","title":"Resisting the Devil: a Catholic Perspective on Deliverance","publisher":"Our Sunday Visitor","publisher-place":"Huntingdon, Indiana","event-place":"Huntingdon, Indiana","author":[{"family":"Lozano","given":"Neal"}],"issued":{"date-parts":[["2009"]]}},"locator":"62, 71, 105-110"}],"schema":"https://github.com/citation-style-language/schema/raw/master/csl-citation.json"} </w:instrText>
      </w:r>
      <w:r>
        <w:fldChar w:fldCharType="separate"/>
      </w:r>
      <w:r w:rsidRPr="00493C70">
        <w:rPr>
          <w:rFonts w:ascii="Calibri" w:hAnsi="Calibri" w:cs="Times New Roman"/>
          <w:szCs w:val="24"/>
        </w:rPr>
        <w:t xml:space="preserve">Lozano, </w:t>
      </w:r>
      <w:r w:rsidRPr="00493C70">
        <w:rPr>
          <w:rFonts w:ascii="Calibri" w:hAnsi="Calibri" w:cs="Times New Roman"/>
          <w:i/>
          <w:iCs/>
          <w:szCs w:val="24"/>
        </w:rPr>
        <w:t>Resisting the Devil: A Catholic Perspective on Deliverance</w:t>
      </w:r>
      <w:r w:rsidRPr="00493C70">
        <w:rPr>
          <w:rFonts w:ascii="Calibri" w:hAnsi="Calibri" w:cs="Times New Roman"/>
          <w:szCs w:val="24"/>
        </w:rPr>
        <w:t>, 62, 71, 105–110.</w:t>
      </w:r>
      <w:r>
        <w:fldChar w:fldCharType="end"/>
      </w:r>
      <w:r>
        <w:t xml:space="preserve"> </w:t>
      </w:r>
      <w:r>
        <w:fldChar w:fldCharType="begin"/>
      </w:r>
      <w:r>
        <w:instrText xml:space="preserve"> ADDIN ZOTERO_ITEM CSL_CITATION {"citationID":"9NbROjVC","properties":{"formattedCitation":"{\\rtf Jose Syquia, \\i Exorcism: Encounters with the Paranormal and the Occult\\i0{} (Quezon City, Philippines: Shepherd\\uc0\\u8217{}s Voice Publications, 2006), 87.}","plainCitation":"Jose Syquia, Exorcism: Encounters with the Paranormal and the Occult (Quezon City, Philippines: Shepherd’s Voice Publications, 2006), 87."},"citationItems":[{"id":368,"uris":["http://zotero.org/users/1026663/items/FT25SW92"],"uri":["http://zotero.org/users/1026663/items/FT25SW92"],"itemData":{"id":368,"type":"book","title":"Exorcism: Encounters with the Paranormal and the Occult","publisher":"Shepherd's Voice Publications","publisher-place":"Quezon City, Philippines","source":"Carmelite","event-place":"Quezon City, Philippines","abstract":"a collection of stories and theol reflections on his expereinces as an exorcist/deliverer\nreferences to other practitioners in the Cath church aroudn the world\ncath and filippino folk religiosity 21-30\nsymptoms of oppress and obsession 87\ndiscernment is done my christian psychics who can 'see' the spirits or who have a physical reaction to their presence","call-number":"232.34 S994","author":[{"family":"Syquia","given":"Jose"}],"issued":{"date-parts":[["2006"]]}},"locator":"87"}],"schema":"https://github.com/citation-style-language/schema/raw/master/csl-citation.json"} </w:instrText>
      </w:r>
      <w:r>
        <w:fldChar w:fldCharType="separate"/>
      </w:r>
      <w:r w:rsidRPr="00554285">
        <w:rPr>
          <w:rFonts w:ascii="Calibri" w:hAnsi="Calibri" w:cs="Times New Roman"/>
          <w:szCs w:val="24"/>
        </w:rPr>
        <w:t xml:space="preserve">Jose Syquia, </w:t>
      </w:r>
      <w:r w:rsidRPr="00554285">
        <w:rPr>
          <w:rFonts w:ascii="Calibri" w:hAnsi="Calibri" w:cs="Times New Roman"/>
          <w:i/>
          <w:iCs/>
          <w:szCs w:val="24"/>
        </w:rPr>
        <w:t>Exorcism: Encounters with the Paranormal and the Occult</w:t>
      </w:r>
      <w:r w:rsidRPr="00554285">
        <w:rPr>
          <w:rFonts w:ascii="Calibri" w:hAnsi="Calibri" w:cs="Times New Roman"/>
          <w:szCs w:val="24"/>
        </w:rPr>
        <w:t xml:space="preserve"> (Quezon City, Philippines: Shepherd’s Voice Publications, 2006), 87.</w:t>
      </w:r>
      <w:r>
        <w:fldChar w:fldCharType="end"/>
      </w:r>
    </w:p>
    <w:p w:rsidR="00CC3E73" w:rsidRPr="00573FD0" w:rsidRDefault="00CC3E73" w:rsidP="00943BB5">
      <w:pPr>
        <w:pStyle w:val="FootnoteText"/>
        <w:rPr>
          <w:sz w:val="12"/>
          <w:szCs w:val="12"/>
        </w:rPr>
      </w:pPr>
    </w:p>
  </w:footnote>
  <w:footnote w:id="140">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suvVxPd3","properties":{"formattedCitation":"{\\rtf Finger and Swartley, \\uc0\\u8220{}Bondage and Deliverance: Biblical and Theological Perspectives,\\uc0\\u8221{} 30\\uc0\\u8211{}31.}","plainCitation":"Finger and Swartley, “Bondage and Deliverance: Biblical and Theological Perspectives,” 30–31."},"citationItems":[{"id":235,"uris":["http://zotero.org/users/1026663/items/944Q883Q"],"uri":["http://zotero.org/users/1026663/items/944Q883Q"],"itemData":{"id":235,"type":"chapter","title":"Bondage and Deliverance: Biblical and Theological Perspectives","container-title":"Essays on Spiritual Bondage and Deliverance","collection-title":"Occasional Papers","collection-number":"11","publisher":"Institute of Mennonite Studies","publisher-place":"Elkhart, Indiana","page":"10-38","event-place":"Elkhart, Indiana","author":[{"family":"Finger","given":"Thomas"},{"family":"Swartley","given":"Willard"}],"issued":{"date-parts":[["1988"]]}},"locator":"30-31"}],"schema":"https://github.com/citation-style-language/schema/raw/master/csl-citation.json"} </w:instrText>
      </w:r>
      <w:r>
        <w:fldChar w:fldCharType="separate"/>
      </w:r>
      <w:r w:rsidRPr="00573FD0">
        <w:rPr>
          <w:rFonts w:ascii="Calibri" w:hAnsi="Calibri" w:cs="Times New Roman"/>
          <w:szCs w:val="24"/>
        </w:rPr>
        <w:t>Finger and Swartley, “Bondage and Deliverance: Biblical and Theological Perspectives,” 30–31.</w:t>
      </w:r>
      <w:r>
        <w:fldChar w:fldCharType="end"/>
      </w:r>
    </w:p>
    <w:p w:rsidR="00CC3E73" w:rsidRPr="00573FD0" w:rsidRDefault="00CC3E73" w:rsidP="00943BB5">
      <w:pPr>
        <w:pStyle w:val="FootnoteText"/>
        <w:rPr>
          <w:sz w:val="12"/>
          <w:szCs w:val="12"/>
        </w:rPr>
      </w:pPr>
    </w:p>
  </w:footnote>
  <w:footnote w:id="141">
    <w:p w:rsidR="00CC3E73" w:rsidRDefault="00CC3E73" w:rsidP="00943BB5">
      <w:pPr>
        <w:pStyle w:val="FootnoteText"/>
      </w:pPr>
      <w:r w:rsidRPr="00AE16E0">
        <w:rPr>
          <w:rStyle w:val="FootnoteReference"/>
        </w:rPr>
        <w:footnoteRef/>
      </w:r>
      <w:r>
        <w:t xml:space="preserve"> Alfred </w:t>
      </w:r>
      <w:proofErr w:type="spellStart"/>
      <w:r>
        <w:t>Lechler</w:t>
      </w:r>
      <w:proofErr w:type="spellEnd"/>
      <w:r>
        <w:t xml:space="preserve"> in Koch, </w:t>
      </w:r>
      <w:r w:rsidRPr="00CB055A">
        <w:rPr>
          <w:i/>
        </w:rPr>
        <w:t>Occult</w:t>
      </w:r>
      <w:r>
        <w:t>, 140-4.</w:t>
      </w:r>
    </w:p>
    <w:p w:rsidR="00CC3E73" w:rsidRPr="00554285" w:rsidRDefault="00CC3E73" w:rsidP="00943BB5">
      <w:pPr>
        <w:pStyle w:val="FootnoteText"/>
        <w:rPr>
          <w:sz w:val="12"/>
          <w:szCs w:val="12"/>
        </w:rPr>
      </w:pPr>
    </w:p>
  </w:footnote>
  <w:footnote w:id="142">
    <w:p w:rsidR="00CC3E73" w:rsidRDefault="00CC3E73">
      <w:pPr>
        <w:pStyle w:val="FootnoteText"/>
      </w:pPr>
      <w:r>
        <w:rPr>
          <w:rStyle w:val="FootnoteReference"/>
        </w:rPr>
        <w:footnoteRef/>
      </w:r>
      <w:r>
        <w:t xml:space="preserve"> </w:t>
      </w:r>
      <w:proofErr w:type="spellStart"/>
      <w:r>
        <w:t>Suenens</w:t>
      </w:r>
      <w:proofErr w:type="spellEnd"/>
      <w:r>
        <w:t xml:space="preserve">, </w:t>
      </w:r>
      <w:r w:rsidRPr="00205E38">
        <w:rPr>
          <w:i/>
        </w:rPr>
        <w:t>Renewal</w:t>
      </w:r>
      <w:r>
        <w:t>, 35-6.</w:t>
      </w:r>
    </w:p>
    <w:p w:rsidR="00CC3E73" w:rsidRPr="00205E38" w:rsidRDefault="00CC3E73">
      <w:pPr>
        <w:pStyle w:val="FootnoteText"/>
        <w:rPr>
          <w:sz w:val="12"/>
          <w:szCs w:val="12"/>
        </w:rPr>
      </w:pPr>
    </w:p>
  </w:footnote>
  <w:footnote w:id="143">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O3APyyyT","properties":{"formattedCitation":"{\\rtf Virkler and Virkler, \\uc0\\u8220{}Demonic Involvement in Human Life and Illness,\\uc0\\u8221{} 97\\uc0\\u8211{}8.}","plainCitation":"Virkler and Virkler, “Demonic Involvement in Human Life and Illness,” 97–8."},"citationItems":[{"id":114,"uris":["http://zotero.org/users/1026663/items/NG3425PV"],"uri":["http://zotero.org/users/1026663/items/NG3425PV"],"itemData":{"id":114,"type":"article-journal","title":"Demonic involvement in human life and illness","container-title":"Journal of Psychology and Theology","page":"95-102","volume":"5","source":"pdf","author":[{"family":"Virkler","given":"Henry"},{"family":"Virkler","given":"Mary"}],"issued":{"date-parts":[["1977"]]}},"locator":"97-8"}],"schema":"https://github.com/citation-style-language/schema/raw/master/csl-citation.json"} </w:instrText>
      </w:r>
      <w:r>
        <w:fldChar w:fldCharType="separate"/>
      </w:r>
      <w:r w:rsidRPr="00573FD0">
        <w:rPr>
          <w:rFonts w:ascii="Calibri" w:hAnsi="Calibri" w:cs="Times New Roman"/>
          <w:szCs w:val="24"/>
        </w:rPr>
        <w:t xml:space="preserve">Virkler and Virkler, “Demonic Involvement in Human Life and Illness,” </w:t>
      </w:r>
      <w:r>
        <w:rPr>
          <w:rFonts w:ascii="Calibri" w:hAnsi="Calibri" w:cs="Times New Roman"/>
          <w:szCs w:val="24"/>
        </w:rPr>
        <w:t xml:space="preserve"> </w:t>
      </w:r>
      <w:r w:rsidRPr="00573FD0">
        <w:rPr>
          <w:rFonts w:ascii="Calibri" w:hAnsi="Calibri" w:cs="Times New Roman"/>
          <w:szCs w:val="24"/>
        </w:rPr>
        <w:t>97–8.</w:t>
      </w:r>
      <w:r>
        <w:fldChar w:fldCharType="end"/>
      </w:r>
    </w:p>
    <w:p w:rsidR="00CC3E73" w:rsidRPr="003E0BBF" w:rsidRDefault="00CC3E73" w:rsidP="00943BB5">
      <w:pPr>
        <w:pStyle w:val="FootnoteText"/>
        <w:rPr>
          <w:sz w:val="16"/>
          <w:szCs w:val="16"/>
        </w:rPr>
      </w:pPr>
    </w:p>
  </w:footnote>
  <w:footnote w:id="144">
    <w:p w:rsidR="00CC3E73" w:rsidRDefault="00CC3E73" w:rsidP="00943BB5">
      <w:pPr>
        <w:pStyle w:val="FootnoteText"/>
      </w:pPr>
      <w:r w:rsidRPr="00AE16E0">
        <w:rPr>
          <w:rStyle w:val="FootnoteReference"/>
        </w:rPr>
        <w:footnoteRef/>
      </w:r>
      <w:r>
        <w:t xml:space="preserve"> Lozano, </w:t>
      </w:r>
      <w:r w:rsidRPr="003E0BBF">
        <w:rPr>
          <w:i/>
        </w:rPr>
        <w:t>Resisting</w:t>
      </w:r>
      <w:r>
        <w:t>, 12. Driscoll reports that those with mental illness alone are more likely not to be interested in maintaining remedial spiritual practices (</w:t>
      </w:r>
      <w:r w:rsidRPr="0044028C">
        <w:rPr>
          <w:i/>
        </w:rPr>
        <w:t>How Catholic Exorcists Distinguish</w:t>
      </w:r>
      <w:r>
        <w:t>, 95).</w:t>
      </w:r>
    </w:p>
    <w:p w:rsidR="00CC3E73" w:rsidRPr="003E0BBF" w:rsidRDefault="00CC3E73" w:rsidP="00943BB5">
      <w:pPr>
        <w:pStyle w:val="FootnoteText"/>
        <w:rPr>
          <w:sz w:val="16"/>
          <w:szCs w:val="16"/>
        </w:rPr>
      </w:pPr>
    </w:p>
  </w:footnote>
  <w:footnote w:id="145">
    <w:p w:rsidR="00CC3E73" w:rsidRPr="00760CEE" w:rsidRDefault="00CC3E73" w:rsidP="00205E38">
      <w:pPr>
        <w:pStyle w:val="NoSpacing"/>
        <w:jc w:val="both"/>
        <w:rPr>
          <w:rFonts w:asciiTheme="minorHAnsi" w:hAnsiTheme="minorHAnsi"/>
          <w:sz w:val="20"/>
          <w:szCs w:val="20"/>
        </w:rPr>
      </w:pPr>
      <w:r w:rsidRPr="00AE16E0">
        <w:rPr>
          <w:rStyle w:val="FootnoteReference"/>
        </w:rPr>
        <w:footnoteRef/>
      </w:r>
      <w:r>
        <w:t xml:space="preserve"> </w:t>
      </w:r>
      <w:r w:rsidRPr="00AC44AE">
        <w:rPr>
          <w:rFonts w:asciiTheme="minorHAnsi" w:hAnsiTheme="minorHAnsi"/>
          <w:sz w:val="20"/>
          <w:szCs w:val="20"/>
        </w:rPr>
        <w:t>The DSM (APA 2000) states that a mental disorder is</w:t>
      </w:r>
      <w:r>
        <w:rPr>
          <w:rFonts w:asciiTheme="minorHAnsi" w:hAnsiTheme="minorHAnsi"/>
          <w:sz w:val="20"/>
          <w:szCs w:val="20"/>
        </w:rPr>
        <w:t xml:space="preserve"> </w:t>
      </w:r>
      <w:r w:rsidRPr="00AC44AE">
        <w:rPr>
          <w:rFonts w:asciiTheme="minorHAnsi" w:hAnsiTheme="minorHAnsi"/>
          <w:sz w:val="20"/>
          <w:szCs w:val="20"/>
        </w:rPr>
        <w:t>‘a clinically significant behaviour</w:t>
      </w:r>
      <w:r>
        <w:rPr>
          <w:rFonts w:asciiTheme="minorHAnsi" w:hAnsiTheme="minorHAnsi"/>
          <w:sz w:val="20"/>
          <w:szCs w:val="20"/>
        </w:rPr>
        <w:t>,</w:t>
      </w:r>
      <w:r w:rsidRPr="00AC44AE">
        <w:rPr>
          <w:rFonts w:asciiTheme="minorHAnsi" w:hAnsiTheme="minorHAnsi"/>
          <w:sz w:val="20"/>
          <w:szCs w:val="20"/>
        </w:rPr>
        <w:t xml:space="preserve"> psychological syndrome or pattern that occurs in an individual and that is associated with present distress (e.g. a painful syndrome) or disability (i.e., impairment in one or more important areas of functioning) or with a significantly increased risk of suffering pain, death, disability, or an important loss of freedom. In addition this pattern or syndrome must not merely be an expectable and culturally sanctioned response to a particular event, for example, the death of a loved one.’ Thus mental disorders, by definition, involve a pattern or collection of syndromes. These may include a combination of thoughts, words, actions and emotions</w:t>
      </w:r>
      <w:r>
        <w:rPr>
          <w:rFonts w:asciiTheme="minorHAnsi" w:hAnsiTheme="minorHAnsi"/>
          <w:sz w:val="20"/>
          <w:szCs w:val="20"/>
        </w:rPr>
        <w:t xml:space="preserve">: cited in </w:t>
      </w:r>
      <w:r w:rsidRPr="00760CEE">
        <w:rPr>
          <w:sz w:val="20"/>
          <w:szCs w:val="20"/>
        </w:rPr>
        <w:fldChar w:fldCharType="begin"/>
      </w:r>
      <w:r w:rsidRPr="00760CEE">
        <w:rPr>
          <w:sz w:val="20"/>
          <w:szCs w:val="20"/>
        </w:rPr>
        <w:instrText xml:space="preserve"> ADDIN ZOTERO_ITEM CSL_CITATION {"citationID":"Wdh9VkuR","properties":{"formattedCitation":"{\\rtf Cited in Driscoll, \\uc0\\u8220{}How Catholic Exorcists Distinguish Between Demonic Possession and Mental Disrders,\\uc0\\u8221{} 29\\uc0\\u8211{}30.}","plainCitation":"Cited in Driscoll, “How Catholic Exorcists Distinguish Between Demonic Possession and Mental Disrders,” 29–30.","dontUpdate":true},"citationItems":[{"id":293,"uris":["http://zotero.org/users/1026663/items/6PZSM7M6"],"uri":["http://zotero.org/users/1026663/items/6PZSM7M6"],"itemData":{"id":293,"type":"thesis","title":"How Catholic Exorcists Distinguish Between Demonic Possession and Mental Disorders","publisher":"Regent University","publisher-place":"Virginia, USA","genre":"Ph.D.","event-place":"Virginia, USA","abstract":"theory and practice of possession including interviews with three exorcists","URL":"http://search.proquest.com.ezp.lib.unimelb.edu.au/docview/1372063990?accountid=12372","author":[{"family":"Driscoll","given":"Mike"}],"issued":{"date-parts":[["2013"]]}},"locator":"29-30","prefix":"Cited in "}],"schema":"https://github.com/citation-style-language/schema/raw/master/csl-citation.json"} </w:instrText>
      </w:r>
      <w:r w:rsidRPr="00760CEE">
        <w:rPr>
          <w:sz w:val="20"/>
          <w:szCs w:val="20"/>
        </w:rPr>
        <w:fldChar w:fldCharType="separate"/>
      </w:r>
      <w:r w:rsidRPr="00760CEE">
        <w:rPr>
          <w:rFonts w:ascii="Calibri" w:hAnsi="Calibri" w:cs="Times New Roman"/>
          <w:sz w:val="20"/>
          <w:szCs w:val="20"/>
        </w:rPr>
        <w:t xml:space="preserve"> Driscoll, “How Catholic Exorcists Distinguish Between Demonic Possession and Mental Disorders,” 29–30.</w:t>
      </w:r>
      <w:r w:rsidRPr="00760CEE">
        <w:rPr>
          <w:sz w:val="20"/>
          <w:szCs w:val="20"/>
        </w:rPr>
        <w:fldChar w:fldCharType="end"/>
      </w:r>
      <w:r>
        <w:rPr>
          <w:sz w:val="20"/>
          <w:szCs w:val="20"/>
        </w:rPr>
        <w:t xml:space="preserve"> </w:t>
      </w:r>
      <w:r w:rsidRPr="00760CEE">
        <w:rPr>
          <w:rFonts w:asciiTheme="minorHAnsi" w:hAnsiTheme="minorHAnsi"/>
          <w:sz w:val="20"/>
          <w:szCs w:val="20"/>
        </w:rPr>
        <w:t>Such a</w:t>
      </w:r>
      <w:r>
        <w:rPr>
          <w:rFonts w:asciiTheme="minorHAnsi" w:hAnsiTheme="minorHAnsi"/>
          <w:sz w:val="20"/>
          <w:szCs w:val="20"/>
        </w:rPr>
        <w:t xml:space="preserve">n imprecise </w:t>
      </w:r>
      <w:r w:rsidRPr="00760CEE">
        <w:rPr>
          <w:rFonts w:asciiTheme="minorHAnsi" w:hAnsiTheme="minorHAnsi"/>
          <w:sz w:val="20"/>
          <w:szCs w:val="20"/>
        </w:rPr>
        <w:t>definition can hardly assist a GP</w:t>
      </w:r>
      <w:r>
        <w:rPr>
          <w:rFonts w:asciiTheme="minorHAnsi" w:hAnsiTheme="minorHAnsi"/>
          <w:sz w:val="20"/>
          <w:szCs w:val="20"/>
        </w:rPr>
        <w:t xml:space="preserve"> or a novice psychologist to identify anything like demonic oppression. Connolly presents a paper that argues that possession is a manifestation of the psychological process called ‘trance’: </w:t>
      </w:r>
      <w:r>
        <w:rPr>
          <w:rFonts w:asciiTheme="minorHAnsi" w:hAnsiTheme="minorHAnsi"/>
          <w:sz w:val="20"/>
          <w:szCs w:val="20"/>
        </w:rPr>
        <w:fldChar w:fldCharType="begin"/>
      </w:r>
      <w:r>
        <w:rPr>
          <w:rFonts w:asciiTheme="minorHAnsi" w:hAnsiTheme="minorHAnsi"/>
          <w:sz w:val="20"/>
          <w:szCs w:val="20"/>
        </w:rPr>
        <w:instrText xml:space="preserve"> ADDIN ZOTERO_ITEM CSL_CITATION {"citationID":"eG414iR9","properties":{"formattedCitation":"{\\rtf Peter Connolly, \\uc0\\u8220{}A Psychology of Possession\\uc0\\u8221{} (RERC, March 2000), http://www.uwtsd.ac.uk/library/alister-hardy-religious-experience-research-centre/occasional-papers/.}","plainCitation":"Peter Connolly, “A Psychology of Possession” (RERC, March 2000), http://www.uwtsd.ac.uk/library/alister-hardy-religious-experience-research-centre/occasional-papers/."},"citationItems":[{"id":380,"uris":["http://zotero.org/users/1026663/items/7GXQM9AM"],"uri":["http://zotero.org/users/1026663/items/7GXQM9AM"],"itemData":{"id":380,"type":"article","title":"A Psychology of Possession","publisher":"RERC","abstract":"that possession is like trance and is probably a form of MPD","URL":"http://www.uwtsd.ac.uk/library/alister-hardy-religious-experience-research-centre/occasional-papers/","author":[{"family":"Connolly","given":"Peter"}],"issued":{"date-parts":[["2000",3]]}}}],"schema":"https://github.com/citation-style-language/schema/raw/master/csl-citation.json"} </w:instrText>
      </w:r>
      <w:r>
        <w:rPr>
          <w:rFonts w:asciiTheme="minorHAnsi" w:hAnsiTheme="minorHAnsi"/>
          <w:sz w:val="20"/>
          <w:szCs w:val="20"/>
        </w:rPr>
        <w:fldChar w:fldCharType="separate"/>
      </w:r>
      <w:r w:rsidRPr="006E48F1">
        <w:rPr>
          <w:rFonts w:ascii="Calibri" w:hAnsi="Calibri" w:cs="Times New Roman"/>
          <w:sz w:val="20"/>
          <w:szCs w:val="24"/>
        </w:rPr>
        <w:t>Peter Connolly, “A Psychology of Possession” (RERC, March 2000), http://www.uwtsd.ac.uk/library/alister-hardy-religious-experience-research-centre/occasional-papers/</w:t>
      </w:r>
      <w:r>
        <w:rPr>
          <w:rFonts w:asciiTheme="minorHAnsi" w:hAnsiTheme="minorHAnsi"/>
          <w:sz w:val="20"/>
          <w:szCs w:val="20"/>
        </w:rPr>
        <w:fldChar w:fldCharType="end"/>
      </w:r>
      <w:r>
        <w:rPr>
          <w:rFonts w:asciiTheme="minorHAnsi" w:hAnsiTheme="minorHAnsi"/>
          <w:sz w:val="20"/>
          <w:szCs w:val="20"/>
        </w:rPr>
        <w:t xml:space="preserve"> </w:t>
      </w:r>
    </w:p>
    <w:p w:rsidR="00CC3E73" w:rsidRPr="00AC44AE" w:rsidRDefault="00CC3E73" w:rsidP="00943BB5">
      <w:pPr>
        <w:pStyle w:val="FootnoteText"/>
        <w:rPr>
          <w:sz w:val="12"/>
          <w:szCs w:val="12"/>
        </w:rPr>
      </w:pPr>
    </w:p>
  </w:footnote>
  <w:footnote w:id="146">
    <w:p w:rsidR="00CC3E73" w:rsidRDefault="00CC3E73">
      <w:pPr>
        <w:pStyle w:val="FootnoteText"/>
      </w:pPr>
      <w:r>
        <w:rPr>
          <w:rStyle w:val="FootnoteReference"/>
        </w:rPr>
        <w:footnoteRef/>
      </w:r>
      <w:r>
        <w:t xml:space="preserve"> </w:t>
      </w:r>
      <w:r>
        <w:fldChar w:fldCharType="begin"/>
      </w:r>
      <w:r>
        <w:instrText xml:space="preserve"> ADDIN ZOTERO_ITEM CSL_CITATION {"citationID":"jl7XLjTx","properties":{"formattedCitation":"{\\rtf for a discussion of these disoders see Driscoll, \\uc0\\u8220{}How Catholic Exorcists Distinguish Between Demonic Possession and Mental Disorders,\\uc0\\u8221{} 45\\uc0\\u8211{}52.}","plainCitation":"for a discussion of these disoders see Driscoll, “How Catholic Exorcists Distinguish Between Demonic Possession and Mental Disorders,” 45–52."},"citationItems":[{"id":293,"uris":["http://zotero.org/users/1026663/items/6PZSM7M6"],"uri":["http://zotero.org/users/1026663/items/6PZSM7M6"],"itemData":{"id":293,"type":"thesis","title":"How Catholic Exorcists Distinguish Between Demonic Possession and Mental Disorders","publisher":"Regent University","publisher-place":"Virginia, USA","genre":"Ph.D.","event-place":"Virginia, USA","abstract":"theory and practice of possession including interviews with three exorcists","URL":"http://search.proquest.com.ezp.lib.unimelb.edu.au/docview/1372063990?accountid=12372","author":[{"family":"Driscoll","given":"Mike"}],"issued":{"date-parts":[["2013"]]}},"locator":"45-52","prefix":"for a discussion of these disoders see"}],"schema":"https://github.com/citation-style-language/schema/raw/master/csl-citation.json"} </w:instrText>
      </w:r>
      <w:r>
        <w:fldChar w:fldCharType="separate"/>
      </w:r>
      <w:r w:rsidRPr="00205E38">
        <w:rPr>
          <w:rFonts w:ascii="Calibri" w:hAnsi="Calibri" w:cs="Times New Roman"/>
          <w:szCs w:val="24"/>
        </w:rPr>
        <w:t>For a discussion of these diso</w:t>
      </w:r>
      <w:r>
        <w:rPr>
          <w:rFonts w:ascii="Calibri" w:hAnsi="Calibri" w:cs="Times New Roman"/>
          <w:szCs w:val="24"/>
        </w:rPr>
        <w:t>r</w:t>
      </w:r>
      <w:r w:rsidRPr="00205E38">
        <w:rPr>
          <w:rFonts w:ascii="Calibri" w:hAnsi="Calibri" w:cs="Times New Roman"/>
          <w:szCs w:val="24"/>
        </w:rPr>
        <w:t>ders see Driscoll, “How Catholic Exorcists</w:t>
      </w:r>
      <w:r>
        <w:rPr>
          <w:rFonts w:ascii="Calibri" w:hAnsi="Calibri" w:cs="Times New Roman"/>
          <w:szCs w:val="24"/>
        </w:rPr>
        <w:t>",</w:t>
      </w:r>
      <w:r w:rsidRPr="00205E38">
        <w:rPr>
          <w:rFonts w:ascii="Calibri" w:hAnsi="Calibri" w:cs="Times New Roman"/>
          <w:szCs w:val="24"/>
        </w:rPr>
        <w:t xml:space="preserve"> 45–52.</w:t>
      </w:r>
      <w:r>
        <w:fldChar w:fldCharType="end"/>
      </w:r>
    </w:p>
    <w:p w:rsidR="00CC3E73" w:rsidRPr="00205E38" w:rsidRDefault="00CC3E73">
      <w:pPr>
        <w:pStyle w:val="FootnoteText"/>
        <w:rPr>
          <w:sz w:val="12"/>
          <w:szCs w:val="12"/>
        </w:rPr>
      </w:pPr>
    </w:p>
  </w:footnote>
  <w:footnote w:id="147">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JRjnIdoy","properties":{"formattedCitation":"{\\rtf McCasland, \\i By the Finger of God\\i0{}, 21\\uc0\\u8211{}26.}","plainCitation":"McCasland, By the Finger of God, 21–26."},"citationItems":[{"id":278,"uris":["http://zotero.org/users/1026663/items/6S7FTEMU"],"uri":["http://zotero.org/users/1026663/items/6S7FTEMU"],"itemData":{"id":278,"type":"book","title":"By the Finger of God","publisher":"MacMillan","publisher-place":"New York","source":"DML","event-place":"New York","call-number":"FX98 M123","author":[{"family":"McCasland","given":"Vernon"}],"issued":{"date-parts":[["1951"]]}},"locator":"21-26"}],"schema":"https://github.com/citation-style-language/schema/raw/master/csl-citation.json"} </w:instrText>
      </w:r>
      <w:r>
        <w:fldChar w:fldCharType="separate"/>
      </w:r>
      <w:r w:rsidRPr="00FB151D">
        <w:rPr>
          <w:rFonts w:ascii="Calibri" w:hAnsi="Calibri" w:cs="Times New Roman"/>
          <w:szCs w:val="24"/>
        </w:rPr>
        <w:t xml:space="preserve">McCasland, </w:t>
      </w:r>
      <w:r w:rsidRPr="00FB151D">
        <w:rPr>
          <w:rFonts w:ascii="Calibri" w:hAnsi="Calibri" w:cs="Times New Roman"/>
          <w:i/>
          <w:iCs/>
          <w:szCs w:val="24"/>
        </w:rPr>
        <w:t>By the Finger of God</w:t>
      </w:r>
      <w:r w:rsidRPr="00FB151D">
        <w:rPr>
          <w:rFonts w:ascii="Calibri" w:hAnsi="Calibri" w:cs="Times New Roman"/>
          <w:szCs w:val="24"/>
        </w:rPr>
        <w:t>, 21–26.</w:t>
      </w:r>
      <w:r>
        <w:fldChar w:fldCharType="end"/>
      </w:r>
      <w:r>
        <w:t xml:space="preserve"> </w:t>
      </w:r>
      <w:r>
        <w:fldChar w:fldCharType="begin"/>
      </w:r>
      <w:r>
        <w:instrText xml:space="preserve"> ADDIN ZOTERO_ITEM CSL_CITATION {"citationID":"2hYgCQwB","properties":{"formattedCitation":"{\\rtf Parker, \\i The Occult: Deliverance from Evil\\i0{}, 79.}","plainCitation":"Parker, The Occult: Deliverance from Evil, 79."},"citationItems":[{"id":131,"uris":["http://zotero.org/users/1026663/items/FGGM8BQI"],"uri":["http://zotero.org/users/1026663/items/FGGM8BQI"],"itemData":{"id":131,"type":"book","title":"The Occult: Deliverance from Evil","publisher":"Inter-Varsity Press","publisher-place":"London","source":"DM","event-place":"London","call-number":"OD54 P242","author":[{"family":"Parker","given":"Russ"}],"issued":{"date-parts":[["1989"]]}},"locator":"79"}],"schema":"https://github.com/citation-style-language/schema/raw/master/csl-citation.json"} </w:instrText>
      </w:r>
      <w:r>
        <w:fldChar w:fldCharType="separate"/>
      </w:r>
      <w:r w:rsidRPr="00671108">
        <w:rPr>
          <w:rFonts w:ascii="Calibri" w:hAnsi="Calibri" w:cs="Times New Roman"/>
          <w:szCs w:val="24"/>
        </w:rPr>
        <w:t xml:space="preserve">Parker, </w:t>
      </w:r>
      <w:r w:rsidRPr="00671108">
        <w:rPr>
          <w:rFonts w:ascii="Calibri" w:hAnsi="Calibri" w:cs="Times New Roman"/>
          <w:i/>
          <w:iCs/>
          <w:szCs w:val="24"/>
        </w:rPr>
        <w:t>The Occult: Deliverance from Evil</w:t>
      </w:r>
      <w:r w:rsidRPr="00671108">
        <w:rPr>
          <w:rFonts w:ascii="Calibri" w:hAnsi="Calibri" w:cs="Times New Roman"/>
          <w:szCs w:val="24"/>
        </w:rPr>
        <w:t>, 79.</w:t>
      </w:r>
      <w:r>
        <w:fldChar w:fldCharType="end"/>
      </w:r>
      <w:r>
        <w:t xml:space="preserve"> Perry explains this in the context of ‘possession syndrome’: </w:t>
      </w:r>
      <w:r>
        <w:fldChar w:fldCharType="begin"/>
      </w:r>
      <w:r>
        <w:instrText xml:space="preserve"> ADDIN ZOTERO_ITEM CSL_CITATION {"citationID":"Nc7BTC3P","properties":{"formattedCitation":"{\\rtf Michael Perry, ed., \\i Deliverance\\i0{} (London: SPCK, 1987), 71\\uc0\\u8211{}3.}","plainCitation":"Michael Perry, ed., Deliverance (London: SPCK, 1987), 71–3."},"citationItems":[{"id":149,"uris":["http://zotero.org/users/1026663/items/88W7MDUF"],"uri":["http://zotero.org/users/1026663/items/88W7MDUF"],"itemData":{"id":149,"type":"book","title":"Deliverance","publisher":"SPCK","publisher-place":"London","source":"whitley","event-place":"London","abstract":"produced by the Christian Exorcism Study Group following up the practice of deliverance and exorcism after the 'Exeter Report' (1972)","call-number":"265.94 PER DEL","editor":[{"family":"Perry","given":"Michael"}],"issued":{"date-parts":[["1987"]]}},"locator":"71-3"}],"schema":"https://github.com/citation-style-language/schema/raw/master/csl-citation.json"} </w:instrText>
      </w:r>
      <w:r>
        <w:fldChar w:fldCharType="separate"/>
      </w:r>
      <w:r w:rsidRPr="009A4F8B">
        <w:rPr>
          <w:rFonts w:ascii="Calibri" w:hAnsi="Calibri" w:cs="Times New Roman"/>
          <w:szCs w:val="24"/>
        </w:rPr>
        <w:t xml:space="preserve">Michael Perry, ed., </w:t>
      </w:r>
      <w:r w:rsidRPr="009A4F8B">
        <w:rPr>
          <w:rFonts w:ascii="Calibri" w:hAnsi="Calibri" w:cs="Times New Roman"/>
          <w:i/>
          <w:iCs/>
          <w:szCs w:val="24"/>
        </w:rPr>
        <w:t>Deliverance</w:t>
      </w:r>
      <w:r w:rsidRPr="009A4F8B">
        <w:rPr>
          <w:rFonts w:ascii="Calibri" w:hAnsi="Calibri" w:cs="Times New Roman"/>
          <w:szCs w:val="24"/>
        </w:rPr>
        <w:t xml:space="preserve"> (London: SPCK, 1987), 71–</w:t>
      </w:r>
      <w:r>
        <w:rPr>
          <w:rFonts w:ascii="Calibri" w:hAnsi="Calibri" w:cs="Times New Roman"/>
          <w:szCs w:val="24"/>
        </w:rPr>
        <w:t>7</w:t>
      </w:r>
      <w:r w:rsidRPr="009A4F8B">
        <w:rPr>
          <w:rFonts w:ascii="Calibri" w:hAnsi="Calibri" w:cs="Times New Roman"/>
          <w:szCs w:val="24"/>
        </w:rPr>
        <w:t>.</w:t>
      </w:r>
      <w:r>
        <w:fldChar w:fldCharType="end"/>
      </w:r>
      <w:r>
        <w:t xml:space="preserve"> See also </w:t>
      </w:r>
      <w:r>
        <w:fldChar w:fldCharType="begin"/>
      </w:r>
      <w:r>
        <w:instrText xml:space="preserve"> ADDIN ZOTERO_ITEM CSL_CITATION {"citationID":"c9mjm0od","properties":{"formattedCitation":"{\\rtf R Kenneth McAll, \\uc0\\u8220{}Taste and See,\\uc0\\u8221{} in \\i Demon Possession\\i0{} (Minneapolis, Minnesota: Bethany House, 1976), 274\\uc0\\u8211{}5.}","plainCitation":"R Kenneth McAll, “Taste and See,” in Demon Possession (Minneapolis, Minnesota: Bethany House, 1976), 274–5."},"citationItems":[{"id":363,"uris":["http://zotero.org/users/1026663/items/IJ7HT9PF"],"uri":["http://zotero.org/users/1026663/items/IJ7HT9PF"],"itemData":{"id":363,"type":"chapter","title":"Taste and See","container-title":"Demon Possession","publisher":"Bethany House","publisher-place":"Minneapolis, Minnesota","page":"268-278","event-place":"Minneapolis, Minnesota","author":[{"family":"McAll","given":"R Kenneth"}],"issued":{"date-parts":[["1976"]]}},"locator":"274-5"}],"schema":"https://github.com/citation-style-language/schema/raw/master/csl-citation.json"} </w:instrText>
      </w:r>
      <w:r>
        <w:fldChar w:fldCharType="separate"/>
      </w:r>
      <w:r w:rsidRPr="00832568">
        <w:rPr>
          <w:rFonts w:ascii="Calibri" w:hAnsi="Calibri" w:cs="Times New Roman"/>
          <w:szCs w:val="24"/>
        </w:rPr>
        <w:t xml:space="preserve">R Kenneth McAll, “Taste and See,” in </w:t>
      </w:r>
      <w:r w:rsidRPr="00832568">
        <w:rPr>
          <w:rFonts w:ascii="Calibri" w:hAnsi="Calibri" w:cs="Times New Roman"/>
          <w:i/>
          <w:iCs/>
          <w:szCs w:val="24"/>
        </w:rPr>
        <w:t>Demon Possession</w:t>
      </w:r>
      <w:r w:rsidRPr="00832568">
        <w:rPr>
          <w:rFonts w:ascii="Calibri" w:hAnsi="Calibri" w:cs="Times New Roman"/>
          <w:szCs w:val="24"/>
        </w:rPr>
        <w:t xml:space="preserve"> (Minneapolis, Minnesota: Bethany House, 1976), 274–5.</w:t>
      </w:r>
      <w:r>
        <w:fldChar w:fldCharType="end"/>
      </w:r>
    </w:p>
    <w:p w:rsidR="00CC3E73" w:rsidRPr="00C462E1" w:rsidRDefault="00CC3E73" w:rsidP="00943BB5">
      <w:pPr>
        <w:pStyle w:val="FootnoteText"/>
        <w:rPr>
          <w:sz w:val="12"/>
          <w:szCs w:val="12"/>
        </w:rPr>
      </w:pPr>
    </w:p>
  </w:footnote>
  <w:footnote w:id="148">
    <w:p w:rsidR="00CC3E73" w:rsidRDefault="00CC3E73" w:rsidP="00943BB5">
      <w:pPr>
        <w:pStyle w:val="FootnoteText"/>
      </w:pPr>
      <w:r w:rsidRPr="00AE16E0">
        <w:rPr>
          <w:rStyle w:val="FootnoteReference"/>
        </w:rPr>
        <w:footnoteRef/>
      </w:r>
      <w:r>
        <w:t xml:space="preserve"> Parker gives the e</w:t>
      </w:r>
      <w:r w:rsidRPr="00AC44AE">
        <w:t>xample of a woman suffering oppression from 150 spirits – but it turned out she had a great fear of her mother (</w:t>
      </w:r>
      <w:r w:rsidRPr="00C462E1">
        <w:rPr>
          <w:i/>
        </w:rPr>
        <w:t>The Occult</w:t>
      </w:r>
      <w:r>
        <w:t>, 79); he writes:</w:t>
      </w:r>
      <w:r w:rsidRPr="00AC44AE">
        <w:t xml:space="preserve"> “more often the alleged entity … is not something the patient wants to be rid of, but is a </w:t>
      </w:r>
      <w:r w:rsidRPr="00C462E1">
        <w:t>convenient projection of a lower side of their nature</w:t>
      </w:r>
      <w:r w:rsidRPr="00AC44AE">
        <w:rPr>
          <w:b/>
        </w:rPr>
        <w:t>,</w:t>
      </w:r>
      <w:r w:rsidRPr="00AC44AE">
        <w:t xml:space="preserve"> which gives them the perfect alibi to behave as they really wish, whilst at the same time abdication res</w:t>
      </w:r>
      <w:r>
        <w:t>ponsibility for such behaviour.”  (</w:t>
      </w:r>
      <w:r w:rsidRPr="003E0BBF">
        <w:rPr>
          <w:i/>
        </w:rPr>
        <w:t>The Occult</w:t>
      </w:r>
      <w:r>
        <w:t>, 107). Richards refers to the</w:t>
      </w:r>
      <w:r w:rsidRPr="00AC44AE">
        <w:t xml:space="preserve"> case of a girl who “in talking in terms of demons she gained the attention [of her parents] and became the focus of their love and concern” </w:t>
      </w:r>
      <w:r>
        <w:t>(</w:t>
      </w:r>
      <w:r w:rsidRPr="00C462E1">
        <w:rPr>
          <w:i/>
        </w:rPr>
        <w:t>B</w:t>
      </w:r>
      <w:r>
        <w:rPr>
          <w:i/>
        </w:rPr>
        <w:t>ut Deliver U</w:t>
      </w:r>
      <w:r w:rsidRPr="00C462E1">
        <w:rPr>
          <w:i/>
        </w:rPr>
        <w:t>s</w:t>
      </w:r>
      <w:r>
        <w:t xml:space="preserve">, </w:t>
      </w:r>
      <w:r w:rsidRPr="00AC44AE">
        <w:t>108</w:t>
      </w:r>
      <w:r>
        <w:t>)</w:t>
      </w:r>
      <w:r w:rsidRPr="00AC44AE">
        <w:t>.</w:t>
      </w:r>
    </w:p>
    <w:p w:rsidR="00CC3E73" w:rsidRPr="00AC44AE" w:rsidRDefault="00CC3E73" w:rsidP="00943BB5">
      <w:pPr>
        <w:pStyle w:val="FootnoteText"/>
        <w:rPr>
          <w:sz w:val="12"/>
          <w:szCs w:val="12"/>
        </w:rPr>
      </w:pPr>
    </w:p>
  </w:footnote>
  <w:footnote w:id="149">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XHZc0x8W","properties":{"formattedCitation":"{\\rtf Jakobsen, \\i Negative Spiritual Experiences: Encounters with Evil\\i0{}, 25.}","plainCitation":"Jakobsen, Negative Spiritual Experiences: Encounters with Evil, 25."},"citationItems":[{"id":308,"uris":["http://zotero.org/users/1026663/items/FCCANBDM"],"uri":["http://zotero.org/users/1026663/items/FCCANBDM"],"itemData":{"id":308,"type":"report","title":"Negative Spiritual Experiences: Encounters with Evil","collection-title":"Third Series Occasional Papers 1","publisher":"Religious Experience Research Centre","author":[{"family":"Jakobsen","given":"Marete"}],"issued":{"date-parts":[["1999",5]]}},"locator":"25"}],"schema":"https://github.com/citation-style-language/schema/raw/master/csl-citation.json"} </w:instrText>
      </w:r>
      <w:r>
        <w:fldChar w:fldCharType="separate"/>
      </w:r>
      <w:r w:rsidRPr="002905B3">
        <w:rPr>
          <w:rFonts w:ascii="Calibri" w:hAnsi="Calibri" w:cs="Times New Roman"/>
          <w:szCs w:val="24"/>
        </w:rPr>
        <w:t xml:space="preserve">Jakobsen, </w:t>
      </w:r>
      <w:r w:rsidRPr="002905B3">
        <w:rPr>
          <w:rFonts w:ascii="Calibri" w:hAnsi="Calibri" w:cs="Times New Roman"/>
          <w:i/>
          <w:iCs/>
          <w:szCs w:val="24"/>
        </w:rPr>
        <w:t>Negative Spiritual Experiences: Encounters with Evil</w:t>
      </w:r>
      <w:r w:rsidRPr="002905B3">
        <w:rPr>
          <w:rFonts w:ascii="Calibri" w:hAnsi="Calibri" w:cs="Times New Roman"/>
          <w:szCs w:val="24"/>
        </w:rPr>
        <w:t>, 25</w:t>
      </w:r>
      <w:r>
        <w:rPr>
          <w:rFonts w:ascii="Calibri" w:hAnsi="Calibri" w:cs="Times New Roman"/>
          <w:szCs w:val="24"/>
        </w:rPr>
        <w:t>, 28-9</w:t>
      </w:r>
      <w:r w:rsidRPr="002905B3">
        <w:rPr>
          <w:rFonts w:ascii="Calibri" w:hAnsi="Calibri" w:cs="Times New Roman"/>
          <w:szCs w:val="24"/>
        </w:rPr>
        <w:t>.</w:t>
      </w:r>
      <w:r>
        <w:fldChar w:fldCharType="end"/>
      </w:r>
      <w:r>
        <w:t xml:space="preserve"> The final diagnosis of a person suffering from mental illness that might also be demonic, or </w:t>
      </w:r>
      <w:proofErr w:type="gramStart"/>
      <w:r>
        <w:t>vis</w:t>
      </w:r>
      <w:proofErr w:type="gramEnd"/>
      <w:r>
        <w:t xml:space="preserve"> versa, also depends upon the worldview of the pastor or doctor. Samuel and Donna Southard have conducted some seminars and studies that reveal this additional complexity: </w:t>
      </w:r>
      <w:r>
        <w:fldChar w:fldCharType="begin"/>
      </w:r>
      <w:r>
        <w:instrText xml:space="preserve"> ADDIN ZOTERO_ITEM CSL_CITATION {"citationID":"qov7ROxo","properties":{"formattedCitation":"{\\rtf Samuel Southard and Donna Southard, \\uc0\\u8220{}Demonizing and Mental Illness: The Problem of Identification Hong Kong,\\uc0\\u8221{} \\i Pastoral Psychology\\i0{} 33, no. 3 (Spring 1985): 173\\uc0\\u8211{}88; Samuel Southard, \\uc0\\u8220{}Demonizing and Mental Illness: II. The Problem of Assessment: Los Angeles,\\uc0\\u8221{} \\i Pastoral Psychology\\i0{} 34, no. 4 (1986): 264\\uc0\\u8211{}87; Samuel Southard, \\uc0\\u8220{}Demonizing and Mentall Illness III: Explanations and Treatment, Seoul,\\uc0\\u8221{} \\i Pastoral Psychology\\i0{} 35, no. 2 (Winter 1986): 132\\uc0\\u8211{}51.}","plainCitation":"Samuel Southard and Donna Southard, “Demonizing and Mental Illness: The Problem of Identification Hong Kong,” Pastoral Psychology 33, no. 3 (Spring 1985): 173–88; Samuel Southard, “Demonizing and Mental Illness: II. The Problem of Assessment: Los Angeles,” Pastoral Psychology 34, no. 4 (1986): 264–87; Samuel Southard, “Demonizing and Mentall Illness III: Explanations and Treatment, Seoul,” Pastoral Psychology 35, no. 2 (Winter 1986): 132–51.","dontUpdate":true},"citationItems":[{"id":341,"uris":["http://zotero.org/users/1026663/items/Q29ZTRHT"],"uri":["http://zotero.org/users/1026663/items/Q29ZTRHT"],"itemData":{"id":341,"type":"article-journal","title":"Demonizing and Mental Illness: the Problem of Identification, Hong Kong","container-title":"Pastoral Psychology","page":"173-188","volume":"33","issue":"3","author":[{"family":"Southard","given":"Samuel"},{"family":"Southard","given":"Donna"}],"issued":{"date-parts":[["1985"]],"season":"Spring"}}},{"id":342,"uris":["http://zotero.org/users/1026663/items/N3FPXF87"],"uri":["http://zotero.org/users/1026663/items/N3FPXF87"],"itemData":{"id":342,"type":"article-journal","title":"Demonizing and Mental Illness: II. The Problem of Assessment, Los Angeles","container-title":"Pastoral Psychology","page":"264-287","volume":"34","issue":"4","author":[{"family":"Southard","given":"Samuel"}],"issued":{"date-parts":[["1986"]]}}},{"id":343,"uris":["http://zotero.org/users/1026663/items/D36IVMKM"],"uri":["http://zotero.org/users/1026663/items/D36IVMKM"],"itemData":{"id":343,"type":"article-journal","title":"Demonizing and Mental Illness III: Explanations and Treatment, Seoul","container-title":"Pastoral Psychology","page":"132-151","volume":"35","issue":"2","author":[{"family":"Southard","given":"Samuel"}],"issued":{"date-parts":[["1986"]],"season":"Winter"}}}],"schema":"https://github.com/citation-style-language/schema/raw/master/csl-citation.json"} </w:instrText>
      </w:r>
      <w:r>
        <w:fldChar w:fldCharType="separate"/>
      </w:r>
      <w:r w:rsidRPr="00C37B44">
        <w:rPr>
          <w:rFonts w:ascii="Calibri" w:hAnsi="Calibri" w:cs="Times New Roman"/>
          <w:szCs w:val="24"/>
        </w:rPr>
        <w:t xml:space="preserve">Samuel Southard and Donna Southard, “Demonizing and Mental Illness: The Problem of Identification Hong Kong,” </w:t>
      </w:r>
      <w:r w:rsidRPr="00C37B44">
        <w:rPr>
          <w:rFonts w:ascii="Calibri" w:hAnsi="Calibri" w:cs="Times New Roman"/>
          <w:i/>
          <w:iCs/>
          <w:szCs w:val="24"/>
        </w:rPr>
        <w:t>Pastoral Psychology</w:t>
      </w:r>
      <w:r w:rsidRPr="00C37B44">
        <w:rPr>
          <w:rFonts w:ascii="Calibri" w:hAnsi="Calibri" w:cs="Times New Roman"/>
          <w:szCs w:val="24"/>
        </w:rPr>
        <w:t xml:space="preserve"> 33, no. 3 (Spring 1985): 173–88; Samuel Southard, “Demonizing and Mental Illness: II. The Problem of Assessment: Los Angeles,” </w:t>
      </w:r>
      <w:r w:rsidRPr="00C37B44">
        <w:rPr>
          <w:rFonts w:ascii="Calibri" w:hAnsi="Calibri" w:cs="Times New Roman"/>
          <w:i/>
          <w:iCs/>
          <w:szCs w:val="24"/>
        </w:rPr>
        <w:t>Pastoral Psychology</w:t>
      </w:r>
      <w:r w:rsidRPr="00C37B44">
        <w:rPr>
          <w:rFonts w:ascii="Calibri" w:hAnsi="Calibri" w:cs="Times New Roman"/>
          <w:szCs w:val="24"/>
        </w:rPr>
        <w:t xml:space="preserve"> 34, no. 4 (1986): 264–87; Samuel Southard, “Demonizing and Mental Illness III: Explanations and Treatment, Seoul,” </w:t>
      </w:r>
      <w:r w:rsidRPr="00C37B44">
        <w:rPr>
          <w:rFonts w:ascii="Calibri" w:hAnsi="Calibri" w:cs="Times New Roman"/>
          <w:i/>
          <w:iCs/>
          <w:szCs w:val="24"/>
        </w:rPr>
        <w:t>Pastoral Psychology</w:t>
      </w:r>
      <w:r w:rsidRPr="00C37B44">
        <w:rPr>
          <w:rFonts w:ascii="Calibri" w:hAnsi="Calibri" w:cs="Times New Roman"/>
          <w:szCs w:val="24"/>
        </w:rPr>
        <w:t xml:space="preserve"> 35, no. 2 (Winter 1986): 132–51.</w:t>
      </w:r>
      <w:r>
        <w:fldChar w:fldCharType="end"/>
      </w:r>
    </w:p>
    <w:p w:rsidR="00CC3E73" w:rsidRPr="002905B3" w:rsidRDefault="00CC3E73" w:rsidP="00943BB5">
      <w:pPr>
        <w:pStyle w:val="FootnoteText"/>
        <w:rPr>
          <w:sz w:val="12"/>
          <w:szCs w:val="12"/>
        </w:rPr>
      </w:pPr>
    </w:p>
  </w:footnote>
  <w:footnote w:id="150">
    <w:p w:rsidR="00CC3E73" w:rsidRPr="00094877" w:rsidRDefault="00CC3E73" w:rsidP="00943BB5">
      <w:pPr>
        <w:pStyle w:val="FootnoteText"/>
        <w:rPr>
          <w:b/>
        </w:rPr>
      </w:pPr>
      <w:r w:rsidRPr="00AE16E0">
        <w:rPr>
          <w:rStyle w:val="FootnoteReference"/>
        </w:rPr>
        <w:footnoteRef/>
      </w:r>
      <w:r>
        <w:t xml:space="preserve"> See </w:t>
      </w:r>
      <w:r>
        <w:fldChar w:fldCharType="begin"/>
      </w:r>
      <w:r>
        <w:instrText xml:space="preserve"> ADDIN ZOTERO_ITEM CSL_CITATION {"citationID":"YGmAijYX","properties":{"formattedCitation":"{\\rtf Richards, \\i But Deliver Us from Evil: An Introduction to the Demonic Dimension in Pastoral Care\\i0{}, 109.}","plainCitation":"Richards, But Deliver Us from Evil: An Introduction to the Demonic Dimension in Pastoral Care, 109."},"citationItems":[{"id":207,"uris":["http://zotero.org/users/1026663/items/875FD87D"],"uri":["http://zotero.org/users/1026663/items/875FD87D"],"itemData":{"id":207,"type":"book","title":"But Deliver Us from Evil: An Introduction to the Demonic Dimension in Pastoral Care","publisher":"Seabury Press","publisher-place":"New York","source":"whitley","event-place":"New York","author":[{"family":"Richards","given":"John"}],"issued":{"date-parts":[["1974"]]}},"locator":"109"}],"schema":"https://github.com/citation-style-language/schema/raw/master/csl-citation.json"} </w:instrText>
      </w:r>
      <w:r>
        <w:fldChar w:fldCharType="separate"/>
      </w:r>
      <w:r w:rsidRPr="00094877">
        <w:rPr>
          <w:rFonts w:ascii="Calibri" w:hAnsi="Calibri" w:cs="Times New Roman"/>
          <w:szCs w:val="24"/>
        </w:rPr>
        <w:t xml:space="preserve">Richards, </w:t>
      </w:r>
      <w:r w:rsidRPr="00094877">
        <w:rPr>
          <w:rFonts w:ascii="Calibri" w:hAnsi="Calibri" w:cs="Times New Roman"/>
          <w:i/>
          <w:iCs/>
          <w:szCs w:val="24"/>
        </w:rPr>
        <w:t>But Deliver Us from Evil: An Introduction to the Demonic Dimension in Pastoral Care</w:t>
      </w:r>
      <w:r w:rsidRPr="00094877">
        <w:rPr>
          <w:rFonts w:ascii="Calibri" w:hAnsi="Calibri" w:cs="Times New Roman"/>
          <w:szCs w:val="24"/>
        </w:rPr>
        <w:t>, 109</w:t>
      </w:r>
      <w:r>
        <w:fldChar w:fldCharType="end"/>
      </w:r>
      <w:r>
        <w:t xml:space="preserve"> and Parker, </w:t>
      </w:r>
      <w:r w:rsidRPr="003C5E04">
        <w:rPr>
          <w:i/>
        </w:rPr>
        <w:t>The Occult</w:t>
      </w:r>
      <w:r>
        <w:t>, 78-9.</w:t>
      </w:r>
    </w:p>
    <w:p w:rsidR="00CC3E73" w:rsidRPr="00094877" w:rsidRDefault="00CC3E73" w:rsidP="00943BB5">
      <w:pPr>
        <w:pStyle w:val="FootnoteText"/>
        <w:rPr>
          <w:sz w:val="12"/>
          <w:szCs w:val="12"/>
        </w:rPr>
      </w:pPr>
    </w:p>
  </w:footnote>
  <w:footnote w:id="151">
    <w:p w:rsidR="00CC3E73" w:rsidRDefault="00CC3E73" w:rsidP="00943BB5">
      <w:pPr>
        <w:pStyle w:val="FootnoteText"/>
      </w:pPr>
      <w:r w:rsidRPr="00AE16E0">
        <w:rPr>
          <w:rStyle w:val="FootnoteReference"/>
        </w:rPr>
        <w:footnoteRef/>
      </w:r>
      <w:r>
        <w:t xml:space="preserve"> </w:t>
      </w:r>
      <w:proofErr w:type="spellStart"/>
      <w:r>
        <w:t>Lechler</w:t>
      </w:r>
      <w:proofErr w:type="spellEnd"/>
      <w:r>
        <w:t xml:space="preserve"> in </w:t>
      </w:r>
      <w:r>
        <w:fldChar w:fldCharType="begin"/>
      </w:r>
      <w:r>
        <w:instrText xml:space="preserve"> ADDIN ZOTERO_ITEM CSL_CITATION {"citationID":"zMDD8qdD","properties":{"formattedCitation":"{\\rtf Koch, \\i Occult Bondage and Deliverance\\i0{} Part 2.}","plainCitation":"Koch, Occult Bondage and Deliverance Part 2."},"citationItems":[{"id":154,"uris":["http://zotero.org/users/1026663/items/GGADV7DZ"],"uri":["http://zotero.org/users/1026663/items/GGADV7DZ"],"itemData":{"id":154,"type":"book","title":"Occult Bondage and Deliverance","publisher":"Evangelisation Publishers","publisher-place":"West Germany","source":"Carmelite","event-place":"West Germany","call-number":"255.02 koc","author":[{"family":"Koch","given":"Kurt"}],"issued":{"literal":"n.d."}},"suffix":"Part 2"}],"schema":"https://github.com/citation-style-language/schema/raw/master/csl-citation.json"} </w:instrText>
      </w:r>
      <w:r>
        <w:fldChar w:fldCharType="separate"/>
      </w:r>
      <w:r w:rsidRPr="003F5305">
        <w:rPr>
          <w:rFonts w:ascii="Calibri" w:hAnsi="Calibri" w:cs="Times New Roman"/>
          <w:szCs w:val="24"/>
        </w:rPr>
        <w:t xml:space="preserve">Koch, </w:t>
      </w:r>
      <w:r w:rsidRPr="003F5305">
        <w:rPr>
          <w:rFonts w:ascii="Calibri" w:hAnsi="Calibri" w:cs="Times New Roman"/>
          <w:i/>
          <w:iCs/>
          <w:szCs w:val="24"/>
        </w:rPr>
        <w:t>Occult Bondage and Deliverance</w:t>
      </w:r>
      <w:r w:rsidRPr="003F5305">
        <w:rPr>
          <w:rFonts w:ascii="Calibri" w:hAnsi="Calibri" w:cs="Times New Roman"/>
          <w:szCs w:val="24"/>
        </w:rPr>
        <w:t xml:space="preserve"> Part 2</w:t>
      </w:r>
      <w:r>
        <w:fldChar w:fldCharType="end"/>
      </w:r>
      <w:r>
        <w:t xml:space="preserve">: </w:t>
      </w:r>
      <w:r w:rsidRPr="00570701">
        <w:t>The possessed person tends not to speak of his/her afflictions, while a mentally ill person does a lot 162.  A person really oppressed will fight and struggle against prayer and all other forms of Christian</w:t>
      </w:r>
      <w:r>
        <w:t xml:space="preserve"> influence 162. A</w:t>
      </w:r>
      <w:r w:rsidRPr="00570701">
        <w:t>udio hallucination is mainly the result of mental illness, not possession. If the voices are demonic they usually degrade the person’s faith and lure them away from God. If a person expresses regret for their unsociable actions one can discard all thought of the demonic. If prayer and deliverance do make a difference to the behaviour the demonic is likely to be the cause</w:t>
      </w:r>
      <w:r>
        <w:t>,</w:t>
      </w:r>
      <w:r w:rsidRPr="00570701">
        <w:t xml:space="preserve"> 186</w:t>
      </w:r>
      <w:r>
        <w:t>. Unfortunately Koch did not provide his readers with footnotes or bibliography.</w:t>
      </w:r>
    </w:p>
    <w:p w:rsidR="00CC3E73" w:rsidRPr="000017DE" w:rsidRDefault="00CC3E73" w:rsidP="00943BB5">
      <w:pPr>
        <w:pStyle w:val="FootnoteText"/>
        <w:rPr>
          <w:sz w:val="12"/>
          <w:szCs w:val="12"/>
        </w:rPr>
      </w:pPr>
    </w:p>
  </w:footnote>
  <w:footnote w:id="152">
    <w:p w:rsidR="00CC3E73" w:rsidRDefault="00CC3E73" w:rsidP="00943BB5">
      <w:pPr>
        <w:pStyle w:val="FootnoteText"/>
      </w:pPr>
      <w:r w:rsidRPr="00AE16E0">
        <w:rPr>
          <w:rStyle w:val="FootnoteReference"/>
        </w:rPr>
        <w:footnoteRef/>
      </w:r>
      <w:r>
        <w:t xml:space="preserve"> Koch, </w:t>
      </w:r>
      <w:r w:rsidRPr="003F5305">
        <w:rPr>
          <w:i/>
        </w:rPr>
        <w:t>Occult Bondage</w:t>
      </w:r>
      <w:r>
        <w:t>, 160, 184, 186. He refers to a</w:t>
      </w:r>
      <w:r w:rsidRPr="003F5305">
        <w:t xml:space="preserve"> woman who thought she was oppressed but her experiences were judged to be schizophrenic</w:t>
      </w:r>
      <w:r>
        <w:t>;</w:t>
      </w:r>
      <w:r w:rsidRPr="003F5305">
        <w:t xml:space="preserve"> "with Christians schizo</w:t>
      </w:r>
      <w:r>
        <w:t>phrenia</w:t>
      </w:r>
      <w:r w:rsidRPr="003F5305">
        <w:t xml:space="preserve"> almost always appears in a religious guise" 158</w:t>
      </w:r>
      <w:r>
        <w:t xml:space="preserve">. See also Parker, </w:t>
      </w:r>
      <w:r w:rsidRPr="00BE56F4">
        <w:rPr>
          <w:i/>
        </w:rPr>
        <w:t>The Occult</w:t>
      </w:r>
      <w:r>
        <w:t xml:space="preserve">, 77 and Perry, </w:t>
      </w:r>
      <w:r w:rsidRPr="00B56B63">
        <w:rPr>
          <w:i/>
        </w:rPr>
        <w:t>Deliverance</w:t>
      </w:r>
      <w:r>
        <w:t xml:space="preserve">, 77. </w:t>
      </w:r>
      <w:r>
        <w:fldChar w:fldCharType="begin"/>
      </w:r>
      <w:r>
        <w:instrText xml:space="preserve"> ADDIN ZOTERO_ITEM CSL_CITATION {"citationID":"0O3MO5rb","properties":{"formattedCitation":"{\\rtf Peck, \\i People of the Lie\\i0{}, 211\\uc0\\u8211{}221.}","plainCitation":"Peck, People of the Lie, 211–221."},"citationItems":[{"id":206,"uris":["http://zotero.org/users/1026663/items/7T2VSZRN"],"uri":["http://zotero.org/users/1026663/items/7T2VSZRN"],"itemData":{"id":206,"type":"book","title":"People of the Lie","publisher":"Arrow","publisher-place":"London","event-place":"London","author":[{"family":"Peck","given":"Scott"}],"issued":{"date-parts":[["1991"]]}},"locator":"211-221"}],"schema":"https://github.com/citation-style-language/schema/raw/master/csl-citation.json"} </w:instrText>
      </w:r>
      <w:r>
        <w:fldChar w:fldCharType="separate"/>
      </w:r>
      <w:r w:rsidRPr="00A33AF3">
        <w:rPr>
          <w:rFonts w:ascii="Calibri" w:hAnsi="Calibri" w:cs="Times New Roman"/>
          <w:szCs w:val="24"/>
        </w:rPr>
        <w:t xml:space="preserve">Peck, </w:t>
      </w:r>
      <w:r w:rsidRPr="00A33AF3">
        <w:rPr>
          <w:rFonts w:ascii="Calibri" w:hAnsi="Calibri" w:cs="Times New Roman"/>
          <w:i/>
          <w:iCs/>
          <w:szCs w:val="24"/>
        </w:rPr>
        <w:t>People of the Lie</w:t>
      </w:r>
      <w:r w:rsidRPr="00A33AF3">
        <w:rPr>
          <w:rFonts w:ascii="Calibri" w:hAnsi="Calibri" w:cs="Times New Roman"/>
          <w:szCs w:val="24"/>
        </w:rPr>
        <w:t>, 211–221.</w:t>
      </w:r>
      <w:r>
        <w:fldChar w:fldCharType="end"/>
      </w:r>
    </w:p>
    <w:p w:rsidR="00CC3E73" w:rsidRPr="002A6DF3" w:rsidRDefault="00CC3E73" w:rsidP="00943BB5">
      <w:pPr>
        <w:pStyle w:val="FootnoteText"/>
        <w:rPr>
          <w:sz w:val="16"/>
          <w:szCs w:val="16"/>
        </w:rPr>
      </w:pPr>
    </w:p>
  </w:footnote>
  <w:footnote w:id="153">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AMdjUkCt","properties":{"formattedCitation":"{\\rtf Sandford and Sandford, \\i Deliverance and Inner Healing\\i0{}, 157\\uc0\\u8211{}184.}","plainCitation":"Sandford and Sandford, Deliverance and Inner Healing, 157–184."},"citationItems":[{"id":319,"uris":["http://zotero.org/users/1026663/items/34TC7HGX"],"uri":["http://zotero.org/users/1026663/items/34TC7HGX"],"itemData":{"id":319,"type":"book","title":"Deliverance and Inner Healing","publisher":"Chosen Books","publisher-place":"Grand Rapids, Michigan","event-place":"Grand Rapids, Michigan","author":[{"family":"Sandford","given":"John"},{"family":"Sandford","given":"Mark"}],"issued":{"date-parts":[["2008"]]}},"locator":"157-184"}],"schema":"https://github.com/citation-style-language/schema/raw/master/csl-citation.json"} </w:instrText>
      </w:r>
      <w:r>
        <w:fldChar w:fldCharType="separate"/>
      </w:r>
      <w:r w:rsidRPr="00BF3F47">
        <w:rPr>
          <w:rFonts w:ascii="Calibri" w:hAnsi="Calibri" w:cs="Times New Roman"/>
          <w:szCs w:val="24"/>
        </w:rPr>
        <w:t xml:space="preserve">Sandford and Sandford, </w:t>
      </w:r>
      <w:r w:rsidRPr="00BF3F47">
        <w:rPr>
          <w:rFonts w:ascii="Calibri" w:hAnsi="Calibri" w:cs="Times New Roman"/>
          <w:i/>
          <w:iCs/>
          <w:szCs w:val="24"/>
        </w:rPr>
        <w:t>Deliverance and Inner Healing</w:t>
      </w:r>
      <w:r w:rsidRPr="00BF3F47">
        <w:rPr>
          <w:rFonts w:ascii="Calibri" w:hAnsi="Calibri" w:cs="Times New Roman"/>
          <w:szCs w:val="24"/>
        </w:rPr>
        <w:t>, 157–184.</w:t>
      </w:r>
      <w:r>
        <w:fldChar w:fldCharType="end"/>
      </w:r>
      <w:r>
        <w:t xml:space="preserve"> See also </w:t>
      </w:r>
      <w:r>
        <w:fldChar w:fldCharType="begin"/>
      </w:r>
      <w:r>
        <w:instrText xml:space="preserve"> ADDIN ZOTERO_ITEM CSL_CITATION {"citationID":"WuAeokgc","properties":{"formattedCitation":"{\\rtf Driscoll, \\uc0\\u8220{}How Catholic Exorcists Distinguish Between Demonic Possession and Mental Disorders,\\uc0\\u8221{} 41\\uc0\\u8211{}55.}","plainCitation":"Driscoll, “How Catholic Exorcists Distinguish Between Demonic Possession and Mental Disorders,” 41–55."},"citationItems":[{"id":293,"uris":["http://zotero.org/users/1026663/items/6PZSM7M6"],"uri":["http://zotero.org/users/1026663/items/6PZSM7M6"],"itemData":{"id":293,"type":"thesis","title":"How Catholic Exorcists Distinguish Between Demonic Possession and Mental Disorders","publisher":"Regent University","publisher-place":"Virginia, USA","genre":"Ph.D.","event-place":"Virginia, USA","abstract":"theory and practice of possession including interviews with three exorcists","URL":"http://search.proquest.com.ezp.lib.unimelb.edu.au/docview/1372063990?accountid=12372","author":[{"family":"Driscoll","given":"Mike"}],"issued":{"date-parts":[["2013"]]}},"locator":"41-55"}],"schema":"https://github.com/citation-style-language/schema/raw/master/csl-citation.json"} </w:instrText>
      </w:r>
      <w:r>
        <w:fldChar w:fldCharType="separate"/>
      </w:r>
      <w:r w:rsidRPr="002A6DF3">
        <w:rPr>
          <w:rFonts w:ascii="Calibri" w:hAnsi="Calibri" w:cs="Times New Roman"/>
          <w:szCs w:val="24"/>
        </w:rPr>
        <w:t>Driscoll, “How Catholic Exorcists Distinguish”</w:t>
      </w:r>
      <w:r>
        <w:rPr>
          <w:rFonts w:ascii="Calibri" w:hAnsi="Calibri" w:cs="Times New Roman"/>
          <w:szCs w:val="24"/>
        </w:rPr>
        <w:t>,</w:t>
      </w:r>
      <w:r w:rsidRPr="002A6DF3">
        <w:rPr>
          <w:rFonts w:ascii="Calibri" w:hAnsi="Calibri" w:cs="Times New Roman"/>
          <w:szCs w:val="24"/>
        </w:rPr>
        <w:t xml:space="preserve"> 41–55</w:t>
      </w:r>
      <w:r>
        <w:rPr>
          <w:rFonts w:ascii="Calibri" w:hAnsi="Calibri" w:cs="Times New Roman"/>
          <w:szCs w:val="24"/>
        </w:rPr>
        <w:t>, 82-4</w:t>
      </w:r>
      <w:r w:rsidRPr="002A6DF3">
        <w:rPr>
          <w:rFonts w:ascii="Calibri" w:hAnsi="Calibri" w:cs="Times New Roman"/>
          <w:szCs w:val="24"/>
        </w:rPr>
        <w:t>.</w:t>
      </w:r>
      <w:r>
        <w:fldChar w:fldCharType="end"/>
      </w:r>
    </w:p>
    <w:p w:rsidR="00CC3E73" w:rsidRPr="00A96E66" w:rsidRDefault="00CC3E73" w:rsidP="00943BB5">
      <w:pPr>
        <w:pStyle w:val="FootnoteText"/>
        <w:rPr>
          <w:sz w:val="16"/>
          <w:szCs w:val="16"/>
        </w:rPr>
      </w:pPr>
    </w:p>
  </w:footnote>
  <w:footnote w:id="154">
    <w:p w:rsidR="00CC3E73" w:rsidRDefault="00CC3E73" w:rsidP="00943BB5">
      <w:pPr>
        <w:pStyle w:val="FootnoteText"/>
      </w:pPr>
      <w:r w:rsidRPr="00AE16E0">
        <w:rPr>
          <w:rStyle w:val="FootnoteReference"/>
        </w:rPr>
        <w:footnoteRef/>
      </w:r>
      <w:r>
        <w:t xml:space="preserve"> </w:t>
      </w:r>
      <w:r>
        <w:fldChar w:fldCharType="begin"/>
      </w:r>
      <w:r>
        <w:instrText xml:space="preserve"> ADDIN ZOTERO_ITEM CSL_CITATION {"citationID":"Jt7Ah1Dl","properties":{"formattedCitation":"{\\rtf Nolan, \\uc0\\u8220{}Spirit Possession and Mental Health in the New Zealand Context,\\uc0\\u8221{} 68\\uc0\\u8211{}69.}","plainCitation":"Nolan, “Spirit Possession and Mental Health in the New Zealand Context,” 68–69."},"citationItems":[{"id":173,"uris":["http://zotero.org/users/1026663/items/CUUHJ5T8"],"uri":["http://zotero.org/users/1026663/items/CUUHJ5T8"],"itemData":{"id":173,"type":"chapter","title":"Spirit Possession and Mental Health in the New Zealand Context","container-title":"Spirit Possession: Theology and Identity: a Pacific Exploration","publisher":"ATF Press","publisher-place":"Hindmarsh, South Australia","page":"61-89","event-place":"Hindmarsh, South Australia","abstract":"outlines modern western diagnosis of possession as mentall illness/syndrme. the history of the separation of spiritual treament nd rational/medical treatment. Spirit possession was not a prominent feature of xtnty in NZ until Pentecostalism arrived. With an increase in occltism and spiritism in the 60's and 70's more studies have been done that take demon possession as a factor, and how to distinguish that from mental illness. Example of Samoan and tongan cultures that offer healing from spirit possession as a norm of their culture. How the N mental health services need to take into account these cultures in treating mental illness.","author":[{"family":"Nolan","given":"Ann"}],"issued":{"date-parts":[["2010"]]}},"locator":"68-69"}],"schema":"https://github.com/citation-style-language/schema/raw/master/csl-citation.json"} </w:instrText>
      </w:r>
      <w:r>
        <w:fldChar w:fldCharType="separate"/>
      </w:r>
      <w:r w:rsidRPr="00493C70">
        <w:rPr>
          <w:rFonts w:ascii="Calibri" w:hAnsi="Calibri" w:cs="Times New Roman"/>
          <w:szCs w:val="24"/>
        </w:rPr>
        <w:t>Nolan, “Spirit Possession and Mental Health in the New Zealand Context,” 68–69.</w:t>
      </w:r>
      <w:r>
        <w:fldChar w:fldCharType="end"/>
      </w:r>
    </w:p>
  </w:footnote>
  <w:footnote w:id="155">
    <w:p w:rsidR="00CC3E73" w:rsidRPr="00842387" w:rsidRDefault="00CC3E73" w:rsidP="00842387">
      <w:pPr>
        <w:pStyle w:val="NoSpacing"/>
        <w:rPr>
          <w:rFonts w:asciiTheme="minorHAnsi" w:hAnsiTheme="minorHAnsi"/>
          <w:sz w:val="20"/>
          <w:szCs w:val="20"/>
        </w:rPr>
      </w:pPr>
      <w:r w:rsidRPr="00BB799B">
        <w:rPr>
          <w:rStyle w:val="FootnoteReference"/>
        </w:rPr>
        <w:footnoteRef/>
      </w:r>
      <w:r>
        <w:t xml:space="preserve"> </w:t>
      </w:r>
      <w:r w:rsidRPr="00842387">
        <w:rPr>
          <w:rFonts w:asciiTheme="minorHAnsi" w:hAnsiTheme="minorHAnsi"/>
          <w:sz w:val="20"/>
          <w:szCs w:val="20"/>
        </w:rPr>
        <w:t>Some examples can been see in these news reports:</w:t>
      </w:r>
      <w:r>
        <w:rPr>
          <w:b/>
        </w:rPr>
        <w:t xml:space="preserve"> </w:t>
      </w:r>
      <w:hyperlink r:id="rId7" w:history="1">
        <w:r w:rsidRPr="00E73DCE">
          <w:rPr>
            <w:rStyle w:val="Hyperlink"/>
            <w:rFonts w:asciiTheme="minorHAnsi" w:hAnsiTheme="minorHAnsi"/>
            <w:color w:val="auto"/>
            <w:sz w:val="20"/>
            <w:szCs w:val="20"/>
          </w:rPr>
          <w:t>http://www.dailymail.co.uk/news/article-3018864/Children-left-screaming-tears-priest-Polish-religious-camp-carries-mass-exorcism-bid-banish-devil.html</w:t>
        </w:r>
      </w:hyperlink>
      <w:r w:rsidRPr="00E73DCE">
        <w:rPr>
          <w:rFonts w:asciiTheme="minorHAnsi" w:hAnsiTheme="minorHAnsi"/>
          <w:sz w:val="20"/>
          <w:szCs w:val="20"/>
        </w:rPr>
        <w:t xml:space="preserve">; </w:t>
      </w:r>
      <w:hyperlink r:id="rId8" w:history="1">
        <w:r w:rsidRPr="00E73DCE">
          <w:rPr>
            <w:rStyle w:val="Hyperlink"/>
            <w:rFonts w:asciiTheme="minorHAnsi" w:hAnsiTheme="minorHAnsi"/>
            <w:color w:val="auto"/>
            <w:sz w:val="20"/>
            <w:szCs w:val="20"/>
          </w:rPr>
          <w:t>https://au.news.yahoo.com/world/a/20878674/exorcism-claimed-in-murders-of-two-maryland-toddlers/</w:t>
        </w:r>
      </w:hyperlink>
      <w:r w:rsidRPr="00E73DCE">
        <w:rPr>
          <w:rFonts w:asciiTheme="minorHAnsi" w:hAnsiTheme="minorHAnsi"/>
          <w:sz w:val="20"/>
          <w:szCs w:val="20"/>
        </w:rPr>
        <w:t xml:space="preserve"> ; </w:t>
      </w:r>
      <w:hyperlink r:id="rId9" w:history="1">
        <w:r w:rsidRPr="00E73DCE">
          <w:rPr>
            <w:rStyle w:val="Hyperlink"/>
            <w:rFonts w:asciiTheme="minorHAnsi" w:hAnsiTheme="minorHAnsi"/>
            <w:color w:val="auto"/>
            <w:sz w:val="20"/>
            <w:szCs w:val="20"/>
          </w:rPr>
          <w:t>http://www.skynews.com.au/news/world/nthamerica/2015/04/15/us-woman-starves-boy-for-exorcism.html</w:t>
        </w:r>
      </w:hyperlink>
      <w:r w:rsidRPr="00E73DCE">
        <w:rPr>
          <w:rFonts w:asciiTheme="minorHAnsi" w:hAnsiTheme="minorHAnsi"/>
          <w:sz w:val="20"/>
          <w:szCs w:val="20"/>
        </w:rPr>
        <w:t xml:space="preserve">; </w:t>
      </w:r>
      <w:hyperlink r:id="rId10" w:history="1">
        <w:r w:rsidRPr="00E73DCE">
          <w:rPr>
            <w:rStyle w:val="Hyperlink"/>
            <w:rFonts w:asciiTheme="minorHAnsi" w:hAnsiTheme="minorHAnsi"/>
            <w:color w:val="auto"/>
            <w:sz w:val="20"/>
            <w:szCs w:val="20"/>
          </w:rPr>
          <w:t>http://firsttoknow.com/priest-arrested-for-exorcism-of-anorexic-girl/</w:t>
        </w:r>
      </w:hyperlink>
      <w:r w:rsidRPr="00E73DCE">
        <w:rPr>
          <w:rFonts w:asciiTheme="minorHAnsi" w:hAnsiTheme="minorHAnsi"/>
          <w:sz w:val="20"/>
          <w:szCs w:val="20"/>
        </w:rPr>
        <w:t xml:space="preserve"> ; </w:t>
      </w:r>
      <w:hyperlink r:id="rId11" w:history="1">
        <w:r w:rsidRPr="00E73DCE">
          <w:rPr>
            <w:rStyle w:val="Hyperlink"/>
            <w:rFonts w:asciiTheme="minorHAnsi" w:hAnsiTheme="minorHAnsi"/>
            <w:color w:val="auto"/>
            <w:sz w:val="20"/>
            <w:szCs w:val="20"/>
          </w:rPr>
          <w:t>http://www.straitstimes.com/news/singapore/courts-crime/story/faith-healer-who-molested-teenager-loses-court-appeal-20150429</w:t>
        </w:r>
      </w:hyperlink>
      <w:r w:rsidRPr="00E73DCE">
        <w:rPr>
          <w:rFonts w:asciiTheme="minorHAnsi" w:hAnsiTheme="minorHAnsi"/>
          <w:sz w:val="20"/>
          <w:szCs w:val="20"/>
        </w:rPr>
        <w:t xml:space="preserve"> ; </w:t>
      </w:r>
      <w:hyperlink r:id="rId12" w:history="1">
        <w:r w:rsidRPr="00E73DCE">
          <w:rPr>
            <w:rStyle w:val="Hyperlink"/>
            <w:rFonts w:asciiTheme="minorHAnsi" w:hAnsiTheme="minorHAnsi"/>
            <w:color w:val="auto"/>
            <w:sz w:val="20"/>
            <w:szCs w:val="20"/>
          </w:rPr>
          <w:t>http://www.nydailynews.com/news/world/priest-assaulted-woman-giving-exorcisms-cops-article-1.2105236</w:t>
        </w:r>
      </w:hyperlink>
      <w:r w:rsidRPr="00E73DCE">
        <w:rPr>
          <w:rFonts w:asciiTheme="minorHAnsi" w:hAnsiTheme="minorHAnsi"/>
          <w:sz w:val="20"/>
          <w:szCs w:val="20"/>
        </w:rPr>
        <w:t xml:space="preserve">; </w:t>
      </w:r>
      <w:hyperlink r:id="rId13" w:history="1">
        <w:r w:rsidRPr="00E73DCE">
          <w:rPr>
            <w:rStyle w:val="Hyperlink"/>
            <w:rFonts w:asciiTheme="minorHAnsi" w:hAnsiTheme="minorHAnsi"/>
            <w:color w:val="auto"/>
            <w:sz w:val="20"/>
            <w:szCs w:val="20"/>
          </w:rPr>
          <w:t>http://www.ibtimes.co.uk/christian-gp-who-performed-exorcism-patient-instead-giving-medication-struck-off-1485844</w:t>
        </w:r>
      </w:hyperlink>
      <w:r w:rsidRPr="00E73DCE">
        <w:rPr>
          <w:rFonts w:asciiTheme="minorHAnsi" w:hAnsiTheme="minorHAnsi"/>
          <w:sz w:val="20"/>
          <w:szCs w:val="20"/>
        </w:rPr>
        <w:t xml:space="preserve"> </w:t>
      </w:r>
      <w:r>
        <w:rPr>
          <w:rFonts w:asciiTheme="minorHAnsi" w:hAnsiTheme="minorHAnsi"/>
          <w:sz w:val="20"/>
          <w:szCs w:val="20"/>
        </w:rPr>
        <w:t xml:space="preserve">; </w:t>
      </w:r>
      <w:hyperlink r:id="rId14" w:history="1">
        <w:r w:rsidRPr="00842387">
          <w:rPr>
            <w:rStyle w:val="Hyperlink"/>
            <w:rFonts w:asciiTheme="minorHAnsi" w:hAnsiTheme="minorHAnsi"/>
            <w:color w:val="auto"/>
            <w:sz w:val="20"/>
            <w:szCs w:val="20"/>
          </w:rPr>
          <w:t>http://www.express.co.uk/news/  world/489229/Priest-killed-nun-crucifixion-botched-exorcism</w:t>
        </w:r>
      </w:hyperlink>
      <w:r w:rsidRPr="00842387">
        <w:rPr>
          <w:rFonts w:asciiTheme="minorHAnsi" w:hAnsiTheme="minorHAnsi"/>
          <w:sz w:val="20"/>
          <w:szCs w:val="20"/>
        </w:rPr>
        <w:t xml:space="preserve"> [accessed 30/4/15]</w:t>
      </w:r>
    </w:p>
    <w:p w:rsidR="00CC3E73" w:rsidRPr="00D100DC" w:rsidRDefault="00CC3E73" w:rsidP="0091427E">
      <w:pPr>
        <w:pStyle w:val="FootnoteText"/>
        <w:rPr>
          <w:sz w:val="12"/>
          <w:szCs w:val="12"/>
        </w:rPr>
      </w:pPr>
    </w:p>
  </w:footnote>
  <w:footnote w:id="156">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Rv1xG18T","properties":{"formattedCitation":"{\\rtf Bell, \\i Deliver Us From Evil: Interpreting the Redemption from the Power of Satan in New Testament Theology\\i0{}, 6\\uc0\\u8211{}7.}","plainCitation":"Bell, Deliver Us From Evil: Interpreting the Redemption from the Power of Satan in New Testament Theology, 6–7."},"citationItems":[{"id":344,"uris":["http://zotero.org/users/1026663/items/2RW72T52"],"uri":["http://zotero.org/users/1026663/items/2RW72T52"],"itemData":{"id":344,"type":"book","title":"Deliver Us From Evil: Interpreting the Redemption from the Power of Satan in New Testament Theology","publisher":"Mohr Siebeck","publisher-place":"Tubingen, Germany","source":"DML","event-place":"Tubingen, Germany","abstract":"Richard H. Bell develops a theory of myth which does justice not only to the world of ''narrative'' but also to the mysteries of the ''physical world''. He does this by building on the phenomenal distinction as introduced by Kant and further developed by Schopenhauer. He then applies the resulting theory of myth to two seemingly disparate examples of redemption from Satan found in the New Testament: first, the exorcisms of Jesus; secondly, the redemption of the human being from the power of Satan through the cross and resurrection of Christ as found in the Pauline tradition and in the letter to the Hebrews. Then the author makes an attempt to relate these two forms of redemption to each other and to draw some conclusions as to how these myths of deliverance from Satan can be considered true. This can lead not only to an enrichment of New Testament Theology but also to a greater understanding of the world in which we live","call-number":"FX98 B435","author":[{"family":"Bell","given":"Richard"}],"issued":{"date-parts":[["2007"]]}},"locator":"6-7"}],"schema":"https://github.com/citation-style-language/schema/raw/master/csl-citation.json"} </w:instrText>
      </w:r>
      <w:r>
        <w:fldChar w:fldCharType="separate"/>
      </w:r>
      <w:r w:rsidRPr="00493C70">
        <w:rPr>
          <w:rFonts w:ascii="Calibri" w:hAnsi="Calibri" w:cs="Times New Roman"/>
          <w:szCs w:val="24"/>
        </w:rPr>
        <w:t xml:space="preserve">Bell, </w:t>
      </w:r>
      <w:r w:rsidRPr="00493C70">
        <w:rPr>
          <w:rFonts w:ascii="Calibri" w:hAnsi="Calibri" w:cs="Times New Roman"/>
          <w:i/>
          <w:iCs/>
          <w:szCs w:val="24"/>
        </w:rPr>
        <w:t>Deliver Us From Evil: Interpreting the Redemption from the Power of Satan in New Testament Theology</w:t>
      </w:r>
      <w:r w:rsidRPr="00493C70">
        <w:rPr>
          <w:rFonts w:ascii="Calibri" w:hAnsi="Calibri" w:cs="Times New Roman"/>
          <w:szCs w:val="24"/>
        </w:rPr>
        <w:t>, 6–7.</w:t>
      </w:r>
      <w:r>
        <w:fldChar w:fldCharType="end"/>
      </w:r>
      <w:r>
        <w:t xml:space="preserve">”The devil was fundamental for Martin Luther’s theology, and Calvin … chides those who try to dismiss him.” See also </w:t>
      </w:r>
      <w:r>
        <w:fldChar w:fldCharType="begin"/>
      </w:r>
      <w:r>
        <w:instrText xml:space="preserve"> ADDIN ZOTERO_ITEM CSL_CITATION {"citationID":"VTxXZAbu","properties":{"formattedCitation":"{\\rtf Russell Dean Ooms, \\uc0\\u8220{}The Ministry of Deliverance in the Reformed Church in America\\uc0\\u8221{} (M.Th., University of South Africa, 2007), 2, http://uir.unisa.ac.za/bitstream/handle/10500/3212/dissertation_ooms_r.pdf?sequence=1.}","plainCitation":"Russell Dean Ooms, “The Ministry of Deliverance in the Reformed Church in America” (M.Th., University of South Africa, 2007), 2, http://uir.unisa.ac.za/bitstream/handle/10500/3212/dissertation_ooms_r.pdf?sequence=1.","dontUpdate":true},"citationItems":[{"id":208,"uris":["http://zotero.org/users/1026663/items/HHEJ6ZFB"],"uri":["http://zotero.org/users/1026663/items/HHEJ6ZFB"],"itemData":{"id":208,"type":"thesis","title":"The Ministry of Deliverance in the Reformed Church in America","publisher":"University of South Africa","publisher-place":"South Africa","genre":"M.Th.","event-place":"South Africa","abstract":"indepth interviews with reformed church papsters - what is actually happening re: deliverance - issues of fear and uncertainty","URL":"http://uir.unisa.ac.za/bitstream/handle/10500/3212/dissertation_ooms_r.pdf?sequence=1","author":[{"family":"Ooms","given":"Russell Dean"}],"issued":{"date-parts":[["2007"]]},"accessed":{"date-parts":[["2015",4,12]]}},"locator":"2"}],"schema":"https://github.com/citation-style-language/schema/raw/master/csl-citation.json"} </w:instrText>
      </w:r>
      <w:r>
        <w:fldChar w:fldCharType="separate"/>
      </w:r>
      <w:r w:rsidRPr="00094190">
        <w:rPr>
          <w:rFonts w:ascii="Calibri" w:hAnsi="Calibri" w:cs="Times New Roman"/>
          <w:szCs w:val="24"/>
        </w:rPr>
        <w:t>Russell Dean Ooms, “The Ministry of Deliverance in the Reformed Church in America” (M.Th., University of South Africa, 2007), 2, http://uir.unisa.ac.za/bitstream/handle/</w:t>
      </w:r>
      <w:r>
        <w:rPr>
          <w:rFonts w:ascii="Calibri" w:hAnsi="Calibri" w:cs="Times New Roman"/>
          <w:szCs w:val="24"/>
        </w:rPr>
        <w:t xml:space="preserve">  </w:t>
      </w:r>
      <w:r w:rsidRPr="00094190">
        <w:rPr>
          <w:rFonts w:ascii="Calibri" w:hAnsi="Calibri" w:cs="Times New Roman"/>
          <w:szCs w:val="24"/>
        </w:rPr>
        <w:t>10500/3212/dissertation_ooms_r.pdf?sequence=1</w:t>
      </w:r>
      <w:r>
        <w:fldChar w:fldCharType="end"/>
      </w:r>
    </w:p>
    <w:p w:rsidR="00CC3E73" w:rsidRPr="00DF1C4B" w:rsidRDefault="00CC3E73" w:rsidP="0091427E">
      <w:pPr>
        <w:pStyle w:val="FootnoteText"/>
        <w:rPr>
          <w:sz w:val="12"/>
          <w:szCs w:val="12"/>
        </w:rPr>
      </w:pPr>
    </w:p>
  </w:footnote>
  <w:footnote w:id="157">
    <w:p w:rsidR="00CC3E73" w:rsidRDefault="00CC3E73" w:rsidP="0091427E">
      <w:pPr>
        <w:pStyle w:val="FootnoteText"/>
        <w:rPr>
          <w:b/>
        </w:rPr>
      </w:pPr>
      <w:r w:rsidRPr="00BB799B">
        <w:rPr>
          <w:rStyle w:val="FootnoteReference"/>
        </w:rPr>
        <w:footnoteRef/>
      </w:r>
      <w:r>
        <w:t xml:space="preserve"> Curiously, few encyclopedia or Handbooks have articles under the heading ‘deliverance’, and equally few refer to deliverance under any articles for ‘Exorcism’. </w:t>
      </w:r>
      <w:r>
        <w:fldChar w:fldCharType="begin"/>
      </w:r>
      <w:r>
        <w:instrText xml:space="preserve"> ADDIN ZOTERO_ITEM CSL_CITATION {"citationID":"4UiRHWS4","properties":{"formattedCitation":"{\\rtf Evrrett Ferguson, \\uc0\\u8220{}Demons,\\uc0\\u8221{} \\i Encyclopedia of Early Christianity\\i0{} (New York: Garland, 1977); Leon-Dufour, \\uc0\\u8220{}Evil Spirits\\uc0\\u8221{}; MacFarland, \\uc0\\u8220{}Exorcism\\uc0\\u8221{}; Rahner, \\uc0\\u8220{}Devil.\\uc0\\u8221{}}","plainCitation":"Evrrett Ferguson, “Demons,” Encyclopedia of Early Christianity (New York: Garland, 1977); Leon-Dufour, “Evil Spirits”; MacFarland, “Exorcism”; Rahner, “Devil.”"},"citationItems":[{"id":231,"uris":["http://zotero.org/users/1026663/items/36PU4IWA"],"uri":["http://zotero.org/users/1026663/items/36PU4IWA"],"itemData":{"id":231,"type":"entry-encyclopedia","title":"Demons","container-title":"Encyclopedia of Early Christianity","publisher":"Garland","publisher-place":"New York","page":"325-327","edition":"2nd","source":"Carmelite","event-place":"New York","author":[{"family":"Ferguson","given":"Evrrett"}],"issued":{"date-parts":[["1977"]]}}},{"id":256,"uris":["http://zotero.org/users/1026663/items/JWFIMMTQ"],"uri":["http://zotero.org/users/1026663/items/JWFIMMTQ"],"itemData":{"id":256,"type":"entry-dictionary","title":"Evil Spirits","container-title":"Dictionary of Biblical Theology","publisher":"Desclee Company","publisher-place":"New York","event-place":"New York","author":[{"family":"Leon-Dufour","given":"Xavier"}],"translator":[{"family":"Cahill","given":"Joseph"}],"issued":{"date-parts":[["1967"]]}}},{"id":255,"uris":["http://zotero.org/users/1026663/items/M64IFW87"],"uri":["http://zotero.org/users/1026663/items/M64IFW87"],"itemData":{"id":255,"type":"entry-encyclopedia","title":"Exorcism","container-title":"Cambridge Dictionary of Christianity","publisher":"Cambridge University Press","publisher-place":"Cambridge","page":"403-404","source":"DML","event-place":"Cambridge","call-number":"AR55 C178","author":[{"family":"MacFarland","given":"Ian"}],"issued":{"date-parts":[["2010"]]}}},{"id":238,"uris":["http://zotero.org/users/1026663/items/9ME53ID2"],"uri":["http://zotero.org/users/1026663/items/9ME53ID2"],"itemData":{"id":238,"type":"entry-encyclopedia","title":"Devil","container-title":"Sacramentum Mundi","publisher":"Burns and Oates","publisher-place":"London","page":"70-75","volume":"2","source":"Campion retreat house","event-place":"London","author":[{"family":"Rahner","given":"Karl"}],"issued":{"date-parts":[["1968"]]}}}],"schema":"https://github.com/citation-style-language/schema/raw/master/csl-citation.json"} </w:instrText>
      </w:r>
      <w:r>
        <w:fldChar w:fldCharType="separate"/>
      </w:r>
      <w:r w:rsidRPr="003968E1">
        <w:rPr>
          <w:rFonts w:ascii="Calibri" w:hAnsi="Calibri" w:cs="Times New Roman"/>
          <w:szCs w:val="24"/>
        </w:rPr>
        <w:t xml:space="preserve">Evrrett Ferguson, “Demons,” </w:t>
      </w:r>
      <w:r w:rsidRPr="003968E1">
        <w:rPr>
          <w:rFonts w:ascii="Calibri" w:hAnsi="Calibri" w:cs="Times New Roman"/>
          <w:i/>
          <w:iCs/>
          <w:szCs w:val="24"/>
        </w:rPr>
        <w:t>Encyclopedia of Early Christianity</w:t>
      </w:r>
      <w:r w:rsidRPr="003968E1">
        <w:rPr>
          <w:rFonts w:ascii="Calibri" w:hAnsi="Calibri" w:cs="Times New Roman"/>
          <w:szCs w:val="24"/>
        </w:rPr>
        <w:t xml:space="preserve"> (New York: Garland, 1977); Leon-Dufour, “Evil Spirits”; MacFarland, “Exorcism”; Rahner, “Devil.”</w:t>
      </w:r>
      <w:r>
        <w:fldChar w:fldCharType="end"/>
      </w:r>
      <w:r>
        <w:t xml:space="preserve"> The one found exception is </w:t>
      </w:r>
      <w:r>
        <w:fldChar w:fldCharType="begin"/>
      </w:r>
      <w:r>
        <w:instrText xml:space="preserve"> ADDIN ZOTERO_ITEM CSL_CITATION {"citationID":"oKjIAN8J","properties":{"formattedCitation":"{\\rtf \\uc0\\u8220{}Exorcism,\\uc0\\u8221{} \\i Baker Encyclopedia of Psychology and Counselling\\i0{} (Grand Rapids, Michigan: Baker Books, 1999).}","plainCitation":"“Exorcism,” Baker Encyclopedia of Psychology and Counselling (Grand Rapids, Michigan: Baker Books, 1999).","dontUpdate":true},"citationItems":[{"id":357,"uris":["http://zotero.org/users/1026663/items/RFRS6GEP"],"uri":["http://zotero.org/users/1026663/items/RFRS6GEP"],"itemData":{"id":357,"type":"entry-encyclopedia","title":"Exorcism","container-title":"Baker Encyclopedia of Psychology and Counselling","publisher":"Baker Books","publisher-place":"Grand Rapids, Michigan","edition":"2","source":"DML","event-place":"Grand Rapids, Michigan","call-number":"PP14 B167","issued":{"date-parts":[["1999"]]}}}],"schema":"https://github.com/citation-style-language/schema/raw/master/csl-citation.json"} </w:instrText>
      </w:r>
      <w:r>
        <w:fldChar w:fldCharType="separate"/>
      </w:r>
      <w:r w:rsidRPr="00C657D6">
        <w:rPr>
          <w:rFonts w:ascii="Calibri" w:hAnsi="Calibri" w:cs="Times New Roman"/>
          <w:szCs w:val="24"/>
        </w:rPr>
        <w:t xml:space="preserve">“Exorcism,” </w:t>
      </w:r>
      <w:r>
        <w:rPr>
          <w:rFonts w:ascii="Calibri" w:hAnsi="Calibri" w:cs="Times New Roman"/>
          <w:szCs w:val="24"/>
        </w:rPr>
        <w:t xml:space="preserve">by </w:t>
      </w:r>
      <w:r w:rsidRPr="00153D13">
        <w:rPr>
          <w:rFonts w:ascii="Calibri" w:hAnsi="Calibri" w:cs="Times New Roman"/>
          <w:szCs w:val="24"/>
        </w:rPr>
        <w:t>R.K. Bufford</w:t>
      </w:r>
      <w:r>
        <w:rPr>
          <w:rFonts w:ascii="Calibri" w:hAnsi="Calibri" w:cs="Times New Roman"/>
          <w:b/>
          <w:szCs w:val="24"/>
        </w:rPr>
        <w:t>,</w:t>
      </w:r>
      <w:r>
        <w:rPr>
          <w:rFonts w:ascii="Calibri" w:hAnsi="Calibri" w:cs="Times New Roman"/>
          <w:szCs w:val="24"/>
        </w:rPr>
        <w:t xml:space="preserve"> </w:t>
      </w:r>
      <w:r w:rsidRPr="00C657D6">
        <w:rPr>
          <w:rFonts w:ascii="Calibri" w:hAnsi="Calibri" w:cs="Times New Roman"/>
          <w:i/>
          <w:iCs/>
          <w:szCs w:val="24"/>
        </w:rPr>
        <w:t>Baker Encyclopedia of Psychology and Counselling</w:t>
      </w:r>
      <w:r w:rsidRPr="00C657D6">
        <w:rPr>
          <w:rFonts w:ascii="Calibri" w:hAnsi="Calibri" w:cs="Times New Roman"/>
          <w:szCs w:val="24"/>
        </w:rPr>
        <w:t xml:space="preserve"> (Grand Rapids, Michigan: Baker Books, 1999)</w:t>
      </w:r>
      <w:r>
        <w:rPr>
          <w:rFonts w:ascii="Calibri" w:hAnsi="Calibri" w:cs="Times New Roman"/>
          <w:szCs w:val="24"/>
        </w:rPr>
        <w:t xml:space="preserve"> p 416 which does refer to deliverance in distinction to exorcism</w:t>
      </w:r>
      <w:r w:rsidRPr="00C657D6">
        <w:rPr>
          <w:rFonts w:ascii="Calibri" w:hAnsi="Calibri" w:cs="Times New Roman"/>
          <w:szCs w:val="24"/>
        </w:rPr>
        <w:t>.</w:t>
      </w:r>
      <w:r>
        <w:fldChar w:fldCharType="end"/>
      </w:r>
    </w:p>
    <w:p w:rsidR="00CC3E73" w:rsidRPr="00203998" w:rsidRDefault="00CC3E73" w:rsidP="0091427E">
      <w:pPr>
        <w:pStyle w:val="FootnoteText"/>
        <w:rPr>
          <w:sz w:val="12"/>
          <w:szCs w:val="12"/>
        </w:rPr>
      </w:pPr>
    </w:p>
  </w:footnote>
  <w:footnote w:id="158">
    <w:p w:rsidR="00CC3E73" w:rsidRPr="002A4594" w:rsidRDefault="00CC3E73" w:rsidP="0091427E">
      <w:pPr>
        <w:widowControl w:val="0"/>
        <w:autoSpaceDE w:val="0"/>
        <w:autoSpaceDN w:val="0"/>
        <w:adjustRightInd w:val="0"/>
        <w:spacing w:after="0" w:line="240" w:lineRule="auto"/>
        <w:rPr>
          <w:sz w:val="20"/>
          <w:szCs w:val="20"/>
        </w:rPr>
      </w:pPr>
      <w:r w:rsidRPr="00BB799B">
        <w:rPr>
          <w:rStyle w:val="FootnoteReference"/>
        </w:rPr>
        <w:footnoteRef/>
      </w:r>
      <w:r>
        <w:t xml:space="preserve"> </w:t>
      </w:r>
      <w:r w:rsidRPr="009D070F">
        <w:rPr>
          <w:sz w:val="20"/>
          <w:szCs w:val="20"/>
        </w:rPr>
        <w:t>The charismatic movement is thought to be the second largest distinct sub-movement (some 120 million members) within global Catholicism</w:t>
      </w:r>
      <w:r>
        <w:t xml:space="preserve"> </w:t>
      </w:r>
      <w:r w:rsidRPr="00875922">
        <w:rPr>
          <w:sz w:val="20"/>
          <w:szCs w:val="20"/>
        </w:rPr>
        <w:t>today</w:t>
      </w:r>
      <w:r>
        <w:t xml:space="preserve"> (</w:t>
      </w:r>
      <w:r w:rsidRPr="009D070F">
        <w:rPr>
          <w:sz w:val="20"/>
          <w:szCs w:val="20"/>
        </w:rPr>
        <w:t xml:space="preserve">Barrett, David, "Christian World Communions: Five Overviews of Global Christianity, AD 1800–2025", </w:t>
      </w:r>
      <w:r w:rsidRPr="009D070F">
        <w:rPr>
          <w:i/>
          <w:iCs/>
          <w:sz w:val="20"/>
          <w:szCs w:val="20"/>
        </w:rPr>
        <w:t>International bulletin of missionary research</w:t>
      </w:r>
      <w:r w:rsidRPr="009D070F">
        <w:rPr>
          <w:sz w:val="20"/>
          <w:szCs w:val="20"/>
        </w:rPr>
        <w:t xml:space="preserve"> </w:t>
      </w:r>
      <w:r w:rsidRPr="00875922">
        <w:rPr>
          <w:bCs/>
          <w:sz w:val="20"/>
          <w:szCs w:val="20"/>
        </w:rPr>
        <w:t>33</w:t>
      </w:r>
      <w:r w:rsidRPr="009D070F">
        <w:rPr>
          <w:sz w:val="20"/>
          <w:szCs w:val="20"/>
        </w:rPr>
        <w:t xml:space="preserve"> (1): 25–32</w:t>
      </w:r>
      <w:r w:rsidRPr="009D070F">
        <w:t>.</w:t>
      </w:r>
      <w:r>
        <w:t>)</w:t>
      </w:r>
      <w:r w:rsidRPr="009D070F">
        <w:t xml:space="preserve"> </w:t>
      </w:r>
      <w:r w:rsidRPr="00875922">
        <w:rPr>
          <w:sz w:val="20"/>
          <w:szCs w:val="20"/>
        </w:rPr>
        <w:fldChar w:fldCharType="begin"/>
      </w:r>
      <w:r w:rsidRPr="00875922">
        <w:rPr>
          <w:sz w:val="20"/>
          <w:szCs w:val="20"/>
        </w:rPr>
        <w:instrText xml:space="preserve"> ADDIN ZOTERO_ITEM CSL_CITATION {"citationID":"rKQhWzsd","properties":{"formattedCitation":"{\\rtf Collins, \\i Exorcism and Deliverance Ministry in the Twentieth Century\\i0{}; Hunt, \\uc0\\u8220{}The Devil\\uc0\\u8217{}s Advocates: The Function of Demonology in the World View of Fundamentalist Christianity\\uc0\\u8221{}; Walker, \\uc0\\u8220{}The Devil You Think You Know.\\uc0\\u8221{}}","plainCitation":"Collins, Exorcism and Deliverance Ministry in the Twentieth Century; Hunt, “The Devil’s Advocates: The Function of Demonology in the World View of Fundamentalist Christianity”; Walker, “The Devil You Think You Know.”"},"citationItems":[{"id":185,"uris":["http://zotero.org/users/1026663/items/NGD35PBI"],"uri":["http://zotero.org/users/1026663/items/NGD35PBI"],"itemData":{"id":185,"type":"book","title":"Exorcism and Deliverance Ministry in the Twentieth Century","collection-title":"Studies in Evangelical History and Thought","publisher":"WIPF &amp; Stock","publisher-place":"Oregon","source":"Carmelite","event-place":"Oregon","author":[{"family":"Collins","given":"James"}],"issued":{"date-parts":[["2009"]]}}},{"id":244,"uris":["http://zotero.org/users/1026663/items/2JTVR7QF"],"uri":["http://zotero.org/users/1026663/items/2JTVR7QF"],"itemData":{"id":244,"type":"chapter","title":"The Devil's Advocates: The Function of Demonology in the World View of Fundamentalist Christianity","container-title":"Fundamentalism: Church and Society","publisher":"SPCK","publisher-place":"London","page":"66-91","event-place":"London","author":[{"family":"Hunt","given":"Stephen"}],"issued":{"date-parts":[["2002"]]}}},{"id":219,"uris":["http://zotero.org/users/1026663/items/HUPXVFIT"],"uri":["http://zotero.org/users/1026663/items/HUPXVFIT"],"itemData":{"id":219,"type":"chapter","title":"The Devil You Think You Know","container-title":"Charismatic Renewal","publisher":"SPCK","publisher-place":"London","page":"86-105","source":"DM","event-place":"London","call-number":"kzp s635","author":[{"family":"Walker","given":"Andrew"}],"issued":{"date-parts":[["1995"]]}}}],"schema":"https://github.com/citation-style-language/schema/raw/master/csl-citation.json"} </w:instrText>
      </w:r>
      <w:r w:rsidRPr="00875922">
        <w:rPr>
          <w:sz w:val="20"/>
          <w:szCs w:val="20"/>
        </w:rPr>
        <w:fldChar w:fldCharType="separate"/>
      </w:r>
      <w:r w:rsidRPr="00875922">
        <w:rPr>
          <w:rFonts w:cs="Times New Roman"/>
          <w:sz w:val="20"/>
          <w:szCs w:val="20"/>
        </w:rPr>
        <w:t xml:space="preserve">Collins, </w:t>
      </w:r>
      <w:r w:rsidRPr="00875922">
        <w:rPr>
          <w:rFonts w:cs="Times New Roman"/>
          <w:i/>
          <w:iCs/>
          <w:sz w:val="20"/>
          <w:szCs w:val="20"/>
        </w:rPr>
        <w:t>Exorcism and Deliverance Ministry in the Twentieth Century</w:t>
      </w:r>
      <w:r w:rsidRPr="00875922">
        <w:rPr>
          <w:rFonts w:cs="Times New Roman"/>
          <w:sz w:val="20"/>
          <w:szCs w:val="20"/>
        </w:rPr>
        <w:t>; Hunt, “The Devil’s Advocates: The Function of Demonology in the World View of Fundamentalist Christianity”; Walker, “The Devil You Think You Know.”</w:t>
      </w:r>
      <w:r w:rsidRPr="00875922">
        <w:rPr>
          <w:sz w:val="20"/>
          <w:szCs w:val="20"/>
        </w:rPr>
        <w:fldChar w:fldCharType="end"/>
      </w:r>
      <w:r>
        <w:t xml:space="preserve"> </w:t>
      </w:r>
      <w:r w:rsidRPr="002A4594">
        <w:rPr>
          <w:rFonts w:cs="Times New Roman"/>
          <w:sz w:val="20"/>
          <w:szCs w:val="20"/>
        </w:rPr>
        <w:t xml:space="preserve">Amos Yong, “The Demonic in Pentecostal/charismatic Christianity and in the Religious Consciousness of Asia,” in </w:t>
      </w:r>
      <w:r w:rsidRPr="002A4594">
        <w:rPr>
          <w:rFonts w:cs="Times New Roman"/>
          <w:i/>
          <w:iCs/>
          <w:sz w:val="20"/>
          <w:szCs w:val="20"/>
        </w:rPr>
        <w:t>Asian and Pentecostal: The Charismatic Face of Christianity in Asia</w:t>
      </w:r>
      <w:r w:rsidRPr="002A4594">
        <w:rPr>
          <w:rFonts w:cs="Times New Roman"/>
          <w:sz w:val="20"/>
          <w:szCs w:val="20"/>
        </w:rPr>
        <w:t>, Asian Journal of Pentecostal Studies 3 (Oxford: Regnum Books International, 2005), 94.</w:t>
      </w:r>
    </w:p>
    <w:p w:rsidR="00CC3E73" w:rsidRPr="00D360AA" w:rsidRDefault="00CC3E73" w:rsidP="0091427E">
      <w:pPr>
        <w:pStyle w:val="FootnoteText"/>
        <w:rPr>
          <w:sz w:val="12"/>
          <w:szCs w:val="12"/>
        </w:rPr>
      </w:pPr>
    </w:p>
  </w:footnote>
  <w:footnote w:id="159">
    <w:p w:rsidR="00CC3E73" w:rsidRDefault="00CC3E73">
      <w:pPr>
        <w:pStyle w:val="FootnoteText"/>
      </w:pPr>
      <w:r>
        <w:rPr>
          <w:rStyle w:val="FootnoteReference"/>
        </w:rPr>
        <w:footnoteRef/>
      </w:r>
      <w:r>
        <w:t xml:space="preserve"> </w:t>
      </w:r>
      <w:r>
        <w:fldChar w:fldCharType="begin"/>
      </w:r>
      <w:r>
        <w:instrText xml:space="preserve"> ADDIN ZOTERO_ITEM CSL_CITATION {"citationID":"4p2Pxxe6","properties":{"formattedCitation":"{\\rtf Oldridge, \\i The Devil: A Very Short Introduction\\i0{}, 91.}","plainCitation":"Oldridge, The Devil: A Very Short Introduction, 91."},"citationItems":[{"id":226,"uris":["http://zotero.org/users/1026663/items/2U2FRW9X"],"uri":["http://zotero.org/users/1026663/items/2U2FRW9X"],"itemData":{"id":226,"type":"book","title":"The Devil: A very short introduction","publisher":"Oxford University Press","publisher-place":"Oxford","source":"DML","event-place":"Oxford","abstract":"excellent popular overview of satan in scripture, culture, secular world, etc.","call-number":"RV2 O44","author":[{"family":"Oldridge","given":"Darren"}],"issued":{"date-parts":[["2012"]]}},"locator":"91"}],"schema":"https://github.com/citation-style-language/schema/raw/master/csl-citation.json"} </w:instrText>
      </w:r>
      <w:r>
        <w:fldChar w:fldCharType="separate"/>
      </w:r>
      <w:r w:rsidRPr="00716044">
        <w:rPr>
          <w:rFonts w:ascii="Calibri" w:hAnsi="Calibri" w:cs="Times New Roman"/>
          <w:szCs w:val="24"/>
        </w:rPr>
        <w:t xml:space="preserve">Oldridge, </w:t>
      </w:r>
      <w:r w:rsidRPr="00716044">
        <w:rPr>
          <w:rFonts w:ascii="Calibri" w:hAnsi="Calibri" w:cs="Times New Roman"/>
          <w:i/>
          <w:iCs/>
          <w:szCs w:val="24"/>
        </w:rPr>
        <w:t xml:space="preserve">The </w:t>
      </w:r>
      <w:r>
        <w:rPr>
          <w:rFonts w:ascii="Calibri" w:hAnsi="Calibri" w:cs="Times New Roman"/>
          <w:i/>
          <w:iCs/>
          <w:szCs w:val="24"/>
        </w:rPr>
        <w:t>Devil</w:t>
      </w:r>
      <w:r w:rsidRPr="00716044">
        <w:rPr>
          <w:rFonts w:ascii="Calibri" w:hAnsi="Calibri" w:cs="Times New Roman"/>
          <w:szCs w:val="24"/>
        </w:rPr>
        <w:t>, 91.</w:t>
      </w:r>
      <w:r>
        <w:fldChar w:fldCharType="end"/>
      </w:r>
    </w:p>
  </w:footnote>
  <w:footnote w:id="160">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RtdmNZ64","properties":{"formattedCitation":"{\\rtf Collins, \\i Exorcism and Deliverance Ministry in the Twentieth Century\\i0{}, 199\\uc0\\u8211{}200.}","plainCitation":"Collins, Exorcism and Deliverance Ministry in the Twentieth Century, 199–200."},"citationItems":[{"id":185,"uris":["http://zotero.org/users/1026663/items/NGD35PBI"],"uri":["http://zotero.org/users/1026663/items/NGD35PBI"],"itemData":{"id":185,"type":"book","title":"Exorcism and Deliverance Ministry in the Twentieth Century","collection-title":"Studies in Evangelical History and Thought","publisher":"WIPF &amp; Stock","publisher-place":"Oregon","source":"Carmelite","event-place":"Oregon","author":[{"family":"Collins","given":"James"}],"issued":{"date-parts":[["2009"]]}},"locator":"199-200"}],"schema":"https://github.com/citation-style-language/schema/raw/master/csl-citation.json"} </w:instrText>
      </w:r>
      <w:r>
        <w:fldChar w:fldCharType="separate"/>
      </w:r>
      <w:r w:rsidRPr="00225BD7">
        <w:rPr>
          <w:rFonts w:ascii="Calibri" w:hAnsi="Calibri" w:cs="Times New Roman"/>
          <w:szCs w:val="24"/>
        </w:rPr>
        <w:t xml:space="preserve">Collins, </w:t>
      </w:r>
      <w:r w:rsidRPr="00225BD7">
        <w:rPr>
          <w:rFonts w:ascii="Calibri" w:hAnsi="Calibri" w:cs="Times New Roman"/>
          <w:i/>
          <w:iCs/>
          <w:szCs w:val="24"/>
        </w:rPr>
        <w:t>Exorcism and Deliverance Ministry in the Twentieth Century</w:t>
      </w:r>
      <w:r w:rsidRPr="00225BD7">
        <w:rPr>
          <w:rFonts w:ascii="Calibri" w:hAnsi="Calibri" w:cs="Times New Roman"/>
          <w:szCs w:val="24"/>
        </w:rPr>
        <w:t>, 199–200.</w:t>
      </w:r>
      <w:r>
        <w:fldChar w:fldCharType="end"/>
      </w:r>
      <w:r>
        <w:t xml:space="preserve"> For a description of a charismatic deliverance ministry in a specific congregation in the 1970’s and 1980’s, see Laurie Guy, who writes about his research into the Auckland (NZ) Assembly of God Church. </w:t>
      </w:r>
      <w:r>
        <w:fldChar w:fldCharType="begin"/>
      </w:r>
      <w:r>
        <w:instrText xml:space="preserve"> ADDIN ZOTERO_ITEM CSL_CITATION {"citationID":"UCDofmgb","properties":{"formattedCitation":"{\\rtf Laurie Guy, \\uc0\\u8220{}\\uc0\\u8216{}Spirit Possession\\uc0\\u8217{} and \\uc0\\u8216{}Deliverance Ministry\\uc0\\u8217{} in the Auckland Assembly of God, 1970 - 1983.,\\uc0\\u8221{} in \\i Spirit Possession: Theology and Identity: A Pacific Exploration\\i0{} (Hindmarsh, South Australia: ATF Press, 2010), 209 \\uc0\\u8211{} 240.}","plainCitation":"Laurie Guy, “‘Spirit Possession’ and ‘Deliverance Ministry’ in the Auckland Assembly of God, 1970 - 1983.,” in Spirit Possession: Theology and Identity: A Pacific Exploration (Hindmarsh, South Australia: ATF Press, 2010), 209 – 240."},"citationItems":[{"id":172,"uris":["http://zotero.org/users/1026663/items/EZ5PJTU9"],"uri":["http://zotero.org/users/1026663/items/EZ5PJTU9"],"itemData":{"id":172,"type":"chapter","title":"'Spirit Possession' and 'Deliverance Ministry' in the Auckland Assembly of God, 1970 - 1983.","container-title":"Spirit Possession: Theology and Identity: a Pacific Exploration","publisher":"ATF Press","publisher-place":"Hindmarsh, South Australia","page":"209 - 240","event-place":"Hindmarsh, South Australia","abstract":"a historical survey of del min in AoG Auckland. interviews with pastors and congregation. context - part of the xtn church in the 60's became more 'worldly' ('horizonatal') the other part bbecame more focused on the supernatural ('vertical'); the arrival of Pentecostalism in auckland. Influence fo D Prince, F Hammnd and Bill Subritzky. Demons seen everywhere, even in xtns. the teaching of Neille Johnston (mystic, seer, healer) in the Bible college. Subsided in the 1980's.","author":[{"family":"Guy","given":"Laurie"}],"issued":{"date-parts":[["2010"]]}}}],"schema":"https://github.com/citation-style-language/schema/raw/master/csl-citation.json"} </w:instrText>
      </w:r>
      <w:r>
        <w:fldChar w:fldCharType="separate"/>
      </w:r>
      <w:r w:rsidRPr="000A2A5C">
        <w:rPr>
          <w:rFonts w:ascii="Calibri" w:hAnsi="Calibri" w:cs="Times New Roman"/>
          <w:szCs w:val="24"/>
        </w:rPr>
        <w:t xml:space="preserve"> “‘Spirit Possession’ and ‘Deliverance Ministry’ in the Auckla</w:t>
      </w:r>
      <w:r>
        <w:rPr>
          <w:rFonts w:ascii="Calibri" w:hAnsi="Calibri" w:cs="Times New Roman"/>
          <w:szCs w:val="24"/>
        </w:rPr>
        <w:t>nd Assembly of God, 1970 - 1983</w:t>
      </w:r>
      <w:r w:rsidRPr="000A2A5C">
        <w:rPr>
          <w:rFonts w:ascii="Calibri" w:hAnsi="Calibri" w:cs="Times New Roman"/>
          <w:szCs w:val="24"/>
        </w:rPr>
        <w:t xml:space="preserve">” in </w:t>
      </w:r>
      <w:r w:rsidRPr="000A2A5C">
        <w:rPr>
          <w:rFonts w:ascii="Calibri" w:hAnsi="Calibri" w:cs="Times New Roman"/>
          <w:i/>
          <w:iCs/>
          <w:szCs w:val="24"/>
        </w:rPr>
        <w:t>Spirit Possession: Theology and Identity: A Pacific Exploration</w:t>
      </w:r>
      <w:r w:rsidRPr="000A2A5C">
        <w:rPr>
          <w:rFonts w:ascii="Calibri" w:hAnsi="Calibri" w:cs="Times New Roman"/>
          <w:szCs w:val="24"/>
        </w:rPr>
        <w:t xml:space="preserve"> (Hindmarsh, South Australia: ATF Press, 2010), 209 – 240.</w:t>
      </w:r>
      <w:r>
        <w:fldChar w:fldCharType="end"/>
      </w:r>
    </w:p>
    <w:p w:rsidR="00CC3E73" w:rsidRPr="00432CF9" w:rsidRDefault="00CC3E73" w:rsidP="0091427E">
      <w:pPr>
        <w:pStyle w:val="FootnoteText"/>
        <w:rPr>
          <w:sz w:val="12"/>
          <w:szCs w:val="12"/>
        </w:rPr>
      </w:pPr>
    </w:p>
  </w:footnote>
  <w:footnote w:id="161">
    <w:p w:rsidR="00CC3E73" w:rsidRDefault="00CC3E73">
      <w:pPr>
        <w:pStyle w:val="FootnoteText"/>
      </w:pPr>
      <w:r>
        <w:rPr>
          <w:rStyle w:val="FootnoteReference"/>
        </w:rPr>
        <w:footnoteRef/>
      </w:r>
      <w:r>
        <w:t xml:space="preserve"> </w:t>
      </w:r>
      <w:r>
        <w:fldChar w:fldCharType="begin"/>
      </w:r>
      <w:r>
        <w:instrText xml:space="preserve"> ADDIN ZOTERO_ITEM CSL_CITATION {"citationID":"rtRkEyIn","properties":{"formattedCitation":"{\\rtf Grob, \\uc0\\u8220{}A Major Revision of the Discipline on Exorcism: A Comparative Study on the Liturgical Laws in the 1614 and 1998 Rites of Exorcism.,\\uc0\\u8221{} 146\\uc0\\u8211{}7.}","plainCitation":"Grob, “A Major Revision of the Discipline on Exorcism: A Comparative Study on the Liturgical Laws in the 1614 and 1998 Rites of Exorcism.,” 146–7."},"citationItems":[{"id":193,"uris":["http://zotero.org/users/1026663/items/7CKZVRQ8"],"uri":["http://zotero.org/users/1026663/items/7CKZVRQ8"],"itemData":{"id":193,"type":"thesis","title":"A major revision of the Discipline on Exorcism: A Comparative Study on the Liturgical Laws in the 1614 and 1998 Rites of Exorcism.","publisher":"St Paul University","publisher-place":"Ottawa","number-of-pages":"234","genre":"Ph.D.","event-place":"Ottawa","author":[{"family":"Grob","given":"Jeffrey"}],"issued":{"date-parts":[["2007"]]}},"locator":"146-7"}],"schema":"https://github.com/citation-style-language/schema/raw/master/csl-citation.json"} </w:instrText>
      </w:r>
      <w:r>
        <w:fldChar w:fldCharType="separate"/>
      </w:r>
      <w:r w:rsidRPr="00642A94">
        <w:rPr>
          <w:rFonts w:ascii="Calibri" w:hAnsi="Calibri" w:cs="Times New Roman"/>
          <w:szCs w:val="24"/>
        </w:rPr>
        <w:t>Grob, “A Major Revision of the Discipline on Exorcism: A Comparative Study on the Liturgical Laws in the 1614 and 1998 Rites of Exorcism.,” 146–7.</w:t>
      </w:r>
      <w:r>
        <w:fldChar w:fldCharType="end"/>
      </w:r>
    </w:p>
    <w:p w:rsidR="00CC3E73" w:rsidRPr="00875922" w:rsidRDefault="00CC3E73">
      <w:pPr>
        <w:pStyle w:val="FootnoteText"/>
        <w:rPr>
          <w:sz w:val="12"/>
          <w:szCs w:val="12"/>
        </w:rPr>
      </w:pPr>
    </w:p>
  </w:footnote>
  <w:footnote w:id="162">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Xxr8QdR7","properties":{"formattedCitation":"{\\rtf Suenens, \\i Renewal and the Powers of Darkness\\i0{}, 74, 92.}","plainCitation":"Suenens, Renewal and the Powers of Darkness, 74, 92."},"citationItems":[{"id":130,"uris":["http://zotero.org/users/1026663/items/T82QQXFB"],"uri":["http://zotero.org/users/1026663/items/T82QQXFB"],"itemData":{"id":130,"type":"book","title":"Renewal and the Powers of Darkness","publisher":"Darton, Longman and Todd","publisher-place":"London","source":"Carmelite","event-place":"London","call-number":"232.34 S944","author":[{"family":"Suenens","given":"Leon-Joseph"}],"issued":{"date-parts":[["1983"]]}},"locator":"74, 92"}],"schema":"https://github.com/citation-style-language/schema/raw/master/csl-citation.json"} </w:instrText>
      </w:r>
      <w:r>
        <w:fldChar w:fldCharType="separate"/>
      </w:r>
      <w:r w:rsidRPr="00493C70">
        <w:rPr>
          <w:rFonts w:ascii="Calibri" w:hAnsi="Calibri" w:cs="Times New Roman"/>
          <w:szCs w:val="24"/>
        </w:rPr>
        <w:t xml:space="preserve">Suenens, </w:t>
      </w:r>
      <w:r w:rsidRPr="00493C70">
        <w:rPr>
          <w:rFonts w:ascii="Calibri" w:hAnsi="Calibri" w:cs="Times New Roman"/>
          <w:i/>
          <w:iCs/>
          <w:szCs w:val="24"/>
        </w:rPr>
        <w:t>Renewal and the Powers of Darkness</w:t>
      </w:r>
      <w:r w:rsidRPr="00493C70">
        <w:rPr>
          <w:rFonts w:ascii="Calibri" w:hAnsi="Calibri" w:cs="Times New Roman"/>
          <w:szCs w:val="24"/>
        </w:rPr>
        <w:t>, 74, 92.</w:t>
      </w:r>
      <w:r>
        <w:fldChar w:fldCharType="end"/>
      </w:r>
      <w:r>
        <w:t xml:space="preserve"> Cuneo</w:t>
      </w:r>
      <w:r w:rsidRPr="005608F8">
        <w:rPr>
          <w:i/>
        </w:rPr>
        <w:t>, American Exorcism</w:t>
      </w:r>
      <w:r>
        <w:t>, 174-6.</w:t>
      </w:r>
    </w:p>
    <w:p w:rsidR="00CC3E73" w:rsidRPr="001A16E5" w:rsidRDefault="00CC3E73" w:rsidP="0091427E">
      <w:pPr>
        <w:pStyle w:val="FootnoteText"/>
        <w:rPr>
          <w:sz w:val="12"/>
          <w:szCs w:val="12"/>
        </w:rPr>
      </w:pPr>
    </w:p>
  </w:footnote>
  <w:footnote w:id="163">
    <w:p w:rsidR="00CC3E73" w:rsidRPr="006D7369" w:rsidRDefault="00CC3E73" w:rsidP="0091427E">
      <w:pPr>
        <w:pStyle w:val="FootnoteText"/>
      </w:pPr>
      <w:r w:rsidRPr="00BB799B">
        <w:rPr>
          <w:rStyle w:val="FootnoteReference"/>
        </w:rPr>
        <w:footnoteRef/>
      </w:r>
      <w:r w:rsidRPr="006D7369">
        <w:t xml:space="preserve"> Collins, </w:t>
      </w:r>
      <w:r w:rsidRPr="006D7369">
        <w:rPr>
          <w:i/>
        </w:rPr>
        <w:t>Exorcism</w:t>
      </w:r>
      <w:r w:rsidRPr="006D7369">
        <w:t>, 170.</w:t>
      </w:r>
      <w:r w:rsidRPr="005A4318">
        <w:rPr>
          <w:sz w:val="22"/>
          <w:szCs w:val="24"/>
        </w:rPr>
        <w:t xml:space="preserve"> </w:t>
      </w:r>
      <w:r w:rsidRPr="005A4318">
        <w:t>He states that is it the feature of ‘enthusiasm’ that underlies the practice of deliverance. He defines ‘enthusias</w:t>
      </w:r>
      <w:r>
        <w:t>m’ as “the tendency towards imma</w:t>
      </w:r>
      <w:r w:rsidRPr="005A4318">
        <w:t>nent spirituality, imminent eschatology and a parallel trend away from human reason… Enthusiasm is an environment conducive to the practice of exorcism/deliverance.”</w:t>
      </w:r>
      <w:r>
        <w:t xml:space="preserve"> 2. </w:t>
      </w:r>
      <w:r w:rsidRPr="005A4318">
        <w:t>This ministry came to prominence when the benefits and excitement of ‘Baptism in the Spirit’ diminished</w:t>
      </w:r>
      <w:r>
        <w:t>. 107.</w:t>
      </w:r>
    </w:p>
    <w:p w:rsidR="00CC3E73" w:rsidRPr="006D7369" w:rsidRDefault="00CC3E73" w:rsidP="0091427E">
      <w:pPr>
        <w:pStyle w:val="FootnoteText"/>
        <w:rPr>
          <w:sz w:val="12"/>
          <w:szCs w:val="12"/>
        </w:rPr>
      </w:pPr>
    </w:p>
  </w:footnote>
  <w:footnote w:id="164">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HebgXK3o","properties":{"formattedCitation":"{\\rtf Tennant, \\uc0\\u8220{}In Need of Deliverance.\\uc0\\u8221{}}","plainCitation":"Tennant, “In Need of Deliverance.”"},"citationItems":[{"id":311,"uris":["http://zotero.org/users/1026663/items/P8M622QS"],"uri":["http://zotero.org/users/1026663/items/P8M622QS"],"itemData":{"id":311,"type":"article-journal","title":"In Need of Deliverance","container-title":"Christianity Today","page":"46-62","author":[{"family":"Tennant","given":"Agnieska"}],"issued":{"date-parts":[["2001",9,3]]}}}],"schema":"https://github.com/citation-style-language/schema/raw/master/csl-citation.json"} </w:instrText>
      </w:r>
      <w:r>
        <w:fldChar w:fldCharType="separate"/>
      </w:r>
      <w:r w:rsidRPr="00493C70">
        <w:rPr>
          <w:rFonts w:ascii="Calibri" w:hAnsi="Calibri" w:cs="Times New Roman"/>
          <w:szCs w:val="24"/>
        </w:rPr>
        <w:t>Tennant, “In Need of Deliverance.”</w:t>
      </w:r>
      <w:r>
        <w:fldChar w:fldCharType="end"/>
      </w:r>
      <w:r>
        <w:t xml:space="preserve"> </w:t>
      </w:r>
      <w:proofErr w:type="spellStart"/>
      <w:r>
        <w:t>Grob</w:t>
      </w:r>
      <w:proofErr w:type="spellEnd"/>
      <w:r>
        <w:t xml:space="preserve">, </w:t>
      </w:r>
      <w:r w:rsidRPr="00D57E00">
        <w:rPr>
          <w:i/>
        </w:rPr>
        <w:t>A Major Revision</w:t>
      </w:r>
      <w:r>
        <w:t>, also offers a summative report on the state of demonic affliction and exorcism/deliverance in the USA, 171.</w:t>
      </w:r>
    </w:p>
    <w:p w:rsidR="00CC3E73" w:rsidRPr="0091427E" w:rsidRDefault="00CC3E73" w:rsidP="0091427E">
      <w:pPr>
        <w:pStyle w:val="FootnoteText"/>
        <w:rPr>
          <w:sz w:val="12"/>
          <w:szCs w:val="12"/>
        </w:rPr>
      </w:pPr>
    </w:p>
  </w:footnote>
  <w:footnote w:id="165">
    <w:p w:rsidR="00CC3E73" w:rsidRDefault="00CC3E73" w:rsidP="0091427E">
      <w:pPr>
        <w:pStyle w:val="FootnoteText"/>
        <w:rPr>
          <w:sz w:val="12"/>
          <w:szCs w:val="12"/>
        </w:rPr>
      </w:pPr>
      <w:r w:rsidRPr="00BB799B">
        <w:rPr>
          <w:rStyle w:val="FootnoteReference"/>
        </w:rPr>
        <w:footnoteRef/>
      </w:r>
      <w:r>
        <w:t xml:space="preserve"> </w:t>
      </w:r>
      <w:r>
        <w:fldChar w:fldCharType="begin"/>
      </w:r>
      <w:r>
        <w:instrText xml:space="preserve"> ADDIN ZOTERO_ITEM CSL_CITATION {"citationID":"9YpB5hCx","properties":{"formattedCitation":"{\\rtf Cuneo, \\i American Exorcism: Expelling Demons in the Land of Plenty\\i0{}, 178\\uc0\\u8211{}184.}","plainCitation":"Cuneo, American Exorcism: Expelling Demons in the Land of Plenty, 178–184."},"citationItems":[{"id":212,"uris":["http://zotero.org/users/1026663/items/4MPJDZ3S"],"uri":["http://zotero.org/users/1026663/items/4MPJDZ3S"],"itemData":{"id":212,"type":"book","title":"American Exorcism: Expelling Demons in the Land of Plenty","publisher":"Doubleday","publisher-place":"NY","event-place":"NY","author":[{"family":"Cuneo","given":"Michael"}],"issued":{"date-parts":[["2001"]]}},"locator":"178-184"}],"schema":"https://github.com/citation-style-language/schema/raw/master/csl-citation.json"} </w:instrText>
      </w:r>
      <w:r>
        <w:fldChar w:fldCharType="separate"/>
      </w:r>
      <w:r w:rsidRPr="00493C70">
        <w:rPr>
          <w:rFonts w:ascii="Calibri" w:hAnsi="Calibri" w:cs="Times New Roman"/>
          <w:szCs w:val="24"/>
        </w:rPr>
        <w:t xml:space="preserve">Cuneo, </w:t>
      </w:r>
      <w:r w:rsidRPr="00493C70">
        <w:rPr>
          <w:rFonts w:ascii="Calibri" w:hAnsi="Calibri" w:cs="Times New Roman"/>
          <w:i/>
          <w:iCs/>
          <w:szCs w:val="24"/>
        </w:rPr>
        <w:t>American Exorcism: Expelling Demons in the Land of Plenty</w:t>
      </w:r>
      <w:r w:rsidRPr="00493C70">
        <w:rPr>
          <w:rFonts w:ascii="Calibri" w:hAnsi="Calibri" w:cs="Times New Roman"/>
          <w:szCs w:val="24"/>
        </w:rPr>
        <w:t>, 178–184.</w:t>
      </w:r>
      <w:r>
        <w:fldChar w:fldCharType="end"/>
      </w:r>
    </w:p>
    <w:p w:rsidR="00CC3E73" w:rsidRPr="00D4265C" w:rsidRDefault="00CC3E73" w:rsidP="0091427E">
      <w:pPr>
        <w:pStyle w:val="FootnoteText"/>
        <w:rPr>
          <w:sz w:val="12"/>
          <w:szCs w:val="12"/>
        </w:rPr>
      </w:pPr>
    </w:p>
  </w:footnote>
  <w:footnote w:id="166">
    <w:p w:rsidR="00CC3E73" w:rsidRDefault="00CC3E73" w:rsidP="0091427E">
      <w:pPr>
        <w:pStyle w:val="FootnoteText"/>
      </w:pPr>
      <w:r w:rsidRPr="00BB799B">
        <w:rPr>
          <w:rStyle w:val="FootnoteReference"/>
        </w:rPr>
        <w:footnoteRef/>
      </w:r>
      <w:r>
        <w:t xml:space="preserve"> </w:t>
      </w:r>
      <w:hyperlink r:id="rId15" w:history="1">
        <w:r w:rsidRPr="009057C6">
          <w:rPr>
            <w:rStyle w:val="Hyperlink"/>
          </w:rPr>
          <w:t>www.heartofthefather.com/heart-of-the-father-ministries/</w:t>
        </w:r>
      </w:hyperlink>
      <w:r>
        <w:t xml:space="preserve">   [accessed 15/1/15]</w:t>
      </w:r>
    </w:p>
    <w:p w:rsidR="00CC3E73" w:rsidRPr="00D4265C" w:rsidRDefault="00CC3E73" w:rsidP="0091427E">
      <w:pPr>
        <w:pStyle w:val="FootnoteText"/>
        <w:rPr>
          <w:sz w:val="12"/>
          <w:szCs w:val="12"/>
        </w:rPr>
      </w:pPr>
    </w:p>
  </w:footnote>
  <w:footnote w:id="167">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DD06eWaH","properties":{"formattedCitation":"{\\rtf Lozano, \\i Unbound: A Practical Guide to Deliverance\\i0{}.}","plainCitation":"Lozano, Unbound: A Practical Guide to Deliverance."},"citationItems":[{"id":258,"uris":["http://zotero.org/users/1026663/items/J5V25PH2"],"uri":["http://zotero.org/users/1026663/items/J5V25PH2"],"itemData":{"id":258,"type":"book","title":"Unbound: a Practical Guide to Deliverance","publisher":"Chosen Books","publisher-place":"Grand Rapids, Michigan","event-place":"Grand Rapids, Michigan","author":[{"family":"Lozano","given":"Neal"}],"issued":{"date-parts":[["2010"]]}}}],"schema":"https://github.com/citation-style-language/schema/raw/master/csl-citation.json"} </w:instrText>
      </w:r>
      <w:r>
        <w:fldChar w:fldCharType="separate"/>
      </w:r>
      <w:r w:rsidRPr="00493C70">
        <w:rPr>
          <w:rFonts w:ascii="Calibri" w:hAnsi="Calibri" w:cs="Times New Roman"/>
          <w:szCs w:val="24"/>
        </w:rPr>
        <w:t xml:space="preserve">Lozano, </w:t>
      </w:r>
      <w:r w:rsidRPr="00493C70">
        <w:rPr>
          <w:rFonts w:ascii="Calibri" w:hAnsi="Calibri" w:cs="Times New Roman"/>
          <w:i/>
          <w:iCs/>
          <w:szCs w:val="24"/>
        </w:rPr>
        <w:t>Unbound: A Practical Guide to Deliverance</w:t>
      </w:r>
      <w:r w:rsidRPr="00493C70">
        <w:rPr>
          <w:rFonts w:ascii="Calibri" w:hAnsi="Calibri" w:cs="Times New Roman"/>
          <w:szCs w:val="24"/>
        </w:rPr>
        <w:t>.</w:t>
      </w:r>
      <w:r>
        <w:fldChar w:fldCharType="end"/>
      </w:r>
    </w:p>
    <w:p w:rsidR="00CC3E73" w:rsidRPr="00D4265C" w:rsidRDefault="00CC3E73" w:rsidP="0091427E">
      <w:pPr>
        <w:pStyle w:val="FootnoteText"/>
        <w:rPr>
          <w:sz w:val="12"/>
          <w:szCs w:val="12"/>
        </w:rPr>
      </w:pPr>
    </w:p>
  </w:footnote>
  <w:footnote w:id="168">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vsvdIhlr","properties":{"formattedCitation":"{\\rtf Collins, \\i Exorcism and Deliverance Ministry in the Twentieth Century\\i0{}, 95.}","plainCitation":"Collins, Exorcism and Deliverance Ministry in the Twentieth Century, 95."},"citationItems":[{"id":185,"uris":["http://zotero.org/users/1026663/items/NGD35PBI"],"uri":["http://zotero.org/users/1026663/items/NGD35PBI"],"itemData":{"id":185,"type":"book","title":"Exorcism and Deliverance Ministry in the Twentieth Century","collection-title":"Studies in Evangelical History and Thought","publisher":"WIPF &amp; Stock","publisher-place":"Oregon","source":"Carmelite","event-place":"Oregon","author":[{"family":"Collins","given":"James"}],"issued":{"date-parts":[["2009"]]}},"locator":"95"}],"schema":"https://github.com/citation-style-language/schema/raw/master/csl-citation.json"} </w:instrText>
      </w:r>
      <w:r>
        <w:fldChar w:fldCharType="separate"/>
      </w:r>
      <w:r w:rsidRPr="001A16E5">
        <w:rPr>
          <w:rFonts w:ascii="Calibri" w:hAnsi="Calibri" w:cs="Times New Roman"/>
          <w:szCs w:val="24"/>
        </w:rPr>
        <w:t xml:space="preserve">Collins, </w:t>
      </w:r>
      <w:r w:rsidRPr="001A16E5">
        <w:rPr>
          <w:rFonts w:ascii="Calibri" w:hAnsi="Calibri" w:cs="Times New Roman"/>
          <w:i/>
          <w:iCs/>
          <w:szCs w:val="24"/>
        </w:rPr>
        <w:t>Exorcism and Deliverance Ministry in the Twentieth Century</w:t>
      </w:r>
      <w:r w:rsidRPr="001A16E5">
        <w:rPr>
          <w:rFonts w:ascii="Calibri" w:hAnsi="Calibri" w:cs="Times New Roman"/>
          <w:szCs w:val="24"/>
        </w:rPr>
        <w:t>, 95.</w:t>
      </w:r>
      <w:r>
        <w:fldChar w:fldCharType="end"/>
      </w:r>
    </w:p>
    <w:p w:rsidR="00CC3E73" w:rsidRPr="00D4265C" w:rsidRDefault="00CC3E73" w:rsidP="0091427E">
      <w:pPr>
        <w:pStyle w:val="FootnoteText"/>
        <w:rPr>
          <w:sz w:val="12"/>
          <w:szCs w:val="12"/>
        </w:rPr>
      </w:pPr>
    </w:p>
  </w:footnote>
  <w:footnote w:id="169">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3twlBIYd","properties":{"formattedCitation":"{\\rtf John Sandford, \\i Healing the Wounded Spirit\\i0{} (New Jersey: Logos, 1985); Sandford and Sandford, \\i Deliverance and Inner Healing\\i0{}.}","plainCitation":"John Sandford, Healing the Wounded Spirit (New Jersey: Logos, 1985); Sandford and Sandford, Deliverance and Inner Healing."},"citationItems":[{"id":318,"uris":["http://zotero.org/users/1026663/items/RJXVEDMJ"],"uri":["http://zotero.org/users/1026663/items/RJXVEDMJ"],"itemData":{"id":318,"type":"book","title":"Healing the Wounded Spirit","publisher":"Logos","publisher-place":"New Jersey","event-place":"New Jersey","abstract":"not read see collins p95","author":[{"family":"Sandford","given":"John"}],"issued":{"date-parts":[["1985"]]}}},{"id":319,"uris":["http://zotero.org/users/1026663/items/34TC7HGX"],"uri":["http://zotero.org/users/1026663/items/34TC7HGX"],"itemData":{"id":319,"type":"book","title":"Deliverance and Inner Healing","publisher":"Chosen Books","publisher-place":"Grand Rapids, Michigan","event-place":"Grand Rapids, Michigan","author":[{"family":"Sandford","given":"John"},{"family":"Sandford","given":"Mark"}],"issued":{"date-parts":[["2008"]]}}}],"schema":"https://github.com/citation-style-language/schema/raw/master/csl-citation.json"} </w:instrText>
      </w:r>
      <w:r>
        <w:fldChar w:fldCharType="separate"/>
      </w:r>
      <w:r w:rsidRPr="009329BA">
        <w:rPr>
          <w:rFonts w:ascii="Calibri" w:hAnsi="Calibri" w:cs="Times New Roman"/>
          <w:szCs w:val="24"/>
        </w:rPr>
        <w:t xml:space="preserve">John Sandford, </w:t>
      </w:r>
      <w:r w:rsidRPr="009329BA">
        <w:rPr>
          <w:rFonts w:ascii="Calibri" w:hAnsi="Calibri" w:cs="Times New Roman"/>
          <w:i/>
          <w:iCs/>
          <w:szCs w:val="24"/>
        </w:rPr>
        <w:t>Healing the Wounded Spirit</w:t>
      </w:r>
      <w:r w:rsidRPr="009329BA">
        <w:rPr>
          <w:rFonts w:ascii="Calibri" w:hAnsi="Calibri" w:cs="Times New Roman"/>
          <w:szCs w:val="24"/>
        </w:rPr>
        <w:t xml:space="preserve"> (New Jersey: Logos, 1985); Sandford and Sandford, </w:t>
      </w:r>
      <w:r w:rsidRPr="009329BA">
        <w:rPr>
          <w:rFonts w:ascii="Calibri" w:hAnsi="Calibri" w:cs="Times New Roman"/>
          <w:i/>
          <w:iCs/>
          <w:szCs w:val="24"/>
        </w:rPr>
        <w:t>Deliverance and Inner Healing</w:t>
      </w:r>
      <w:r w:rsidRPr="009329BA">
        <w:rPr>
          <w:rFonts w:ascii="Calibri" w:hAnsi="Calibri" w:cs="Times New Roman"/>
          <w:szCs w:val="24"/>
        </w:rPr>
        <w:t>.</w:t>
      </w:r>
      <w:r>
        <w:fldChar w:fldCharType="end"/>
      </w:r>
      <w:r>
        <w:t xml:space="preserve"> See also the website: </w:t>
      </w:r>
      <w:hyperlink r:id="rId16" w:history="1">
        <w:r w:rsidRPr="00DF453B">
          <w:rPr>
            <w:rStyle w:val="Hyperlink"/>
          </w:rPr>
          <w:t>www.elijahhouse.org</w:t>
        </w:r>
      </w:hyperlink>
      <w:r>
        <w:t xml:space="preserve"> [accessed 15/1/15].</w:t>
      </w:r>
    </w:p>
    <w:p w:rsidR="00CC3E73" w:rsidRPr="00D4265C" w:rsidRDefault="00CC3E73" w:rsidP="0091427E">
      <w:pPr>
        <w:pStyle w:val="FootnoteText"/>
        <w:rPr>
          <w:sz w:val="12"/>
          <w:szCs w:val="12"/>
        </w:rPr>
      </w:pPr>
    </w:p>
  </w:footnote>
  <w:footnote w:id="170">
    <w:p w:rsidR="00CC3E73" w:rsidRDefault="00CC3E73" w:rsidP="0091427E">
      <w:pPr>
        <w:pStyle w:val="FootnoteText"/>
      </w:pPr>
      <w:r w:rsidRPr="00BB799B">
        <w:rPr>
          <w:rStyle w:val="FootnoteReference"/>
        </w:rPr>
        <w:footnoteRef/>
      </w:r>
      <w:r>
        <w:t xml:space="preserve"> www.healingministryarchmilw.com/healing-ministry/topics/ [accessed 21/8/14]</w:t>
      </w:r>
    </w:p>
    <w:p w:rsidR="00CC3E73" w:rsidRPr="00D4265C" w:rsidRDefault="00CC3E73" w:rsidP="0091427E">
      <w:pPr>
        <w:pStyle w:val="FootnoteText"/>
        <w:rPr>
          <w:sz w:val="12"/>
          <w:szCs w:val="12"/>
        </w:rPr>
      </w:pPr>
    </w:p>
  </w:footnote>
  <w:footnote w:id="171">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5Uf1bwtu","properties":{"formattedCitation":"{\\rtf Ooms, \\uc0\\u8220{}The Ministry of Deliverance in the Reformed Church in America\\uc0\\u8221{}; Mitchell, \\uc0\\u8220{}Deliverance Ministry Training: A Seminary Case Study.\\uc0\\u8221{}}","plainCitation":"Ooms, “The Ministry of Deliverance in the Reformed Church in America”; Mitchell, “Deliverance Ministry Training: A Seminary Case Study.”"},"citationItems":[{"id":208,"uris":["http://zotero.org/users/1026663/items/HHEJ6ZFB"],"uri":["http://zotero.org/users/1026663/items/HHEJ6ZFB"],"itemData":{"id":208,"type":"thesis","title":"The Ministry of Deliverance in the Reformed Church in America","publisher":"University of South Africa","publisher-place":"South Africa","genre":"M.Th.","event-place":"South Africa","abstract":"indepth interviews with reformed church papsters - what is actually happening re: deliverance - issues of fear and uncertainty","URL":"http://uir.unisa.ac.za/bitstream/handle/10500/3212/dissertation_ooms_r.pdf?sequence=1","author":[{"family":"Ooms","given":"Russell Dean"}],"issued":{"date-parts":[["2007"]]},"accessed":{"date-parts":[["2015",4,12]]}}},{"id":192,"uris":["http://zotero.org/users/1026663/items/UCM664KI"],"uri":["http://zotero.org/users/1026663/items/UCM664KI"],"itemData":{"id":192,"type":"thesis","title":"Deliverance Ministry Training: a Seminary Case Study","publisher":"Canadian Theological Seminary","publisher-place":"Regina, Canada","genre":"D.Min.","event-place":"Regina, Canada","author":[{"family":"Mitchell","given":"David"}],"issued":{"date-parts":[["1994"]]}}}],"schema":"https://github.com/citation-style-language/schema/raw/master/csl-citation.json"} </w:instrText>
      </w:r>
      <w:r>
        <w:fldChar w:fldCharType="separate"/>
      </w:r>
      <w:r w:rsidRPr="00094190">
        <w:rPr>
          <w:rFonts w:ascii="Calibri" w:hAnsi="Calibri" w:cs="Times New Roman"/>
          <w:szCs w:val="24"/>
        </w:rPr>
        <w:t>Ooms, “The Ministry of Deliverance in the Reformed Church in America”; Mitchell, “Deliverance Ministry Training: A Seminary Case Study.”</w:t>
      </w:r>
      <w:r>
        <w:fldChar w:fldCharType="end"/>
      </w:r>
      <w:r>
        <w:t xml:space="preserve"> </w:t>
      </w:r>
      <w:proofErr w:type="spellStart"/>
      <w:r>
        <w:t>Ooms</w:t>
      </w:r>
      <w:proofErr w:type="spellEnd"/>
      <w:r>
        <w:t xml:space="preserve"> refers to many other providers of deliverance ministry in the USA currently (see pages 23-6, 60).</w:t>
      </w:r>
    </w:p>
    <w:p w:rsidR="00CC3E73" w:rsidRPr="00D4265C" w:rsidRDefault="00CC3E73" w:rsidP="0091427E">
      <w:pPr>
        <w:pStyle w:val="FootnoteText"/>
        <w:rPr>
          <w:sz w:val="12"/>
          <w:szCs w:val="12"/>
        </w:rPr>
      </w:pPr>
    </w:p>
  </w:footnote>
  <w:footnote w:id="172">
    <w:p w:rsidR="00CC3E73" w:rsidRDefault="00CC3E73" w:rsidP="0091427E">
      <w:pPr>
        <w:pStyle w:val="FootnoteText"/>
        <w:rPr>
          <w:rFonts w:cs="ArnoPro"/>
        </w:rPr>
      </w:pPr>
      <w:r w:rsidRPr="00BB799B">
        <w:rPr>
          <w:rStyle w:val="FootnoteReference"/>
        </w:rPr>
        <w:footnoteRef/>
      </w:r>
      <w:r>
        <w:t xml:space="preserve"> Asburyseminary.edu [accessed 12/2/15].  See Pdf on </w:t>
      </w:r>
      <w:r w:rsidRPr="00EE20DE">
        <w:t xml:space="preserve">subject </w:t>
      </w:r>
      <w:r w:rsidRPr="00EE20DE">
        <w:rPr>
          <w:rFonts w:cs="ArnoPro"/>
        </w:rPr>
        <w:t xml:space="preserve">ME 780 </w:t>
      </w:r>
      <w:r>
        <w:rPr>
          <w:rFonts w:cs="ArnoPro"/>
        </w:rPr>
        <w:t>‘</w:t>
      </w:r>
      <w:r w:rsidRPr="00EE20DE">
        <w:rPr>
          <w:rFonts w:cs="ArnoPro"/>
        </w:rPr>
        <w:t>Spiritual Warfare in Mission and Ministry</w:t>
      </w:r>
      <w:r>
        <w:rPr>
          <w:rFonts w:cs="ArnoPro"/>
        </w:rPr>
        <w:t>’.</w:t>
      </w:r>
    </w:p>
    <w:p w:rsidR="00CC3E73" w:rsidRPr="00D4265C" w:rsidRDefault="00CC3E73" w:rsidP="0091427E">
      <w:pPr>
        <w:pStyle w:val="FootnoteText"/>
        <w:rPr>
          <w:sz w:val="12"/>
          <w:szCs w:val="12"/>
        </w:rPr>
      </w:pPr>
    </w:p>
  </w:footnote>
  <w:footnote w:id="173">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hymzjBUU","properties":{"formattedCitation":"{\\rtf Petitpierre, \\i Exorcism: The Report of a Commission Convened by the Bishop of Exeter\\i0{}.}","plainCitation":"Petitpierre, Exorcism: The Report of a Commission Convened by the Bishop of Exeter."},"citationItems":[{"id":270,"uris":["http://zotero.org/users/1026663/items/RPA4EBWJ"],"uri":["http://zotero.org/users/1026663/items/RPA4EBWJ"],"itemData":{"id":270,"type":"book","title":"Exorcism: the Report of a Commission convened by the Bishop of Exeter","publisher":"SPCK","publisher-place":"London","source":"Dom?","event-place":"London","author":[{"family":"Petitpierre","given":"Robert"}],"issued":{"date-parts":[["1972"]]}}}],"schema":"https://github.com/citation-style-language/schema/raw/master/csl-citation.json"} </w:instrText>
      </w:r>
      <w:r>
        <w:fldChar w:fldCharType="separate"/>
      </w:r>
      <w:r w:rsidRPr="00493C70">
        <w:rPr>
          <w:rFonts w:ascii="Calibri" w:hAnsi="Calibri" w:cs="Times New Roman"/>
          <w:szCs w:val="24"/>
        </w:rPr>
        <w:t xml:space="preserve">Petitpierre, </w:t>
      </w:r>
      <w:r w:rsidRPr="00493C70">
        <w:rPr>
          <w:rFonts w:ascii="Calibri" w:hAnsi="Calibri" w:cs="Times New Roman"/>
          <w:i/>
          <w:iCs/>
          <w:szCs w:val="24"/>
        </w:rPr>
        <w:t>Exorcism: The Report of a Commission Convened by the Bishop of Exeter</w:t>
      </w:r>
      <w:r w:rsidRPr="00493C70">
        <w:rPr>
          <w:rFonts w:ascii="Calibri" w:hAnsi="Calibri" w:cs="Times New Roman"/>
          <w:szCs w:val="24"/>
        </w:rPr>
        <w:t>.</w:t>
      </w:r>
      <w:r>
        <w:fldChar w:fldCharType="end"/>
      </w:r>
    </w:p>
    <w:p w:rsidR="00CC3E73" w:rsidRPr="00D4265C" w:rsidRDefault="00CC3E73" w:rsidP="0091427E">
      <w:pPr>
        <w:pStyle w:val="FootnoteText"/>
        <w:rPr>
          <w:sz w:val="12"/>
          <w:szCs w:val="12"/>
        </w:rPr>
      </w:pPr>
    </w:p>
  </w:footnote>
  <w:footnote w:id="174">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TCjajV2N","properties":{"formattedCitation":"{\\rtf Malia, \\uc0\\u8220{}A Fresh Look at a Remarkable Document: Exorcism: The Report of a Commission Convened by the Bishop of Exeter.\\uc0\\u8221{}}","plainCitation":"Malia, “A Fresh Look at a Remarkable Document: Exorcism: The Report of a Commission Convened by the Bishop of Exeter.”"},"citationItems":[{"id":167,"uris":["http://zotero.org/users/1026663/items/UHWJZ89U"],"uri":["http://zotero.org/users/1026663/items/UHWJZ89U"],"itemData":{"id":167,"type":"article-journal","title":"A fresh look at a remarkable document: Exorcism: the report of a commission convened by the Bishop of Exeter.","container-title":"Anglican Theological Review","page":"65-88","volume":"83","issue":"1","author":[{"family":"Malia","given":"Linda"}],"issued":{"date-parts":[["2001"]],"season":"Winter"}}}],"schema":"https://github.com/citation-style-language/schema/raw/master/csl-citation.json"} </w:instrText>
      </w:r>
      <w:r>
        <w:fldChar w:fldCharType="separate"/>
      </w:r>
      <w:r w:rsidRPr="00493C70">
        <w:rPr>
          <w:rFonts w:ascii="Calibri" w:hAnsi="Calibri" w:cs="Times New Roman"/>
          <w:szCs w:val="24"/>
        </w:rPr>
        <w:t>Malia, “A Fresh Look at a Remarkable Document: Exorcism: The Report of a Commission Convened by the Bishop of Exeter.”</w:t>
      </w:r>
      <w:r>
        <w:fldChar w:fldCharType="end"/>
      </w:r>
    </w:p>
    <w:p w:rsidR="00CC3E73" w:rsidRPr="00D4265C" w:rsidRDefault="00CC3E73" w:rsidP="0091427E">
      <w:pPr>
        <w:pStyle w:val="FootnoteText"/>
        <w:rPr>
          <w:sz w:val="12"/>
          <w:szCs w:val="12"/>
        </w:rPr>
      </w:pPr>
    </w:p>
  </w:footnote>
  <w:footnote w:id="175">
    <w:p w:rsidR="00CC3E73" w:rsidRDefault="00CC3E73" w:rsidP="0091427E">
      <w:pPr>
        <w:pStyle w:val="FootnoteText"/>
        <w:rPr>
          <w:rStyle w:val="url"/>
        </w:rPr>
      </w:pPr>
      <w:r w:rsidRPr="00BB799B">
        <w:rPr>
          <w:rStyle w:val="FootnoteReference"/>
        </w:rPr>
        <w:footnoteRef/>
      </w:r>
      <w:r>
        <w:t xml:space="preserve"> </w:t>
      </w:r>
      <w:hyperlink r:id="rId17" w:history="1">
        <w:r w:rsidRPr="00DF453B">
          <w:rPr>
            <w:rStyle w:val="Hyperlink"/>
          </w:rPr>
          <w:t>www.</w:t>
        </w:r>
        <w:r>
          <w:rPr>
            <w:rStyle w:val="Hyperlink"/>
          </w:rPr>
          <w:t>Church</w:t>
        </w:r>
        <w:r w:rsidRPr="00DF453B">
          <w:rPr>
            <w:rStyle w:val="Hyperlink"/>
          </w:rPr>
          <w:t>ofengland.org/media/1230023/gsmisc 835.pdf</w:t>
        </w:r>
      </w:hyperlink>
      <w:r>
        <w:rPr>
          <w:rStyle w:val="url"/>
        </w:rPr>
        <w:t xml:space="preserve"> [accessed 13/1/15]</w:t>
      </w:r>
    </w:p>
    <w:p w:rsidR="00CC3E73" w:rsidRPr="009D070F" w:rsidRDefault="00CC3E73" w:rsidP="0091427E">
      <w:pPr>
        <w:pStyle w:val="FootnoteText"/>
        <w:rPr>
          <w:sz w:val="12"/>
          <w:szCs w:val="12"/>
        </w:rPr>
      </w:pPr>
    </w:p>
  </w:footnote>
  <w:footnote w:id="176">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TOXnTwuW","properties":{"formattedCitation":"{\\rtf John Richards, \\i Exorcism, Deliverance and Healing: Some Pastoral Guidelines\\i0{}, Ministry and Worship 44 (Bramcote Notts: Grove Books, 1976); Parker, \\i The Occult: Deliverance from Evil\\i0{}.}","plainCitation":"John Richards, Exorcism, Deliverance and Healing: Some Pastoral Guidelines, Ministry and Worship 44 (Bramcote Notts: Grove Books, 1976); Parker, The Occult: Deliverance from Evil."},"citationItems":[{"id":126,"uris":["http://zotero.org/users/1026663/items/ZQZT9S5J"],"uri":["http://zotero.org/users/1026663/items/ZQZT9S5J"],"itemData":{"id":126,"type":"book","title":"Exorcism, Deliverance and Healing: some pastoral guidelines","collection-title":"Ministry and Worship","collection-number":"44","publisher":"Grove Books","publisher-place":"Bramcote Notts","source":"Carmelite","event-place":"Bramcote Notts","call-number":"PAM 232.34 R516","author":[{"family":"Richards","given":"John"}],"issued":{"date-parts":[["1976"]]}}},{"id":131,"uris":["http://zotero.org/users/1026663/items/FGGM8BQI"],"uri":["http://zotero.org/users/1026663/items/FGGM8BQI"],"itemData":{"id":131,"type":"book","title":"The Occult: Deliverance from Evil","publisher":"Inter-Varsity Press","publisher-place":"London","source":"DM","event-place":"London","call-number":"OD54 P242","author":[{"family":"Parker","given":"Russ"}],"issued":{"date-parts":[["1989"]]}}}],"schema":"https://github.com/citation-style-language/schema/raw/master/csl-citation.json"} </w:instrText>
      </w:r>
      <w:r>
        <w:fldChar w:fldCharType="separate"/>
      </w:r>
      <w:r w:rsidRPr="00493C70">
        <w:rPr>
          <w:rFonts w:ascii="Calibri" w:hAnsi="Calibri" w:cs="Times New Roman"/>
          <w:szCs w:val="24"/>
        </w:rPr>
        <w:t xml:space="preserve">John Richards, </w:t>
      </w:r>
      <w:r w:rsidRPr="00493C70">
        <w:rPr>
          <w:rFonts w:ascii="Calibri" w:hAnsi="Calibri" w:cs="Times New Roman"/>
          <w:i/>
          <w:iCs/>
          <w:szCs w:val="24"/>
        </w:rPr>
        <w:t>Exorcism, Deliverance and Healing: Some Pastoral Guidelines</w:t>
      </w:r>
      <w:r w:rsidRPr="00493C70">
        <w:rPr>
          <w:rFonts w:ascii="Calibri" w:hAnsi="Calibri" w:cs="Times New Roman"/>
          <w:szCs w:val="24"/>
        </w:rPr>
        <w:t xml:space="preserve">, Ministry and Worship 44 (Bramcote Notts: Grove Books, 1976); Parker, </w:t>
      </w:r>
      <w:r w:rsidRPr="00493C70">
        <w:rPr>
          <w:rFonts w:ascii="Calibri" w:hAnsi="Calibri" w:cs="Times New Roman"/>
          <w:i/>
          <w:iCs/>
          <w:szCs w:val="24"/>
        </w:rPr>
        <w:t>The Occult: Deliverance from Evil</w:t>
      </w:r>
      <w:r w:rsidRPr="00493C70">
        <w:rPr>
          <w:rFonts w:ascii="Calibri" w:hAnsi="Calibri" w:cs="Times New Roman"/>
          <w:szCs w:val="24"/>
        </w:rPr>
        <w:t>.</w:t>
      </w:r>
      <w:r>
        <w:fldChar w:fldCharType="end"/>
      </w:r>
    </w:p>
    <w:p w:rsidR="00CC3E73" w:rsidRPr="00D4265C" w:rsidRDefault="00CC3E73" w:rsidP="0091427E">
      <w:pPr>
        <w:pStyle w:val="FootnoteText"/>
        <w:rPr>
          <w:sz w:val="12"/>
          <w:szCs w:val="12"/>
        </w:rPr>
      </w:pPr>
    </w:p>
  </w:footnote>
  <w:footnote w:id="177">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woNAPkTt","properties":{"formattedCitation":"{\\rtf Anderson, \\uc0\\u8220{}Deliverance and Exorcism in Majority World Pentecostalism.\\uc0\\u8221{}}","plainCitation":"Anderson, “Deliverance and Exorcism in Majority World Pentecostalism.”"},"citationItems":[{"id":300,"uris":["http://zotero.org/users/1026663/items/MT3GU3CU"],"uri":["http://zotero.org/users/1026663/items/MT3GU3CU"],"itemData":{"id":300,"type":"chapter","title":"Deliverance and Exorcism in Majority World Pentecostalism","container-title":"Exorcism and Deliverance","collection-title":"Studies in Pentecostal and Charismatic Issues","publisher":"Paternoster","publisher-place":"London","page":"101-119","event-place":"London","author":[{"family":"Anderson","given":"Allan"}],"issued":{"date-parts":[["2011"]]}}}],"schema":"https://github.com/citation-style-language/schema/raw/master/csl-citation.json"} </w:instrText>
      </w:r>
      <w:r>
        <w:fldChar w:fldCharType="separate"/>
      </w:r>
      <w:r w:rsidRPr="00493C70">
        <w:rPr>
          <w:rFonts w:ascii="Calibri" w:hAnsi="Calibri" w:cs="Times New Roman"/>
          <w:szCs w:val="24"/>
        </w:rPr>
        <w:t>Anderson, “Deliverance and Exorcism in Majority World Pentecostalism.”</w:t>
      </w:r>
      <w:r>
        <w:fldChar w:fldCharType="end"/>
      </w:r>
      <w:r>
        <w:t xml:space="preserve"> </w:t>
      </w:r>
      <w:r>
        <w:fldChar w:fldCharType="begin"/>
      </w:r>
      <w:r>
        <w:instrText xml:space="preserve"> ADDIN ZOTERO_ITEM CSL_CITATION {"citationID":"V5Hw6Dnw","properties":{"formattedCitation":"{\\rtf Derald Sue and David Sue, \\i Counselling the Culturally Diverse\\i0{} (Hoboken, NJ: John Wiley and Sons, 2008), 214\\uc0\\u8211{}216, 225\\uc0\\u8211{}226.}","plainCitation":"Derald Sue and David Sue, Counselling the Culturally Diverse (Hoboken, NJ: John Wiley and Sons, 2008), 214–216, 225–226."},"citationItems":[{"id":283,"uris":["http://zotero.org/users/1026663/items/P37U5RER"],"uri":["http://zotero.org/users/1026663/items/P37U5RER"],"itemData":{"id":283,"type":"book","title":"Counselling the Culturally Diverse","publisher":"John Wiley and Sons","publisher-place":"Hoboken, NJ","source":"veech","event-place":"Hoboken, NJ","abstract":"therpaist needs cognitive empathy of clients 'worldview'; the need for society/organisation to be open to cultural diversity as well as the individual therapist; example of Hmoung man who responded well to 'spiritual healing' in response to his fears of evil spirits; failure of Western world to acknowledge realm of the 'spirit'; health professionals are not willing to address clients in terms of spiritual needs and treatment; advise is given to roaden the therapists response to their cuturall diverse client eg do not invalidate, consult with other healing practitioners.","call-number":"158.3 Sue","author":[{"family":"Sue","given":"Derald"},{"family":"Sue","given":"David"}],"issued":{"date-parts":[["2008"]]}},"locator":"214-216, 225-226"}],"schema":"https://github.com/citation-style-language/schema/raw/master/csl-citation.json"} </w:instrText>
      </w:r>
      <w:r>
        <w:fldChar w:fldCharType="separate"/>
      </w:r>
      <w:r w:rsidRPr="00BB799B">
        <w:rPr>
          <w:rFonts w:ascii="Calibri" w:hAnsi="Calibri" w:cs="Times New Roman"/>
          <w:szCs w:val="24"/>
        </w:rPr>
        <w:t xml:space="preserve">Derald Sue and David Sue, </w:t>
      </w:r>
      <w:r w:rsidRPr="00BB799B">
        <w:rPr>
          <w:rFonts w:ascii="Calibri" w:hAnsi="Calibri" w:cs="Times New Roman"/>
          <w:i/>
          <w:iCs/>
          <w:szCs w:val="24"/>
        </w:rPr>
        <w:t>Counselling the Culturally Diverse</w:t>
      </w:r>
      <w:r w:rsidRPr="00BB799B">
        <w:rPr>
          <w:rFonts w:ascii="Calibri" w:hAnsi="Calibri" w:cs="Times New Roman"/>
          <w:szCs w:val="24"/>
        </w:rPr>
        <w:t xml:space="preserve"> (Hoboken, NJ: John Wiley and Sons, 2008), 214–216, 225–226.</w:t>
      </w:r>
      <w:r>
        <w:fldChar w:fldCharType="end"/>
      </w:r>
    </w:p>
    <w:p w:rsidR="00CC3E73" w:rsidRPr="00D4265C" w:rsidRDefault="00CC3E73" w:rsidP="0091427E">
      <w:pPr>
        <w:pStyle w:val="FootnoteText"/>
        <w:rPr>
          <w:sz w:val="12"/>
          <w:szCs w:val="12"/>
        </w:rPr>
      </w:pPr>
    </w:p>
  </w:footnote>
  <w:footnote w:id="178">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CFVtyP5m","properties":{"formattedCitation":"{\\rtf Amos Yong, \\uc0\\u8220{}The Demonic in Pentecostal/charismatic Christianity and in the Religious Consciousness of Asia,\\uc0\\u8221{} in \\i Asian and Pentecostal: The Charismatic Face of Christinaity in Asia\\i0{}, Asian Journal of Pentecostal Studies 3 (Oxford: Regnum Books International, 2005), 93\\uc0\\u8211{}128.}","plainCitation":"Amos Yong, “The Demonic in Pentecostal/charismatic Christianity and in the Religious Consciousness of Asia,” in Asian and Pentecostal: The Charismatic Face of Christinaity in Asia, Asian Journal of Pentecostal Studies 3 (Oxford: Regnum Books International, 2005), 93–128.","dontUpdate":true},"citationItems":[{"id":309,"uris":["http://zotero.org/users/1026663/items/IH9F75SJ"],"uri":["http://zotero.org/users/1026663/items/IH9F75SJ"],"itemData":{"id":309,"type":"chapter","title":"The demonic in pentecostal/charismatic Christianity and in the religious consciousness of Asia","container-title":"Asian and Pentecostal: The Charismatic Face of Christianity in Asia","collection-title":"Asian Journal of Pentecostal Studies","collection-number":"3","publisher":"Regnum Books International","publisher-place":"Oxford","page":"93-128","event-place":"Oxford","author":[{"family":"Yong","given":"Amos"}],"issued":{"date-parts":[["2005"]]}}}],"schema":"https://github.com/citation-style-language/schema/raw/master/csl-citation.json"} </w:instrText>
      </w:r>
      <w:r>
        <w:fldChar w:fldCharType="separate"/>
      </w:r>
      <w:r w:rsidRPr="001C1D9C">
        <w:rPr>
          <w:rFonts w:ascii="Calibri" w:hAnsi="Calibri" w:cs="Times New Roman"/>
          <w:szCs w:val="24"/>
        </w:rPr>
        <w:t xml:space="preserve">Amos Yong, “The Demonic in Pentecostal/charismatic Christianity and in the Religious Consciousness of Asia,” in </w:t>
      </w:r>
      <w:r w:rsidRPr="001C1D9C">
        <w:rPr>
          <w:rFonts w:ascii="Calibri" w:hAnsi="Calibri" w:cs="Times New Roman"/>
          <w:i/>
          <w:iCs/>
          <w:szCs w:val="24"/>
        </w:rPr>
        <w:t>Asian and Pentecostal: The Charismatic Face of Christianity in Asia</w:t>
      </w:r>
      <w:r w:rsidRPr="001C1D9C">
        <w:rPr>
          <w:rFonts w:ascii="Calibri" w:hAnsi="Calibri" w:cs="Times New Roman"/>
          <w:szCs w:val="24"/>
        </w:rPr>
        <w:t>, Asian Journal of Pentecostal Studies 3 (Oxford: Regnum Books International, 2005), 93–128.</w:t>
      </w:r>
      <w:r>
        <w:fldChar w:fldCharType="end"/>
      </w:r>
    </w:p>
    <w:p w:rsidR="00CC3E73" w:rsidRPr="00D4265C" w:rsidRDefault="00CC3E73" w:rsidP="0091427E">
      <w:pPr>
        <w:pStyle w:val="FootnoteText"/>
        <w:rPr>
          <w:sz w:val="12"/>
          <w:szCs w:val="12"/>
        </w:rPr>
      </w:pPr>
    </w:p>
  </w:footnote>
  <w:footnote w:id="179">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Q30n1zGQ","properties":{"formattedCitation":"{\\rtf Barbara McGrath, \\uc0\\u8220{}Health and Healing in Contemporry Tonga,\\uc0\\u8221{} \\i Pacific Health Dialog\\i0{} 6, no. 2 (n.d.): 265\\uc0\\u8211{}67.}","plainCitation":"Barbara McGrath, “Health and Healing in Contemporry Tonga,” Pacific Health Dialog 6, no. 2 (n.d.): 265–67.","dontUpdate":true},"citationItems":[{"id":313,"uris":["http://zotero.org/users/1026663/items/CVKNUUMS"],"uri":["http://zotero.org/users/1026663/items/CVKNUUMS"],"itemData":{"id":313,"type":"article-journal","title":"Health and Healing in Contemporary Tonga","container-title":"Pacific Health Dialog","page":"265-267","volume":"6","issue":"2","author":[{"family":"McGrath","given":"Barbara"}]}}],"schema":"https://github.com/citation-style-language/schema/raw/master/csl-citation.json"} </w:instrText>
      </w:r>
      <w:r>
        <w:fldChar w:fldCharType="separate"/>
      </w:r>
      <w:r w:rsidRPr="00851AE0">
        <w:rPr>
          <w:rFonts w:ascii="Calibri" w:hAnsi="Calibri" w:cs="Times New Roman"/>
          <w:szCs w:val="24"/>
        </w:rPr>
        <w:t>Barbara McGrath, “Health and Healing in Contempor</w:t>
      </w:r>
      <w:r>
        <w:rPr>
          <w:rFonts w:ascii="Calibri" w:hAnsi="Calibri" w:cs="Times New Roman"/>
          <w:szCs w:val="24"/>
        </w:rPr>
        <w:t>a</w:t>
      </w:r>
      <w:r w:rsidRPr="00851AE0">
        <w:rPr>
          <w:rFonts w:ascii="Calibri" w:hAnsi="Calibri" w:cs="Times New Roman"/>
          <w:szCs w:val="24"/>
        </w:rPr>
        <w:t xml:space="preserve">ry Tonga,” </w:t>
      </w:r>
      <w:r w:rsidRPr="00851AE0">
        <w:rPr>
          <w:rFonts w:ascii="Calibri" w:hAnsi="Calibri" w:cs="Times New Roman"/>
          <w:i/>
          <w:iCs/>
          <w:szCs w:val="24"/>
        </w:rPr>
        <w:t>Pacific Health Dialog</w:t>
      </w:r>
      <w:r w:rsidRPr="00851AE0">
        <w:rPr>
          <w:rFonts w:ascii="Calibri" w:hAnsi="Calibri" w:cs="Times New Roman"/>
          <w:szCs w:val="24"/>
        </w:rPr>
        <w:t xml:space="preserve"> 6, no. 2 (n.d.): 265–67.</w:t>
      </w:r>
      <w:r>
        <w:fldChar w:fldCharType="end"/>
      </w:r>
      <w:r>
        <w:t xml:space="preserve"> </w:t>
      </w:r>
      <w:r>
        <w:fldChar w:fldCharType="begin"/>
      </w:r>
      <w:r>
        <w:instrText xml:space="preserve"> ADDIN ZOTERO_ITEM CSL_CITATION {"citationID":"fdZyDUx1","properties":{"formattedCitation":"{\\rtf Bloomfield, \\i Illness and Cure in Tonga: Traditional and Modern Medicine\\i0{}.}","plainCitation":"Bloomfield, Illness and Cure in Tonga: Traditional and Modern Medicine."},"citationItems":[{"id":384,"uris":["http://zotero.org/users/1026663/items/X4FNFI3V"],"uri":["http://zotero.org/users/1026663/items/X4FNFI3V"],"itemData":{"id":384,"type":"book","title":"Illness and Cure in Tonga: Traditional and Modern Medicine","publisher":"Vava'u Press","publisher-place":"Tonga","event-place":"Tonga","URL":"http://books.google.com.au/books/about/Illness_and_Cure_in_Tonga.html?id=eLbfqDjfJjUC&amp;redir_esc=y","author":[{"family":"Bloomfield","given":"Siosione Fanau"}],"issued":{"date-parts":[["2002"]]},"accessed":{"date-parts":[["2014",8,14]]}}}],"schema":"https://github.com/citation-style-language/schema/raw/master/csl-citation.json"} </w:instrText>
      </w:r>
      <w:r>
        <w:fldChar w:fldCharType="separate"/>
      </w:r>
      <w:r w:rsidRPr="00875922">
        <w:rPr>
          <w:rFonts w:ascii="Calibri" w:hAnsi="Calibri" w:cs="Times New Roman"/>
          <w:szCs w:val="24"/>
        </w:rPr>
        <w:t xml:space="preserve">Bloomfield, </w:t>
      </w:r>
      <w:r w:rsidRPr="00875922">
        <w:rPr>
          <w:rFonts w:ascii="Calibri" w:hAnsi="Calibri" w:cs="Times New Roman"/>
          <w:i/>
          <w:iCs/>
          <w:szCs w:val="24"/>
        </w:rPr>
        <w:t>Illness and Cure in Tonga: Traditional and Modern Medicine</w:t>
      </w:r>
      <w:r w:rsidRPr="00875922">
        <w:rPr>
          <w:rFonts w:ascii="Calibri" w:hAnsi="Calibri" w:cs="Times New Roman"/>
          <w:szCs w:val="24"/>
        </w:rPr>
        <w:t>.</w:t>
      </w:r>
      <w:r>
        <w:fldChar w:fldCharType="end"/>
      </w:r>
    </w:p>
    <w:p w:rsidR="00CC3E73" w:rsidRPr="0091427E" w:rsidRDefault="00CC3E73" w:rsidP="0091427E">
      <w:pPr>
        <w:pStyle w:val="FootnoteText"/>
        <w:rPr>
          <w:sz w:val="12"/>
          <w:szCs w:val="12"/>
        </w:rPr>
      </w:pPr>
    </w:p>
  </w:footnote>
  <w:footnote w:id="180">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vNj49x4e","properties":{"formattedCitation":"{\\rtf Hoare, \\uc0\\u8220{}A Pastoral Approach to Spirit Possession and Witchcraft Manifestations among Fijian People.\\uc0\\u8221{}}","plainCitation":"Hoare, “A Pastoral Approach to Spirit Possession and Witchcraft Manifestations among Fijian People.”"},"citationItems":[{"id":329,"uris":["http://zotero.org/users/1026663/items/F8WUPUKG"],"uri":["http://zotero.org/users/1026663/items/F8WUPUKG"],"itemData":{"id":329,"type":"article-journal","title":"A Pastoral Approach to Spirit Possession and Witchcraft Manifestations among Fijian People","container-title":"South Pacific Journal of Mission Studies","volume":"31 &amp; 32","author":[{"family":"Hoare","given":"Frank"}],"issued":{"date-parts":[["2004",12]]}}}],"schema":"https://github.com/citation-style-language/schema/raw/master/csl-citation.json"} </w:instrText>
      </w:r>
      <w:r>
        <w:fldChar w:fldCharType="separate"/>
      </w:r>
      <w:r w:rsidRPr="003968E1">
        <w:rPr>
          <w:rFonts w:ascii="Calibri" w:hAnsi="Calibri" w:cs="Times New Roman"/>
          <w:szCs w:val="24"/>
        </w:rPr>
        <w:t>Hoare, “A Pastoral Approach to Spirit Possession and Witchcraft Manifestations among Fijian People.”</w:t>
      </w:r>
      <w:r>
        <w:fldChar w:fldCharType="end"/>
      </w:r>
    </w:p>
    <w:p w:rsidR="00CC3E73" w:rsidRPr="009D070F" w:rsidRDefault="00CC3E73" w:rsidP="0091427E">
      <w:pPr>
        <w:pStyle w:val="FootnoteText"/>
        <w:rPr>
          <w:sz w:val="12"/>
          <w:szCs w:val="12"/>
        </w:rPr>
      </w:pPr>
    </w:p>
  </w:footnote>
  <w:footnote w:id="181">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xcueMnRu","properties":{"formattedCitation":"{\\rtf Gener, \\uc0\\u8220{}The Catholic Imagination and Popular Religion in Lowland Philippines: Missiological Significance of David Tacey\\uc0\\u8217{}s Theory of Religious Imaginations,\\uc0\\u8221{} 29, note 4.}","plainCitation":"Gener, “The Catholic Imagination and Popular Religion in Lowland Philippines: Missiological Significance of David Tacey’s Theory of Religious Imaginations,” 29, note 4."},"citationItems":[{"id":312,"uris":["http://zotero.org/users/1026663/items/HGXG7NHR"],"uri":["http://zotero.org/users/1026663/items/HGXG7NHR"],"itemData":{"id":312,"type":"article-journal","title":"The Catholic Imagination and Popular Religion in Lowland Philippines: Missiological Significance of David Tacey's Theory of Religious Imaginations","container-title":"Mission Studies","page":"25-57","volume":"22","issue":"1","author":[{"family":"Gener","given":"Timoteo"}],"issued":{"date-parts":[["2005"]]}},"locator":"29, note 4"}],"schema":"https://github.com/citation-style-language/schema/raw/master/csl-citation.json"} </w:instrText>
      </w:r>
      <w:r>
        <w:fldChar w:fldCharType="separate"/>
      </w:r>
      <w:r w:rsidRPr="00493C70">
        <w:rPr>
          <w:rFonts w:ascii="Calibri" w:hAnsi="Calibri" w:cs="Times New Roman"/>
          <w:szCs w:val="24"/>
        </w:rPr>
        <w:t>Gener, “The Catholic Imagination and Popular Religion in Lowland Philippines: Missiological Significance of David Tacey’s Theory of Religious Imaginations,” 29, note 4.</w:t>
      </w:r>
      <w:r>
        <w:fldChar w:fldCharType="end"/>
      </w:r>
    </w:p>
    <w:p w:rsidR="00CC3E73" w:rsidRPr="00D4265C" w:rsidRDefault="00CC3E73" w:rsidP="0091427E">
      <w:pPr>
        <w:pStyle w:val="FootnoteText"/>
        <w:rPr>
          <w:sz w:val="12"/>
          <w:szCs w:val="12"/>
        </w:rPr>
      </w:pPr>
    </w:p>
  </w:footnote>
  <w:footnote w:id="182">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WIodK5tr","properties":{"formattedCitation":"{\\rtf Lode Wostyn, \\uc0\\u8220{}Catholic Charismatics in the Philipines,\\uc0\\u8221{} in \\i Asian and Pentecostal: The Charismatic Face of Christinaity in Asia\\i0{} (Oxford: Regnum, 2005).}","plainCitation":"Lode Wostyn, “Catholic Charismatics in the Philipines,” in Asian and Pentecostal: The Charismatic Face of Christinaity in Asia (Oxford: Regnum, 2005).","dontUpdate":true},"citationItems":[{"id":320,"uris":["http://zotero.org/users/1026663/items/59HDHGX2"],"uri":["http://zotero.org/users/1026663/items/59HDHGX2"],"itemData":{"id":320,"type":"chapter","title":"Catholic Charismatics in the Philippines","container-title":"Asian and Pentecostal: The Charismatic Face of Christianity in Asia","publisher":"Regnum","publisher-place":"Oxford","page":"363-384","event-place":"Oxford","author":[{"family":"Wostyn","given":"Lode"}],"issued":{"date-parts":[["2005"]]}}}],"schema":"https://github.com/citation-style-language/schema/raw/master/csl-citation.json"} </w:instrText>
      </w:r>
      <w:r>
        <w:fldChar w:fldCharType="separate"/>
      </w:r>
      <w:r w:rsidRPr="00C91836">
        <w:rPr>
          <w:rFonts w:ascii="Calibri" w:hAnsi="Calibri" w:cs="Times New Roman"/>
          <w:szCs w:val="24"/>
        </w:rPr>
        <w:t xml:space="preserve">Lode Wostyn, “Catholic Charismatics in the Philippines,” in </w:t>
      </w:r>
      <w:r w:rsidRPr="00C91836">
        <w:rPr>
          <w:rFonts w:ascii="Calibri" w:hAnsi="Calibri" w:cs="Times New Roman"/>
          <w:i/>
          <w:iCs/>
          <w:szCs w:val="24"/>
        </w:rPr>
        <w:t>Asian and Pentecostal: The Charismatic Face of Christianity in Asia</w:t>
      </w:r>
      <w:r w:rsidRPr="00C91836">
        <w:rPr>
          <w:rFonts w:ascii="Calibri" w:hAnsi="Calibri" w:cs="Times New Roman"/>
          <w:szCs w:val="24"/>
        </w:rPr>
        <w:t xml:space="preserve"> (Oxford: Regnum, 2005).</w:t>
      </w:r>
      <w:r>
        <w:fldChar w:fldCharType="end"/>
      </w:r>
      <w:r>
        <w:t xml:space="preserve"> See also </w:t>
      </w:r>
      <w:r>
        <w:fldChar w:fldCharType="begin"/>
      </w:r>
      <w:r>
        <w:instrText xml:space="preserve"> ADDIN ZOTERO_ITEM CSL_CITATION {"citationID":"IQhgqUnZ","properties":{"formattedCitation":"{\\rtf Syquia, \\i Exorcism: Encounters with the Paranormal and the Occult\\i0{}, 21\\uc0\\u8211{}30.}","plainCitation":"Syquia, Exorcism: Encounters with the Paranormal and the Occult, 21–30."},"citationItems":[{"id":368,"uris":["http://zotero.org/users/1026663/items/FT25SW92"],"uri":["http://zotero.org/users/1026663/items/FT25SW92"],"itemData":{"id":368,"type":"book","title":"Exorcism: Encounters with the Paranormal and the Occult","publisher":"Shepherd's Voice Publications","publisher-place":"Quezon City, Philippines","source":"Carmelite","event-place":"Quezon City, Philippines","abstract":"a collection of stories and theol reflections on his expereinces as an exorcist/deliverer\nreferences to other practitioners in the Cath church aroudn the world\ncath and filippino folk religiosity 21-30\nsymptoms of oppress and obsession 87\ndiscernment is done my christian psychics who can 'see' the spirits or who have a physical reaction to their presence","call-number":"232.34 S994","author":[{"family":"Syquia","given":"Jose"}],"issued":{"date-parts":[["2006"]]}},"locator":"21-30"}],"schema":"https://github.com/citation-style-language/schema/raw/master/csl-citation.json"} </w:instrText>
      </w:r>
      <w:r>
        <w:fldChar w:fldCharType="separate"/>
      </w:r>
      <w:r w:rsidRPr="00493C70">
        <w:rPr>
          <w:rFonts w:ascii="Calibri" w:hAnsi="Calibri" w:cs="Times New Roman"/>
          <w:szCs w:val="24"/>
        </w:rPr>
        <w:t xml:space="preserve">Syquia, </w:t>
      </w:r>
      <w:r w:rsidRPr="00493C70">
        <w:rPr>
          <w:rFonts w:ascii="Calibri" w:hAnsi="Calibri" w:cs="Times New Roman"/>
          <w:i/>
          <w:iCs/>
          <w:szCs w:val="24"/>
        </w:rPr>
        <w:t>Exorcism: Encounters with the Paranormal and the Occult</w:t>
      </w:r>
      <w:r w:rsidRPr="00493C70">
        <w:rPr>
          <w:rFonts w:ascii="Calibri" w:hAnsi="Calibri" w:cs="Times New Roman"/>
          <w:szCs w:val="24"/>
        </w:rPr>
        <w:t>, 21–30.</w:t>
      </w:r>
      <w:r>
        <w:fldChar w:fldCharType="end"/>
      </w:r>
    </w:p>
    <w:p w:rsidR="00CC3E73" w:rsidRPr="00D4265C" w:rsidRDefault="00CC3E73" w:rsidP="0091427E">
      <w:pPr>
        <w:pStyle w:val="FootnoteText"/>
        <w:rPr>
          <w:sz w:val="12"/>
          <w:szCs w:val="12"/>
        </w:rPr>
      </w:pPr>
    </w:p>
  </w:footnote>
  <w:footnote w:id="183">
    <w:p w:rsidR="00CC3E73" w:rsidRDefault="00CC3E73" w:rsidP="0091427E">
      <w:pPr>
        <w:pStyle w:val="FootnoteText"/>
      </w:pPr>
      <w:r w:rsidRPr="00BB799B">
        <w:rPr>
          <w:rStyle w:val="FootnoteReference"/>
        </w:rPr>
        <w:footnoteRef/>
      </w:r>
      <w:r>
        <w:t xml:space="preserve"> </w:t>
      </w:r>
      <w:hyperlink r:id="rId18" w:history="1">
        <w:r w:rsidRPr="00DF453B">
          <w:rPr>
            <w:rStyle w:val="Hyperlink"/>
          </w:rPr>
          <w:t>http://en.wikipedia.org/wiki/Religion_in_Singapore</w:t>
        </w:r>
      </w:hyperlink>
      <w:r>
        <w:t xml:space="preserve"> [accessed 12/2/15] and </w:t>
      </w:r>
      <w:r>
        <w:fldChar w:fldCharType="begin"/>
      </w:r>
      <w:r>
        <w:instrText xml:space="preserve"> ADDIN ZOTERO_ITEM CSL_CITATION {"citationID":"TNBWTZVa","properties":{"formattedCitation":"{\\rtf Solomon, \\i Living in Two Worlds: Pastoral Responses to Possession in Singapore\\i0{}, 28\\uc0\\u8211{}36.}","plainCitation":"Solomon, Living in Two Worlds: Pastoral Responses to Possession in Singapore, 28–36."},"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locator":"28-36"}],"schema":"https://github.com/citation-style-language/schema/raw/master/csl-citation.json"} </w:instrText>
      </w:r>
      <w:r>
        <w:fldChar w:fldCharType="separate"/>
      </w:r>
      <w:r w:rsidRPr="00493C70">
        <w:rPr>
          <w:rFonts w:ascii="Calibri" w:hAnsi="Calibri" w:cs="Times New Roman"/>
          <w:szCs w:val="24"/>
        </w:rPr>
        <w:t xml:space="preserve">Solomon, </w:t>
      </w:r>
      <w:r w:rsidRPr="00493C70">
        <w:rPr>
          <w:rFonts w:ascii="Calibri" w:hAnsi="Calibri" w:cs="Times New Roman"/>
          <w:i/>
          <w:iCs/>
          <w:szCs w:val="24"/>
        </w:rPr>
        <w:t>Living in Two Worlds: Pastoral Responses to Possession in Singapore</w:t>
      </w:r>
      <w:r w:rsidRPr="00493C70">
        <w:rPr>
          <w:rFonts w:ascii="Calibri" w:hAnsi="Calibri" w:cs="Times New Roman"/>
          <w:szCs w:val="24"/>
        </w:rPr>
        <w:t>, 28–36.</w:t>
      </w:r>
      <w:r>
        <w:fldChar w:fldCharType="end"/>
      </w:r>
    </w:p>
    <w:p w:rsidR="00CC3E73" w:rsidRPr="00D4265C" w:rsidRDefault="00CC3E73" w:rsidP="0091427E">
      <w:pPr>
        <w:pStyle w:val="FootnoteText"/>
        <w:rPr>
          <w:sz w:val="12"/>
          <w:szCs w:val="12"/>
        </w:rPr>
      </w:pPr>
    </w:p>
  </w:footnote>
  <w:footnote w:id="184">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8NXB47XJ","properties":{"formattedCitation":"{\\rtf Ibid., 213\\uc0\\u8211{}215.}","plainCitation":"Ibid., 213–215."},"citationItems":[{"id":221,"uris":["http://zotero.org/users/1026663/items/VJTT9M36"],"uri":["http://zotero.org/users/1026663/items/VJTT9M36"],"itemData":{"id":221,"type":"book","title":"Living in Two Worlds: Pastoral Responses to Possession in Singapore","collection-title":"Studies in the Intercultural History of Christanity","collection-number":"73","publisher":"Peter Lang","publisher-place":"Frankfurt-am-Main","source":"whitley","event-place":"Frankfurt-am-Main","abstract":"This is a study of Singapore pastors' worldview &amp; understanding of the epidemiology, symptomatology and management of possession behaviour. The pastors' accounts are compared with those from the scientific disciplines, and convergences and divergences noted. Factors shaping both the pastors' and the scientific discourses are examined. The pastors are shown to respond to competing scientific paradigms by reinforcing their two-worlds worldview. They either live mainly in the other world, or in each world at a time, or between the two worlds. Based on theological reflection focusing on epistemology, theodicy &amp; cosmology, the author shows that the paradigm of living in both worlds simultaneously is the most appropriate pastoral response. The theological vision of the coexisting worlds and the pastoral task of unmasking and resisting evil in all its varieties and depths are then discussed.","call-number":"265.94 Sol Lit","author":[{"family":"Solomon","given":"Robert"}],"issued":{"date-parts":[["1994"]]}},"locator":"213-215"}],"schema":"https://github.com/citation-style-language/schema/raw/master/csl-citation.json"} </w:instrText>
      </w:r>
      <w:r>
        <w:fldChar w:fldCharType="separate"/>
      </w:r>
      <w:r>
        <w:rPr>
          <w:rFonts w:ascii="Calibri" w:hAnsi="Calibri" w:cs="Times New Roman"/>
          <w:szCs w:val="24"/>
        </w:rPr>
        <w:t xml:space="preserve">Solomon, </w:t>
      </w:r>
      <w:r w:rsidRPr="00F92D5F">
        <w:rPr>
          <w:rFonts w:ascii="Calibri" w:hAnsi="Calibri" w:cs="Times New Roman"/>
          <w:i/>
          <w:szCs w:val="24"/>
        </w:rPr>
        <w:t>Living in Two Worlds</w:t>
      </w:r>
      <w:r w:rsidRPr="00F92D5F">
        <w:rPr>
          <w:rFonts w:ascii="Calibri" w:hAnsi="Calibri" w:cs="Times New Roman"/>
          <w:szCs w:val="24"/>
        </w:rPr>
        <w:t>, 213–215.</w:t>
      </w:r>
      <w:r>
        <w:fldChar w:fldCharType="end"/>
      </w:r>
    </w:p>
    <w:p w:rsidR="00CC3E73" w:rsidRPr="00D4265C" w:rsidRDefault="00CC3E73" w:rsidP="0091427E">
      <w:pPr>
        <w:pStyle w:val="FootnoteText"/>
        <w:rPr>
          <w:sz w:val="12"/>
          <w:szCs w:val="12"/>
        </w:rPr>
      </w:pPr>
    </w:p>
  </w:footnote>
  <w:footnote w:id="185">
    <w:p w:rsidR="00CC3E73" w:rsidRDefault="00CC3E73" w:rsidP="0091427E">
      <w:pPr>
        <w:pStyle w:val="FootnoteText"/>
      </w:pPr>
      <w:r w:rsidRPr="00BB799B">
        <w:rPr>
          <w:rStyle w:val="FootnoteReference"/>
        </w:rPr>
        <w:footnoteRef/>
      </w:r>
      <w:r>
        <w:t xml:space="preserve"> Solomon, </w:t>
      </w:r>
      <w:r w:rsidRPr="00F92D5F">
        <w:rPr>
          <w:i/>
        </w:rPr>
        <w:t>Living in Two Worlds</w:t>
      </w:r>
      <w:r>
        <w:t xml:space="preserve">, writes that the Anglican Bishop </w:t>
      </w:r>
      <w:proofErr w:type="spellStart"/>
      <w:r>
        <w:t>Tay</w:t>
      </w:r>
      <w:proofErr w:type="spellEnd"/>
      <w:r>
        <w:t xml:space="preserve"> developed a theological and pastoral course that included material on demonic possession (2).</w:t>
      </w:r>
    </w:p>
    <w:p w:rsidR="00CC3E73" w:rsidRPr="00F92D5F" w:rsidRDefault="00CC3E73" w:rsidP="0091427E">
      <w:pPr>
        <w:pStyle w:val="FootnoteText"/>
        <w:rPr>
          <w:sz w:val="12"/>
          <w:szCs w:val="12"/>
        </w:rPr>
      </w:pPr>
    </w:p>
  </w:footnote>
  <w:footnote w:id="186">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ftvDUjw1","properties":{"formattedCitation":"{\\rtf Kraft, \\i Understanding Spiritual Power\\i0{}, 10.}","plainCitation":"Kraft, Understanding Spiritual Power, 10."},"citationItems":[{"id":272,"uris":["http://zotero.org/users/1026663/items/8EFZVTW6"],"uri":["http://zotero.org/users/1026663/items/8EFZVTW6"],"itemData":{"id":272,"type":"book","title":"Understanding Spiritual Power","publisher":"Orbis","publisher-place":"Maryknoll NY","source":"DML","event-place":"Maryknoll NY","call-number":"NR5 K89","author":[{"family":"Kraft","given":"Marguerite"}],"issued":{"date-parts":[["1995"]]}},"locator":"10"}],"schema":"https://github.com/citation-style-language/schema/raw/master/csl-citation.json"} </w:instrText>
      </w:r>
      <w:r>
        <w:fldChar w:fldCharType="separate"/>
      </w:r>
      <w:r w:rsidRPr="00493C70">
        <w:rPr>
          <w:rFonts w:ascii="Calibri" w:hAnsi="Calibri" w:cs="Times New Roman"/>
          <w:szCs w:val="24"/>
        </w:rPr>
        <w:t xml:space="preserve">Kraft, </w:t>
      </w:r>
      <w:r w:rsidRPr="00493C70">
        <w:rPr>
          <w:rFonts w:ascii="Calibri" w:hAnsi="Calibri" w:cs="Times New Roman"/>
          <w:i/>
          <w:iCs/>
          <w:szCs w:val="24"/>
        </w:rPr>
        <w:t>Understanding Spiritual Power</w:t>
      </w:r>
      <w:r w:rsidRPr="00493C70">
        <w:rPr>
          <w:rFonts w:ascii="Calibri" w:hAnsi="Calibri" w:cs="Times New Roman"/>
          <w:szCs w:val="24"/>
        </w:rPr>
        <w:t>, 10.</w:t>
      </w:r>
      <w:r>
        <w:fldChar w:fldCharType="end"/>
      </w:r>
      <w:r>
        <w:t xml:space="preserve"> </w:t>
      </w:r>
      <w:proofErr w:type="spellStart"/>
      <w:r>
        <w:t>Ennio</w:t>
      </w:r>
      <w:proofErr w:type="spellEnd"/>
      <w:r>
        <w:t xml:space="preserve"> </w:t>
      </w:r>
      <w:proofErr w:type="spellStart"/>
      <w:r>
        <w:t>Mantovani</w:t>
      </w:r>
      <w:proofErr w:type="spellEnd"/>
      <w:r>
        <w:t xml:space="preserve"> relates his experience of being caught between his indigenous culture that believes in ancestors and other spirits, and his adopted Catholic culture that has condemned and ridiculed these beings: </w:t>
      </w:r>
      <w:r>
        <w:fldChar w:fldCharType="begin"/>
      </w:r>
      <w:r>
        <w:instrText xml:space="preserve"> ADDIN ZOTERO_ITEM CSL_CITATION {"citationID":"GJsSizr6","properties":{"formattedCitation":"{\\rtf Ennio Mantovani, \\uc0\\u8220{}On Being a True Melanesian and a True Christian,\\uc0\\u8221{} \\i South Pacific Journal of Mission Studies\\i0{} 31 &amp; 32 (December 2004): 15\\uc0\\u8211{}21.}","plainCitation":"Ennio Mantovani, “On Being a True Melanesian and a True Christian,” South Pacific Journal of Mission Studies 31 &amp; 32 (December 2004): 15–21."},"citationItems":[{"id":349,"uris":["http://zotero.org/users/1026663/items/UM4K9F9M"],"uri":["http://zotero.org/users/1026663/items/UM4K9F9M"],"itemData":{"id":349,"type":"article-journal","title":"On being a true Melanesian and a true Christian","container-title":"South Pacific Journal of Mission Studies","page":"15-21","volume":"31 &amp; 32","author":[{"family":"Mantovani","given":"Ennio"}],"issued":{"date-parts":[["2004",12]]}}}],"schema":"https://github.com/citation-style-language/schema/raw/master/csl-citation.json"} </w:instrText>
      </w:r>
      <w:r>
        <w:fldChar w:fldCharType="separate"/>
      </w:r>
      <w:r w:rsidRPr="004152FF">
        <w:rPr>
          <w:rFonts w:ascii="Calibri" w:hAnsi="Calibri" w:cs="Times New Roman"/>
          <w:szCs w:val="24"/>
        </w:rPr>
        <w:t xml:space="preserve">“On Being a True Melanesian and a True Christian,” </w:t>
      </w:r>
      <w:r w:rsidRPr="004152FF">
        <w:rPr>
          <w:rFonts w:ascii="Calibri" w:hAnsi="Calibri" w:cs="Times New Roman"/>
          <w:i/>
          <w:iCs/>
          <w:szCs w:val="24"/>
        </w:rPr>
        <w:t>South Pacific Journal of Mission Studies</w:t>
      </w:r>
      <w:r w:rsidRPr="004152FF">
        <w:rPr>
          <w:rFonts w:ascii="Calibri" w:hAnsi="Calibri" w:cs="Times New Roman"/>
          <w:szCs w:val="24"/>
        </w:rPr>
        <w:t xml:space="preserve"> 31 &amp; 32 (December 2004): 15–21.</w:t>
      </w:r>
      <w:r>
        <w:fldChar w:fldCharType="end"/>
      </w:r>
    </w:p>
    <w:p w:rsidR="00CC3E73" w:rsidRPr="004152FF" w:rsidRDefault="00CC3E73" w:rsidP="0091427E">
      <w:pPr>
        <w:pStyle w:val="FootnoteText"/>
        <w:rPr>
          <w:sz w:val="12"/>
          <w:szCs w:val="12"/>
        </w:rPr>
      </w:pPr>
    </w:p>
  </w:footnote>
  <w:footnote w:id="187">
    <w:p w:rsidR="00CC3E73" w:rsidRPr="005C1F44" w:rsidRDefault="00CC3E73" w:rsidP="005C1F44">
      <w:pPr>
        <w:pStyle w:val="FootnoteText"/>
      </w:pPr>
      <w:r>
        <w:rPr>
          <w:rStyle w:val="FootnoteReference"/>
        </w:rPr>
        <w:footnoteRef/>
      </w:r>
      <w:r>
        <w:t xml:space="preserve"> </w:t>
      </w:r>
      <w:r w:rsidRPr="005C1F44">
        <w:t>Nearly a quarter of Australia’s Catholics (23.6 per cent) were born overseas, and about three-quarters of those people (17.9 per cent of all Catholics) were born in non-English speaking countries.</w:t>
      </w:r>
    </w:p>
    <w:p w:rsidR="00CC3E73" w:rsidRPr="005C1F44" w:rsidRDefault="00CC3E73" w:rsidP="005C1F44">
      <w:pPr>
        <w:pStyle w:val="FootnoteText"/>
      </w:pPr>
      <w:r>
        <w:t>B</w:t>
      </w:r>
      <w:r w:rsidRPr="005C1F44">
        <w:t>y the time of the next Census in 2016, the Philippines will have displaced Italy as the overseas country contributing the highest number of Catholics to the Australian populatio</w:t>
      </w:r>
      <w:r>
        <w:t xml:space="preserve">n writes </w:t>
      </w:r>
      <w:proofErr w:type="spellStart"/>
      <w:r>
        <w:t>Dr</w:t>
      </w:r>
      <w:proofErr w:type="spellEnd"/>
      <w:r>
        <w:t xml:space="preserve"> Bob Dixon, </w:t>
      </w:r>
      <w:r w:rsidRPr="005C1F44">
        <w:t>the Director of the Pastoral Research Office of the Australian Catholic Bishops Conference.2014</w:t>
      </w:r>
      <w:r>
        <w:t xml:space="preserve"> in </w:t>
      </w:r>
      <w:hyperlink r:id="rId19" w:history="1">
        <w:r w:rsidRPr="005C1F44">
          <w:rPr>
            <w:rStyle w:val="Hyperlink"/>
          </w:rPr>
          <w:t>http://catholicschoolsguide.com.au/catholic-education-featured-articles/faith-and-spirituality/the-catholic-community-in-australia/</w:t>
        </w:r>
      </w:hyperlink>
      <w:r>
        <w:t xml:space="preserve"> [accessed 5/6/15]. See also information sheets provided by the Australian government on immigration from Samoa (and also Fiji and Tonga). </w:t>
      </w:r>
      <w:hyperlink r:id="rId20" w:history="1">
        <w:r w:rsidRPr="005C1F44">
          <w:rPr>
            <w:rStyle w:val="Hyperlink"/>
          </w:rPr>
          <w:t>https://www.dss.gov.au/sites/default/files/documents/02_2014/samoa.pdf</w:t>
        </w:r>
      </w:hyperlink>
    </w:p>
    <w:p w:rsidR="00CC3E73" w:rsidRPr="005C1F44" w:rsidRDefault="00CC3E73" w:rsidP="005C1F44">
      <w:pPr>
        <w:pStyle w:val="FootnoteText"/>
      </w:pPr>
    </w:p>
    <w:p w:rsidR="00CC3E73" w:rsidRPr="005C1F44" w:rsidRDefault="00CC3E73" w:rsidP="005C1F44">
      <w:pPr>
        <w:pStyle w:val="FootnoteText"/>
      </w:pPr>
    </w:p>
    <w:p w:rsidR="00CC3E73" w:rsidRDefault="00CC3E73">
      <w:pPr>
        <w:pStyle w:val="FootnoteText"/>
      </w:pPr>
    </w:p>
  </w:footnote>
  <w:footnote w:id="188">
    <w:p w:rsidR="00CC3E73" w:rsidRDefault="00CC3E73" w:rsidP="0091427E">
      <w:pPr>
        <w:pStyle w:val="NoSpacing"/>
      </w:pPr>
      <w:r w:rsidRPr="00BB799B">
        <w:rPr>
          <w:rStyle w:val="FootnoteReference"/>
        </w:rPr>
        <w:footnoteRef/>
      </w:r>
      <w:r>
        <w:t xml:space="preserve"> </w:t>
      </w:r>
      <w:r w:rsidRPr="0091427E">
        <w:rPr>
          <w:rFonts w:ascii="Calibri" w:hAnsi="Calibri"/>
          <w:sz w:val="20"/>
          <w:szCs w:val="20"/>
        </w:rPr>
        <w:t xml:space="preserve">I have been able to find only these articles relevant to exorcism or deliverance ministry in Australia written within the last ten years: </w:t>
      </w:r>
      <w:r w:rsidRPr="0091427E">
        <w:rPr>
          <w:rFonts w:ascii="Calibri" w:hAnsi="Calibri"/>
          <w:sz w:val="20"/>
          <w:szCs w:val="20"/>
        </w:rPr>
        <w:fldChar w:fldCharType="begin"/>
      </w:r>
      <w:r>
        <w:rPr>
          <w:rFonts w:ascii="Calibri" w:hAnsi="Calibri"/>
          <w:sz w:val="20"/>
          <w:szCs w:val="20"/>
        </w:rPr>
        <w:instrText xml:space="preserve"> ADDIN ZOTERO_ITEM CSL_CITATION {"citationID":"OGfYUTKN","properties":{"formattedCitation":"{\\rtf Colin Warren, \\uc0\\u8220{}Deliverance and Freedom,\\uc0\\u8221{} \\i Renewal Journal\\i0{}, Healing, 4 (1994): 22\\uc0\\u8211{}26; J.C. Yates, \\uc0\\u8220{}Demons, Deliverance and Pastoral Practice,\\uc0\\u8221{} \\i Interchange: Papers on Biblical and Current Questions\\i0{} 46 (1989): 32\\uc0\\u8211{}51; Wanda Skowronska, \\uc0\\u8220{}Exorcism,\\uc0\\u8221{} \\i Annals Australiasia\\i0{} 122 (September 2011): 7; Leatulagi Fa\\uc0\\u8217{}alevao, \\uc0\\u8220{}Address at the PacificTheological College 2010 Graduation,\\uc0\\u8221{} \\i Pacific Journal of Theology\\i0{} 44, no. 2 (2010): 56\\uc0\\u8211{}60; Gregory Bourke, \\uc0\\u8220{}Blessing, Anointing and Exorcism,\\uc0\\u8221{} \\i Summit\\i0{} 33, no. 4 (December 2006): 11\\uc0\\u8211{}14; Michelle Marshman, \\uc0\\u8220{}Exorcism as Empowerment: A New Idiom,\\uc0\\u8221{} \\i Journal of Religious History\\i0{} 23, no. 3 (October 1999); Willem Berends, \\uc0\\u8220{}A Re-Examination of Bilbical Criteria for Demon Possession,\\uc0\\u8221{} \\i Vox Reformata\\i0{} 59 (1994); Frank Hoare, \\uc0\\u8220{}A Pastoral Apporach to Spirit Possession and Witchcraft Manifestations among Fijian Poeple,\\uc0\\u8221{} \\i South Pacific Journal O Mission Studies\\i0{} 31 &amp; 32 (December 2004).}","plainCitation":"Colin Warren, “Deliverance and Freedom,” Renewal Journal, Healing, 4 (1994): 22–26; J.C. Yates, “Demons, Deliverance and Pastoral Practice,” Interchange: Papers on Biblical and Current Questions 46 (1989): 32–51; Wanda Skowronska, “Exorcism,” Annals Australiasia 122 (September 2011): 7; Leatulagi Fa’alevao, “Address at the PacificTheological College 2010 Graduation,” Pacific Journal of Theology 44, no. 2 (2010): 56–60; Gregory Bourke, “Blessing, Anointing and Exorcism,” Summit 33, no. 4 (December 2006): 11–14; Michelle Marshman, “Exorcism as Empowerment: A New Idiom,” Journal of Religious History 23, no. 3 (October 1999); Willem Berends, “A Re-Examination of Bilbical Criteria for Demon Possession,” Vox Reformata 59 (1994); Frank Hoare, “A Pastoral Apporach to Spirit Possession and Witchcraft Manifestations among Fijian Poeple,” South Pacific Journal O Mission Studies 31 &amp; 32 (December 2004).","dontUpdate":true},"citationItems":[{"id":197,"uris":["http://zotero.org/users/1026663/items/B2MX5NE8"],"uri":["http://zotero.org/users/1026663/items/B2MX5NE8"],"itemData":{"id":197,"type":"article-journal","title":"Deliverance and Freedom","container-title":"Renewal Journal","page":"22-26","volume":"4","source":"DM","author":[{"family":"Warren","given":"Colin"}],"issued":{"date-parts":[["1994"]]}}},{"id":214,"uris":["http://zotero.org/users/1026663/items/IJAZC22M"],"uri":["http://zotero.org/users/1026663/items/IJAZC22M"],"itemData":{"id":214,"type":"article-journal","title":"Demons, Deliverance and Pastoral Practice","container-title":"Interchange: Papers on Biblical and Current Questions","page":"32-51","volume":"46","archive_location":"Whitley","abstract":"Anglican pastor from WA who gives a philosophical discussion on demons - no proof. Only what Bible says. No clear info on origin or nature. Sees Del only as a tool of evangelisation - no biblical basis for del of Christians. Refs to early Church writers. Ambiguity b/w psychol and sp affliction. Del min may well be a plan of Satan himself to distract us from more important issues!","author":[{"family":"Yates","given":"J.C."}],"issued":{"date-parts":[["1989"]]}}},{"id":325,"uris":["http://zotero.org/users/1026663/items/PGUPZ66T"],"uri":["http://zotero.org/users/1026663/items/PGUPZ66T"],"itemData":{"id":325,"type":"article-journal","title":"Exorcism","container-title":"Annals Australiasia","page":"7","volume":"122","author":[{"family":"Skowronska","given":"Wanda"}],"issued":{"date-parts":[["2011",9]]}}},{"id":215,"uris":["http://zotero.org/users/1026663/items/9XIDEE3E"],"uri":["http://zotero.org/users/1026663/items/9XIDEE3E"],"itemData":{"id":215,"type":"article-journal","title":"Address at the Pacific Theological College 2010 graduation","container-title":"Pacific Journal of Theology","page":"56-60","volume":"44","issue":"2","source":"DM","abstract":"refs to 'demons' more in a metaphoricla sense - minsters today need to ocntront modern 'demons' (unbelie, drugsf etc) and 'caast them out'","author":[{"family":"Fa'alevao","given":"Leatulagi"}],"issued":{"date-parts":[["2010"]]}}},{"id":216,"uris":["http://zotero.org/users/1026663/items/S8ZBUX8V"],"uri":["http://zotero.org/users/1026663/items/S8ZBUX8V"],"itemData":{"id":216,"type":"article-journal","title":"Blessing, Anointing and Exorcism","container-title":"Summit","page":"11-14","volume":"33","issue":"4","source":"DM","abstract":"\"Lit ex is an affirmation of the humble experience that change, while desirable, is not easy and this is recognised in the prayer for Ex\" (Opt B)","author":[{"family":"Bourke","given":"Gregory"}],"issued":{"date-parts":[["2006",12]]}}},{"id":327,"uris":["http://zotero.org/users/1026663/items/9E69WR3R"],"uri":["http://zotero.org/users/1026663/items/9E69WR3R"],"itemData":{"id":327,"type":"article-journal","title":"Exorcism as Empowerment: a New Idiom","container-title":"Journal of Religious History","page":"265-281","volume":"23","issue":"3","author":[{"family":"Marshman","given":"Michelle"}],"issued":{"date-parts":[["1999",10]]}}},{"id":328,"uris":["http://zotero.org/users/1026663/items/4SF7WRUV"],"uri":["http://zotero.org/users/1026663/items/4SF7WRUV"],"itemData":{"id":328,"type":"article-journal","title":"A Re-Examination of Biblical Criteria for Demon Possession","container-title":"Vox Reformata","page":"54-88","volume":"59","author":[{"family":"Berends","given":"Willem"}],"issued":{"date-parts":[["1994"]]}}},{"id":329,"uris":["http://zotero.org/users/1026663/items/F8WUPUKG"],"uri":["http://zotero.org/users/1026663/items/F8WUPUKG"],"itemData":{"id":329,"type":"article-journal","title":"A Pastoral Approach to Spirit Possession and Witchcraft Manifestations among Fijian People","container-title":"South Pacific Journal of Mission Studies","volume":"31 &amp; 32","author":[{"family":"Hoare","given":"Frank"}],"issued":{"date-parts":[["2004",12]]}}}],"schema":"https://github.com/citation-style-language/schema/raw/master/csl-citation.json"} </w:instrText>
      </w:r>
      <w:r w:rsidRPr="0091427E">
        <w:rPr>
          <w:rFonts w:ascii="Calibri" w:hAnsi="Calibri"/>
          <w:sz w:val="20"/>
          <w:szCs w:val="20"/>
        </w:rPr>
        <w:fldChar w:fldCharType="separate"/>
      </w:r>
      <w:r w:rsidRPr="0091427E">
        <w:rPr>
          <w:rFonts w:ascii="Calibri" w:hAnsi="Calibri" w:cs="Times New Roman"/>
          <w:sz w:val="20"/>
          <w:szCs w:val="20"/>
        </w:rPr>
        <w:t xml:space="preserve">Colin Warren, “Deliverance and Freedom,” </w:t>
      </w:r>
      <w:r w:rsidRPr="0091427E">
        <w:rPr>
          <w:rFonts w:ascii="Calibri" w:hAnsi="Calibri" w:cs="Times New Roman"/>
          <w:i/>
          <w:iCs/>
          <w:sz w:val="20"/>
          <w:szCs w:val="20"/>
        </w:rPr>
        <w:t>Renewal Journal</w:t>
      </w:r>
      <w:r w:rsidRPr="0091427E">
        <w:rPr>
          <w:rFonts w:ascii="Calibri" w:hAnsi="Calibri" w:cs="Times New Roman"/>
          <w:sz w:val="20"/>
          <w:szCs w:val="20"/>
        </w:rPr>
        <w:t xml:space="preserve">, Healing, 4 (1994): 22–26; J.C. Yates, “Demons, Deliverance and Pastoral Practice,” </w:t>
      </w:r>
      <w:r w:rsidRPr="0091427E">
        <w:rPr>
          <w:rFonts w:ascii="Calibri" w:hAnsi="Calibri" w:cs="Times New Roman"/>
          <w:i/>
          <w:iCs/>
          <w:sz w:val="20"/>
          <w:szCs w:val="20"/>
        </w:rPr>
        <w:t>Interchange: Papers on Biblical and Current Questions</w:t>
      </w:r>
      <w:r w:rsidRPr="0091427E">
        <w:rPr>
          <w:rFonts w:ascii="Calibri" w:hAnsi="Calibri" w:cs="Times New Roman"/>
          <w:sz w:val="20"/>
          <w:szCs w:val="20"/>
        </w:rPr>
        <w:t xml:space="preserve"> 46 (1989): 32–51; Wanda Skowronska, “Exorcism,” </w:t>
      </w:r>
      <w:r w:rsidRPr="0091427E">
        <w:rPr>
          <w:rFonts w:ascii="Calibri" w:hAnsi="Calibri" w:cs="Times New Roman"/>
          <w:i/>
          <w:iCs/>
          <w:sz w:val="20"/>
          <w:szCs w:val="20"/>
        </w:rPr>
        <w:t>Annals Australiasia</w:t>
      </w:r>
      <w:r w:rsidRPr="0091427E">
        <w:rPr>
          <w:rFonts w:ascii="Calibri" w:hAnsi="Calibri" w:cs="Times New Roman"/>
          <w:sz w:val="20"/>
          <w:szCs w:val="20"/>
        </w:rPr>
        <w:t xml:space="preserve"> 122 (September 2011): 7; Gregory Bourke, “Blessing, Anointing and Exorcism,” </w:t>
      </w:r>
      <w:r w:rsidRPr="0091427E">
        <w:rPr>
          <w:rFonts w:ascii="Calibri" w:hAnsi="Calibri" w:cs="Times New Roman"/>
          <w:i/>
          <w:iCs/>
          <w:sz w:val="20"/>
          <w:szCs w:val="20"/>
        </w:rPr>
        <w:t>Summit</w:t>
      </w:r>
      <w:r w:rsidRPr="0091427E">
        <w:rPr>
          <w:rFonts w:ascii="Calibri" w:hAnsi="Calibri" w:cs="Times New Roman"/>
          <w:sz w:val="20"/>
          <w:szCs w:val="20"/>
        </w:rPr>
        <w:t xml:space="preserve"> 33, no. 4 (December 2006): 11–14</w:t>
      </w:r>
      <w:r w:rsidRPr="0091427E">
        <w:rPr>
          <w:rFonts w:ascii="Calibri" w:hAnsi="Calibri"/>
          <w:sz w:val="20"/>
          <w:szCs w:val="20"/>
        </w:rPr>
        <w:fldChar w:fldCharType="end"/>
      </w:r>
      <w:r>
        <w:rPr>
          <w:rFonts w:ascii="Calibri" w:hAnsi="Calibri"/>
          <w:sz w:val="20"/>
          <w:szCs w:val="20"/>
        </w:rPr>
        <w:t xml:space="preserve"> [who does not refer to Satan or evil spirits]</w:t>
      </w:r>
      <w:r w:rsidRPr="0091427E">
        <w:rPr>
          <w:rFonts w:ascii="Calibri" w:hAnsi="Calibri"/>
          <w:sz w:val="20"/>
          <w:szCs w:val="20"/>
        </w:rPr>
        <w:t xml:space="preserve">; Keith Warren, “Demon-Possession and Pastoral Care”, </w:t>
      </w:r>
      <w:proofErr w:type="spellStart"/>
      <w:r w:rsidRPr="0091427E">
        <w:rPr>
          <w:rFonts w:ascii="Calibri" w:hAnsi="Calibri"/>
          <w:i/>
          <w:sz w:val="20"/>
          <w:szCs w:val="20"/>
        </w:rPr>
        <w:t>Vox</w:t>
      </w:r>
      <w:proofErr w:type="spellEnd"/>
      <w:r w:rsidRPr="0091427E">
        <w:rPr>
          <w:rFonts w:ascii="Calibri" w:hAnsi="Calibri"/>
          <w:i/>
          <w:sz w:val="20"/>
          <w:szCs w:val="20"/>
        </w:rPr>
        <w:t xml:space="preserve"> </w:t>
      </w:r>
      <w:proofErr w:type="spellStart"/>
      <w:r w:rsidRPr="0091427E">
        <w:rPr>
          <w:rFonts w:ascii="Calibri" w:hAnsi="Calibri"/>
          <w:i/>
          <w:sz w:val="20"/>
          <w:szCs w:val="20"/>
        </w:rPr>
        <w:t>Reformata</w:t>
      </w:r>
      <w:proofErr w:type="spellEnd"/>
      <w:r w:rsidRPr="0091427E">
        <w:rPr>
          <w:rFonts w:ascii="Calibri" w:hAnsi="Calibri"/>
          <w:sz w:val="20"/>
          <w:szCs w:val="20"/>
        </w:rPr>
        <w:t>, 59 (1994) 74-88.</w:t>
      </w:r>
      <w:r>
        <w:t xml:space="preserve"> </w:t>
      </w:r>
    </w:p>
    <w:p w:rsidR="00CC3E73" w:rsidRDefault="00CC3E73" w:rsidP="0091427E">
      <w:pPr>
        <w:pStyle w:val="NoSpacing"/>
      </w:pPr>
    </w:p>
    <w:p w:rsidR="00CC3E73" w:rsidRPr="0091427E" w:rsidRDefault="00CC3E73" w:rsidP="0091427E">
      <w:pPr>
        <w:pStyle w:val="NoSpacing"/>
        <w:rPr>
          <w:rFonts w:ascii="Calibri" w:hAnsi="Calibri"/>
          <w:sz w:val="20"/>
          <w:szCs w:val="20"/>
        </w:rPr>
      </w:pPr>
      <w:r w:rsidRPr="0091427E">
        <w:rPr>
          <w:rFonts w:ascii="Calibri" w:hAnsi="Calibri"/>
          <w:sz w:val="20"/>
          <w:szCs w:val="20"/>
        </w:rPr>
        <w:t>New Zealand is a country like Australia in respect to immigration and a diversity of religious worldviews. Elaine Wainwright has recently put together a collection of studies on groups of people living in her country who believe in spirit possession, and how the national health care service needs to accommodate this belief in some way (</w:t>
      </w:r>
      <w:r w:rsidRPr="0091427E">
        <w:rPr>
          <w:rFonts w:ascii="Calibri" w:hAnsi="Calibri"/>
          <w:sz w:val="20"/>
          <w:szCs w:val="20"/>
        </w:rPr>
        <w:fldChar w:fldCharType="begin"/>
      </w:r>
      <w:r>
        <w:rPr>
          <w:rFonts w:ascii="Calibri" w:hAnsi="Calibri"/>
          <w:sz w:val="20"/>
          <w:szCs w:val="20"/>
        </w:rPr>
        <w:instrText xml:space="preserve"> ADDIN ZOTERO_ITEM CSL_CITATION {"citationID":"WhhOvuvn","properties":{"formattedCitation":"{\\rtf Elaine Wainwright, ed., \\i Spirit Possession, Theology, and Identity: A Pacific Exploration\\i0{} (Auckland, New Zealand: ATF Press, 2010).}","plainCitation":"Elaine Wainwright, ed., Spirit Possession, Theology, and Identity: A Pacific Exploration (Auckland, New Zealand: ATF Press, 2010).","dontUpdate":true},"citationItems":[{"id":194,"uris":["http://zotero.org/users/1026663/items/GJ3AUJZ9"],"uri":["http://zotero.org/users/1026663/items/GJ3AUJZ9"],"itemData":{"id":194,"type":"book","title":"Spirit Possession, Theology, and Identity: A Pacific Exploration","publisher":"ATF Press","publisher-place":"Auckland, New Zealand","event-place":"Auckland, New Zealand","editor":[{"family":"Wainwright","given":"Elaine"}],"issued":{"date-parts":[["2010"]]}}}],"schema":"https://github.com/citation-style-language/schema/raw/master/csl-citation.json"} </w:instrText>
      </w:r>
      <w:r w:rsidRPr="0091427E">
        <w:rPr>
          <w:rFonts w:ascii="Calibri" w:hAnsi="Calibri"/>
          <w:sz w:val="20"/>
          <w:szCs w:val="20"/>
        </w:rPr>
        <w:fldChar w:fldCharType="separate"/>
      </w:r>
      <w:r w:rsidRPr="0091427E">
        <w:rPr>
          <w:rFonts w:ascii="Calibri" w:hAnsi="Calibri" w:cs="Times New Roman"/>
          <w:sz w:val="20"/>
          <w:szCs w:val="20"/>
        </w:rPr>
        <w:t xml:space="preserve">Elaine Wainwright, ed., </w:t>
      </w:r>
      <w:r w:rsidRPr="0091427E">
        <w:rPr>
          <w:rFonts w:ascii="Calibri" w:hAnsi="Calibri" w:cs="Times New Roman"/>
          <w:i/>
          <w:iCs/>
          <w:sz w:val="20"/>
          <w:szCs w:val="20"/>
        </w:rPr>
        <w:t>Spirit Possession, Theology, and Identity: A Pacific Exploration</w:t>
      </w:r>
      <w:r w:rsidRPr="0091427E">
        <w:rPr>
          <w:rFonts w:ascii="Calibri" w:hAnsi="Calibri" w:cs="Times New Roman"/>
          <w:sz w:val="20"/>
          <w:szCs w:val="20"/>
        </w:rPr>
        <w:t>. Auckland, New Zealand: ATF Press, 2010).</w:t>
      </w:r>
      <w:r w:rsidRPr="0091427E">
        <w:rPr>
          <w:rFonts w:ascii="Calibri" w:hAnsi="Calibri"/>
          <w:sz w:val="20"/>
          <w:szCs w:val="20"/>
        </w:rPr>
        <w:fldChar w:fldCharType="end"/>
      </w:r>
      <w:r w:rsidRPr="0091427E">
        <w:rPr>
          <w:rFonts w:ascii="Calibri" w:hAnsi="Calibri"/>
          <w:sz w:val="20"/>
          <w:szCs w:val="20"/>
        </w:rPr>
        <w:t xml:space="preserve"> There is one essay on the history of an Assembly of God congregation in the 1970’s which embraced the teachings of Derek Prince, Neville Johnston and Bill </w:t>
      </w:r>
      <w:proofErr w:type="spellStart"/>
      <w:r w:rsidRPr="0091427E">
        <w:rPr>
          <w:rFonts w:ascii="Calibri" w:hAnsi="Calibri"/>
          <w:sz w:val="20"/>
          <w:szCs w:val="20"/>
        </w:rPr>
        <w:t>Subritzky</w:t>
      </w:r>
      <w:proofErr w:type="spellEnd"/>
      <w:r w:rsidRPr="0091427E">
        <w:rPr>
          <w:rFonts w:ascii="Calibri" w:hAnsi="Calibri"/>
          <w:sz w:val="20"/>
          <w:szCs w:val="20"/>
        </w:rPr>
        <w:t xml:space="preserve"> on demons in Christian life; the other essays focus on the cultures of the indigenous Maoris and the immigrants from Tonga and Samoa. While these studies do not investigate the phenomenon of possession and deliverance in Christian Churches in New Zealand today, it is noted that the number of Catholics in Auckland from non-European backgrounds has increased to 50%. (</w:t>
      </w:r>
      <w:r w:rsidRPr="0091427E">
        <w:rPr>
          <w:rFonts w:ascii="Calibri" w:hAnsi="Calibri" w:cs="Times New Roman"/>
          <w:sz w:val="20"/>
          <w:szCs w:val="20"/>
        </w:rPr>
        <w:t xml:space="preserve">Susan Smith, “Spirit and Spirits,” in </w:t>
      </w:r>
      <w:r w:rsidRPr="0091427E">
        <w:rPr>
          <w:rFonts w:ascii="Calibri" w:hAnsi="Calibri" w:cs="Times New Roman"/>
          <w:i/>
          <w:iCs/>
          <w:sz w:val="20"/>
          <w:szCs w:val="20"/>
        </w:rPr>
        <w:t>Spirit Possession,</w:t>
      </w:r>
      <w:r w:rsidRPr="0091427E">
        <w:rPr>
          <w:rFonts w:ascii="Calibri" w:hAnsi="Calibri" w:cs="Times New Roman"/>
          <w:sz w:val="20"/>
          <w:szCs w:val="20"/>
        </w:rPr>
        <w:t xml:space="preserve"> 258.) </w:t>
      </w:r>
      <w:r w:rsidRPr="0091427E">
        <w:rPr>
          <w:rFonts w:ascii="Calibri" w:hAnsi="Calibri"/>
          <w:sz w:val="20"/>
          <w:szCs w:val="20"/>
        </w:rPr>
        <w:t>I am not aware of any New Zealand study done on the Catholic Church’s response to this change in their congregations. One of the more significant conclusions to these studies referred to the relationship between cultural beliefs about possession and deliverance and modern psychiatric services in New Zealand. “</w:t>
      </w:r>
      <w:r w:rsidRPr="0091427E">
        <w:rPr>
          <w:rFonts w:ascii="Calibri" w:hAnsi="Calibri"/>
          <w:i/>
          <w:sz w:val="20"/>
          <w:szCs w:val="20"/>
        </w:rPr>
        <w:t xml:space="preserve">Professional psychiatry … is open to trying to provide an appropriate treatment to members of those cultures who hold that ancestral spirits are able to have adverse effects on the physical, psychological, and spiritual well-being of people. Mental health practitioners … [are encouraged] to include the spiritual dimension of a person’s life in assessment and treatment.” Ann Nolan, </w:t>
      </w:r>
      <w:r w:rsidRPr="0091427E">
        <w:rPr>
          <w:rFonts w:ascii="Calibri" w:hAnsi="Calibri"/>
          <w:sz w:val="20"/>
          <w:szCs w:val="20"/>
        </w:rPr>
        <w:t xml:space="preserve">“Spirit Possession and Mental Health in the New Zealand Context”, in </w:t>
      </w:r>
      <w:r w:rsidRPr="0091427E">
        <w:rPr>
          <w:rFonts w:ascii="Calibri" w:hAnsi="Calibri"/>
          <w:i/>
          <w:sz w:val="20"/>
          <w:szCs w:val="20"/>
        </w:rPr>
        <w:t>Spirit Possession</w:t>
      </w:r>
      <w:r w:rsidRPr="0091427E">
        <w:rPr>
          <w:rFonts w:ascii="Calibri" w:hAnsi="Calibri"/>
          <w:i/>
          <w:sz w:val="20"/>
          <w:szCs w:val="20"/>
        </w:rPr>
        <w:fldChar w:fldCharType="begin"/>
      </w:r>
      <w:r>
        <w:rPr>
          <w:rFonts w:ascii="Calibri" w:hAnsi="Calibri"/>
          <w:i/>
          <w:sz w:val="20"/>
          <w:szCs w:val="20"/>
        </w:rPr>
        <w:instrText xml:space="preserve"> ADDIN ZOTERO_ITEM CSL_CITATION {"citationID":"6bIytZgI","properties":{"formattedCitation":"{\\rtf Susan Smith, \\uc0\\u8220{}Spirit and Spirits,\\uc0\\u8221{} in \\i Spirit Possession: Theology and Identity: A Pacific Exploration\\i0{} (Hindmarsh, South Australia: ATF Press, 2010), 84.}","plainCitation":"Susan Smith, “Spirit and Spirits,” in Spirit Possession: Theology and Identity: A Pacific Exploration (Hindmarsh, South Australia: ATF Press, 2010), 84.","dontUpdate":true},"citationItems":[{"id":171,"uris":["http://zotero.org/users/1026663/items/54PH9FSQ"],"uri":["http://zotero.org/users/1026663/items/54PH9FSQ"],"itemData":{"id":171,"type":"chapter","title":"Spirit and Spirits","container-title":"Spirit Possession: Theology and Identity: a Pacific Exploration","publisher":"ATF Press","publisher-place":"Hindmarsh, South Australia","page":"241-269","source":"Paschal","event-place":"Hindmarsh, South Australia","abstract":"possession and exorcism in the Majority world; scepticism in the Minority world - need for missionaries and ministers to know the culture of Asai, Africa, Pacific etc, to include spirit healing with medicine. the need of RC ministers to be educated in possesion and exorcism.","call-number":"291.42 S759","author":[{"family":"Smith","given":"Susan"}],"issued":{"date-parts":[["2010"]]}},"locator":"84"}],"schema":"https://github.com/citation-style-language/schema/raw/master/csl-citation.json"} </w:instrText>
      </w:r>
      <w:r w:rsidRPr="0091427E">
        <w:rPr>
          <w:rFonts w:ascii="Calibri" w:hAnsi="Calibri"/>
          <w:i/>
          <w:sz w:val="20"/>
          <w:szCs w:val="20"/>
        </w:rPr>
        <w:fldChar w:fldCharType="separate"/>
      </w:r>
      <w:r w:rsidRPr="0091427E">
        <w:rPr>
          <w:rFonts w:ascii="Calibri" w:hAnsi="Calibri" w:cs="Times New Roman"/>
          <w:i/>
          <w:sz w:val="20"/>
          <w:szCs w:val="20"/>
        </w:rPr>
        <w:t>, 84.</w:t>
      </w:r>
      <w:r w:rsidRPr="0091427E">
        <w:rPr>
          <w:rFonts w:ascii="Calibri" w:hAnsi="Calibri"/>
          <w:i/>
          <w:sz w:val="20"/>
          <w:szCs w:val="20"/>
        </w:rPr>
        <w:fldChar w:fldCharType="end"/>
      </w:r>
      <w:r w:rsidRPr="0091427E">
        <w:rPr>
          <w:rFonts w:ascii="Calibri" w:hAnsi="Calibri"/>
          <w:sz w:val="20"/>
          <w:szCs w:val="20"/>
        </w:rPr>
        <w:t xml:space="preserve"> Wainwright’s collection of essays not only describes the traditional non-Western religious beliefs of an increasing number of people in New Zealand, but also the responses by health care professionals that could be a model for a Church approach to spirit possession and deliverance ministry in Australia. Culbertson and Smith suggest that one of the major challenges of Christian theology today is to be able to enter into respectful dialogue with indigenous religious beliefs and allow each to be affirmed by the other. (</w:t>
      </w:r>
      <w:r w:rsidRPr="0091427E">
        <w:rPr>
          <w:rFonts w:ascii="Calibri" w:hAnsi="Calibri"/>
          <w:sz w:val="20"/>
          <w:szCs w:val="20"/>
        </w:rPr>
        <w:fldChar w:fldCharType="begin"/>
      </w:r>
      <w:r w:rsidRPr="0091427E">
        <w:rPr>
          <w:rFonts w:ascii="Calibri" w:hAnsi="Calibri"/>
          <w:sz w:val="20"/>
          <w:szCs w:val="20"/>
        </w:rPr>
        <w:instrText xml:space="preserve"> ADDIN ZOTERO_ITEM CSL_CITATION {"citationID":"JB2n86aO","properties":{"formattedCitation":"{\\rtf Philip Culbertson and Susan Smith, \\uc0\\u8220{}Conclusion: Opening Up Conversations,\\uc0\\u8221{} in \\i Spirit Possession: Theology and Identity: A Pacific Exploration\\i0{}, n.d., 271\\uc0\\u8211{}93.}","plainCitation":"Philip Culbertson and Susan Smith, “Conclusion: Opening Up Conversations,” in Spirit Possession: Theology and Identity: A Pacific Exploration, n.d., 271–93."},"citationItems":[{"id":321,"uris":["http://zotero.org/users/1026663/items/INB3VCBR"],"uri":["http://zotero.org/users/1026663/items/INB3VCBR"],"itemData":{"id":321,"type":"chapter","title":"Conclusion: Opening Up Conversations","container-title":"Spirit Possession: Theology and Identity: a Pacific Exploration","page":"271-293","author":[{"family":"Culbertson","given":"Philip"},{"family":"Smith","given":"Susan"}]}}],"schema":"https://github.com/citation-style-language/schema/raw/master/csl-citation.json"} </w:instrText>
      </w:r>
      <w:r w:rsidRPr="0091427E">
        <w:rPr>
          <w:rFonts w:ascii="Calibri" w:hAnsi="Calibri"/>
          <w:sz w:val="20"/>
          <w:szCs w:val="20"/>
        </w:rPr>
        <w:fldChar w:fldCharType="separate"/>
      </w:r>
      <w:r w:rsidRPr="0091427E">
        <w:rPr>
          <w:rFonts w:ascii="Calibri" w:hAnsi="Calibri" w:cs="Times New Roman"/>
          <w:sz w:val="20"/>
          <w:szCs w:val="20"/>
        </w:rPr>
        <w:t xml:space="preserve">Philip Culbertson and Susan Smith, “Conclusion: Opening Up Conversations,” in </w:t>
      </w:r>
      <w:r w:rsidRPr="0091427E">
        <w:rPr>
          <w:rFonts w:ascii="Calibri" w:hAnsi="Calibri" w:cs="Times New Roman"/>
          <w:i/>
          <w:iCs/>
          <w:sz w:val="20"/>
          <w:szCs w:val="20"/>
        </w:rPr>
        <w:t>Spirit</w:t>
      </w:r>
      <w:r w:rsidRPr="0091427E">
        <w:rPr>
          <w:rFonts w:ascii="Calibri" w:hAnsi="Calibri" w:cs="Times New Roman"/>
          <w:iCs/>
          <w:sz w:val="20"/>
          <w:szCs w:val="20"/>
        </w:rPr>
        <w:t xml:space="preserve"> </w:t>
      </w:r>
      <w:r w:rsidRPr="0091427E">
        <w:rPr>
          <w:rFonts w:ascii="Calibri" w:hAnsi="Calibri" w:cs="Times New Roman"/>
          <w:i/>
          <w:iCs/>
          <w:sz w:val="20"/>
          <w:szCs w:val="20"/>
        </w:rPr>
        <w:t>Possession</w:t>
      </w:r>
      <w:r w:rsidRPr="0091427E">
        <w:rPr>
          <w:rFonts w:ascii="Calibri" w:hAnsi="Calibri" w:cs="Times New Roman"/>
          <w:sz w:val="20"/>
          <w:szCs w:val="20"/>
        </w:rPr>
        <w:t>, 271–93.</w:t>
      </w:r>
      <w:r w:rsidRPr="0091427E">
        <w:rPr>
          <w:rFonts w:ascii="Calibri" w:hAnsi="Calibri"/>
          <w:sz w:val="20"/>
          <w:szCs w:val="20"/>
        </w:rPr>
        <w:fldChar w:fldCharType="end"/>
      </w:r>
      <w:r w:rsidRPr="0091427E">
        <w:rPr>
          <w:rFonts w:ascii="Calibri" w:hAnsi="Calibri"/>
          <w:sz w:val="20"/>
          <w:szCs w:val="20"/>
        </w:rPr>
        <w:t>)</w:t>
      </w:r>
    </w:p>
    <w:p w:rsidR="00CC3E73" w:rsidRDefault="00CC3E73" w:rsidP="0091427E">
      <w:pPr>
        <w:pStyle w:val="FootnoteText"/>
      </w:pPr>
    </w:p>
    <w:p w:rsidR="00CC3E73" w:rsidRPr="00083FBA" w:rsidRDefault="00CC3E73" w:rsidP="0091427E">
      <w:pPr>
        <w:pStyle w:val="FootnoteText"/>
        <w:rPr>
          <w:sz w:val="12"/>
          <w:szCs w:val="12"/>
        </w:rPr>
      </w:pPr>
    </w:p>
  </w:footnote>
  <w:footnote w:id="189">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Pc5f5k36","properties":{"formattedCitation":"{\\rtf Peter Munro, \\uc0\\u8220{}Defeating the Devil: Why Exorcism Is on the Rise in Australia.,\\uc0\\u8221{} \\i The Australian Weekend\\i0{}, February 7, 2015.}","plainCitation":"Peter Munro, “Defeating the Devil: Why Exorcism Is on the Rise in Australia.,” The Australian Weekend, February 7, 2015."},"citationItems":[{"id":322,"uris":["http://zotero.org/users/1026663/items/2566IKSZ"],"uri":["http://zotero.org/users/1026663/items/2566IKSZ"],"itemData":{"id":322,"type":"article-magazine","title":"Defeating the Devil: Why Exorcism is on the Rise in Australia.","container-title":"The Australian Weekend","page":"12-17","author":[{"family":"Munro","given":"Peter"}],"issued":{"date-parts":[["2015",2,7]]}}}],"schema":"https://github.com/citation-style-language/schema/raw/master/csl-citation.json"} </w:instrText>
      </w:r>
      <w:r>
        <w:fldChar w:fldCharType="separate"/>
      </w:r>
      <w:r w:rsidRPr="0057595F">
        <w:rPr>
          <w:rFonts w:ascii="Calibri" w:hAnsi="Calibri" w:cs="Times New Roman"/>
          <w:szCs w:val="24"/>
        </w:rPr>
        <w:t>Peter Munro, “Defeating the Devil: Why Exorci</w:t>
      </w:r>
      <w:r>
        <w:rPr>
          <w:rFonts w:ascii="Calibri" w:hAnsi="Calibri" w:cs="Times New Roman"/>
          <w:szCs w:val="24"/>
        </w:rPr>
        <w:t>sm Is on the Rise in Australia.</w:t>
      </w:r>
      <w:r w:rsidRPr="0057595F">
        <w:rPr>
          <w:rFonts w:ascii="Calibri" w:hAnsi="Calibri" w:cs="Times New Roman"/>
          <w:szCs w:val="24"/>
        </w:rPr>
        <w:t xml:space="preserve">” </w:t>
      </w:r>
      <w:r w:rsidRPr="0057595F">
        <w:rPr>
          <w:rFonts w:ascii="Calibri" w:hAnsi="Calibri" w:cs="Times New Roman"/>
          <w:i/>
          <w:iCs/>
          <w:szCs w:val="24"/>
        </w:rPr>
        <w:t>The Australian Weekend</w:t>
      </w:r>
      <w:r w:rsidRPr="0057595F">
        <w:rPr>
          <w:rFonts w:ascii="Calibri" w:hAnsi="Calibri" w:cs="Times New Roman"/>
          <w:szCs w:val="24"/>
        </w:rPr>
        <w:t>, February 7, 2015.</w:t>
      </w:r>
      <w:r>
        <w:fldChar w:fldCharType="end"/>
      </w:r>
      <w:r>
        <w:t xml:space="preserve"> Cameron Stewart, “Deliver us from Evil”, </w:t>
      </w:r>
      <w:r w:rsidRPr="0057595F">
        <w:rPr>
          <w:i/>
        </w:rPr>
        <w:t>The Australian Weekend</w:t>
      </w:r>
      <w:r>
        <w:t>, December 8, 2010.</w:t>
      </w:r>
    </w:p>
    <w:p w:rsidR="00CC3E73" w:rsidRPr="00083FBA" w:rsidRDefault="00CC3E73" w:rsidP="0091427E">
      <w:pPr>
        <w:pStyle w:val="FootnoteText"/>
        <w:rPr>
          <w:sz w:val="12"/>
          <w:szCs w:val="12"/>
        </w:rPr>
      </w:pPr>
    </w:p>
  </w:footnote>
  <w:footnote w:id="190">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Wv1i9G7s","properties":{"formattedCitation":"{\\rtf Peter Munro, \\uc0\\u8220{}Defeating the Devil: Why Exocism Is on the Rise in Australia.,\\uc0\\u8221{} \\i The Australian Weekend\\i0{}, February 7, 2015.}","plainCitation":"Peter Munro, “Defeating the Devil: Why Exocism Is on the Rise in Australia.,” The Australian Weekend, February 7, 2015.","dontUpdate":true},"citationItems":[{"id":322,"uris":["http://zotero.org/users/1026663/items/2566IKSZ"],"uri":["http://zotero.org/users/1026663/items/2566IKSZ"],"itemData":{"id":322,"type":"article-magazine","title":"Defeating the Devil: Why Exorcism is on the Rise in Australia.","container-title":"The Australian Weekend","page":"12-17","author":[{"family":"Munro","given":"Peter"}],"issued":{"date-parts":[["2015",2,7]]}}}],"schema":"https://github.com/citation-style-language/schema/raw/master/csl-citation.json"} </w:instrText>
      </w:r>
      <w:r>
        <w:fldChar w:fldCharType="separate"/>
      </w:r>
      <w:r w:rsidRPr="006C5870">
        <w:rPr>
          <w:rFonts w:ascii="Calibri" w:hAnsi="Calibri" w:cs="Times New Roman"/>
          <w:szCs w:val="24"/>
        </w:rPr>
        <w:t>Peter Munro, “Defeating the Devil: Why Exo</w:t>
      </w:r>
      <w:r>
        <w:rPr>
          <w:rFonts w:ascii="Calibri" w:hAnsi="Calibri" w:cs="Times New Roman"/>
          <w:szCs w:val="24"/>
        </w:rPr>
        <w:t>r</w:t>
      </w:r>
      <w:r w:rsidRPr="006C5870">
        <w:rPr>
          <w:rFonts w:ascii="Calibri" w:hAnsi="Calibri" w:cs="Times New Roman"/>
          <w:szCs w:val="24"/>
        </w:rPr>
        <w:t xml:space="preserve">cism Is on the Rise in Australia.” </w:t>
      </w:r>
      <w:r w:rsidRPr="006C5870">
        <w:rPr>
          <w:rFonts w:ascii="Calibri" w:hAnsi="Calibri" w:cs="Times New Roman"/>
          <w:i/>
          <w:iCs/>
          <w:szCs w:val="24"/>
        </w:rPr>
        <w:t>The Australian Weekend</w:t>
      </w:r>
      <w:r w:rsidRPr="006C5870">
        <w:rPr>
          <w:rFonts w:ascii="Calibri" w:hAnsi="Calibri" w:cs="Times New Roman"/>
          <w:szCs w:val="24"/>
        </w:rPr>
        <w:t>, February 7, 2015.</w:t>
      </w:r>
      <w:r>
        <w:fldChar w:fldCharType="end"/>
      </w:r>
    </w:p>
    <w:p w:rsidR="00CC3E73" w:rsidRPr="00875922" w:rsidRDefault="00CC3E73" w:rsidP="0091427E">
      <w:pPr>
        <w:pStyle w:val="FootnoteText"/>
        <w:rPr>
          <w:sz w:val="12"/>
          <w:szCs w:val="12"/>
        </w:rPr>
      </w:pPr>
    </w:p>
  </w:footnote>
  <w:footnote w:id="191">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YL3HobPJ","properties":{"formattedCitation":"{\\rtf Warren, \\uc0\\u8220{}Deliverance and Freedom.\\uc0\\u8221{}}","plainCitation":"Warren, “Deliverance and Freedom.”"},"citationItems":[{"id":197,"uris":["http://zotero.org/users/1026663/items/B2MX5NE8"],"uri":["http://zotero.org/users/1026663/items/B2MX5NE8"],"itemData":{"id":197,"type":"article-journal","title":"Deliverance and Freedom","container-title":"Renewal Journal","page":"22-26","volume":"4","source":"DM","author":[{"family":"Warren","given":"Colin"}],"issued":{"date-parts":[["1994"]]}}}],"schema":"https://github.com/citation-style-language/schema/raw/master/csl-citation.json"} </w:instrText>
      </w:r>
      <w:r>
        <w:fldChar w:fldCharType="separate"/>
      </w:r>
      <w:r w:rsidRPr="008026C9">
        <w:rPr>
          <w:rFonts w:ascii="Calibri" w:hAnsi="Calibri" w:cs="Times New Roman"/>
          <w:szCs w:val="24"/>
        </w:rPr>
        <w:t>Warren, “Deliverance and Freedom.”</w:t>
      </w:r>
      <w:r>
        <w:fldChar w:fldCharType="end"/>
      </w:r>
    </w:p>
    <w:p w:rsidR="00CC3E73" w:rsidRPr="00BD14DE" w:rsidRDefault="00CC3E73" w:rsidP="0091427E">
      <w:pPr>
        <w:pStyle w:val="FootnoteText"/>
        <w:rPr>
          <w:sz w:val="12"/>
          <w:szCs w:val="12"/>
        </w:rPr>
      </w:pPr>
    </w:p>
  </w:footnote>
  <w:footnote w:id="192">
    <w:p w:rsidR="00CC3E73" w:rsidRDefault="00CC3E73" w:rsidP="0091427E">
      <w:pPr>
        <w:pStyle w:val="FootnoteText"/>
      </w:pPr>
      <w:r w:rsidRPr="00BB799B">
        <w:rPr>
          <w:rStyle w:val="FootnoteReference"/>
        </w:rPr>
        <w:footnoteRef/>
      </w:r>
      <w:r>
        <w:t xml:space="preserve"> </w:t>
      </w:r>
      <w:hyperlink r:id="rId21" w:history="1">
        <w:r w:rsidRPr="0098224B">
          <w:rPr>
            <w:rStyle w:val="Hyperlink"/>
          </w:rPr>
          <w:t>www.ellel.org/au/</w:t>
        </w:r>
      </w:hyperlink>
      <w:r>
        <w:t xml:space="preserve"> [accessed 15/1/15]</w:t>
      </w:r>
    </w:p>
    <w:p w:rsidR="00CC3E73" w:rsidRPr="00BD14DE" w:rsidRDefault="00CC3E73" w:rsidP="0091427E">
      <w:pPr>
        <w:pStyle w:val="FootnoteText"/>
        <w:rPr>
          <w:sz w:val="12"/>
          <w:szCs w:val="12"/>
        </w:rPr>
      </w:pPr>
    </w:p>
  </w:footnote>
  <w:footnote w:id="193">
    <w:p w:rsidR="00CC3E73" w:rsidRDefault="00CC3E73" w:rsidP="0091427E">
      <w:pPr>
        <w:pStyle w:val="FootnoteText"/>
      </w:pPr>
      <w:r w:rsidRPr="00BB799B">
        <w:rPr>
          <w:rStyle w:val="FootnoteReference"/>
        </w:rPr>
        <w:footnoteRef/>
      </w:r>
      <w:r>
        <w:t xml:space="preserve"> </w:t>
      </w:r>
      <w:hyperlink r:id="rId22" w:history="1">
        <w:r w:rsidRPr="0098224B">
          <w:rPr>
            <w:rStyle w:val="Hyperlink"/>
          </w:rPr>
          <w:t>www.elijahhouse.com.au</w:t>
        </w:r>
      </w:hyperlink>
      <w:r>
        <w:t xml:space="preserve"> [accessed 15/1/15] See ‘Teachings 30: Captive Spirit’ for an example. They are an offshoot of the ministry of Elijah Ministries of the USA (see page 59).</w:t>
      </w:r>
    </w:p>
    <w:p w:rsidR="00CC3E73" w:rsidRPr="00BD14DE" w:rsidRDefault="00CC3E73" w:rsidP="0091427E">
      <w:pPr>
        <w:pStyle w:val="FootnoteText"/>
        <w:rPr>
          <w:sz w:val="12"/>
          <w:szCs w:val="12"/>
        </w:rPr>
      </w:pPr>
    </w:p>
  </w:footnote>
  <w:footnote w:id="194">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y60jvino","properties":{"formattedCitation":"{\\rtf Barry Brown, \\i The Uniting Church and the Ministry of Deliverance\\i0{} (Melbourne: Uniting Church in Australia, Synod of Victoria, 1992), 6.}","plainCitation":"Barry Brown, The Uniting Church and the Ministry of Deliverance (Melbourne: Uniting Church in Australia, Synod of Victoria, 1992), 6."},"citationItems":[{"id":133,"uris":["http://zotero.org/users/1026663/items/URH9ZX3U"],"uri":["http://zotero.org/users/1026663/items/URH9ZX3U"],"itemData":{"id":133,"type":"report","title":"The Uniting Church and the ministry of deliverance","publisher":"Uniting Church in Australia, Synod of Victoria","publisher-place":"Melbourne","source":"DM","event-place":"Melbourne","abstract":"a discussion paper, australia","call-number":"UG60 B877","author":[{"family":"Brown","given":"Barry"}],"issued":{"date-parts":[["1992"]]}},"locator":"6"}],"schema":"https://github.com/citation-style-language/schema/raw/master/csl-citation.json"} </w:instrText>
      </w:r>
      <w:r>
        <w:fldChar w:fldCharType="separate"/>
      </w:r>
      <w:r w:rsidRPr="00433624">
        <w:rPr>
          <w:rFonts w:ascii="Calibri" w:hAnsi="Calibri" w:cs="Times New Roman"/>
          <w:szCs w:val="24"/>
        </w:rPr>
        <w:t xml:space="preserve">Barry Brown, </w:t>
      </w:r>
      <w:r w:rsidRPr="00433624">
        <w:rPr>
          <w:rFonts w:ascii="Calibri" w:hAnsi="Calibri" w:cs="Times New Roman"/>
          <w:i/>
          <w:iCs/>
          <w:szCs w:val="24"/>
        </w:rPr>
        <w:t xml:space="preserve">The Uniting </w:t>
      </w:r>
      <w:r>
        <w:rPr>
          <w:rFonts w:ascii="Calibri" w:hAnsi="Calibri" w:cs="Times New Roman"/>
          <w:i/>
          <w:iCs/>
          <w:szCs w:val="24"/>
        </w:rPr>
        <w:t>Church</w:t>
      </w:r>
      <w:r w:rsidRPr="00433624">
        <w:rPr>
          <w:rFonts w:ascii="Calibri" w:hAnsi="Calibri" w:cs="Times New Roman"/>
          <w:i/>
          <w:iCs/>
          <w:szCs w:val="24"/>
        </w:rPr>
        <w:t xml:space="preserve"> and the Ministry of Deliverance</w:t>
      </w:r>
      <w:r w:rsidRPr="00433624">
        <w:rPr>
          <w:rFonts w:ascii="Calibri" w:hAnsi="Calibri" w:cs="Times New Roman"/>
          <w:szCs w:val="24"/>
        </w:rPr>
        <w:t xml:space="preserve"> (Melbourne: Uniting </w:t>
      </w:r>
      <w:r>
        <w:rPr>
          <w:rFonts w:ascii="Calibri" w:hAnsi="Calibri" w:cs="Times New Roman"/>
          <w:szCs w:val="24"/>
        </w:rPr>
        <w:t>Church</w:t>
      </w:r>
      <w:r w:rsidRPr="00433624">
        <w:rPr>
          <w:rFonts w:ascii="Calibri" w:hAnsi="Calibri" w:cs="Times New Roman"/>
          <w:szCs w:val="24"/>
        </w:rPr>
        <w:t xml:space="preserve"> in Australia, Synod of Victoria, 1992), 6.</w:t>
      </w:r>
      <w:r>
        <w:fldChar w:fldCharType="end"/>
      </w:r>
    </w:p>
    <w:p w:rsidR="00CC3E73" w:rsidRPr="00BD14DE" w:rsidRDefault="00CC3E73" w:rsidP="0091427E">
      <w:pPr>
        <w:pStyle w:val="FootnoteText"/>
        <w:rPr>
          <w:sz w:val="12"/>
          <w:szCs w:val="12"/>
        </w:rPr>
      </w:pPr>
    </w:p>
  </w:footnote>
  <w:footnote w:id="195">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dD5FJ5dx","properties":{"formattedCitation":"{\\rtf Munro, \\uc0\\u8220{}Defeating the Devil: Why Exorcism Is on the Rise in Australia.\\uc0\\u8221{}}","plainCitation":"Munro, “Defeating the Devil: Why Exorcism Is on the Rise in Australia.”"},"citationItems":[{"id":322,"uris":["http://zotero.org/users/1026663/items/2566IKSZ"],"uri":["http://zotero.org/users/1026663/items/2566IKSZ"],"itemData":{"id":322,"type":"article-magazine","title":"Defeating the Devil: Why Exorcism is on the Rise in Australia.","container-title":"The Australian Weekend","page":"12-17","author":[{"family":"Munro","given":"Peter"}],"issued":{"date-parts":[["2015",2,7]]}}}],"schema":"https://github.com/citation-style-language/schema/raw/master/csl-citation.json"} </w:instrText>
      </w:r>
      <w:r>
        <w:fldChar w:fldCharType="separate"/>
      </w:r>
      <w:r w:rsidRPr="00B62C5D">
        <w:rPr>
          <w:rFonts w:ascii="Calibri" w:hAnsi="Calibri" w:cs="Times New Roman"/>
          <w:szCs w:val="24"/>
        </w:rPr>
        <w:t>Munro, “Defeating the Devil.”</w:t>
      </w:r>
      <w:r>
        <w:fldChar w:fldCharType="end"/>
      </w:r>
    </w:p>
    <w:p w:rsidR="00CC3E73" w:rsidRPr="00BD14DE" w:rsidRDefault="00CC3E73" w:rsidP="0091427E">
      <w:pPr>
        <w:pStyle w:val="FootnoteText"/>
        <w:rPr>
          <w:sz w:val="12"/>
          <w:szCs w:val="12"/>
        </w:rPr>
      </w:pPr>
    </w:p>
  </w:footnote>
  <w:footnote w:id="196">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NN9SAQlN","properties":{"formattedCitation":"{\\rtf Julian Porteous, \\i Manual of Minor Exorcisms\\i0{} (Vatican City: Catholic Truth Society, 2012); Julian Porteous, \\i Prayers for the in Spiritual Affliction\\i0{} (Vatican City: Catholic Truth Society, 2012).}","plainCitation":"Julian Porteous, Manual of Minor Exorcisms (Vatican City: Catholic Truth Society, 2012); Julian Porteous, Prayers for the in Spiritual Affliction (Vatican City: Catholic Truth Society, 2012).","dontUpdate":true},"citationItems":[{"id":323,"uris":["http://zotero.org/users/1026663/items/AWVERACF"],"uri":["http://zotero.org/users/1026663/items/AWVERACF"],"itemData":{"id":323,"type":"book","title":"Manual of Minor Exorcisms","publisher":"Catholic Truth Society","publisher-place":"Vatican City","event-place":"Vatican City","author":[{"family":"Porteous","given":"Julian"}],"issued":{"date-parts":[["2012"]]}}},{"id":324,"uris":["http://zotero.org/users/1026663/items/NSI5X8FF"],"uri":["http://zotero.org/users/1026663/items/NSI5X8FF"],"itemData":{"id":324,"type":"book","title":"Prayers for those in spiritual Affliction","publisher":"Catholic Truth Society","publisher-place":"Vatican City","event-place":"Vatican City","author":[{"family":"Porteous","given":"Julian"}],"issued":{"date-parts":[["2012"]]}}}],"schema":"https://github.com/citation-style-language/schema/raw/master/csl-citation.json"} </w:instrText>
      </w:r>
      <w:r>
        <w:fldChar w:fldCharType="separate"/>
      </w:r>
      <w:r w:rsidRPr="00CB03DB">
        <w:rPr>
          <w:rFonts w:ascii="Calibri" w:hAnsi="Calibri" w:cs="Times New Roman"/>
          <w:szCs w:val="24"/>
        </w:rPr>
        <w:t xml:space="preserve">Julian Porteous, </w:t>
      </w:r>
      <w:r w:rsidRPr="00CB03DB">
        <w:rPr>
          <w:rFonts w:ascii="Calibri" w:hAnsi="Calibri" w:cs="Times New Roman"/>
          <w:i/>
          <w:iCs/>
          <w:szCs w:val="24"/>
        </w:rPr>
        <w:t>Manual of Minor Exorcisms</w:t>
      </w:r>
      <w:r w:rsidRPr="00CB03DB">
        <w:rPr>
          <w:rFonts w:ascii="Calibri" w:hAnsi="Calibri" w:cs="Times New Roman"/>
          <w:szCs w:val="24"/>
        </w:rPr>
        <w:t xml:space="preserve"> (Vatican City: Catholic Truth Society, 2012); </w:t>
      </w:r>
      <w:r w:rsidRPr="00CB03DB">
        <w:rPr>
          <w:rFonts w:ascii="Calibri" w:hAnsi="Calibri" w:cs="Times New Roman"/>
          <w:i/>
          <w:iCs/>
          <w:szCs w:val="24"/>
        </w:rPr>
        <w:t>Prayers for th</w:t>
      </w:r>
      <w:r>
        <w:rPr>
          <w:rFonts w:ascii="Calibri" w:hAnsi="Calibri" w:cs="Times New Roman"/>
          <w:i/>
          <w:iCs/>
          <w:szCs w:val="24"/>
        </w:rPr>
        <w:t>ose</w:t>
      </w:r>
      <w:r w:rsidRPr="00CB03DB">
        <w:rPr>
          <w:rFonts w:ascii="Calibri" w:hAnsi="Calibri" w:cs="Times New Roman"/>
          <w:i/>
          <w:iCs/>
          <w:szCs w:val="24"/>
        </w:rPr>
        <w:t xml:space="preserve"> in Spiritual Affliction</w:t>
      </w:r>
      <w:r w:rsidRPr="00CB03DB">
        <w:rPr>
          <w:rFonts w:ascii="Calibri" w:hAnsi="Calibri" w:cs="Times New Roman"/>
          <w:szCs w:val="24"/>
        </w:rPr>
        <w:t xml:space="preserve"> (Vatican City: Catholic Truth Society, 2012).</w:t>
      </w:r>
      <w:r>
        <w:fldChar w:fldCharType="end"/>
      </w:r>
    </w:p>
    <w:p w:rsidR="00CC3E73" w:rsidRPr="00BD14DE" w:rsidRDefault="00CC3E73" w:rsidP="0091427E">
      <w:pPr>
        <w:pStyle w:val="FootnoteText"/>
        <w:rPr>
          <w:sz w:val="12"/>
          <w:szCs w:val="12"/>
        </w:rPr>
      </w:pPr>
    </w:p>
  </w:footnote>
  <w:footnote w:id="197">
    <w:p w:rsidR="00CC3E73" w:rsidRDefault="00CC3E73" w:rsidP="0091427E">
      <w:pPr>
        <w:pStyle w:val="FootnoteText"/>
      </w:pPr>
      <w:r w:rsidRPr="00BB799B">
        <w:rPr>
          <w:rStyle w:val="FootnoteReference"/>
        </w:rPr>
        <w:footnoteRef/>
      </w:r>
      <w:r>
        <w:t xml:space="preserve"> Cameron Stewart, “Deliver us”.</w:t>
      </w:r>
    </w:p>
    <w:p w:rsidR="00CC3E73" w:rsidRPr="00C44693" w:rsidRDefault="00CC3E73" w:rsidP="0091427E">
      <w:pPr>
        <w:pStyle w:val="FootnoteText"/>
        <w:rPr>
          <w:sz w:val="12"/>
          <w:szCs w:val="12"/>
        </w:rPr>
      </w:pPr>
    </w:p>
  </w:footnote>
  <w:footnote w:id="198">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hmtkLVJN","properties":{"formattedCitation":"{\\rtf Carol Glatz, \\uc0\\u8220{}Exorcist Boot Camp: Church Leaders Call for More Training against Evil,\\uc0\\u8221{} \\i Catholic News Service\\i0{}, April 1, 2011, http://www.catholicnews.com/data/stories/cns/1101298.htm.}","plainCitation":"Carol Glatz, “Exorcist Boot Camp: Church Leaders Call for More Training against Evil,” Catholic News Service, April 1, 2011, http://www.catholicnews.com/data/stories/cns/1101298.htm."},"citationItems":[{"id":330,"uris":["http://zotero.org/users/1026663/items/8VDB8AR9"],"uri":["http://zotero.org/users/1026663/items/8VDB8AR9"],"itemData":{"id":330,"type":"article-newspaper","title":"Exorcist Boot Camp: Church Leaders Call for More Training against Evil","container-title":"Catholic News Service","publisher-place":"Vatican City","event-place":"Vatican City","URL":"http://www.catholicnews.com/data/stories/cns/1101298.htm","author":[{"family":"Glatz","given":"Carol"}],"issued":{"date-parts":[["2011",4,1]]},"accessed":{"date-parts":[["2015",1,15]]}}}],"schema":"https://github.com/citation-style-language/schema/raw/master/csl-citation.json"} </w:instrText>
      </w:r>
      <w:r>
        <w:fldChar w:fldCharType="separate"/>
      </w:r>
      <w:r w:rsidRPr="00FD5634">
        <w:rPr>
          <w:rFonts w:ascii="Calibri" w:hAnsi="Calibri" w:cs="Times New Roman"/>
          <w:szCs w:val="24"/>
        </w:rPr>
        <w:t xml:space="preserve">Carol Glatz, “Exorcist Boot Camp: </w:t>
      </w:r>
      <w:r>
        <w:rPr>
          <w:rFonts w:ascii="Calibri" w:hAnsi="Calibri" w:cs="Times New Roman"/>
          <w:szCs w:val="24"/>
        </w:rPr>
        <w:t>Church</w:t>
      </w:r>
      <w:r w:rsidRPr="00FD5634">
        <w:rPr>
          <w:rFonts w:ascii="Calibri" w:hAnsi="Calibri" w:cs="Times New Roman"/>
          <w:szCs w:val="24"/>
        </w:rPr>
        <w:t xml:space="preserve"> Leaders Call for More Training against Evil,” </w:t>
      </w:r>
      <w:r w:rsidRPr="00FD5634">
        <w:rPr>
          <w:rFonts w:ascii="Calibri" w:hAnsi="Calibri" w:cs="Times New Roman"/>
          <w:i/>
          <w:iCs/>
          <w:szCs w:val="24"/>
        </w:rPr>
        <w:t>Catholic News Service</w:t>
      </w:r>
      <w:r w:rsidRPr="00FD5634">
        <w:rPr>
          <w:rFonts w:ascii="Calibri" w:hAnsi="Calibri" w:cs="Times New Roman"/>
          <w:szCs w:val="24"/>
        </w:rPr>
        <w:t>, April 1, 2011, http://www.catholicnews.com/data/stories/cns/1101298.htm.</w:t>
      </w:r>
      <w:r>
        <w:fldChar w:fldCharType="end"/>
      </w:r>
    </w:p>
    <w:p w:rsidR="00CC3E73" w:rsidRPr="00BD14DE" w:rsidRDefault="00CC3E73" w:rsidP="0091427E">
      <w:pPr>
        <w:pStyle w:val="FootnoteText"/>
        <w:rPr>
          <w:sz w:val="12"/>
          <w:szCs w:val="12"/>
        </w:rPr>
      </w:pPr>
    </w:p>
  </w:footnote>
  <w:footnote w:id="199">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6eBxiIJh","properties":{"formattedCitation":"{\\rtf \\uc0\\u8220{}Exorcism Conference Underway in Rome,\\uc0\\u8221{} \\i ANSA\\i0{}, May 7, 2014, http://www.ansa.it/english/news/vatican/2014/05/07/exorcism-conference-underway-in-rome_208a097c-06fb-44fa-a50a-e56cbfc682ee.html.}","plainCitation":"“Exorcism Conference Underway in Rome,” ANSA, May 7, 2014, http://www.ansa.it/english/news/vatican/2014/05/07/exorcism-conference-underway-in-rome_208a097c-06fb-44fa-a50a-e56cbfc682ee.html."},"citationItems":[{"id":331,"uris":["http://zotero.org/users/1026663/items/DWX8MF5F"],"uri":["http://zotero.org/users/1026663/items/DWX8MF5F"],"itemData":{"id":331,"type":"article-newspaper","title":"Exorcism Conference Underway in Rome","container-title":"ANSA","publisher-place":"Vatican City","event-place":"Vatican City","URL":"http://www.ansa.it/english/news/vatican/2014/05/07/exorcism-conference-underway-in-rome_208a097c-06fb-44fa-a50a-e56cbfc682ee.html","issued":{"date-parts":[["2014",5,7]]},"accessed":{"date-parts":[["2015",1,15]]}}}],"schema":"https://github.com/citation-style-language/schema/raw/master/csl-citation.json"} </w:instrText>
      </w:r>
      <w:r>
        <w:fldChar w:fldCharType="separate"/>
      </w:r>
      <w:r w:rsidRPr="008402DC">
        <w:rPr>
          <w:rFonts w:ascii="Calibri" w:hAnsi="Calibri" w:cs="Times New Roman"/>
          <w:szCs w:val="24"/>
        </w:rPr>
        <w:t xml:space="preserve">“Exorcism Conference Underway in Rome,” </w:t>
      </w:r>
      <w:r w:rsidRPr="008402DC">
        <w:rPr>
          <w:rFonts w:ascii="Calibri" w:hAnsi="Calibri" w:cs="Times New Roman"/>
          <w:i/>
          <w:iCs/>
          <w:szCs w:val="24"/>
        </w:rPr>
        <w:t>ANSA</w:t>
      </w:r>
      <w:r w:rsidRPr="008402DC">
        <w:rPr>
          <w:rFonts w:ascii="Calibri" w:hAnsi="Calibri" w:cs="Times New Roman"/>
          <w:szCs w:val="24"/>
        </w:rPr>
        <w:t>, May 7, 2014, http://www.ansa.it/english/news/vatican/2014/05/07/exorcism-conference-underway-in-rome_208a097c-06fb-44fa-a50a-e56cbfc682ee.html.</w:t>
      </w:r>
      <w:r>
        <w:fldChar w:fldCharType="end"/>
      </w:r>
    </w:p>
    <w:p w:rsidR="00CC3E73" w:rsidRPr="00BD14DE" w:rsidRDefault="00CC3E73" w:rsidP="0091427E">
      <w:pPr>
        <w:pStyle w:val="FootnoteText"/>
        <w:rPr>
          <w:sz w:val="12"/>
          <w:szCs w:val="12"/>
        </w:rPr>
      </w:pPr>
    </w:p>
  </w:footnote>
  <w:footnote w:id="200">
    <w:p w:rsidR="00CC3E73" w:rsidRDefault="00CC3E73" w:rsidP="0091427E">
      <w:pPr>
        <w:pStyle w:val="FootnoteText"/>
      </w:pPr>
      <w:r w:rsidRPr="00BB799B">
        <w:rPr>
          <w:rStyle w:val="FootnoteReference"/>
        </w:rPr>
        <w:footnoteRef/>
      </w:r>
      <w:r>
        <w:t xml:space="preserve"> </w:t>
      </w:r>
      <w:r>
        <w:fldChar w:fldCharType="begin"/>
      </w:r>
      <w:r>
        <w:instrText xml:space="preserve"> ADDIN ZOTERO_ITEM CSL_CITATION {"citationID":"xy6gWCmr","properties":{"formattedCitation":"{\\rtf Munro, \\uc0\\u8220{}Defeating the Devil: Why Exorcism Is on the Rise in Australia.\\uc0\\u8221{}}","plainCitation":"Munro, “Defeating the Devil: Why Exorcism Is on the Rise in Australia.”"},"citationItems":[{"id":322,"uris":["http://zotero.org/users/1026663/items/2566IKSZ"],"uri":["http://zotero.org/users/1026663/items/2566IKSZ"],"itemData":{"id":322,"type":"article-magazine","title":"Defeating the Devil: Why Exorcism is on the Rise in Australia.","container-title":"The Australian Weekend","page":"12-17","author":[{"family":"Munro","given":"Peter"}],"issued":{"date-parts":[["2015",2,7]]}}}],"schema":"https://github.com/citation-style-language/schema/raw/master/csl-citation.json"} </w:instrText>
      </w:r>
      <w:r>
        <w:fldChar w:fldCharType="separate"/>
      </w:r>
      <w:r w:rsidRPr="00FD5634">
        <w:rPr>
          <w:rFonts w:ascii="Calibri" w:hAnsi="Calibri" w:cs="Times New Roman"/>
          <w:szCs w:val="24"/>
        </w:rPr>
        <w:t>Munro, “Defeating the Devil: Why Exorcism Is on the Rise in Australia.”</w:t>
      </w:r>
      <w:r>
        <w:fldChar w:fldCharType="end"/>
      </w:r>
    </w:p>
  </w:footnote>
  <w:footnote w:id="201">
    <w:p w:rsidR="00CC3E73" w:rsidRDefault="00CC3E73" w:rsidP="00723118">
      <w:pPr>
        <w:pStyle w:val="FootnoteText"/>
      </w:pPr>
      <w:r>
        <w:rPr>
          <w:rStyle w:val="FootnoteReference"/>
        </w:rPr>
        <w:footnoteRef/>
      </w:r>
      <w:r>
        <w:t xml:space="preserve"> </w:t>
      </w:r>
      <w:r>
        <w:fldChar w:fldCharType="begin"/>
      </w:r>
      <w:r>
        <w:instrText xml:space="preserve"> ADDIN ZOTERO_ITEM CSL_CITATION {"citationID":"L9mZIjIA","properties":{"formattedCitation":"{\\rtf Gareth Leyshon, \\uc0\\u8220{}Exorcism and Prayers for Deliverance: The Position of the Catholic Church.,\\uc0\\u8221{} June 2014, www.garethleyshon.info/Deliverance-X.pdf.}","plainCitation":"Gareth Leyshon, “Exorcism and Prayers for Deliverance: The Position of the Catholic Church.,” June 2014, www.garethleyshon.info/Deliverance-X.pdf.","dontUpdate":true},"citationItems":[{"id":345,"uris":["http://zotero.org/users/1026663/items/XFWGAPBR"],"uri":["http://zotero.org/users/1026663/items/XFWGAPBR"],"itemData":{"id":345,"type":"article","title":"Exorcism and Prayers for Deliverance: The Position of the Catholic Church.","abstract":"A hstorical review of developments since the late 19th century and a summary fo the norms now available\ndefenitions 4; extent and liit ofeorcisms in recent history 7-10; CCC advises psych assess 11; 1999 revision - some prayers for laity, otherwise priest led; discussion of public vs private 16; min ref to deliverance 18; may be admin by laity 18-19; ;text from Suenens (outlines a typical deliverance min service?!) 20; terminology stil lconfusing 20; porteous terminology 21 and use by laity 22; amorth terminology 23; ICCRS healing and deliverance 24","URL":"www.garethleyshon.info/Deliverance-X.pdf","author":[{"family":"Leyshon","given":"Gareth"}],"issued":{"date-parts":[["2014",6]]}}}],"schema":"https://github.com/citation-style-language/schema/raw/master/csl-citation.json"} </w:instrText>
      </w:r>
      <w:r>
        <w:fldChar w:fldCharType="separate"/>
      </w:r>
      <w:r w:rsidRPr="0057289D">
        <w:rPr>
          <w:rFonts w:ascii="Calibri" w:hAnsi="Calibri" w:cs="Times New Roman"/>
          <w:szCs w:val="24"/>
        </w:rPr>
        <w:t xml:space="preserve">Gareth Leyshon, “Exorcism and Prayers for Deliverance: The </w:t>
      </w:r>
      <w:r>
        <w:rPr>
          <w:rFonts w:ascii="Calibri" w:hAnsi="Calibri" w:cs="Times New Roman"/>
          <w:szCs w:val="24"/>
        </w:rPr>
        <w:t xml:space="preserve">Position of the Catholic Church. </w:t>
      </w:r>
      <w:r w:rsidRPr="0057289D">
        <w:rPr>
          <w:rFonts w:ascii="Calibri" w:hAnsi="Calibri" w:cs="Times New Roman"/>
          <w:bCs/>
          <w:szCs w:val="24"/>
        </w:rPr>
        <w:t>A Historical Review of Developments since the late 19</w:t>
      </w:r>
      <w:r w:rsidRPr="0057289D">
        <w:rPr>
          <w:rFonts w:ascii="Calibri" w:hAnsi="Calibri" w:cs="Times New Roman"/>
          <w:bCs/>
          <w:szCs w:val="24"/>
          <w:vertAlign w:val="superscript"/>
        </w:rPr>
        <w:t>th</w:t>
      </w:r>
      <w:r w:rsidRPr="0057289D">
        <w:rPr>
          <w:rFonts w:ascii="Calibri" w:hAnsi="Calibri" w:cs="Times New Roman"/>
          <w:bCs/>
          <w:szCs w:val="24"/>
        </w:rPr>
        <w:t xml:space="preserve"> Century and a Summary of the Norms now Applicable</w:t>
      </w:r>
      <w:r>
        <w:rPr>
          <w:rFonts w:ascii="Calibri" w:hAnsi="Calibri" w:cs="Times New Roman"/>
          <w:szCs w:val="24"/>
        </w:rPr>
        <w:t xml:space="preserve"> </w:t>
      </w:r>
      <w:r w:rsidRPr="0057289D">
        <w:rPr>
          <w:rFonts w:ascii="Calibri" w:hAnsi="Calibri" w:cs="Times New Roman"/>
          <w:szCs w:val="24"/>
        </w:rPr>
        <w:t>,” June 2014, www.garethleyshon.info/Deliverance-X.pdf.</w:t>
      </w:r>
      <w:r>
        <w:fldChar w:fldCharType="end"/>
      </w:r>
    </w:p>
    <w:p w:rsidR="00CC3E73" w:rsidRPr="00290AB0" w:rsidRDefault="00CC3E73" w:rsidP="00723118">
      <w:pPr>
        <w:pStyle w:val="FootnoteText"/>
        <w:rPr>
          <w:rFonts w:ascii="Calibri" w:hAnsi="Calibri" w:cs="Times New Roman"/>
          <w:b/>
          <w:bCs/>
          <w:sz w:val="12"/>
          <w:szCs w:val="12"/>
        </w:rPr>
      </w:pPr>
    </w:p>
  </w:footnote>
  <w:footnote w:id="202">
    <w:p w:rsidR="00CC3E73" w:rsidRDefault="00CC3E73" w:rsidP="00723118">
      <w:pPr>
        <w:pStyle w:val="FootnoteText"/>
      </w:pPr>
      <w:r>
        <w:rPr>
          <w:rStyle w:val="FootnoteReference"/>
        </w:rPr>
        <w:footnoteRef/>
      </w:r>
      <w:r>
        <w:t xml:space="preserve"> </w:t>
      </w:r>
      <w:proofErr w:type="spellStart"/>
      <w:r>
        <w:t>Leyshon</w:t>
      </w:r>
      <w:proofErr w:type="spellEnd"/>
      <w:r>
        <w:t>, “Exorcism”, 17.</w:t>
      </w:r>
    </w:p>
    <w:p w:rsidR="00CC3E73" w:rsidRPr="00290AB0" w:rsidRDefault="00CC3E73" w:rsidP="00723118">
      <w:pPr>
        <w:pStyle w:val="FootnoteText"/>
        <w:rPr>
          <w:sz w:val="12"/>
          <w:szCs w:val="12"/>
        </w:rPr>
      </w:pPr>
    </w:p>
  </w:footnote>
  <w:footnote w:id="203">
    <w:p w:rsidR="00CC3E73" w:rsidRDefault="00CC3E73" w:rsidP="00723118">
      <w:pPr>
        <w:pStyle w:val="FootnoteText"/>
      </w:pPr>
      <w:r>
        <w:rPr>
          <w:rStyle w:val="FootnoteReference"/>
        </w:rPr>
        <w:footnoteRef/>
      </w:r>
      <w:r>
        <w:t xml:space="preserve"> </w:t>
      </w:r>
      <w:proofErr w:type="spellStart"/>
      <w:r>
        <w:t>Leyshon</w:t>
      </w:r>
      <w:proofErr w:type="spellEnd"/>
      <w:r>
        <w:t>, “Exorcism”, 11.</w:t>
      </w:r>
    </w:p>
    <w:p w:rsidR="00CC3E73" w:rsidRPr="00875922" w:rsidRDefault="00CC3E73" w:rsidP="00723118">
      <w:pPr>
        <w:pStyle w:val="FootnoteText"/>
        <w:rPr>
          <w:sz w:val="12"/>
          <w:szCs w:val="12"/>
        </w:rPr>
      </w:pPr>
    </w:p>
  </w:footnote>
  <w:footnote w:id="204">
    <w:p w:rsidR="00CC3E73" w:rsidRDefault="00CC3E73" w:rsidP="00723118">
      <w:pPr>
        <w:pStyle w:val="FootnoteText"/>
      </w:pPr>
      <w:r>
        <w:rPr>
          <w:rStyle w:val="FootnoteReference"/>
        </w:rPr>
        <w:footnoteRef/>
      </w:r>
      <w:r>
        <w:t xml:space="preserve"> </w:t>
      </w:r>
      <w:r>
        <w:fldChar w:fldCharType="begin"/>
      </w:r>
      <w:r>
        <w:instrText xml:space="preserve"> ADDIN ZOTERO_ITEM CSL_CITATION {"citationID":"8lJ6z0Kf","properties":{"formattedCitation":"{\\rtf Grob, \\uc0\\u8220{}A Major Revision of the Discipline on Exorcism: A Comparative Study on the Liturgical Laws in the 1614 and 1998 Rites of Exorcism.,\\uc0\\u8221{} 174.}","plainCitation":"Grob, “A Major Revision of the Discipline on Exorcism: A Comparative Study on the Liturgical Laws in the 1614 and 1998 Rites of Exorcism.,” 174."},"citationItems":[{"id":193,"uris":["http://zotero.org/users/1026663/items/7CKZVRQ8"],"uri":["http://zotero.org/users/1026663/items/7CKZVRQ8"],"itemData":{"id":193,"type":"thesis","title":"A major revision of the Discipline on Exorcism: A Comparative Study on the Liturgical Laws in the 1614 and 1998 Rites of Exorcism.","publisher":"St Paul University","publisher-place":"Ottawa","number-of-pages":"234","genre":"Ph.D.","event-place":"Ottawa","author":[{"family":"Grob","given":"Jeffrey"}],"issued":{"date-parts":[["2007"]]}},"locator":"174"}],"schema":"https://github.com/citation-style-language/schema/raw/master/csl-citation.json"} </w:instrText>
      </w:r>
      <w:r>
        <w:fldChar w:fldCharType="separate"/>
      </w:r>
      <w:r w:rsidRPr="00493C70">
        <w:rPr>
          <w:rFonts w:ascii="Calibri" w:hAnsi="Calibri" w:cs="Times New Roman"/>
          <w:szCs w:val="24"/>
        </w:rPr>
        <w:t xml:space="preserve">Grob, “A Major Revision of the Discipline on Exorcism: A Comparative Study on the Liturgical Laws in the </w:t>
      </w:r>
      <w:r>
        <w:rPr>
          <w:rFonts w:ascii="Calibri" w:hAnsi="Calibri" w:cs="Times New Roman"/>
          <w:szCs w:val="24"/>
        </w:rPr>
        <w:t>1614 and 1998 Rites of Exorcism</w:t>
      </w:r>
      <w:r w:rsidRPr="00493C70">
        <w:rPr>
          <w:rFonts w:ascii="Calibri" w:hAnsi="Calibri" w:cs="Times New Roman"/>
          <w:szCs w:val="24"/>
        </w:rPr>
        <w:t>,” 174.</w:t>
      </w:r>
      <w:r>
        <w:fldChar w:fldCharType="end"/>
      </w:r>
      <w:r>
        <w:t xml:space="preserve"> See also </w:t>
      </w:r>
      <w:proofErr w:type="spellStart"/>
      <w:r>
        <w:t>Suenens</w:t>
      </w:r>
      <w:proofErr w:type="spellEnd"/>
      <w:r>
        <w:t xml:space="preserve">, </w:t>
      </w:r>
      <w:r w:rsidRPr="00724206">
        <w:rPr>
          <w:i/>
        </w:rPr>
        <w:t>Renewal</w:t>
      </w:r>
      <w:r>
        <w:t>, 99.</w:t>
      </w:r>
    </w:p>
    <w:p w:rsidR="00CC3E73" w:rsidRPr="00546E38" w:rsidRDefault="00CC3E73" w:rsidP="00723118">
      <w:pPr>
        <w:pStyle w:val="FootnoteText"/>
        <w:rPr>
          <w:sz w:val="12"/>
          <w:szCs w:val="12"/>
        </w:rPr>
      </w:pPr>
    </w:p>
  </w:footnote>
  <w:footnote w:id="205">
    <w:p w:rsidR="00CC3E73" w:rsidRDefault="00CC3E73" w:rsidP="00723118">
      <w:pPr>
        <w:pStyle w:val="FootnoteText"/>
      </w:pPr>
      <w:r>
        <w:rPr>
          <w:rStyle w:val="FootnoteReference"/>
        </w:rPr>
        <w:footnoteRef/>
      </w:r>
      <w:r>
        <w:t xml:space="preserve"> </w:t>
      </w:r>
      <w:proofErr w:type="spellStart"/>
      <w:r>
        <w:t>Leyshon</w:t>
      </w:r>
      <w:proofErr w:type="spellEnd"/>
      <w:r>
        <w:t>, “Exorcism”, 9, 17.</w:t>
      </w:r>
    </w:p>
    <w:p w:rsidR="00CC3E73" w:rsidRPr="00290AB0" w:rsidRDefault="00CC3E73" w:rsidP="00723118">
      <w:pPr>
        <w:pStyle w:val="FootnoteText"/>
        <w:rPr>
          <w:sz w:val="12"/>
          <w:szCs w:val="12"/>
        </w:rPr>
      </w:pPr>
    </w:p>
  </w:footnote>
  <w:footnote w:id="206">
    <w:p w:rsidR="00CC3E73" w:rsidRDefault="00CC3E73" w:rsidP="00723118">
      <w:pPr>
        <w:pStyle w:val="FootnoteText"/>
      </w:pPr>
      <w:r>
        <w:rPr>
          <w:rStyle w:val="FootnoteReference"/>
        </w:rPr>
        <w:footnoteRef/>
      </w:r>
      <w:r w:rsidRPr="00546E38">
        <w:t xml:space="preserve"> </w:t>
      </w:r>
      <w:r w:rsidRPr="00546E38">
        <w:rPr>
          <w:i/>
        </w:rPr>
        <w:t xml:space="preserve">De </w:t>
      </w:r>
      <w:proofErr w:type="spellStart"/>
      <w:r w:rsidRPr="00546E38">
        <w:rPr>
          <w:i/>
        </w:rPr>
        <w:t>Exorcismis</w:t>
      </w:r>
      <w:proofErr w:type="spellEnd"/>
      <w:r w:rsidRPr="00546E38">
        <w:rPr>
          <w:i/>
        </w:rPr>
        <w:t xml:space="preserve"> </w:t>
      </w:r>
      <w:proofErr w:type="gramStart"/>
      <w:r w:rsidRPr="00546E38">
        <w:rPr>
          <w:i/>
        </w:rPr>
        <w:t>et</w:t>
      </w:r>
      <w:proofErr w:type="gramEnd"/>
      <w:r w:rsidRPr="00546E38">
        <w:rPr>
          <w:i/>
        </w:rPr>
        <w:t xml:space="preserve"> </w:t>
      </w:r>
      <w:proofErr w:type="spellStart"/>
      <w:r w:rsidRPr="00546E38">
        <w:rPr>
          <w:i/>
        </w:rPr>
        <w:t>Supplicationibus</w:t>
      </w:r>
      <w:proofErr w:type="spellEnd"/>
      <w:r w:rsidRPr="00546E38">
        <w:rPr>
          <w:i/>
        </w:rPr>
        <w:t xml:space="preserve"> </w:t>
      </w:r>
      <w:proofErr w:type="spellStart"/>
      <w:r w:rsidRPr="00546E38">
        <w:rPr>
          <w:i/>
        </w:rPr>
        <w:t>Quibusdam</w:t>
      </w:r>
      <w:proofErr w:type="spellEnd"/>
      <w:r w:rsidRPr="00546E38">
        <w:t>, h</w:t>
      </w:r>
      <w:r>
        <w:t>as not bee</w:t>
      </w:r>
      <w:r w:rsidRPr="00546E38">
        <w:t>n</w:t>
      </w:r>
      <w:r>
        <w:t xml:space="preserve"> officially </w:t>
      </w:r>
      <w:r w:rsidRPr="00546E38">
        <w:t xml:space="preserve">translated into English. </w:t>
      </w:r>
      <w:r>
        <w:t>An English t</w:t>
      </w:r>
      <w:r w:rsidRPr="005F7C25">
        <w:t>rans</w:t>
      </w:r>
      <w:r>
        <w:t>lation is provided by</w:t>
      </w:r>
      <w:r w:rsidRPr="005F7C25">
        <w:t xml:space="preserve"> </w:t>
      </w:r>
      <w:proofErr w:type="spellStart"/>
      <w:r w:rsidRPr="005F7C25">
        <w:t>Leyshon</w:t>
      </w:r>
      <w:proofErr w:type="spellEnd"/>
      <w:r>
        <w:t xml:space="preserve"> “Exorcism”</w:t>
      </w:r>
      <w:r w:rsidRPr="005F7C25">
        <w:t xml:space="preserve"> and Gob</w:t>
      </w:r>
      <w:r>
        <w:t xml:space="preserve"> “A Major Revision”.</w:t>
      </w:r>
    </w:p>
    <w:p w:rsidR="00CC3E73" w:rsidRPr="00546E38" w:rsidRDefault="00CC3E73" w:rsidP="00723118">
      <w:pPr>
        <w:pStyle w:val="FootnoteText"/>
        <w:rPr>
          <w:sz w:val="12"/>
          <w:szCs w:val="12"/>
        </w:rPr>
      </w:pPr>
    </w:p>
  </w:footnote>
  <w:footnote w:id="207">
    <w:p w:rsidR="00CC3E73" w:rsidRDefault="00CC3E73" w:rsidP="00723118">
      <w:pPr>
        <w:pStyle w:val="FootnoteText"/>
      </w:pPr>
      <w:r>
        <w:rPr>
          <w:rStyle w:val="FootnoteReference"/>
        </w:rPr>
        <w:footnoteRef/>
      </w:r>
      <w:r>
        <w:t xml:space="preserve"> </w:t>
      </w:r>
      <w:r>
        <w:fldChar w:fldCharType="begin"/>
      </w:r>
      <w:r>
        <w:instrText xml:space="preserve"> ADDIN ZOTERO_ITEM CSL_CITATION {"citationID":"BtLBTHss","properties":{"formattedCitation":"{\\rtf Lozano, \\i Resisting the Devil: A Catholic Perspective on Deliverance\\i0{}, 147\\uc0\\u8211{}149.}","plainCitation":"Lozano, Resisting the Devil: A Catholic Perspective on Deliverance, 147–149."},"citationItems":[{"id":123,"uris":["http://zotero.org/users/1026663/items/6DFQ3527"],"uri":["http://zotero.org/users/1026663/items/6DFQ3527"],"itemData":{"id":123,"type":"book","title":"Resisting the Devil: a Catholic Perspective on Deliverance","publisher":"Our Sunday Visitor","publisher-place":"Huntingdon, Indiana","event-place":"Huntingdon, Indiana","author":[{"family":"Lozano","given":"Neal"}],"issued":{"date-parts":[["2009"]]}},"locator":"147-149"}],"schema":"https://github.com/citation-style-language/schema/raw/master/csl-citation.json"} </w:instrText>
      </w:r>
      <w:r>
        <w:fldChar w:fldCharType="separate"/>
      </w:r>
      <w:r w:rsidRPr="00493C70">
        <w:rPr>
          <w:rFonts w:ascii="Calibri" w:hAnsi="Calibri" w:cs="Times New Roman"/>
          <w:szCs w:val="24"/>
        </w:rPr>
        <w:t xml:space="preserve">Lozano, </w:t>
      </w:r>
      <w:r w:rsidRPr="00493C70">
        <w:rPr>
          <w:rFonts w:ascii="Calibri" w:hAnsi="Calibri" w:cs="Times New Roman"/>
          <w:i/>
          <w:iCs/>
          <w:szCs w:val="24"/>
        </w:rPr>
        <w:t>Resisting the Devil: A Catholic Perspective on Deliverance</w:t>
      </w:r>
      <w:r w:rsidRPr="00493C70">
        <w:rPr>
          <w:rFonts w:ascii="Calibri" w:hAnsi="Calibri" w:cs="Times New Roman"/>
          <w:szCs w:val="24"/>
        </w:rPr>
        <w:t>, 147–149.</w:t>
      </w:r>
      <w:r>
        <w:fldChar w:fldCharType="end"/>
      </w:r>
      <w:r>
        <w:t xml:space="preserve"> </w:t>
      </w:r>
      <w:proofErr w:type="spellStart"/>
      <w:r>
        <w:t>S</w:t>
      </w:r>
      <w:r w:rsidRPr="00546E38">
        <w:t>calan</w:t>
      </w:r>
      <w:proofErr w:type="spellEnd"/>
      <w:r>
        <w:t xml:space="preserve"> (</w:t>
      </w:r>
      <w:r w:rsidRPr="00546E38">
        <w:rPr>
          <w:i/>
        </w:rPr>
        <w:t>Deliverance</w:t>
      </w:r>
      <w:r>
        <w:t>)</w:t>
      </w:r>
      <w:r w:rsidRPr="00546E38">
        <w:t xml:space="preserve"> cites a number of authoritative sources that allow and even advocate the use of minor or private exorcism by both priests and laity as the need arises 66-8</w:t>
      </w:r>
      <w:r>
        <w:t xml:space="preserve">, see also </w:t>
      </w:r>
      <w:proofErr w:type="spellStart"/>
      <w:r>
        <w:t>Grob</w:t>
      </w:r>
      <w:proofErr w:type="spellEnd"/>
      <w:r>
        <w:t xml:space="preserve">, “A Major Revision”, </w:t>
      </w:r>
      <w:r w:rsidRPr="00546E38">
        <w:t>174-5</w:t>
      </w:r>
      <w:r>
        <w:t>.</w:t>
      </w:r>
    </w:p>
    <w:p w:rsidR="00CC3E73" w:rsidRPr="00546E38" w:rsidRDefault="00CC3E73" w:rsidP="00723118">
      <w:pPr>
        <w:pStyle w:val="FootnoteText"/>
        <w:rPr>
          <w:sz w:val="12"/>
          <w:szCs w:val="12"/>
        </w:rPr>
      </w:pPr>
    </w:p>
  </w:footnote>
  <w:footnote w:id="208">
    <w:p w:rsidR="00CC3E73" w:rsidRDefault="00CC3E73" w:rsidP="00723118">
      <w:pPr>
        <w:pStyle w:val="FootnoteText"/>
      </w:pPr>
      <w:r>
        <w:rPr>
          <w:rStyle w:val="FootnoteReference"/>
        </w:rPr>
        <w:footnoteRef/>
      </w:r>
      <w:r>
        <w:t xml:space="preserve"> </w:t>
      </w:r>
      <w:r>
        <w:fldChar w:fldCharType="begin"/>
      </w:r>
      <w:r>
        <w:instrText xml:space="preserve"> ADDIN ZOTERO_ITEM CSL_CITATION {"citationID":"ulcosdof","properties":{"formattedCitation":"{\\rtf Porteous, \\i Manual of Minor Exorcisms\\i0{}, 25\\uc0\\u8211{}33, 46\\uc0\\u8211{}66.}","plainCitation":"Porteous, Manual of Minor Exorcisms, 25–33, 46–66."},"citationItems":[{"id":323,"uris":["http://zotero.org/users/1026663/items/AWVERACF"],"uri":["http://zotero.org/users/1026663/items/AWVERACF"],"itemData":{"id":323,"type":"book","title":"Manual of Minor Exorcisms","publisher":"Catholic Truth Society","publisher-place":"Vatican City","event-place":"Vatican City","author":[{"family":"Porteous","given":"Julian"}],"issued":{"date-parts":[["2012"]]}},"locator":"25-33, 46-66"}],"schema":"https://github.com/citation-style-language/schema/raw/master/csl-citation.json"} </w:instrText>
      </w:r>
      <w:r>
        <w:fldChar w:fldCharType="separate"/>
      </w:r>
      <w:r w:rsidRPr="00493C70">
        <w:rPr>
          <w:rFonts w:ascii="Calibri" w:hAnsi="Calibri" w:cs="Times New Roman"/>
          <w:szCs w:val="24"/>
        </w:rPr>
        <w:t xml:space="preserve">Porteous, </w:t>
      </w:r>
      <w:r w:rsidRPr="00493C70">
        <w:rPr>
          <w:rFonts w:ascii="Calibri" w:hAnsi="Calibri" w:cs="Times New Roman"/>
          <w:i/>
          <w:iCs/>
          <w:szCs w:val="24"/>
        </w:rPr>
        <w:t>Manual of Minor Exorcisms</w:t>
      </w:r>
      <w:r w:rsidRPr="00493C70">
        <w:rPr>
          <w:rFonts w:ascii="Calibri" w:hAnsi="Calibri" w:cs="Times New Roman"/>
          <w:szCs w:val="24"/>
        </w:rPr>
        <w:t>, 25–33, 46–66.</w:t>
      </w:r>
      <w:r>
        <w:fldChar w:fldCharType="end"/>
      </w:r>
    </w:p>
    <w:p w:rsidR="00CC3E73" w:rsidRPr="0091427E" w:rsidRDefault="00CC3E73" w:rsidP="00723118">
      <w:pPr>
        <w:pStyle w:val="FootnoteText"/>
        <w:rPr>
          <w:sz w:val="12"/>
          <w:szCs w:val="12"/>
        </w:rPr>
      </w:pPr>
    </w:p>
  </w:footnote>
  <w:footnote w:id="209">
    <w:p w:rsidR="00CC3E73" w:rsidRDefault="00CC3E73" w:rsidP="00723118">
      <w:pPr>
        <w:pStyle w:val="FootnoteText"/>
      </w:pPr>
      <w:r>
        <w:rPr>
          <w:rStyle w:val="FootnoteReference"/>
        </w:rPr>
        <w:footnoteRef/>
      </w:r>
      <w:r>
        <w:t xml:space="preserve"> Cardinal Ratzinger’s Letter to Bishops, 1985 in </w:t>
      </w:r>
      <w:proofErr w:type="spellStart"/>
      <w:r>
        <w:t>Leyshon</w:t>
      </w:r>
      <w:proofErr w:type="spellEnd"/>
      <w:r>
        <w:t xml:space="preserve">, “Exorcism”, 11. </w:t>
      </w:r>
      <w:proofErr w:type="spellStart"/>
      <w:r w:rsidRPr="00546E38">
        <w:t>Leyshon</w:t>
      </w:r>
      <w:proofErr w:type="spellEnd"/>
      <w:r w:rsidRPr="00546E38">
        <w:t xml:space="preserve"> discusses the appropriate location and </w:t>
      </w:r>
      <w:r w:rsidRPr="006425CC">
        <w:t>occasion</w:t>
      </w:r>
      <w:r w:rsidRPr="00546E38">
        <w:t xml:space="preserve"> of a private rite of deliverance, or minor exorcism: the event should not be advertised to the general public as an open invitation; it should not be administered during a public liturgical service; but within a closed group, such as a confraternity, there may be an arrangement to use deliverance prayers. In the case that person manifests oppression by an evil spirt in a public setting (a church), he or she should be removed from the general assembly to be prayed over privately by members of the prayer team only (</w:t>
      </w:r>
      <w:r>
        <w:t xml:space="preserve">“Exorcism”, </w:t>
      </w:r>
      <w:r w:rsidRPr="00546E38">
        <w:t>19)</w:t>
      </w:r>
    </w:p>
    <w:p w:rsidR="00CC3E73" w:rsidRPr="006425CC" w:rsidRDefault="00CC3E73" w:rsidP="00723118">
      <w:pPr>
        <w:pStyle w:val="FootnoteText"/>
        <w:rPr>
          <w:sz w:val="12"/>
          <w:szCs w:val="12"/>
        </w:rPr>
      </w:pPr>
    </w:p>
  </w:footnote>
  <w:footnote w:id="210">
    <w:p w:rsidR="00CC3E73" w:rsidRDefault="00CC3E73" w:rsidP="003C63E5">
      <w:pPr>
        <w:pStyle w:val="FootnoteText"/>
        <w:rPr>
          <w:b/>
        </w:rPr>
      </w:pPr>
      <w:r>
        <w:rPr>
          <w:rStyle w:val="FootnoteReference"/>
        </w:rPr>
        <w:footnoteRef/>
      </w:r>
      <w:r>
        <w:t xml:space="preserve"> Richards, </w:t>
      </w:r>
      <w:r w:rsidRPr="00171090">
        <w:rPr>
          <w:i/>
        </w:rPr>
        <w:t>But Deliver Us</w:t>
      </w:r>
      <w:r>
        <w:t xml:space="preserve">, 142. </w:t>
      </w:r>
      <w:r w:rsidRPr="00171090">
        <w:t>See note 135.</w:t>
      </w:r>
    </w:p>
    <w:p w:rsidR="00CC3E73" w:rsidRPr="00F15421" w:rsidRDefault="00CC3E73" w:rsidP="003C63E5">
      <w:pPr>
        <w:pStyle w:val="FootnoteText"/>
        <w:rPr>
          <w:sz w:val="12"/>
          <w:szCs w:val="12"/>
        </w:rPr>
      </w:pPr>
    </w:p>
  </w:footnote>
  <w:footnote w:id="211">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vBn59ZmV","properties":{"formattedCitation":"{\\rtf Sue and Sue, \\i Counselling the Culturally Diverse\\i0{}, 227.}","plainCitation":"Sue and Sue, Counselling the Culturally Diverse, 227."},"citationItems":[{"id":283,"uris":["http://zotero.org/users/1026663/items/P37U5RER"],"uri":["http://zotero.org/users/1026663/items/P37U5RER"],"itemData":{"id":283,"type":"book","title":"Counselling the Culturally Diverse","publisher":"John Wiley and Sons","publisher-place":"Hoboken, NJ","source":"veech","event-place":"Hoboken, NJ","abstract":"therpaist needs cognitive empathy of clients 'worldview'; the need for society/organisation to be open to cultural diversity as well as the individual therapist; example of Hmoung man who responded well to 'spiritual healing' in response to his fears of evil spirits; failure of Western world to acknowledge realm of the 'spirit'; health professionals are not willing to address clients in terms of spiritual needs and treatment; advise is given to roaden the therapists response to their cuturall diverse client eg do not invalidate, consult with other healing practitioners.","call-number":"158.3 Sue","author":[{"family":"Sue","given":"Derald"},{"family":"Sue","given":"David"}],"issued":{"date-parts":[["2008"]]}},"locator":"227"}],"schema":"https://github.com/citation-style-language/schema/raw/master/csl-citation.json"} </w:instrText>
      </w:r>
      <w:r>
        <w:fldChar w:fldCharType="separate"/>
      </w:r>
      <w:r w:rsidRPr="00493C70">
        <w:rPr>
          <w:rFonts w:ascii="Calibri" w:hAnsi="Calibri" w:cs="Times New Roman"/>
          <w:szCs w:val="24"/>
        </w:rPr>
        <w:t xml:space="preserve">Sue and Sue, </w:t>
      </w:r>
      <w:r w:rsidRPr="00493C70">
        <w:rPr>
          <w:rFonts w:ascii="Calibri" w:hAnsi="Calibri" w:cs="Times New Roman"/>
          <w:i/>
          <w:iCs/>
          <w:szCs w:val="24"/>
        </w:rPr>
        <w:t>Counselling the Culturally Diverse</w:t>
      </w:r>
      <w:r w:rsidRPr="00493C70">
        <w:rPr>
          <w:rFonts w:ascii="Calibri" w:hAnsi="Calibri" w:cs="Times New Roman"/>
          <w:szCs w:val="24"/>
        </w:rPr>
        <w:t>, 227.</w:t>
      </w:r>
      <w:r>
        <w:fldChar w:fldCharType="end"/>
      </w:r>
    </w:p>
    <w:p w:rsidR="00CC3E73" w:rsidRPr="00F15421" w:rsidRDefault="00CC3E73" w:rsidP="003C63E5">
      <w:pPr>
        <w:pStyle w:val="FootnoteText"/>
        <w:rPr>
          <w:sz w:val="12"/>
          <w:szCs w:val="12"/>
        </w:rPr>
      </w:pPr>
    </w:p>
  </w:footnote>
  <w:footnote w:id="212">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r2lZU0Bk","properties":{"formattedCitation":"{\\rtf Bruce Kinsey, \\uc0\\u8220{}The Psychodynamics of Spiritual Healing,\\uc0\\u8221{} in \\i Spiritual Healing\\i0{} (Cambridge, UK: Cambridge University Press, 2011), 104.}","plainCitation":"Bruce Kinsey, “The Psychodynamics of Spiritual Healing,” in Spiritual Healing (Cambridge, UK: Cambridge University Press, 2011), 104."},"citationItems":[{"id":376,"uris":["http://zotero.org/users/1026663/items/6NXDXV6E"],"uri":["http://zotero.org/users/1026663/items/6NXDXV6E"],"itemData":{"id":376,"type":"chapter","title":"The Psychodynamics of Spiritual Healing","container-title":"Spiritual Healing","publisher":"Cambridge University Press","publisher-place":"Cambridge, UK","page":"90-111","event-place":"Cambridge, UK","author":[{"family":"Kinsey","given":"Bruce"}],"issued":{"date-parts":[["2011"]]}},"locator":"104"}],"schema":"https://github.com/citation-style-language/schema/raw/master/csl-citation.json"} </w:instrText>
      </w:r>
      <w:r>
        <w:fldChar w:fldCharType="separate"/>
      </w:r>
      <w:r w:rsidRPr="00F47427">
        <w:rPr>
          <w:rFonts w:ascii="Calibri" w:hAnsi="Calibri" w:cs="Times New Roman"/>
          <w:szCs w:val="24"/>
        </w:rPr>
        <w:t xml:space="preserve">Bruce Kinsey, “The Psychodynamics of Spiritual Healing,” in </w:t>
      </w:r>
      <w:r w:rsidRPr="00F47427">
        <w:rPr>
          <w:rFonts w:ascii="Calibri" w:hAnsi="Calibri" w:cs="Times New Roman"/>
          <w:i/>
          <w:iCs/>
          <w:szCs w:val="24"/>
        </w:rPr>
        <w:t>Spiritual Healing</w:t>
      </w:r>
      <w:r w:rsidRPr="00F47427">
        <w:rPr>
          <w:rFonts w:ascii="Calibri" w:hAnsi="Calibri" w:cs="Times New Roman"/>
          <w:szCs w:val="24"/>
        </w:rPr>
        <w:t xml:space="preserve"> (Cambridge, UK: Cambridge University Press, 2011), 104.</w:t>
      </w:r>
      <w:r>
        <w:fldChar w:fldCharType="end"/>
      </w:r>
    </w:p>
    <w:p w:rsidR="00CC3E73" w:rsidRPr="0057289D" w:rsidRDefault="00CC3E73" w:rsidP="003C63E5">
      <w:pPr>
        <w:pStyle w:val="FootnoteText"/>
        <w:rPr>
          <w:sz w:val="12"/>
          <w:szCs w:val="12"/>
        </w:rPr>
      </w:pPr>
    </w:p>
  </w:footnote>
  <w:footnote w:id="213">
    <w:p w:rsidR="00CC3E73" w:rsidRDefault="00CC3E73" w:rsidP="003C63E5">
      <w:pPr>
        <w:pStyle w:val="FootnoteText"/>
      </w:pPr>
      <w:r>
        <w:rPr>
          <w:rStyle w:val="FootnoteReference"/>
        </w:rPr>
        <w:footnoteRef/>
      </w:r>
      <w:r>
        <w:t xml:space="preserve"> Kinsey, “Psychodynamics”, 104. Singleton (“Spirits and Spiritual Direction”) writes: “By explicitly introducing the spirits into the context of spiritual direction the chances of obtaining satisfactory results were greatly increased” 193  He refers to Carl Rogers: “it is the counselors function to assume, as far as he is able, the internal frame of reference of the client, to perceive the world as the client sees it, to perceive the client himself as he is seen by himself, to lay aside all perceptions from the external frame of reference while doing so, and to communicate something of this empathic understanding to the client.” (Rogers 1951) 193. See also </w:t>
      </w:r>
      <w:proofErr w:type="spellStart"/>
      <w:r>
        <w:t>Grob</w:t>
      </w:r>
      <w:proofErr w:type="spellEnd"/>
      <w:r>
        <w:t xml:space="preserve">, </w:t>
      </w:r>
      <w:r w:rsidRPr="00BC33B3">
        <w:rPr>
          <w:i/>
        </w:rPr>
        <w:t>A Major Revision</w:t>
      </w:r>
      <w:r>
        <w:t>, 169.</w:t>
      </w:r>
    </w:p>
    <w:p w:rsidR="00CC3E73" w:rsidRPr="0057289D" w:rsidRDefault="00CC3E73" w:rsidP="003C63E5">
      <w:pPr>
        <w:pStyle w:val="FootnoteText"/>
        <w:rPr>
          <w:sz w:val="12"/>
          <w:szCs w:val="12"/>
        </w:rPr>
      </w:pPr>
    </w:p>
  </w:footnote>
  <w:footnote w:id="214">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3V9G803T","properties":{"formattedCitation":"{\\rtf Kinsey, \\uc0\\u8220{}The Psychodynamics of Spiritual Healing,\\uc0\\u8221{} 108.}","plainCitation":"Kinsey, “The Psychodynamics of Spiritual Healing,” 108."},"citationItems":[{"id":376,"uris":["http://zotero.org/users/1026663/items/6NXDXV6E"],"uri":["http://zotero.org/users/1026663/items/6NXDXV6E"],"itemData":{"id":376,"type":"chapter","title":"The Psychodynamics of Spiritual Healing","container-title":"Spiritual Healing","publisher":"Cambridge University Press","publisher-place":"Cambridge, UK","page":"90-111","event-place":"Cambridge, UK","author":[{"family":"Kinsey","given":"Bruce"}],"issued":{"date-parts":[["2011"]]}},"locator":"108"}],"schema":"https://github.com/citation-style-language/schema/raw/master/csl-citation.json"} </w:instrText>
      </w:r>
      <w:r>
        <w:fldChar w:fldCharType="separate"/>
      </w:r>
      <w:r w:rsidRPr="00F47427">
        <w:rPr>
          <w:rFonts w:ascii="Calibri" w:hAnsi="Calibri" w:cs="Times New Roman"/>
          <w:szCs w:val="24"/>
        </w:rPr>
        <w:t>Kinsey, “The Psychodynamics of Spiritual Healing,” 108.</w:t>
      </w:r>
      <w:r>
        <w:fldChar w:fldCharType="end"/>
      </w:r>
    </w:p>
    <w:p w:rsidR="00CC3E73" w:rsidRPr="00F15421" w:rsidRDefault="00CC3E73" w:rsidP="003C63E5">
      <w:pPr>
        <w:pStyle w:val="FootnoteText"/>
        <w:rPr>
          <w:sz w:val="12"/>
          <w:szCs w:val="12"/>
        </w:rPr>
      </w:pPr>
    </w:p>
  </w:footnote>
  <w:footnote w:id="215">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YJBgw674","properties":{"formattedCitation":"{\\rtf Kraft, \\i Understanding Spiritual Power\\i0{}, 33.}","plainCitation":"Kraft, Understanding Spiritual Power, 33."},"citationItems":[{"id":272,"uris":["http://zotero.org/users/1026663/items/8EFZVTW6"],"uri":["http://zotero.org/users/1026663/items/8EFZVTW6"],"itemData":{"id":272,"type":"book","title":"Understanding Spiritual Power","publisher":"Orbis","publisher-place":"Maryknoll NY","source":"DML","event-place":"Maryknoll NY","call-number":"NR5 K89","author":[{"family":"Kraft","given":"Marguerite"}],"issued":{"date-parts":[["1995"]]}},"locator":"33"}],"schema":"https://github.com/citation-style-language/schema/raw/master/csl-citation.json"} </w:instrText>
      </w:r>
      <w:r>
        <w:fldChar w:fldCharType="separate"/>
      </w:r>
      <w:r w:rsidRPr="00493C70">
        <w:rPr>
          <w:rFonts w:ascii="Calibri" w:hAnsi="Calibri" w:cs="Times New Roman"/>
          <w:szCs w:val="24"/>
        </w:rPr>
        <w:t xml:space="preserve">Kraft, </w:t>
      </w:r>
      <w:r w:rsidRPr="00493C70">
        <w:rPr>
          <w:rFonts w:ascii="Calibri" w:hAnsi="Calibri" w:cs="Times New Roman"/>
          <w:i/>
          <w:iCs/>
          <w:szCs w:val="24"/>
        </w:rPr>
        <w:t>Understanding Spiritual Power</w:t>
      </w:r>
      <w:r w:rsidRPr="00493C70">
        <w:rPr>
          <w:rFonts w:ascii="Calibri" w:hAnsi="Calibri" w:cs="Times New Roman"/>
          <w:szCs w:val="24"/>
        </w:rPr>
        <w:t>, 33.</w:t>
      </w:r>
      <w:r>
        <w:fldChar w:fldCharType="end"/>
      </w:r>
    </w:p>
    <w:p w:rsidR="00CC3E73" w:rsidRPr="0057289D" w:rsidRDefault="00CC3E73" w:rsidP="003C63E5">
      <w:pPr>
        <w:pStyle w:val="FootnoteText"/>
        <w:rPr>
          <w:sz w:val="12"/>
          <w:szCs w:val="12"/>
        </w:rPr>
      </w:pPr>
    </w:p>
  </w:footnote>
  <w:footnote w:id="216">
    <w:p w:rsidR="00CC3E73" w:rsidRDefault="00CC3E73" w:rsidP="003C63E5">
      <w:pPr>
        <w:pStyle w:val="FootnoteText"/>
      </w:pPr>
      <w:r>
        <w:rPr>
          <w:rStyle w:val="FootnoteReference"/>
        </w:rPr>
        <w:footnoteRef/>
      </w:r>
      <w:r>
        <w:t xml:space="preserve"> </w:t>
      </w:r>
      <w:r w:rsidRPr="00F47427">
        <w:rPr>
          <w:rFonts w:ascii="Calibri" w:hAnsi="Calibri" w:cs="Times New Roman"/>
          <w:szCs w:val="24"/>
        </w:rPr>
        <w:t xml:space="preserve">Felicitas Goodman, </w:t>
      </w:r>
      <w:r w:rsidRPr="00F47427">
        <w:rPr>
          <w:rFonts w:ascii="Calibri" w:hAnsi="Calibri" w:cs="Times New Roman"/>
          <w:i/>
          <w:iCs/>
          <w:szCs w:val="24"/>
        </w:rPr>
        <w:t>How About Demons: Possession and Exorcism in the Modern World</w:t>
      </w:r>
      <w:r w:rsidRPr="00F47427">
        <w:rPr>
          <w:rFonts w:ascii="Calibri" w:hAnsi="Calibri" w:cs="Times New Roman"/>
          <w:szCs w:val="24"/>
        </w:rPr>
        <w:t>, Folklore Today (Indianapolis: Indiana University Press, 1988)</w:t>
      </w:r>
      <w:r>
        <w:t xml:space="preserve">, 15. </w:t>
      </w:r>
      <w:r w:rsidRPr="00620481">
        <w:t xml:space="preserve">“In the end, what can </w:t>
      </w:r>
      <w:r>
        <w:t>w</w:t>
      </w:r>
      <w:r w:rsidRPr="00620481">
        <w:t xml:space="preserve">e say about the reality of spiritual beings? We can at least point out that the experience of their presence during possession is accompanied by observable physical changes. We should remember that whether these changes are internally generated or created by external agencies is not discoverable. No one can either prove or disprove that the obvious changes of the brain map in possession or in a patient with multiple personality disorder, for that matter, are produced by psychological processes or by an invading alien being … we can also point out that in all religious communities around the world, of whatever cultural allegiance, people indicate by their behaviour that for them, spirit beings are part of a larger, all-encompassing reality…” </w:t>
      </w:r>
      <w:r>
        <w:t xml:space="preserve">Goodman, </w:t>
      </w:r>
      <w:r w:rsidRPr="00F47427">
        <w:rPr>
          <w:i/>
        </w:rPr>
        <w:t xml:space="preserve">How </w:t>
      </w:r>
      <w:r>
        <w:rPr>
          <w:i/>
        </w:rPr>
        <w:t>A</w:t>
      </w:r>
      <w:r w:rsidRPr="00F47427">
        <w:rPr>
          <w:i/>
        </w:rPr>
        <w:t>bout Demons</w:t>
      </w:r>
      <w:r>
        <w:t xml:space="preserve">, </w:t>
      </w:r>
      <w:r w:rsidRPr="00620481">
        <w:t>126</w:t>
      </w:r>
    </w:p>
    <w:p w:rsidR="00CC3E73" w:rsidRPr="0057289D" w:rsidRDefault="00CC3E73" w:rsidP="003C63E5">
      <w:pPr>
        <w:pStyle w:val="FootnoteText"/>
        <w:rPr>
          <w:sz w:val="12"/>
          <w:szCs w:val="12"/>
        </w:rPr>
      </w:pPr>
    </w:p>
  </w:footnote>
  <w:footnote w:id="217">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HuPTgWjE","properties":{"formattedCitation":"{\\rtf Felicitas Goodman, \\i How About Demons: Possession and Exorcism in the Modern World\\i0{}, Folklore Today (Indianapolis: Indiana University Press, 1988), 125.}","plainCitation":"Felicitas Goodman, How About Demons: Possession and Exorcism in the Modern World, Folklore Today (Indianapolis: Indiana University Press, 1988), 125.","dontUpdate":true},"citationItems":[{"id":218,"uris":["http://zotero.org/users/1026663/items/2TMHGJKC"],"uri":["http://zotero.org/users/1026663/items/2TMHGJKC"],"itemData":{"id":218,"type":"book","title":"How About Demons: Possession and Exorcism in the Modern World","collection-title":"Folklore Today","publisher":"Indiana University Press","publisher-place":"Indianapolis","source":"DML","event-place":"Indianapolis","call-number":"ocn870273073","author":[{"family":"Goodman","given":"Felicitas"}],"issued":{"date-parts":[["1988"]]}},"locator":"125"}],"schema":"https://github.com/citation-style-language/schema/raw/master/csl-citation.json"} </w:instrText>
      </w:r>
      <w:r>
        <w:fldChar w:fldCharType="separate"/>
      </w:r>
      <w:r w:rsidRPr="00F47427">
        <w:rPr>
          <w:rFonts w:ascii="Calibri" w:hAnsi="Calibri" w:cs="Times New Roman"/>
          <w:szCs w:val="24"/>
        </w:rPr>
        <w:t xml:space="preserve"> Goodman, </w:t>
      </w:r>
      <w:r>
        <w:rPr>
          <w:rFonts w:ascii="Calibri" w:hAnsi="Calibri" w:cs="Times New Roman"/>
          <w:i/>
          <w:iCs/>
          <w:szCs w:val="24"/>
        </w:rPr>
        <w:t>How About Demons,</w:t>
      </w:r>
      <w:r w:rsidRPr="00F47427">
        <w:rPr>
          <w:rFonts w:ascii="Calibri" w:hAnsi="Calibri" w:cs="Times New Roman"/>
          <w:szCs w:val="24"/>
        </w:rPr>
        <w:t xml:space="preserve"> 125.</w:t>
      </w:r>
      <w:r>
        <w:fldChar w:fldCharType="end"/>
      </w:r>
    </w:p>
    <w:p w:rsidR="00CC3E73" w:rsidRPr="0057289D" w:rsidRDefault="00CC3E73" w:rsidP="003C63E5">
      <w:pPr>
        <w:pStyle w:val="FootnoteText"/>
        <w:rPr>
          <w:sz w:val="12"/>
          <w:szCs w:val="12"/>
        </w:rPr>
      </w:pPr>
    </w:p>
  </w:footnote>
  <w:footnote w:id="218">
    <w:p w:rsidR="00CC3E73" w:rsidRDefault="00CC3E73" w:rsidP="003C63E5">
      <w:pPr>
        <w:pStyle w:val="FootnoteText"/>
      </w:pPr>
      <w:r>
        <w:rPr>
          <w:rStyle w:val="FootnoteReference"/>
        </w:rPr>
        <w:footnoteRef/>
      </w:r>
      <w:r>
        <w:t xml:space="preserve"> Goodman, </w:t>
      </w:r>
      <w:r w:rsidRPr="00D717E8">
        <w:rPr>
          <w:i/>
        </w:rPr>
        <w:t>How About Demons</w:t>
      </w:r>
      <w:r>
        <w:t>, 126.</w:t>
      </w:r>
    </w:p>
    <w:p w:rsidR="00CC3E73" w:rsidRPr="00F15421" w:rsidRDefault="00CC3E73" w:rsidP="003C63E5">
      <w:pPr>
        <w:pStyle w:val="FootnoteText"/>
        <w:rPr>
          <w:sz w:val="12"/>
          <w:szCs w:val="12"/>
        </w:rPr>
      </w:pPr>
    </w:p>
  </w:footnote>
  <w:footnote w:id="219">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tosbwstA","properties":{"formattedCitation":"{\\rtf Philip Clayton, \\uc0\\u8220{}The Theology of Spiritual Healing,\\uc0\\u8221{} in \\i Spiritual Healing\\i0{} (Cambridge, UK: Cambridge University Press, 2011), 62.}","plainCitation":"Philip Clayton, “The Theology of Spiritual Healing,” in Spiritual Healing (Cambridge, UK: Cambridge University Press, 2011), 62."},"citationItems":[{"id":375,"uris":["http://zotero.org/users/1026663/items/KJTTGJRV"],"uri":["http://zotero.org/users/1026663/items/KJTTGJRV"],"itemData":{"id":375,"type":"chapter","title":"The Theology of Spiritual Healing","container-title":"Spiritual Healing","publisher":"Cambridge University Press","publisher-place":"Cambridge, UK","page":"44-63","event-place":"Cambridge, UK","author":[{"family":"Clayton","given":"Philip"}],"issued":{"date-parts":[["2011"]]}},"locator":"62"}],"schema":"https://github.com/citation-style-language/schema/raw/master/csl-citation.json"} </w:instrText>
      </w:r>
      <w:r>
        <w:fldChar w:fldCharType="separate"/>
      </w:r>
      <w:r w:rsidRPr="00D717E8">
        <w:rPr>
          <w:rFonts w:ascii="Calibri" w:hAnsi="Calibri" w:cs="Times New Roman"/>
          <w:szCs w:val="24"/>
        </w:rPr>
        <w:t xml:space="preserve">Philip Clayton, “The Theology of Spiritual Healing,” in </w:t>
      </w:r>
      <w:r w:rsidRPr="00D717E8">
        <w:rPr>
          <w:rFonts w:ascii="Calibri" w:hAnsi="Calibri" w:cs="Times New Roman"/>
          <w:i/>
          <w:iCs/>
          <w:szCs w:val="24"/>
        </w:rPr>
        <w:t>Spiritual Healing</w:t>
      </w:r>
      <w:r w:rsidRPr="00D717E8">
        <w:rPr>
          <w:rFonts w:ascii="Calibri" w:hAnsi="Calibri" w:cs="Times New Roman"/>
          <w:szCs w:val="24"/>
        </w:rPr>
        <w:t xml:space="preserve"> (Cambridge, UK: Cambridge University Press, 2011), 62.</w:t>
      </w:r>
      <w:r>
        <w:fldChar w:fldCharType="end"/>
      </w:r>
    </w:p>
    <w:p w:rsidR="00CC3E73" w:rsidRPr="0057289D" w:rsidRDefault="00CC3E73" w:rsidP="003C63E5">
      <w:pPr>
        <w:pStyle w:val="FootnoteText"/>
        <w:rPr>
          <w:sz w:val="12"/>
          <w:szCs w:val="12"/>
        </w:rPr>
      </w:pPr>
    </w:p>
  </w:footnote>
  <w:footnote w:id="220">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KGOVH4Zc","properties":{"formattedCitation":"{\\rtf Kinsey, \\uc0\\u8220{}The Psychodynamics of Spiritual Healing,\\uc0\\u8221{} 97.}","plainCitation":"Kinsey, “The Psychodynamics of Spiritual Healing,” 97."},"citationItems":[{"id":376,"uris":["http://zotero.org/users/1026663/items/6NXDXV6E"],"uri":["http://zotero.org/users/1026663/items/6NXDXV6E"],"itemData":{"id":376,"type":"chapter","title":"The Psychodynamics of Spiritual Healing","container-title":"Spiritual Healing","publisher":"Cambridge University Press","publisher-place":"Cambridge, UK","page":"90-111","event-place":"Cambridge, UK","author":[{"family":"Kinsey","given":"Bruce"}],"issued":{"date-parts":[["2011"]]}},"locator":"97"}],"schema":"https://github.com/citation-style-language/schema/raw/master/csl-citation.json"} </w:instrText>
      </w:r>
      <w:r>
        <w:fldChar w:fldCharType="separate"/>
      </w:r>
      <w:r w:rsidRPr="00D717E8">
        <w:rPr>
          <w:rFonts w:ascii="Calibri" w:hAnsi="Calibri" w:cs="Times New Roman"/>
          <w:szCs w:val="24"/>
        </w:rPr>
        <w:t>Kinsey, “The Psy</w:t>
      </w:r>
      <w:r>
        <w:rPr>
          <w:rFonts w:ascii="Calibri" w:hAnsi="Calibri" w:cs="Times New Roman"/>
          <w:szCs w:val="24"/>
        </w:rPr>
        <w:t>chodynamics</w:t>
      </w:r>
      <w:r w:rsidRPr="00D717E8">
        <w:rPr>
          <w:rFonts w:ascii="Calibri" w:hAnsi="Calibri" w:cs="Times New Roman"/>
          <w:szCs w:val="24"/>
        </w:rPr>
        <w:t>”</w:t>
      </w:r>
      <w:r>
        <w:rPr>
          <w:rFonts w:ascii="Calibri" w:hAnsi="Calibri" w:cs="Times New Roman"/>
          <w:szCs w:val="24"/>
        </w:rPr>
        <w:t>,</w:t>
      </w:r>
      <w:r w:rsidRPr="00D717E8">
        <w:rPr>
          <w:rFonts w:ascii="Calibri" w:hAnsi="Calibri" w:cs="Times New Roman"/>
          <w:szCs w:val="24"/>
        </w:rPr>
        <w:t xml:space="preserve"> 97.</w:t>
      </w:r>
      <w:r>
        <w:fldChar w:fldCharType="end"/>
      </w:r>
    </w:p>
    <w:p w:rsidR="00CC3E73" w:rsidRPr="0057289D" w:rsidRDefault="00CC3E73" w:rsidP="003C63E5">
      <w:pPr>
        <w:pStyle w:val="FootnoteText"/>
        <w:rPr>
          <w:sz w:val="12"/>
          <w:szCs w:val="12"/>
        </w:rPr>
      </w:pPr>
    </w:p>
  </w:footnote>
  <w:footnote w:id="221">
    <w:p w:rsidR="00CC3E73" w:rsidRDefault="00CC3E73" w:rsidP="003C63E5">
      <w:pPr>
        <w:pStyle w:val="FootnoteText"/>
      </w:pPr>
      <w:r>
        <w:rPr>
          <w:rStyle w:val="FootnoteReference"/>
        </w:rPr>
        <w:footnoteRef/>
      </w:r>
      <w:r>
        <w:t xml:space="preserve"> Kinsey, “The Psychodynamics”, 96.</w:t>
      </w:r>
    </w:p>
    <w:p w:rsidR="00CC3E73" w:rsidRPr="0057289D" w:rsidRDefault="00CC3E73" w:rsidP="003C63E5">
      <w:pPr>
        <w:pStyle w:val="FootnoteText"/>
        <w:rPr>
          <w:sz w:val="12"/>
          <w:szCs w:val="12"/>
        </w:rPr>
      </w:pPr>
    </w:p>
  </w:footnote>
  <w:footnote w:id="222">
    <w:p w:rsidR="00CC3E73" w:rsidRDefault="00CC3E73" w:rsidP="003C63E5">
      <w:pPr>
        <w:pStyle w:val="FootnoteText"/>
      </w:pPr>
      <w:r>
        <w:rPr>
          <w:rStyle w:val="FootnoteReference"/>
        </w:rPr>
        <w:footnoteRef/>
      </w:r>
      <w:r>
        <w:t xml:space="preserve"> Kinsey, “The Psychodynamics”, 105 note 3.</w:t>
      </w:r>
    </w:p>
    <w:p w:rsidR="00CC3E73" w:rsidRPr="00E931A9" w:rsidRDefault="00CC3E73" w:rsidP="003C63E5">
      <w:pPr>
        <w:pStyle w:val="FootnoteText"/>
        <w:rPr>
          <w:sz w:val="12"/>
          <w:szCs w:val="12"/>
        </w:rPr>
      </w:pPr>
    </w:p>
  </w:footnote>
  <w:footnote w:id="223">
    <w:p w:rsidR="00CC3E73" w:rsidRDefault="00CC3E73" w:rsidP="003C63E5">
      <w:pPr>
        <w:pStyle w:val="FootnoteText"/>
        <w:rPr>
          <w:rFonts w:ascii="Calibri" w:hAnsi="Calibri" w:cs="Times New Roman"/>
          <w:szCs w:val="24"/>
        </w:rPr>
      </w:pPr>
      <w:r>
        <w:rPr>
          <w:rStyle w:val="FootnoteReference"/>
        </w:rPr>
        <w:footnoteRef/>
      </w:r>
      <w:r>
        <w:t xml:space="preserve"> </w:t>
      </w:r>
      <w:r>
        <w:fldChar w:fldCharType="begin"/>
      </w:r>
      <w:r>
        <w:instrText xml:space="preserve"> ADDIN ZOTERO_ITEM CSL_CITATION {"citationID":"pqH0DwPi","properties":{"formattedCitation":"{\\rtf Sue and Sue, \\i Counselling the Culturally Diverse\\i0{}, 216.}","plainCitation":"Sue and Sue, Counselling the Culturally Diverse, 216."},"citationItems":[{"id":283,"uris":["http://zotero.org/users/1026663/items/P37U5RER"],"uri":["http://zotero.org/users/1026663/items/P37U5RER"],"itemData":{"id":283,"type":"book","title":"Counselling the Culturally Diverse","publisher":"John Wiley and Sons","publisher-place":"Hoboken, NJ","source":"veech","event-place":"Hoboken, NJ","abstract":"therpaist needs cognitive empathy of clients 'worldview'; the need for society/organisation to be open to cultural diversity as well as the individual therapist; example of Hmoung man who responded well to 'spiritual healing' in response to his fears of evil spirits; failure of Western world to acknowledge realm of the 'spirit'; health professionals are not willing to address clients in terms of spiritual needs and treatment; advise is given to roaden the therapists response to their cuturall diverse client eg do not invalidate, consult with other healing practitioners.","call-number":"158.3 Sue","author":[{"family":"Sue","given":"Derald"},{"family":"Sue","given":"David"}],"issued":{"date-parts":[["2008"]]}},"locator":"216"}],"schema":"https://github.com/citation-style-language/schema/raw/master/csl-citation.json"} </w:instrText>
      </w:r>
      <w:r>
        <w:fldChar w:fldCharType="separate"/>
      </w:r>
      <w:r w:rsidRPr="00D717E8">
        <w:rPr>
          <w:rFonts w:ascii="Calibri" w:hAnsi="Calibri" w:cs="Times New Roman"/>
          <w:szCs w:val="24"/>
        </w:rPr>
        <w:t xml:space="preserve">Sue and Sue, </w:t>
      </w:r>
      <w:r w:rsidRPr="00D717E8">
        <w:rPr>
          <w:rFonts w:ascii="Calibri" w:hAnsi="Calibri" w:cs="Times New Roman"/>
          <w:i/>
          <w:iCs/>
          <w:szCs w:val="24"/>
        </w:rPr>
        <w:t>Counselling the Culturally Diverse</w:t>
      </w:r>
      <w:r w:rsidRPr="00D717E8">
        <w:rPr>
          <w:rFonts w:ascii="Calibri" w:hAnsi="Calibri" w:cs="Times New Roman"/>
          <w:szCs w:val="24"/>
        </w:rPr>
        <w:t>, 216.</w:t>
      </w:r>
      <w:r>
        <w:fldChar w:fldCharType="end"/>
      </w:r>
      <w:r>
        <w:t xml:space="preserve"> </w:t>
      </w:r>
      <w:r w:rsidRPr="00D717E8">
        <w:t>A Catholic priest in Tanzania, who deals on occasions with cases of possession, reports that if he does not refer to the spirits of his supplicant’s world in his response to their need, he</w:t>
      </w:r>
      <w:r>
        <w:t xml:space="preserve"> is ignored, despite his status, e</w:t>
      </w:r>
      <w:r w:rsidRPr="00D717E8">
        <w:t>ven though he does not appear to believe in evil spirits: “In between dismissing the spirits as pure figments of the imagination and in believing in them as ethereal, personal being, there is a middle road. One can act as if the spirits were real not merely to humour the fantasies of a sick mind but because in a psycho-social sense the spirits are real…” Singleton</w:t>
      </w:r>
      <w:r>
        <w:t xml:space="preserve">, “Spirits and Spiritual Direction”, 192. Joshua Hook writes about the value of ‘cultural humility’ for therapists dealing with clients who hold a different worldview to their own in </w:t>
      </w:r>
      <w:r>
        <w:fldChar w:fldCharType="begin"/>
      </w:r>
      <w:r>
        <w:instrText xml:space="preserve"> ADDIN ZOTERO_ITEM CSL_CITATION {"citationID":"KF67YauG","properties":{"formattedCitation":"{\\rtf \\uc0\\u8220{}Engaging Clients with Cultural Humility,\\uc0\\u8221{} \\i Journal of Psychology and Christianity\\i0{} 33, no. 3 (2014): 277\\uc0\\u8211{}80.}","plainCitation":"“Engaging Clients with Cultural Humility,” Journal of Psychology and Christianity 33, no. 3 (2014): 277–80."},"citationItems":[{"id":388,"uris":["http://zotero.org/users/1026663/items/SAXJQEW8"],"uri":["http://zotero.org/users/1026663/items/SAXJQEW8"],"itemData":{"id":388,"type":"article-journal","title":"Engaging Clients with Cultural Humility","container-title":"Journal of Psychology and Christianity","page":"277-280","volume":"33","issue":"3","author":[{"family":"Hook","given":"Joshua"}],"issued":{"date-parts":[["2014"]]}},"suppress-author":true}],"schema":"https://github.com/citation-style-language/schema/raw/master/csl-citation.json"} </w:instrText>
      </w:r>
      <w:r>
        <w:fldChar w:fldCharType="separate"/>
      </w:r>
      <w:r w:rsidRPr="00D9011A">
        <w:rPr>
          <w:rFonts w:ascii="Calibri" w:hAnsi="Calibri" w:cs="Times New Roman"/>
          <w:szCs w:val="24"/>
        </w:rPr>
        <w:t xml:space="preserve">“Engaging Clients with Cultural Humility,” </w:t>
      </w:r>
      <w:r w:rsidRPr="00D9011A">
        <w:rPr>
          <w:rFonts w:ascii="Calibri" w:hAnsi="Calibri" w:cs="Times New Roman"/>
          <w:i/>
          <w:iCs/>
          <w:szCs w:val="24"/>
        </w:rPr>
        <w:t>Journal of Psychology and Christianity</w:t>
      </w:r>
      <w:r w:rsidRPr="00D9011A">
        <w:rPr>
          <w:rFonts w:ascii="Calibri" w:hAnsi="Calibri" w:cs="Times New Roman"/>
          <w:szCs w:val="24"/>
        </w:rPr>
        <w:t xml:space="preserve"> 33, no. 3 (2014): </w:t>
      </w:r>
    </w:p>
    <w:p w:rsidR="00CC3E73" w:rsidRDefault="00CC3E73" w:rsidP="003C63E5">
      <w:pPr>
        <w:pStyle w:val="FootnoteText"/>
      </w:pPr>
      <w:r w:rsidRPr="00D9011A">
        <w:rPr>
          <w:rFonts w:ascii="Calibri" w:hAnsi="Calibri" w:cs="Times New Roman"/>
          <w:szCs w:val="24"/>
        </w:rPr>
        <w:t>277–80.</w:t>
      </w:r>
      <w:r>
        <w:fldChar w:fldCharType="end"/>
      </w:r>
    </w:p>
    <w:p w:rsidR="00CC3E73" w:rsidRPr="0057289D" w:rsidRDefault="00CC3E73" w:rsidP="003C63E5">
      <w:pPr>
        <w:pStyle w:val="FootnoteText"/>
        <w:rPr>
          <w:sz w:val="12"/>
          <w:szCs w:val="12"/>
        </w:rPr>
      </w:pPr>
    </w:p>
  </w:footnote>
  <w:footnote w:id="224">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ocQkYTxh","properties":{"formattedCitation":"{\\rtf Michael Perry, \\uc0\\u8220{}First Aid in Pastoral Care XII First Aid in Psychic Disturbances,\\uc0\\u8221{} \\i The Expository Times\\i0{} 96, no. 6 (March 1985): 165.}","plainCitation":"Michael Perry, “First Aid in Pastoral Care XII First Aid in Psychic Disturbances,” The Expository Times 96, no. 6 (March 1985): 165."},"citationItems":[{"id":370,"uris":["http://zotero.org/users/1026663/items/HFRCAHU3"],"uri":["http://zotero.org/users/1026663/items/HFRCAHU3"],"itemData":{"id":370,"type":"article-journal","title":"First Aid in Pastoral Care XII First Aid in Psychic Disturbances","container-title":"The Expository Times","page":"165-168","volume":"96","issue":"6","author":[{"family":"Perry","given":"Michael"}],"issued":{"date-parts":[["1985",3]]}},"locator":"165"}],"schema":"https://github.com/citation-style-language/schema/raw/master/csl-citation.json"} </w:instrText>
      </w:r>
      <w:r>
        <w:fldChar w:fldCharType="separate"/>
      </w:r>
      <w:r w:rsidRPr="0057289D">
        <w:rPr>
          <w:rFonts w:ascii="Calibri" w:hAnsi="Calibri" w:cs="Times New Roman"/>
          <w:szCs w:val="24"/>
        </w:rPr>
        <w:t xml:space="preserve">Michael Perry, “First Aid in Pastoral Care XII First Aid in Psychic Disturbances,” </w:t>
      </w:r>
      <w:r w:rsidRPr="0057289D">
        <w:rPr>
          <w:rFonts w:ascii="Calibri" w:hAnsi="Calibri" w:cs="Times New Roman"/>
          <w:i/>
          <w:iCs/>
          <w:szCs w:val="24"/>
        </w:rPr>
        <w:t>The Expository Times</w:t>
      </w:r>
      <w:r w:rsidRPr="0057289D">
        <w:rPr>
          <w:rFonts w:ascii="Calibri" w:hAnsi="Calibri" w:cs="Times New Roman"/>
          <w:szCs w:val="24"/>
        </w:rPr>
        <w:t xml:space="preserve"> 96, no. 6 (March 1985): 165.</w:t>
      </w:r>
      <w:r>
        <w:fldChar w:fldCharType="end"/>
      </w:r>
    </w:p>
    <w:p w:rsidR="00CC3E73" w:rsidRPr="0057289D" w:rsidRDefault="00CC3E73" w:rsidP="003C63E5">
      <w:pPr>
        <w:pStyle w:val="FootnoteText"/>
        <w:rPr>
          <w:sz w:val="12"/>
          <w:szCs w:val="12"/>
        </w:rPr>
      </w:pPr>
    </w:p>
  </w:footnote>
  <w:footnote w:id="225">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Ay3Hvmai","properties":{"formattedCitation":"{\\rtf Harold Koenig, \\i Faith and Mental Health: Religious Resources for Healing\\i0{} (Philadelphia: Templeton Foundation, 2005), 15.}","plainCitation":"Harold Koenig, Faith and Mental Health: Religious Resources for Healing (Philadelphia: Templeton Foundation, 2005), 15."},"citationItems":[{"id":157,"uris":["http://zotero.org/users/1026663/items/9RHKE4WK"],"uri":["http://zotero.org/users/1026663/items/9RHKE4WK"],"itemData":{"id":157,"type":"book","title":"Faith and Mental Health: religious resources for healing","publisher":"Templeton Foundation","publisher-place":"Philadelphia","source":"DM","event-place":"Philadelphia","call-number":"PX23 K78","author":[{"family":"Koenig","given":"Harold"}],"issued":{"date-parts":[["2005"]]}},"locator":"15"}],"schema":"https://github.com/citation-style-language/schema/raw/master/csl-citation.json"} </w:instrText>
      </w:r>
      <w:r>
        <w:fldChar w:fldCharType="separate"/>
      </w:r>
      <w:r w:rsidRPr="0057289D">
        <w:rPr>
          <w:rFonts w:ascii="Calibri" w:hAnsi="Calibri" w:cs="Times New Roman"/>
          <w:szCs w:val="24"/>
        </w:rPr>
        <w:t xml:space="preserve">Harold Koenig, </w:t>
      </w:r>
      <w:r w:rsidRPr="0057289D">
        <w:rPr>
          <w:rFonts w:ascii="Calibri" w:hAnsi="Calibri" w:cs="Times New Roman"/>
          <w:i/>
          <w:iCs/>
          <w:szCs w:val="24"/>
        </w:rPr>
        <w:t>Faith and Mental Health: Religious Resources for Healing</w:t>
      </w:r>
      <w:r w:rsidRPr="0057289D">
        <w:rPr>
          <w:rFonts w:ascii="Calibri" w:hAnsi="Calibri" w:cs="Times New Roman"/>
          <w:szCs w:val="24"/>
        </w:rPr>
        <w:t xml:space="preserve"> (Philadelphia: Templeton Foundation, 2005), 15.</w:t>
      </w:r>
      <w:r>
        <w:fldChar w:fldCharType="end"/>
      </w:r>
    </w:p>
    <w:p w:rsidR="00CC3E73" w:rsidRPr="00F15421" w:rsidRDefault="00CC3E73" w:rsidP="003C63E5">
      <w:pPr>
        <w:pStyle w:val="FootnoteText"/>
        <w:rPr>
          <w:sz w:val="12"/>
          <w:szCs w:val="12"/>
        </w:rPr>
      </w:pPr>
    </w:p>
  </w:footnote>
  <w:footnote w:id="226">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pJQPGEpC","properties":{"formattedCitation":"{\\rtf Page, \\uc0\\u8220{}The Role of Exorcism in Clinical Practice and Pastoral Care,\\uc0\\u8221{} 123.}","plainCitation":"Page, “The Role of Exorcism in Clinical Practice and Pastoral Care,” 123."},"citationItems":[{"id":202,"uris":["http://zotero.org/users/1026663/items/MV7NNT5K"],"uri":["http://zotero.org/users/1026663/items/MV7NNT5K"],"itemData":{"id":202,"type":"article-journal","title":"The Role of Exorcism in Clinical Practice and Pastoral Care","container-title":"Journal of Psychology and Theology","page":"121-131","volume":"17","issue":"2","abstract":"It has been shown that there are good reasons for regarding exorcism as a viable form of ministry for the 20th century church. To dispense with it would be to abandon a significant motif in New Testament theology, and to deprive the church of a salutary ex- pression of divine power and compassion. On the other hand, there are major problems facing anyone who wishes to engage in a ministry of exorcism.","author":[{"family":"Page","given":"Sydney"}],"issued":{"date-parts":[["1989"]]}},"locator":"123"}],"schema":"https://github.com/citation-style-language/schema/raw/master/csl-citation.json"} </w:instrText>
      </w:r>
      <w:r>
        <w:fldChar w:fldCharType="separate"/>
      </w:r>
      <w:r w:rsidRPr="00493C70">
        <w:rPr>
          <w:rFonts w:ascii="Calibri" w:hAnsi="Calibri" w:cs="Times New Roman"/>
          <w:szCs w:val="24"/>
        </w:rPr>
        <w:t>Page, “The Role of Exorcism in Clinical Practice and Pastoral Care,” 123.</w:t>
      </w:r>
      <w:r>
        <w:fldChar w:fldCharType="end"/>
      </w:r>
    </w:p>
    <w:p w:rsidR="00CC3E73" w:rsidRPr="0057289D" w:rsidRDefault="00CC3E73" w:rsidP="003C63E5">
      <w:pPr>
        <w:pStyle w:val="FootnoteText"/>
        <w:rPr>
          <w:sz w:val="12"/>
          <w:szCs w:val="12"/>
        </w:rPr>
      </w:pPr>
    </w:p>
  </w:footnote>
  <w:footnote w:id="227">
    <w:p w:rsidR="00CC3E73" w:rsidRDefault="00CC3E73" w:rsidP="003C63E5">
      <w:pPr>
        <w:pStyle w:val="FootnoteText"/>
      </w:pPr>
      <w:r>
        <w:rPr>
          <w:rStyle w:val="FootnoteReference"/>
        </w:rPr>
        <w:footnoteRef/>
      </w:r>
      <w:r>
        <w:t xml:space="preserve"> </w:t>
      </w:r>
      <w:r>
        <w:fldChar w:fldCharType="begin"/>
      </w:r>
      <w:r>
        <w:instrText xml:space="preserve"> ADDIN ZOTERO_ITEM CSL_CITATION {"citationID":"xIKttQnT","properties":{"formattedCitation":"{\\rtf MacNutt, \\i Deliverance from Evil Spirits: A Practical Manual\\i0{}, 20.}","plainCitation":"MacNutt, Deliverance from Evil Spirits: A Practical Manual, 20."},"citationItems":[{"id":124,"uris":["http://zotero.org/users/1026663/items/52KSCWFG"],"uri":["http://zotero.org/users/1026663/items/52KSCWFG"],"itemData":{"id":124,"type":"book","title":"Deliverance from Evil Spirits: A Practical Manual","publisher":"Chosen Books","publisher-place":"Michigan","event-place":"Michigan","author":[{"family":"MacNutt","given":"Francis"}],"issued":{"date-parts":[["1995"]]}},"locator":"20"}],"schema":"https://github.com/citation-style-language/schema/raw/master/csl-citation.json"} </w:instrText>
      </w:r>
      <w:r>
        <w:fldChar w:fldCharType="separate"/>
      </w:r>
      <w:r w:rsidRPr="00493C70">
        <w:rPr>
          <w:rFonts w:ascii="Calibri" w:hAnsi="Calibri" w:cs="Times New Roman"/>
          <w:szCs w:val="24"/>
        </w:rPr>
        <w:t xml:space="preserve">MacNutt, </w:t>
      </w:r>
      <w:r w:rsidRPr="00493C70">
        <w:rPr>
          <w:rFonts w:ascii="Calibri" w:hAnsi="Calibri" w:cs="Times New Roman"/>
          <w:i/>
          <w:iCs/>
          <w:szCs w:val="24"/>
        </w:rPr>
        <w:t>Deliverance from Evil Spirits: A Practical Manual</w:t>
      </w:r>
      <w:r w:rsidRPr="00493C70">
        <w:rPr>
          <w:rFonts w:ascii="Calibri" w:hAnsi="Calibri" w:cs="Times New Roman"/>
          <w:szCs w:val="24"/>
        </w:rPr>
        <w:t>, 20.</w:t>
      </w:r>
      <w:r>
        <w:fldChar w:fldCharType="end"/>
      </w:r>
    </w:p>
    <w:p w:rsidR="00CC3E73" w:rsidRPr="0057289D" w:rsidRDefault="00CC3E73" w:rsidP="003C63E5">
      <w:pPr>
        <w:pStyle w:val="FootnoteText"/>
        <w:rPr>
          <w:sz w:val="12"/>
          <w:szCs w:val="12"/>
        </w:rPr>
      </w:pPr>
    </w:p>
  </w:footnote>
  <w:footnote w:id="228">
    <w:p w:rsidR="00CC3E73" w:rsidRDefault="00CC3E73" w:rsidP="003C63E5">
      <w:pPr>
        <w:pStyle w:val="FootnoteText"/>
      </w:pPr>
      <w:r>
        <w:rPr>
          <w:rStyle w:val="FootnoteReference"/>
        </w:rPr>
        <w:footnoteRef/>
      </w:r>
      <w:r>
        <w:t xml:space="preserve"> Kenneth </w:t>
      </w:r>
      <w:proofErr w:type="spellStart"/>
      <w:r>
        <w:t>McAll</w:t>
      </w:r>
      <w:proofErr w:type="spellEnd"/>
      <w:r>
        <w:t xml:space="preserve"> provides a sobering story of increasing suffering that came to a woman who was not taken seriously by her local church minister:</w:t>
      </w:r>
      <w:r>
        <w:fldChar w:fldCharType="begin"/>
      </w:r>
      <w:r>
        <w:instrText xml:space="preserve"> ADDIN ZOTERO_ITEM CSL_CITATION {"citationID":"rI6qEtxh","properties":{"formattedCitation":"{\\rtf Kenneth McAll, \\uc0\\u8220{}The Ministry of Deliverance,\\uc0\\u8221{} \\i The Expository Times\\i0{} 86 (May 1974): 296\\uc0\\u8211{}98.}","plainCitation":"Kenneth McAll, “The Ministry of Deliverance,” The Expository Times 86 (May 1974): 296–98."},"citationItems":[{"id":371,"uris":["http://zotero.org/users/1026663/items/67T88RTX"],"uri":["http://zotero.org/users/1026663/items/67T88RTX"],"itemData":{"id":371,"type":"article-journal","title":"The Ministry of Deliverance","container-title":"The Expository Times","page":"296-298","volume":"86","author":[{"family":"McAll","given":"Kenneth"}],"issued":{"date-parts":[["1974",5]]}}}],"schema":"https://github.com/citation-style-language/schema/raw/master/csl-citation.json"} </w:instrText>
      </w:r>
      <w:r>
        <w:fldChar w:fldCharType="separate"/>
      </w:r>
      <w:r w:rsidRPr="0057289D">
        <w:rPr>
          <w:rFonts w:ascii="Calibri" w:hAnsi="Calibri" w:cs="Times New Roman"/>
          <w:szCs w:val="24"/>
        </w:rPr>
        <w:t xml:space="preserve"> “The Ministry of Deliverance,” </w:t>
      </w:r>
      <w:r w:rsidRPr="0057289D">
        <w:rPr>
          <w:rFonts w:ascii="Calibri" w:hAnsi="Calibri" w:cs="Times New Roman"/>
          <w:i/>
          <w:iCs/>
          <w:szCs w:val="24"/>
        </w:rPr>
        <w:t>The Expository Times</w:t>
      </w:r>
      <w:r>
        <w:rPr>
          <w:rFonts w:ascii="Calibri" w:hAnsi="Calibri" w:cs="Times New Roman"/>
          <w:szCs w:val="24"/>
        </w:rPr>
        <w:t xml:space="preserve"> 86 (May 1974): </w:t>
      </w:r>
      <w:r>
        <w:fldChar w:fldCharType="end"/>
      </w:r>
      <w:r>
        <w:t xml:space="preserve">298. </w:t>
      </w:r>
      <w:proofErr w:type="spellStart"/>
      <w:r>
        <w:t>Grob</w:t>
      </w:r>
      <w:proofErr w:type="spellEnd"/>
      <w:r>
        <w:t>, “A Major Revision”, says the same with respect to major exorcism in the USA – people are suffering because not enough bishops are providing practitioners (165-6).</w:t>
      </w:r>
    </w:p>
    <w:p w:rsidR="00CC3E73" w:rsidRPr="003C63E5" w:rsidRDefault="00CC3E73" w:rsidP="003C63E5">
      <w:pPr>
        <w:pStyle w:val="FootnoteText"/>
        <w:rPr>
          <w:sz w:val="12"/>
          <w:szCs w:val="12"/>
        </w:rPr>
      </w:pPr>
    </w:p>
  </w:footnote>
  <w:footnote w:id="229">
    <w:p w:rsidR="00CC3E73" w:rsidRPr="000A764C" w:rsidRDefault="00CC3E73" w:rsidP="000A764C">
      <w:pPr>
        <w:pStyle w:val="FootnoteText"/>
      </w:pPr>
      <w:r>
        <w:rPr>
          <w:rStyle w:val="FootnoteReference"/>
        </w:rPr>
        <w:footnoteRef/>
      </w:r>
      <w:r>
        <w:t xml:space="preserve"> </w:t>
      </w:r>
      <w:r>
        <w:fldChar w:fldCharType="begin"/>
      </w:r>
      <w:r>
        <w:instrText xml:space="preserve"> ADDIN ZOTERO_ITEM CSL_CITATION {"citationID":"Q7f6fFDd","properties":{"formattedCitation":"{\\rtf quoted in Anderson, \\uc0\\u8220{}Deliverance and Exorcism in Majority World Pentecostalism,\\uc0\\u8221{} 113.}","plainCitation":"quoted in Anderson, “Deliverance and Exorcism in Majority World Pentecostalism,” 113."},"citationItems":[{"id":300,"uris":["http://zotero.org/users/1026663/items/MT3GU3CU"],"uri":["http://zotero.org/users/1026663/items/MT3GU3CU"],"itemData":{"id":300,"type":"chapter","title":"Deliverance and Exorcism in Majority World Pentecostalism","container-title":"Exorcism and Deliverance","collection-title":"Studies in Pentecostal and Charismatic Issues","publisher":"Paternoster","publisher-place":"London","page":"101-119","event-place":"London","author":[{"family":"Anderson","given":"Allan"}],"issued":{"date-parts":[["2011"]]}},"locator":"113","prefix":"quoted in "}],"schema":"https://github.com/citation-style-language/schema/raw/master/csl-citation.json"} </w:instrText>
      </w:r>
      <w:r>
        <w:fldChar w:fldCharType="separate"/>
      </w:r>
      <w:r>
        <w:rPr>
          <w:rFonts w:ascii="Calibri" w:hAnsi="Calibri" w:cs="Times New Roman"/>
          <w:szCs w:val="24"/>
        </w:rPr>
        <w:t>Q</w:t>
      </w:r>
      <w:r w:rsidRPr="003968E1">
        <w:rPr>
          <w:rFonts w:ascii="Calibri" w:hAnsi="Calibri" w:cs="Times New Roman"/>
          <w:szCs w:val="24"/>
        </w:rPr>
        <w:t>uoted in Anderson, “Deliverance and Exorcism in Majority World Pentecostalism,” 113.</w:t>
      </w:r>
      <w:r>
        <w:fldChar w:fldCharType="end"/>
      </w:r>
      <w:r>
        <w:t xml:space="preserve"> </w:t>
      </w:r>
      <w:r w:rsidRPr="000A764C">
        <w:t>Deliverance prayer, with exorcism, makes use of the language of Scripture and Church tradition that is rich with imagery and metaphor. It draws on a meta-narrative of the power of God overcoming all evil and suffering through the death and resurrection of Jesus which is appropriated by a believer through baptism and faith. The believer is shown his or her place in this cosmic drama and is empowered to be an active participant in the plan of God. S/he can stand up boldly against the powers of evil and claim victory with Christ. The invisible world is made visible; a faceless evil is personified; evil spirits can be faced and dealt with through imagination and ritual.</w:t>
      </w:r>
      <w:r>
        <w:t xml:space="preserve"> Kelsey, </w:t>
      </w:r>
      <w:r w:rsidRPr="000A764C">
        <w:rPr>
          <w:i/>
        </w:rPr>
        <w:t>Discernment</w:t>
      </w:r>
      <w:r>
        <w:t xml:space="preserve">, 92, 103; Bell, </w:t>
      </w:r>
      <w:r w:rsidRPr="000A764C">
        <w:rPr>
          <w:i/>
        </w:rPr>
        <w:t>Deliver Us</w:t>
      </w:r>
      <w:r>
        <w:t xml:space="preserve">, 64, 173, 181, 333-340 and </w:t>
      </w:r>
      <w:proofErr w:type="spellStart"/>
      <w:r>
        <w:t>Parkin</w:t>
      </w:r>
      <w:proofErr w:type="spellEnd"/>
      <w:r w:rsidRPr="000A764C">
        <w:rPr>
          <w:i/>
        </w:rPr>
        <w:t>, The Anthropology of Evil</w:t>
      </w:r>
      <w:r>
        <w:t>, 18-19.</w:t>
      </w:r>
    </w:p>
    <w:p w:rsidR="00CC3E73" w:rsidRPr="000A764C" w:rsidRDefault="00CC3E73" w:rsidP="000A764C">
      <w:pPr>
        <w:pStyle w:val="FootnoteText"/>
      </w:pPr>
    </w:p>
    <w:p w:rsidR="00CC3E73" w:rsidRDefault="00CC3E73">
      <w:pPr>
        <w:pStyle w:val="FootnoteText"/>
      </w:pPr>
    </w:p>
    <w:p w:rsidR="00CC3E73" w:rsidRPr="003968E1" w:rsidRDefault="00CC3E73">
      <w:pPr>
        <w:pStyle w:val="FootnoteText"/>
        <w:rPr>
          <w:sz w:val="12"/>
          <w:szCs w:val="12"/>
        </w:rPr>
      </w:pPr>
    </w:p>
  </w:footnote>
  <w:footnote w:id="230">
    <w:p w:rsidR="00CC3E73" w:rsidRDefault="00CC3E73" w:rsidP="003C63E5">
      <w:pPr>
        <w:pStyle w:val="FootnoteText"/>
      </w:pPr>
      <w:r w:rsidRPr="003A44B2">
        <w:rPr>
          <w:rStyle w:val="FootnoteReference"/>
        </w:rPr>
        <w:footnoteRef/>
      </w:r>
      <w:r>
        <w:t xml:space="preserve"> </w:t>
      </w:r>
      <w:r>
        <w:fldChar w:fldCharType="begin"/>
      </w:r>
      <w:r>
        <w:instrText xml:space="preserve"> ADDIN ZOTERO_ITEM CSL_CITATION {"citationID":"46DRWJtN","properties":{"formattedCitation":"{\\rtf Jakobsen, \\i Negative Spiritual Experiences: Encounters with Evil\\i0{}, 4, 6.}","plainCitation":"Jakobsen, Negative Spiritual Experiences: Encounters with Evil, 4, 6."},"citationItems":[{"id":308,"uris":["http://zotero.org/users/1026663/items/FCCANBDM"],"uri":["http://zotero.org/users/1026663/items/FCCANBDM"],"itemData":{"id":308,"type":"report","title":"Negative Spiritual Experiences: Encounters with Evil","collection-title":"Third Series Occasional Papers 1","publisher":"Religious Experience Research Centre","author":[{"family":"Jakobsen","given":"Marete"}],"issued":{"date-parts":[["1999",5]]}},"locator":"4, 6"}],"schema":"https://github.com/citation-style-language/schema/raw/master/csl-citation.json"} </w:instrText>
      </w:r>
      <w:r>
        <w:fldChar w:fldCharType="separate"/>
      </w:r>
      <w:r w:rsidRPr="00C43433">
        <w:rPr>
          <w:rFonts w:ascii="Calibri" w:hAnsi="Calibri" w:cs="Times New Roman"/>
          <w:szCs w:val="24"/>
        </w:rPr>
        <w:t xml:space="preserve">Jakobsen, </w:t>
      </w:r>
      <w:r w:rsidRPr="00C43433">
        <w:rPr>
          <w:rFonts w:ascii="Calibri" w:hAnsi="Calibri" w:cs="Times New Roman"/>
          <w:i/>
          <w:iCs/>
          <w:szCs w:val="24"/>
        </w:rPr>
        <w:t>Negative Spiritual Experiences: Encounters with Evil</w:t>
      </w:r>
      <w:r w:rsidRPr="00C43433">
        <w:rPr>
          <w:rFonts w:ascii="Calibri" w:hAnsi="Calibri" w:cs="Times New Roman"/>
          <w:szCs w:val="24"/>
        </w:rPr>
        <w:t>, 4, 6.</w:t>
      </w:r>
      <w:r>
        <w:fldChar w:fldCharType="end"/>
      </w:r>
      <w:r>
        <w:t xml:space="preserve"> </w:t>
      </w:r>
      <w:r>
        <w:fldChar w:fldCharType="begin"/>
      </w:r>
      <w:r>
        <w:instrText xml:space="preserve"> ADDIN ZOTERO_ITEM CSL_CITATION {"citationID":"i9dS0XEB","properties":{"formattedCitation":"{\\rtf Leech, \\i Soul Friend\\i0{}, 120.}","plainCitation":"Leech, Soul Friend, 120."},"citationItems":[{"id":352,"uris":["http://zotero.org/users/1026663/items/8Q89K459"],"uri":["http://zotero.org/users/1026663/items/8Q89K459"],"itemData":{"id":352,"type":"book","title":"Soul Friend","publisher":"Sheldon Press","publisher-place":"London","source":"Campion retreat house","event-place":"London","call-number":"253.53 LEE","author":[{"family":"Leech","given":"Kenneth"}],"issued":{"date-parts":[["1977"]]}},"locator":"120"}],"schema":"https://github.com/citation-style-language/schema/raw/master/csl-citation.json"} </w:instrText>
      </w:r>
      <w:r>
        <w:fldChar w:fldCharType="separate"/>
      </w:r>
      <w:r w:rsidRPr="00D928B0">
        <w:rPr>
          <w:rFonts w:ascii="Calibri" w:hAnsi="Calibri" w:cs="Times New Roman"/>
          <w:szCs w:val="24"/>
        </w:rPr>
        <w:t xml:space="preserve">Leech, </w:t>
      </w:r>
      <w:r w:rsidRPr="00D928B0">
        <w:rPr>
          <w:rFonts w:ascii="Calibri" w:hAnsi="Calibri" w:cs="Times New Roman"/>
          <w:i/>
          <w:iCs/>
          <w:szCs w:val="24"/>
        </w:rPr>
        <w:t>Soul Friend</w:t>
      </w:r>
      <w:r w:rsidRPr="00D928B0">
        <w:rPr>
          <w:rFonts w:ascii="Calibri" w:hAnsi="Calibri" w:cs="Times New Roman"/>
          <w:szCs w:val="24"/>
        </w:rPr>
        <w:t>, 120.</w:t>
      </w:r>
      <w:r>
        <w:fldChar w:fldCharType="end"/>
      </w:r>
      <w:r>
        <w:t xml:space="preserve">  </w:t>
      </w:r>
      <w:r>
        <w:fldChar w:fldCharType="begin"/>
      </w:r>
      <w:r>
        <w:instrText xml:space="preserve"> ADDIN ZOTERO_ITEM CSL_CITATION {"citationID":"jNwOKKsW","properties":{"formattedCitation":"{\\rtf Perry, \\uc0\\u8220{}First Aid in Pastoral Care XII First Aid in Psychic Disturbances,\\uc0\\u8221{} 165.}","plainCitation":"Perry, “First Aid in Pastoral Care XII First Aid in Psychic Disturbances,” 165."},"citationItems":[{"id":370,"uris":["http://zotero.org/users/1026663/items/HFRCAHU3"],"uri":["http://zotero.org/users/1026663/items/HFRCAHU3"],"itemData":{"id":370,"type":"article-journal","title":"First Aid in Pastoral Care XII First Aid in Psychic Disturbances","container-title":"The Expository Times","page":"165-168","volume":"96","issue":"6","author":[{"family":"Perry","given":"Michael"}],"issued":{"date-parts":[["1985",3]]}},"locator":"165"}],"schema":"https://github.com/citation-style-language/schema/raw/master/csl-citation.json"} </w:instrText>
      </w:r>
      <w:r>
        <w:fldChar w:fldCharType="separate"/>
      </w:r>
      <w:r w:rsidRPr="00D928B0">
        <w:rPr>
          <w:rFonts w:ascii="Calibri" w:hAnsi="Calibri" w:cs="Times New Roman"/>
          <w:szCs w:val="24"/>
        </w:rPr>
        <w:t>Perry, “First Aid in Pastoral Care XII First Aid in Psychic Disturbances,” 165.</w:t>
      </w:r>
      <w:r>
        <w:fldChar w:fldCharType="end"/>
      </w:r>
    </w:p>
  </w:footnote>
  <w:footnote w:id="231">
    <w:p w:rsidR="00CC3E73" w:rsidRDefault="00CC3E73" w:rsidP="003C63E5">
      <w:pPr>
        <w:pStyle w:val="FootnoteText"/>
      </w:pPr>
      <w:r w:rsidRPr="003B0FBF">
        <w:rPr>
          <w:rStyle w:val="FootnoteReference"/>
        </w:rPr>
        <w:footnoteRef/>
      </w:r>
      <w:r>
        <w:t xml:space="preserve"> </w:t>
      </w:r>
      <w:r>
        <w:fldChar w:fldCharType="begin"/>
      </w:r>
      <w:r>
        <w:instrText xml:space="preserve"> ADDIN ZOTERO_ITEM CSL_CITATION {"citationID":"m7U95t74","properties":{"formattedCitation":"{\\rtf John Richards, \\i But Deliver Us from Evil: An Introduction to the Demonic Dimension in Pastoral Care\\i0{} (New York: Seabury Press, 1974), 121\\uc0\\u8211{}3; Julian Porteous, \\i Manual of Minor Exorcisms\\i0{} (Vatican City: Catholic Truth Society, 2012), 33.}","plainCitation":"John Richards, But Deliver Us from Evil: An Introduction to the Demonic Dimension in Pastoral Care (New York: Seabury Press, 1974), 121–3; Julian Porteous, Manual of Minor Exorcisms (Vatican City: Catholic Truth Society, 2012), 33.","dontUpdate":true},"citationItems":[{"id":207,"uris":["http://zotero.org/users/1026663/items/875FD87D"],"uri":["http://zotero.org/users/1026663/items/875FD87D"],"itemData":{"id":207,"type":"book","title":"But Deliver Us from Evil: An Introduction to the Demonic Dimension in Pastoral Care","publisher":"Seabury Press","publisher-place":"New York","source":"whitley","event-place":"New York","author":[{"family":"Richards","given":"John"}],"issued":{"date-parts":[["1974"]]}},"locator":"121-3"},{"id":323,"uris":["http://zotero.org/users/1026663/items/AWVERACF"],"uri":["http://zotero.org/users/1026663/items/AWVERACF"],"itemData":{"id":323,"type":"book","title":"Manual of Minor Exorcisms","publisher":"Catholic Truth Society","publisher-place":"Vatican City","event-place":"Vatican City","author":[{"family":"Porteous","given":"Julian"}],"issued":{"date-parts":[["2012"]]}},"locator":"33"}],"schema":"https://github.com/citation-style-language/schema/raw/master/csl-citation.json"} </w:instrText>
      </w:r>
      <w:r>
        <w:fldChar w:fldCharType="separate"/>
      </w:r>
      <w:r w:rsidRPr="00FF6E5F">
        <w:rPr>
          <w:rFonts w:ascii="Calibri" w:hAnsi="Calibri" w:cs="Times New Roman"/>
          <w:szCs w:val="24"/>
        </w:rPr>
        <w:t xml:space="preserve">John Richards, </w:t>
      </w:r>
      <w:r>
        <w:rPr>
          <w:rFonts w:ascii="Calibri" w:hAnsi="Calibri" w:cs="Times New Roman"/>
          <w:i/>
          <w:iCs/>
          <w:szCs w:val="24"/>
        </w:rPr>
        <w:t>But Deliver Us from Evil</w:t>
      </w:r>
      <w:r w:rsidRPr="00FF6E5F">
        <w:rPr>
          <w:rFonts w:ascii="Calibri" w:hAnsi="Calibri" w:cs="Times New Roman"/>
          <w:szCs w:val="24"/>
        </w:rPr>
        <w:t xml:space="preserve">, 121–3; Julian Porteous, </w:t>
      </w:r>
      <w:r w:rsidRPr="00FF6E5F">
        <w:rPr>
          <w:rFonts w:ascii="Calibri" w:hAnsi="Calibri" w:cs="Times New Roman"/>
          <w:i/>
          <w:iCs/>
          <w:szCs w:val="24"/>
        </w:rPr>
        <w:t>Manual of Minor Exorcisms</w:t>
      </w:r>
      <w:r w:rsidRPr="00FF6E5F">
        <w:rPr>
          <w:rFonts w:ascii="Calibri" w:hAnsi="Calibri" w:cs="Times New Roman"/>
          <w:szCs w:val="24"/>
        </w:rPr>
        <w:t>, 33</w:t>
      </w:r>
      <w:r>
        <w:rPr>
          <w:rFonts w:ascii="Calibri" w:hAnsi="Calibri" w:cs="Times New Roman"/>
          <w:szCs w:val="24"/>
        </w:rPr>
        <w:t>;</w:t>
      </w:r>
      <w:r>
        <w:fldChar w:fldCharType="end"/>
      </w:r>
      <w:r>
        <w:t xml:space="preserve"> </w:t>
      </w:r>
      <w:r>
        <w:fldChar w:fldCharType="begin"/>
      </w:r>
      <w:r>
        <w:instrText xml:space="preserve"> ADDIN ZOTERO_ITEM CSL_CITATION {"citationID":"305Yfr8W","properties":{"formattedCitation":"{\\rtf John White, \\uc0\\u8220{}Problems and Procedures in Exorcism\\uc0\\u8221{} (Minneapolis, Minnesota: Bethany House, 1976), 292.}","plainCitation":"John White, “Problems and Procedures in Exorcism” (Minneapolis, Minnesota: Bethany House, 1976), 292.","dontUpdate":true},"citationItems":[{"id":365,"uris":["http://zotero.org/users/1026663/items/4FGTX254"],"uri":["http://zotero.org/users/1026663/items/4FGTX254"],"itemData":{"id":365,"type":"chapter","title":"Problems and Procedures in Exorcism","container-title":"Demon Possession","publisher":"Bethany House","publisher-place":"Minneapolis, Minnesota","page":"281-289","event-place":"Minneapolis, Minnesota","author":[{"family":"White","given":"John"}],"issued":{"date-parts":[["1976"]]}},"locator":"292"}],"schema":"https://github.com/citation-style-language/schema/raw/master/csl-citation.json"} </w:instrText>
      </w:r>
      <w:r>
        <w:fldChar w:fldCharType="separate"/>
      </w:r>
      <w:r w:rsidRPr="00723DEC">
        <w:rPr>
          <w:rFonts w:ascii="Calibri" w:hAnsi="Calibri" w:cs="Times New Roman"/>
          <w:szCs w:val="24"/>
        </w:rPr>
        <w:t>John White, “Problems and Procedures in Exorcism” (Minneapolis, Minnesota: Bethany House, 1976), 292</w:t>
      </w:r>
      <w:r>
        <w:fldChar w:fldCharType="end"/>
      </w:r>
      <w:r>
        <w:t xml:space="preserve">-3, 295; </w:t>
      </w:r>
      <w:r>
        <w:fldChar w:fldCharType="begin"/>
      </w:r>
      <w:r>
        <w:instrText xml:space="preserve"> ADDIN ZOTERO_ITEM CSL_CITATION {"citationID":"O48eYyhy","properties":{"formattedCitation":"{\\rtf Michael Perry, \\uc0\\u8220{}First Aid in Pastoral Care XII First Aid in Psychic Disturbances,\\uc0\\u8221{} \\i The Expository Times\\i0{} 96, no. 6 (March 1985): 165\\uc0\\u8211{}166.}","plainCitation":"Michael Perry, “First Aid in Pastoral Care XII First Aid in Psychic Disturbances,” The Expository Times 96, no. 6 (March 1985): 165–166.","dontUpdate":true},"citationItems":[{"id":370,"uris":["http://zotero.org/users/1026663/items/HFRCAHU3"],"uri":["http://zotero.org/users/1026663/items/HFRCAHU3"],"itemData":{"id":370,"type":"article-journal","title":"First Aid in Pastoral Care XII First Aid in Psychic Disturbances","container-title":"The Expository Times","page":"165-168","volume":"96","issue":"6","author":[{"family":"Perry","given":"Michael"}],"issued":{"date-parts":[["1985",3]]}},"locator":"165-166"}],"schema":"https://github.com/citation-style-language/schema/raw/master/csl-citation.json"} </w:instrText>
      </w:r>
      <w:r>
        <w:fldChar w:fldCharType="separate"/>
      </w:r>
      <w:r w:rsidRPr="00723DEC">
        <w:rPr>
          <w:rFonts w:ascii="Calibri" w:hAnsi="Calibri" w:cs="Times New Roman"/>
          <w:szCs w:val="24"/>
        </w:rPr>
        <w:t xml:space="preserve">Michael Perry, “First Aid in Pastoral Care XII First Aid in Psychic Disturbances,” </w:t>
      </w:r>
      <w:r w:rsidRPr="00723DEC">
        <w:rPr>
          <w:rFonts w:ascii="Calibri" w:hAnsi="Calibri" w:cs="Times New Roman"/>
          <w:i/>
          <w:iCs/>
          <w:szCs w:val="24"/>
        </w:rPr>
        <w:t>The Expository Times</w:t>
      </w:r>
      <w:r w:rsidRPr="00723DEC">
        <w:rPr>
          <w:rFonts w:ascii="Calibri" w:hAnsi="Calibri" w:cs="Times New Roman"/>
          <w:szCs w:val="24"/>
        </w:rPr>
        <w:t xml:space="preserve"> 96, no. 6 (March 1985): 165–166</w:t>
      </w:r>
      <w:r>
        <w:fldChar w:fldCharType="end"/>
      </w:r>
      <w:r>
        <w:t xml:space="preserve">; </w:t>
      </w:r>
      <w:r>
        <w:fldChar w:fldCharType="begin"/>
      </w:r>
      <w:r>
        <w:instrText xml:space="preserve"> ADDIN ZOTERO_ITEM CSL_CITATION {"citationID":"26U5INXS","properties":{"formattedCitation":"{\\rtf McAll, \\uc0\\u8220{}Taste and See,\\uc0\\u8221{} 296.}","plainCitation":"McAll, “Taste and See,” 296."},"citationItems":[{"id":363,"uris":["http://zotero.org/users/1026663/items/IJ7HT9PF"],"uri":["http://zotero.org/users/1026663/items/IJ7HT9PF"],"itemData":{"id":363,"type":"chapter","title":"Taste and See","container-title":"Demon Possession","publisher":"Bethany House","publisher-place":"Minneapolis, Minnesota","page":"268-278","event-place":"Minneapolis, Minnesota","author":[{"family":"McAll","given":"R Kenneth"}],"issued":{"date-parts":[["1976"]]}},"locator":"296"}],"schema":"https://github.com/citation-style-language/schema/raw/master/csl-citation.json"} </w:instrText>
      </w:r>
      <w:r>
        <w:fldChar w:fldCharType="separate"/>
      </w:r>
      <w:r w:rsidRPr="00493C70">
        <w:rPr>
          <w:rFonts w:ascii="Calibri" w:hAnsi="Calibri" w:cs="Times New Roman"/>
          <w:szCs w:val="24"/>
        </w:rPr>
        <w:t>McAll, “Taste and See,” 296.</w:t>
      </w:r>
      <w:r>
        <w:fldChar w:fldCharType="end"/>
      </w:r>
    </w:p>
    <w:p w:rsidR="00CC3E73" w:rsidRPr="00780BB6" w:rsidRDefault="00CC3E73" w:rsidP="003C63E5">
      <w:pPr>
        <w:pStyle w:val="FootnoteText"/>
        <w:rPr>
          <w:sz w:val="12"/>
          <w:szCs w:val="12"/>
        </w:rPr>
      </w:pPr>
    </w:p>
  </w:footnote>
  <w:footnote w:id="232">
    <w:p w:rsidR="00CC3E73" w:rsidRPr="003C63E5" w:rsidRDefault="00CC3E73" w:rsidP="003C63E5">
      <w:pPr>
        <w:pStyle w:val="NoSpacing"/>
        <w:rPr>
          <w:rFonts w:ascii="Calibri" w:hAnsi="Calibri"/>
          <w:sz w:val="20"/>
          <w:szCs w:val="20"/>
        </w:rPr>
      </w:pPr>
      <w:r w:rsidRPr="003B0FBF">
        <w:rPr>
          <w:rStyle w:val="FootnoteReference"/>
        </w:rPr>
        <w:footnoteRef/>
      </w:r>
      <w:r>
        <w:t xml:space="preserve"> </w:t>
      </w:r>
      <w:r w:rsidRPr="003C63E5">
        <w:rPr>
          <w:rFonts w:ascii="Calibri" w:hAnsi="Calibri"/>
          <w:sz w:val="20"/>
          <w:szCs w:val="20"/>
        </w:rPr>
        <w:fldChar w:fldCharType="begin"/>
      </w:r>
      <w:r w:rsidRPr="003C63E5">
        <w:rPr>
          <w:rFonts w:ascii="Calibri" w:hAnsi="Calibri"/>
          <w:sz w:val="20"/>
          <w:szCs w:val="20"/>
        </w:rPr>
        <w:instrText xml:space="preserve"> ADDIN ZOTERO_ITEM CSL_CITATION {"citationID":"Tl7Eolf2","properties":{"formattedCitation":"{\\rtf Richards, \\i But Deliver Us from Evil: An Introduction to the Demonic Dimension in Pastoral Care\\i0{}, 9\\uc0\\u8211{}12.}","plainCitation":"Richards, But Deliver Us from Evil: An Introduction to the Demonic Dimension in Pastoral Care, 9–12."},"citationItems":[{"id":207,"uris":["http://zotero.org/users/1026663/items/875FD87D"],"uri":["http://zotero.org/users/1026663/items/875FD87D"],"itemData":{"id":207,"type":"book","title":"But Deliver Us from Evil: An Introduction to the Demonic Dimension in Pastoral Care","publisher":"Seabury Press","publisher-place":"New York","source":"whitley","event-place":"New York","author":[{"family":"Richards","given":"John"}],"issued":{"date-parts":[["1974"]]}},"locator":"9-12"}],"schema":"https://github.com/citation-style-language/schema/raw/master/csl-citation.json"} </w:instrText>
      </w:r>
      <w:r w:rsidRPr="003C63E5">
        <w:rPr>
          <w:rFonts w:ascii="Calibri" w:hAnsi="Calibri"/>
          <w:sz w:val="20"/>
          <w:szCs w:val="20"/>
        </w:rPr>
        <w:fldChar w:fldCharType="separate"/>
      </w:r>
      <w:r w:rsidRPr="003C63E5">
        <w:rPr>
          <w:rFonts w:ascii="Calibri" w:hAnsi="Calibri" w:cs="Times New Roman"/>
          <w:sz w:val="20"/>
          <w:szCs w:val="20"/>
        </w:rPr>
        <w:t xml:space="preserve">Richards, </w:t>
      </w:r>
      <w:r w:rsidRPr="003C63E5">
        <w:rPr>
          <w:rFonts w:ascii="Calibri" w:hAnsi="Calibri" w:cs="Times New Roman"/>
          <w:i/>
          <w:iCs/>
          <w:sz w:val="20"/>
          <w:szCs w:val="20"/>
        </w:rPr>
        <w:t>But Deliver Us from Evil</w:t>
      </w:r>
      <w:r w:rsidRPr="003C63E5">
        <w:rPr>
          <w:rFonts w:ascii="Calibri" w:hAnsi="Calibri" w:cs="Times New Roman"/>
          <w:sz w:val="20"/>
          <w:szCs w:val="20"/>
        </w:rPr>
        <w:t>, 9–12.</w:t>
      </w:r>
      <w:r w:rsidRPr="003C63E5">
        <w:rPr>
          <w:rFonts w:ascii="Calibri" w:hAnsi="Calibri"/>
          <w:sz w:val="20"/>
          <w:szCs w:val="20"/>
        </w:rPr>
        <w:fldChar w:fldCharType="end"/>
      </w:r>
      <w:r w:rsidRPr="003C63E5">
        <w:rPr>
          <w:rFonts w:ascii="Calibri" w:hAnsi="Calibri"/>
          <w:sz w:val="20"/>
          <w:szCs w:val="20"/>
        </w:rPr>
        <w:t xml:space="preserve"> </w:t>
      </w:r>
      <w:r>
        <w:rPr>
          <w:rFonts w:ascii="Calibri" w:hAnsi="Calibri"/>
          <w:sz w:val="20"/>
          <w:szCs w:val="20"/>
        </w:rPr>
        <w:fldChar w:fldCharType="begin"/>
      </w:r>
      <w:r>
        <w:rPr>
          <w:rFonts w:ascii="Calibri" w:hAnsi="Calibri"/>
          <w:sz w:val="20"/>
          <w:szCs w:val="20"/>
        </w:rPr>
        <w:instrText xml:space="preserve"> ADDIN ZOTERO_ITEM CSL_CITATION {"citationID":"7ek3Ip9Q","properties":{"formattedCitation":"{\\rtf Grob, \\uc0\\u8220{}A Major Revision of the Discipline on Exorcism: A Comparative Study on the Liturgical Laws in the 1614 and 1998 Rites of Exorcism.,\\uc0\\u8221{} 168.}","plainCitation":"Grob, “A Major Revision of the Discipline on Exorcism: A Comparative Study on the Liturgical Laws in the 1614 and 1998 Rites of Exorcism.,” 168."},"citationItems":[{"id":193,"uris":["http://zotero.org/users/1026663/items/7CKZVRQ8"],"uri":["http://zotero.org/users/1026663/items/7CKZVRQ8"],"itemData":{"id":193,"type":"thesis","title":"A major revision of the Discipline on Exorcism: A Comparative Study on the Liturgical Laws in the 1614 and 1998 Rites of Exorcism.","publisher":"St Paul University","publisher-place":"Ottawa","number-of-pages":"234","genre":"Ph.D.","event-place":"Ottawa","author":[{"family":"Grob","given":"Jeffrey"}],"issued":{"date-parts":[["2007"]]}},"locator":"168"}],"schema":"https://github.com/citation-style-language/schema/raw/master/csl-citation.json"} </w:instrText>
      </w:r>
      <w:r>
        <w:rPr>
          <w:rFonts w:ascii="Calibri" w:hAnsi="Calibri"/>
          <w:sz w:val="20"/>
          <w:szCs w:val="20"/>
        </w:rPr>
        <w:fldChar w:fldCharType="separate"/>
      </w:r>
      <w:r w:rsidRPr="00AA2098">
        <w:rPr>
          <w:rFonts w:ascii="Calibri" w:hAnsi="Calibri" w:cs="Times New Roman"/>
          <w:sz w:val="20"/>
          <w:szCs w:val="24"/>
        </w:rPr>
        <w:t>Grob, “A Major Revision of the Discipline on Exorcism: A Comparative Study on the Liturgical Laws in the 1614 and 1998 Rites of Exorcism.,” 168.</w:t>
      </w:r>
      <w:r>
        <w:rPr>
          <w:rFonts w:ascii="Calibri" w:hAnsi="Calibri"/>
          <w:sz w:val="20"/>
          <w:szCs w:val="20"/>
        </w:rPr>
        <w:fldChar w:fldCharType="end"/>
      </w:r>
      <w:r>
        <w:rPr>
          <w:rFonts w:ascii="Calibri" w:hAnsi="Calibri"/>
          <w:sz w:val="20"/>
          <w:szCs w:val="20"/>
        </w:rPr>
        <w:t xml:space="preserve"> </w:t>
      </w:r>
      <w:r w:rsidRPr="003C63E5">
        <w:rPr>
          <w:rFonts w:ascii="Calibri" w:hAnsi="Calibri"/>
          <w:sz w:val="20"/>
          <w:szCs w:val="20"/>
        </w:rPr>
        <w:fldChar w:fldCharType="begin"/>
      </w:r>
      <w:r>
        <w:rPr>
          <w:rFonts w:ascii="Calibri" w:hAnsi="Calibri"/>
          <w:sz w:val="20"/>
          <w:szCs w:val="20"/>
        </w:rPr>
        <w:instrText xml:space="preserve"> ADDIN ZOTERO_ITEM CSL_CITATION {"citationID":"7weXEfQ5","properties":{"formattedCitation":"{\\rtf Leon-Joseph Suenens, \\i Renewal and the Powers of Darkness\\i0{} (London: Darton, Longman and Todd, 1983), 17.}","plainCitation":"Leon-Joseph Suenens, Renewal and the Powers of Darkness (London: Darton, Longman and Todd, 1983), 17.","dontUpdate":true},"citationItems":[{"id":130,"uris":["http://zotero.org/users/1026663/items/T82QQXFB"],"uri":["http://zotero.org/users/1026663/items/T82QQXFB"],"itemData":{"id":130,"type":"book","title":"Renewal and the Powers of Darkness","publisher":"Darton, Longman and Todd","publisher-place":"London","source":"Carmelite","event-place":"London","call-number":"232.34 S944","author":[{"family":"Suenens","given":"Leon-Joseph"}],"issued":{"date-parts":[["1983"]]}},"locator":"17"}],"schema":"https://github.com/citation-style-language/schema/raw/master/csl-citation.json"} </w:instrText>
      </w:r>
      <w:r w:rsidRPr="003C63E5">
        <w:rPr>
          <w:rFonts w:ascii="Calibri" w:hAnsi="Calibri"/>
          <w:sz w:val="20"/>
          <w:szCs w:val="20"/>
        </w:rPr>
        <w:fldChar w:fldCharType="separate"/>
      </w:r>
      <w:r w:rsidRPr="00353AFF">
        <w:rPr>
          <w:rFonts w:ascii="Calibri" w:hAnsi="Calibri" w:cs="Times New Roman"/>
          <w:sz w:val="20"/>
          <w:szCs w:val="24"/>
        </w:rPr>
        <w:t xml:space="preserve">Leon-Joseph Suenens, </w:t>
      </w:r>
      <w:r>
        <w:rPr>
          <w:rFonts w:ascii="Calibri" w:hAnsi="Calibri" w:cs="Times New Roman"/>
          <w:i/>
          <w:iCs/>
          <w:sz w:val="20"/>
          <w:szCs w:val="24"/>
        </w:rPr>
        <w:t>Renewal</w:t>
      </w:r>
      <w:r w:rsidRPr="00353AFF">
        <w:rPr>
          <w:rFonts w:ascii="Calibri" w:hAnsi="Calibri" w:cs="Times New Roman"/>
          <w:sz w:val="20"/>
          <w:szCs w:val="24"/>
        </w:rPr>
        <w:t>, 17.</w:t>
      </w:r>
      <w:r w:rsidRPr="003C63E5">
        <w:rPr>
          <w:rFonts w:ascii="Calibri" w:hAnsi="Calibri"/>
          <w:sz w:val="20"/>
          <w:szCs w:val="20"/>
        </w:rPr>
        <w:fldChar w:fldCharType="end"/>
      </w:r>
      <w:r w:rsidRPr="003C63E5">
        <w:rPr>
          <w:rFonts w:ascii="Calibri" w:hAnsi="Calibri"/>
          <w:sz w:val="20"/>
          <w:szCs w:val="20"/>
        </w:rPr>
        <w:t>Koch gives an</w:t>
      </w:r>
      <w:r>
        <w:t xml:space="preserve"> </w:t>
      </w:r>
      <w:r w:rsidRPr="003C63E5">
        <w:rPr>
          <w:rFonts w:ascii="Calibri" w:hAnsi="Calibri"/>
          <w:sz w:val="20"/>
          <w:szCs w:val="20"/>
        </w:rPr>
        <w:t xml:space="preserve">example of a man/woman who failed to bring to the sacrament of Reconciliation a particular sin that resulted in him/her being exposed to the influence of an evil spirit causing him/her to be stuck in undesirable behaviour. Koch, </w:t>
      </w:r>
      <w:r w:rsidRPr="003C63E5">
        <w:rPr>
          <w:rFonts w:ascii="Calibri" w:hAnsi="Calibri"/>
          <w:i/>
          <w:sz w:val="20"/>
          <w:szCs w:val="20"/>
        </w:rPr>
        <w:t>Occult</w:t>
      </w:r>
      <w:r w:rsidRPr="003C63E5">
        <w:rPr>
          <w:rFonts w:ascii="Calibri" w:hAnsi="Calibri"/>
          <w:sz w:val="20"/>
          <w:szCs w:val="20"/>
        </w:rPr>
        <w:t>, 80.</w:t>
      </w:r>
    </w:p>
    <w:p w:rsidR="00CC3E73" w:rsidRPr="003C63E5" w:rsidRDefault="00CC3E73" w:rsidP="003C63E5">
      <w:pPr>
        <w:pStyle w:val="NoSpacing"/>
        <w:rPr>
          <w:rFonts w:ascii="Calibri" w:hAnsi="Calibri"/>
          <w:sz w:val="12"/>
          <w:szCs w:val="12"/>
        </w:rPr>
      </w:pPr>
    </w:p>
  </w:footnote>
  <w:footnote w:id="233">
    <w:p w:rsidR="00CC3E73" w:rsidRPr="00062628" w:rsidRDefault="00CC3E73" w:rsidP="005D4B65">
      <w:pPr>
        <w:pStyle w:val="FootnoteText"/>
      </w:pPr>
      <w:r w:rsidRPr="003B0FBF">
        <w:rPr>
          <w:rStyle w:val="FootnoteReference"/>
        </w:rPr>
        <w:footnoteRef/>
      </w:r>
      <w:r>
        <w:t xml:space="preserve"> John Horn </w:t>
      </w:r>
      <w:proofErr w:type="spellStart"/>
      <w:r w:rsidRPr="00062628">
        <w:t>sj</w:t>
      </w:r>
      <w:proofErr w:type="spellEnd"/>
      <w:r>
        <w:t>,</w:t>
      </w:r>
      <w:r w:rsidRPr="00062628">
        <w:t xml:space="preserve"> </w:t>
      </w:r>
      <w:r w:rsidRPr="00062628">
        <w:rPr>
          <w:i/>
        </w:rPr>
        <w:t>Healing Prayer,</w:t>
      </w:r>
      <w:r w:rsidRPr="00062628">
        <w:t xml:space="preserve"> (Institute for Priestly Formation, Nebraska, 2013)</w:t>
      </w:r>
      <w:r>
        <w:t xml:space="preserve">; Kenneth Leech discusses the areas of overlap between psychotherapy and spiritual direction in </w:t>
      </w:r>
      <w:r w:rsidRPr="00062628">
        <w:rPr>
          <w:i/>
        </w:rPr>
        <w:t>Soul Friend</w:t>
      </w:r>
      <w:r>
        <w:t xml:space="preserve">, London: Sheldon Press, 1977), 90-136. </w:t>
      </w:r>
    </w:p>
    <w:p w:rsidR="00CC3E73" w:rsidRDefault="00CC3E73" w:rsidP="005D4B65">
      <w:pPr>
        <w:pStyle w:val="FootnoteText"/>
      </w:pPr>
    </w:p>
  </w:footnote>
  <w:footnote w:id="234">
    <w:p w:rsidR="00CC3E73" w:rsidRPr="00062628" w:rsidRDefault="00CC3E73" w:rsidP="003C63E5">
      <w:pPr>
        <w:pStyle w:val="FootnoteText"/>
      </w:pPr>
      <w:r w:rsidRPr="003B0FBF">
        <w:rPr>
          <w:rStyle w:val="FootnoteReference"/>
        </w:rPr>
        <w:footnoteRef/>
      </w:r>
      <w:r w:rsidRPr="00FF6E5F">
        <w:t xml:space="preserve"> </w:t>
      </w:r>
      <w:r>
        <w:rPr>
          <w:lang w:val="it-IT"/>
        </w:rPr>
        <w:fldChar w:fldCharType="begin"/>
      </w:r>
      <w:r>
        <w:instrText xml:space="preserve"> ADDIN ZOTERO_ITEM CSL_CITATION {"citationID":"H4KHsaP0","properties":{"formattedCitation":"{\\rtf Neal Lozano, \\i Resisting the Devil: A Catholic Perspective on Deliverance\\i0{} (Huntingdon, Indiana: Our Sunday Visitor, 2009), 12\\uc0\\u8211{}3; Michael Scanlan and Randall Cirner, \\i Deliverance from Evil Spirits\\i0{} (Cincinatti, Ohio: Servant Books, 1980), 44\\uc0\\u8211{}52, 96\\uc0\\u8211{}102, 104\\uc0\\u8211{}5.}","plainCitation":"Neal Lozano, Resisting the Devil: A Catholic Perspective on Deliverance (Huntingdon, Indiana: Our Sunday Visitor, 2009), 12–3; Michael Scanlan and Randall Cirner, Deliverance from Evil Spirits (Cincinatti, Ohio: Servant Books, 1980), 44–52, 96–102, 104–5.","dontUpdate":true},"citationItems":[{"id":123,"uris":["http://zotero.org/users/1026663/items/6DFQ3527"],"uri":["http://zotero.org/users/1026663/items/6DFQ3527"],"itemData":{"id":123,"type":"book","title":"Resisting the Devil: a Catholic Perspective on Deliverance","publisher":"Our Sunday Visitor","publisher-place":"Huntingdon, Indiana","event-place":"Huntingdon, Indiana","author":[{"family":"Lozano","given":"Neal"}],"issued":{"date-parts":[["2009"]]}},"locator":"12-3"},{"id":203,"uris":["http://zotero.org/users/1026663/items/CQUQ2ECR"],"uri":["http://zotero.org/users/1026663/items/CQUQ2ECR"],"itemData":{"id":203,"type":"book","title":"Deliverance from Evil Spirits","publisher":"Servant Books","publisher-place":"Cincinatti, Ohio","event-place":"Cincinatti, Ohio","author":[{"family":"Scanlan","given":"Michael"},{"family":"Cirner","given":"Randall"}],"issued":{"date-parts":[["1980"]]}},"locator":"44-52, 96-102, 104-5"}],"schema":"https://github.com/citation-style-language/schema/raw/master/csl-citation.json"} </w:instrText>
      </w:r>
      <w:r>
        <w:rPr>
          <w:lang w:val="it-IT"/>
        </w:rPr>
        <w:fldChar w:fldCharType="separate"/>
      </w:r>
      <w:r w:rsidRPr="00FF6E5F">
        <w:rPr>
          <w:rFonts w:ascii="Calibri" w:hAnsi="Calibri" w:cs="Times New Roman"/>
          <w:szCs w:val="24"/>
        </w:rPr>
        <w:t xml:space="preserve">Lozano, </w:t>
      </w:r>
      <w:r>
        <w:rPr>
          <w:rFonts w:ascii="Calibri" w:hAnsi="Calibri" w:cs="Times New Roman"/>
          <w:i/>
          <w:iCs/>
          <w:szCs w:val="24"/>
        </w:rPr>
        <w:t>Resisting the Devil,</w:t>
      </w:r>
      <w:r w:rsidRPr="00FF6E5F">
        <w:rPr>
          <w:rFonts w:ascii="Calibri" w:hAnsi="Calibri" w:cs="Times New Roman"/>
          <w:szCs w:val="24"/>
        </w:rPr>
        <w:t xml:space="preserve"> 12–3; Michael Scanlan and Randall Cirner, </w:t>
      </w:r>
      <w:r w:rsidRPr="00FF6E5F">
        <w:rPr>
          <w:rFonts w:ascii="Calibri" w:hAnsi="Calibri" w:cs="Times New Roman"/>
          <w:i/>
          <w:iCs/>
          <w:szCs w:val="24"/>
        </w:rPr>
        <w:t>Deliverance from Evil Spirits</w:t>
      </w:r>
      <w:r w:rsidRPr="00FF6E5F">
        <w:rPr>
          <w:rFonts w:ascii="Calibri" w:hAnsi="Calibri" w:cs="Times New Roman"/>
          <w:szCs w:val="24"/>
        </w:rPr>
        <w:t>, 44–52, 96–102, 104–5.</w:t>
      </w:r>
      <w:r>
        <w:rPr>
          <w:lang w:val="it-IT"/>
        </w:rPr>
        <w:fldChar w:fldCharType="end"/>
      </w:r>
    </w:p>
    <w:p w:rsidR="00CC3E73" w:rsidRPr="00780BB6" w:rsidRDefault="00CC3E73" w:rsidP="003C63E5">
      <w:pPr>
        <w:pStyle w:val="FootnoteText"/>
        <w:rPr>
          <w:sz w:val="12"/>
          <w:szCs w:val="12"/>
        </w:rPr>
      </w:pPr>
    </w:p>
  </w:footnote>
  <w:footnote w:id="235">
    <w:p w:rsidR="00CC3E73" w:rsidRDefault="00CC3E73" w:rsidP="003C63E5">
      <w:pPr>
        <w:pStyle w:val="FootnoteText"/>
      </w:pPr>
      <w:r w:rsidRPr="003B0FBF">
        <w:rPr>
          <w:rStyle w:val="FootnoteReference"/>
        </w:rPr>
        <w:footnoteRef/>
      </w:r>
      <w:r w:rsidRPr="00780BB6">
        <w:t xml:space="preserve"> Koch, </w:t>
      </w:r>
      <w:r w:rsidRPr="00780BB6">
        <w:rPr>
          <w:i/>
        </w:rPr>
        <w:t>Occult</w:t>
      </w:r>
      <w:r w:rsidRPr="00780BB6">
        <w:t>, 80.</w:t>
      </w:r>
    </w:p>
    <w:p w:rsidR="00CC3E73" w:rsidRPr="00780BB6" w:rsidRDefault="00CC3E73" w:rsidP="003C63E5">
      <w:pPr>
        <w:pStyle w:val="FootnoteText"/>
        <w:rPr>
          <w:sz w:val="12"/>
          <w:szCs w:val="12"/>
        </w:rPr>
      </w:pPr>
    </w:p>
  </w:footnote>
  <w:footnote w:id="236">
    <w:p w:rsidR="00CC3E73" w:rsidRDefault="00CC3E73" w:rsidP="003C63E5">
      <w:pPr>
        <w:pStyle w:val="FootnoteText"/>
      </w:pPr>
      <w:r w:rsidRPr="003B0FBF">
        <w:rPr>
          <w:rStyle w:val="FootnoteReference"/>
        </w:rPr>
        <w:footnoteRef/>
      </w:r>
      <w:r w:rsidRPr="00FF6E5F">
        <w:t xml:space="preserve"> Koch, Occult, 80.</w:t>
      </w:r>
      <w:r>
        <w:t xml:space="preserve"> Common contributing causes of a person falling under the influence of evil spirits includes exposure to occult practices, childhood trauma, the use of psychotropic drugs, the repeated practice of a particular sin, being cursed, et al. Lozano, </w:t>
      </w:r>
      <w:r w:rsidRPr="007B6730">
        <w:rPr>
          <w:i/>
        </w:rPr>
        <w:t>Resisting</w:t>
      </w:r>
      <w:r>
        <w:t xml:space="preserve">, 94-5; Richards, </w:t>
      </w:r>
      <w:r w:rsidRPr="001E0EF2">
        <w:rPr>
          <w:i/>
        </w:rPr>
        <w:t>But Deliver Us</w:t>
      </w:r>
      <w:r>
        <w:t xml:space="preserve">, </w:t>
      </w:r>
      <w:proofErr w:type="spellStart"/>
      <w:r>
        <w:t>chs</w:t>
      </w:r>
      <w:proofErr w:type="spellEnd"/>
      <w:r>
        <w:t xml:space="preserve"> 2,3,4.</w:t>
      </w:r>
    </w:p>
    <w:p w:rsidR="00CC3E73" w:rsidRPr="00D54631" w:rsidRDefault="00CC3E73" w:rsidP="003C63E5">
      <w:pPr>
        <w:pStyle w:val="FootnoteText"/>
        <w:rPr>
          <w:sz w:val="12"/>
          <w:szCs w:val="12"/>
        </w:rPr>
      </w:pPr>
    </w:p>
  </w:footnote>
  <w:footnote w:id="237">
    <w:p w:rsidR="00CC3E73" w:rsidRDefault="00CC3E73" w:rsidP="003C63E5">
      <w:pPr>
        <w:pStyle w:val="FootnoteText"/>
      </w:pPr>
      <w:r w:rsidRPr="003B0FBF">
        <w:rPr>
          <w:rStyle w:val="FootnoteReference"/>
        </w:rPr>
        <w:footnoteRef/>
      </w:r>
      <w:r>
        <w:t xml:space="preserve"> </w:t>
      </w:r>
      <w:r>
        <w:fldChar w:fldCharType="begin"/>
      </w:r>
      <w:r>
        <w:instrText xml:space="preserve"> ADDIN ZOTERO_ITEM CSL_CITATION {"citationID":"1Lo1JuUO","properties":{"formattedCitation":"{\\rtf Russ Parker, \\i The Occult: Deliverance from Evil\\i0{} (London: Inter-Varsity Press, 1989), 73.}","plainCitation":"Russ Parker, The Occult: Deliverance from Evil (London: Inter-Varsity Press, 1989), 73.","dontUpdate":true},"citationItems":[{"id":131,"uris":["http://zotero.org/users/1026663/items/FGGM8BQI"],"uri":["http://zotero.org/users/1026663/items/FGGM8BQI"],"itemData":{"id":131,"type":"book","title":"The Occult: Deliverance from Evil","publisher":"Inter-Varsity Press","publisher-place":"London","source":"DM","event-place":"London","call-number":"OD54 P242","author":[{"family":"Parker","given":"Russ"}],"issued":{"date-parts":[["1989"]]}},"locator":"73"}],"schema":"https://github.com/citation-style-language/schema/raw/master/csl-citation.json"} </w:instrText>
      </w:r>
      <w:r>
        <w:fldChar w:fldCharType="separate"/>
      </w:r>
      <w:r w:rsidRPr="00FF6E5F">
        <w:rPr>
          <w:rFonts w:ascii="Calibri" w:hAnsi="Calibri" w:cs="Times New Roman"/>
          <w:szCs w:val="24"/>
        </w:rPr>
        <w:t xml:space="preserve">Parker, </w:t>
      </w:r>
      <w:r>
        <w:rPr>
          <w:rFonts w:ascii="Calibri" w:hAnsi="Calibri" w:cs="Times New Roman"/>
          <w:i/>
          <w:iCs/>
          <w:szCs w:val="24"/>
        </w:rPr>
        <w:t>The Occult</w:t>
      </w:r>
      <w:r w:rsidRPr="00FF6E5F">
        <w:rPr>
          <w:rFonts w:ascii="Calibri" w:hAnsi="Calibri" w:cs="Times New Roman"/>
          <w:szCs w:val="24"/>
        </w:rPr>
        <w:t>, 73.</w:t>
      </w:r>
      <w:r>
        <w:fldChar w:fldCharType="end"/>
      </w:r>
    </w:p>
    <w:p w:rsidR="00CC3E73" w:rsidRPr="00780BB6" w:rsidRDefault="00CC3E73" w:rsidP="003C63E5">
      <w:pPr>
        <w:pStyle w:val="FootnoteText"/>
        <w:rPr>
          <w:sz w:val="12"/>
          <w:szCs w:val="12"/>
        </w:rPr>
      </w:pPr>
    </w:p>
  </w:footnote>
  <w:footnote w:id="238">
    <w:p w:rsidR="00CC3E73" w:rsidRDefault="00CC3E73" w:rsidP="003C63E5">
      <w:pPr>
        <w:pStyle w:val="FootnoteText"/>
      </w:pPr>
      <w:r w:rsidRPr="003B0FBF">
        <w:rPr>
          <w:rStyle w:val="FootnoteReference"/>
        </w:rPr>
        <w:footnoteRef/>
      </w:r>
      <w:r>
        <w:t xml:space="preserve"> Parker, </w:t>
      </w:r>
      <w:proofErr w:type="gramStart"/>
      <w:r w:rsidRPr="00FF6E5F">
        <w:rPr>
          <w:i/>
        </w:rPr>
        <w:t>The</w:t>
      </w:r>
      <w:proofErr w:type="gramEnd"/>
      <w:r w:rsidRPr="00FF6E5F">
        <w:rPr>
          <w:i/>
        </w:rPr>
        <w:t xml:space="preserve"> Occult</w:t>
      </w:r>
      <w:r>
        <w:t>, 79.</w:t>
      </w:r>
    </w:p>
    <w:p w:rsidR="00CC3E73" w:rsidRPr="00780BB6" w:rsidRDefault="00CC3E73" w:rsidP="003C63E5">
      <w:pPr>
        <w:pStyle w:val="FootnoteText"/>
        <w:rPr>
          <w:sz w:val="12"/>
          <w:szCs w:val="12"/>
        </w:rPr>
      </w:pPr>
    </w:p>
  </w:footnote>
  <w:footnote w:id="239">
    <w:p w:rsidR="00CC3E73" w:rsidRPr="00D54631" w:rsidRDefault="00CC3E73" w:rsidP="003C63E5">
      <w:pPr>
        <w:pStyle w:val="FootnoteText"/>
        <w:rPr>
          <w:i/>
        </w:rPr>
      </w:pPr>
      <w:r w:rsidRPr="003B0FBF">
        <w:rPr>
          <w:rStyle w:val="FootnoteReference"/>
        </w:rPr>
        <w:footnoteRef/>
      </w:r>
      <w:r w:rsidRPr="00DE339A">
        <w:t xml:space="preserve"> </w:t>
      </w:r>
      <w:r>
        <w:fldChar w:fldCharType="begin"/>
      </w:r>
      <w:r>
        <w:instrText xml:space="preserve"> ADDIN ZOTERO_ITEM CSL_CITATION {"citationID":"b0AEchgn","properties":{"formattedCitation":"{\\rtf Michael Perry, ed., \\i Deliverance\\i0{} (London: SPCK, 1987).}","plainCitation":"Michael Perry, ed., Deliverance (London: SPCK, 1987).","dontUpdate":true},"citationItems":[{"id":149,"uris":["http://zotero.org/users/1026663/items/88W7MDUF"],"uri":["http://zotero.org/users/1026663/items/88W7MDUF"],"itemData":{"id":149,"type":"book","title":"Deliverance","publisher":"SPCK","publisher-place":"London","source":"whitley","event-place":"London","abstract":"produced by the Christian Exorcism Study Group following up the practice of deliverance and exorcism after the 'Exeter Report' (1972)","call-number":"265.94 PER DEL","editor":[{"family":"Perry","given":"Michael"}],"issued":{"date-parts":[["1987"]]}}}],"schema":"https://github.com/citation-style-language/schema/raw/master/csl-citation.json"} </w:instrText>
      </w:r>
      <w:r>
        <w:fldChar w:fldCharType="separate"/>
      </w:r>
      <w:r w:rsidRPr="00DE339A">
        <w:rPr>
          <w:rFonts w:ascii="Calibri" w:hAnsi="Calibri" w:cs="Times New Roman"/>
          <w:szCs w:val="24"/>
        </w:rPr>
        <w:t xml:space="preserve">Perry, ed., </w:t>
      </w:r>
      <w:r w:rsidRPr="00DE339A">
        <w:rPr>
          <w:rFonts w:ascii="Calibri" w:hAnsi="Calibri" w:cs="Times New Roman"/>
          <w:i/>
          <w:iCs/>
          <w:szCs w:val="24"/>
        </w:rPr>
        <w:t>Deliverance</w:t>
      </w:r>
      <w:r>
        <w:rPr>
          <w:rFonts w:ascii="Calibri" w:hAnsi="Calibri" w:cs="Times New Roman"/>
          <w:szCs w:val="24"/>
        </w:rPr>
        <w:t>,</w:t>
      </w:r>
      <w:r>
        <w:fldChar w:fldCharType="end"/>
      </w:r>
      <w:r w:rsidRPr="00DE339A">
        <w:t xml:space="preserve"> </w:t>
      </w:r>
      <w:r>
        <w:t xml:space="preserve">4-5;  </w:t>
      </w:r>
      <w:r>
        <w:fldChar w:fldCharType="begin"/>
      </w:r>
      <w:r>
        <w:instrText xml:space="preserve"> ADDIN ZOTERO_ITEM CSL_CITATION {"citationID":"ivIQjKzb","properties":{"formattedCitation":"{\\rtf Parker, \\i The Occult: Deliverance from Evil\\i0{}.}","plainCitation":"Parker, The Occult: Deliverance from Evil."},"citationItems":[{"id":131,"uris":["http://zotero.org/users/1026663/items/FGGM8BQI"],"uri":["http://zotero.org/users/1026663/items/FGGM8BQI"],"itemData":{"id":131,"type":"book","title":"The Occult: Deliverance from Evil","publisher":"Inter-Varsity Press","publisher-place":"London","source":"DM","event-place":"London","call-number":"OD54 P242","author":[{"family":"Parker","given":"Russ"}],"issued":{"date-parts":[["1989"]]}}}],"schema":"https://github.com/citation-style-language/schema/raw/master/csl-citation.json"} </w:instrText>
      </w:r>
      <w:r>
        <w:fldChar w:fldCharType="separate"/>
      </w:r>
      <w:r w:rsidRPr="00FF6E5F">
        <w:rPr>
          <w:rFonts w:ascii="Calibri" w:hAnsi="Calibri" w:cs="Times New Roman"/>
          <w:szCs w:val="24"/>
        </w:rPr>
        <w:t xml:space="preserve">Parker, </w:t>
      </w:r>
      <w:r>
        <w:rPr>
          <w:rFonts w:ascii="Calibri" w:hAnsi="Calibri" w:cs="Times New Roman"/>
          <w:i/>
          <w:iCs/>
          <w:szCs w:val="24"/>
        </w:rPr>
        <w:t xml:space="preserve">The Occult, </w:t>
      </w:r>
      <w:r>
        <w:fldChar w:fldCharType="end"/>
      </w:r>
      <w:r>
        <w:t xml:space="preserve">80-7, 101- 106;  </w:t>
      </w:r>
      <w:r>
        <w:fldChar w:fldCharType="begin"/>
      </w:r>
      <w:r>
        <w:instrText xml:space="preserve"> ADDIN ZOTERO_ITEM CSL_CITATION {"citationID":"kFpucxjz","properties":{"formattedCitation":"{\\rtf Matthew Linn and Dennis Linn, \\i Deliverance Prayer\\i0{} (New York: Paulist Press, 1981).}","plainCitation":"Matthew Linn and Dennis Linn, Deliverance Prayer (New York: Paulist Press, 1981)."},"citationItems":[{"id":112,"uris":["http://zotero.org/users/1026663/items/82I3SDRI"],"uri":["http://zotero.org/users/1026663/items/82I3SDRI"],"itemData":{"id":112,"type":"book","title":"Deliverance Prayer","publisher":"Paulist Press","publisher-place":"New York","source":"veech","event-place":"New York","author":[{"family":"Linn","given":"Matthew"},{"family":"Linn","given":"Dennis"}],"issued":{"date-parts":[["1981"]]}}}],"schema":"https://github.com/citation-style-language/schema/raw/master/csl-citation.json"} </w:instrText>
      </w:r>
      <w:r>
        <w:fldChar w:fldCharType="separate"/>
      </w:r>
      <w:r w:rsidRPr="00361708">
        <w:rPr>
          <w:rFonts w:ascii="Calibri" w:hAnsi="Calibri" w:cs="Times New Roman"/>
          <w:szCs w:val="24"/>
        </w:rPr>
        <w:t xml:space="preserve">Matthew Linn and Dennis Linn, </w:t>
      </w:r>
      <w:r w:rsidRPr="00361708">
        <w:rPr>
          <w:rFonts w:ascii="Calibri" w:hAnsi="Calibri" w:cs="Times New Roman"/>
          <w:i/>
          <w:iCs/>
          <w:szCs w:val="24"/>
        </w:rPr>
        <w:t>Deliverance Prayer</w:t>
      </w:r>
      <w:r>
        <w:rPr>
          <w:rFonts w:ascii="Calibri" w:hAnsi="Calibri" w:cs="Times New Roman"/>
          <w:szCs w:val="24"/>
        </w:rPr>
        <w:t>,</w:t>
      </w:r>
      <w:r>
        <w:fldChar w:fldCharType="end"/>
      </w:r>
      <w:r>
        <w:t xml:space="preserve"> 234;  </w:t>
      </w:r>
      <w:r>
        <w:fldChar w:fldCharType="begin"/>
      </w:r>
      <w:r>
        <w:instrText xml:space="preserve"> ADDIN ZOTERO_ITEM CSL_CITATION {"citationID":"1KrdfNXy","properties":{"formattedCitation":"{\\rtf Mike Driscoll, \\uc0\\u8220{}How Catholic Exorcists Distinguish Bewteen Demonic Possession and Mental Disorders\\uc0\\u8221{} (Ph.D., Regent Univerity, 2013), http://search.proquest.com.ezp.lib.unimelb.edu.au/docview/1372063990?accountid=12372.}","plainCitation":"Mike Driscoll, “How Catholic Exorcists Distinguish Bewteen Demonic Possession and Mental Disorders” (Ph.D., Regent Univerity, 2013), http://search.proquest.com.ezp.lib.unimelb.edu.au/docview/1372063990?accountid=12372."},"citationItems":[{"id":204,"uris":["http://zotero.org/users/1026663/items/BBAQI7FX"],"uri":["http://zotero.org/users/1026663/items/BBAQI7FX"],"itemData":{"id":204,"type":"thesis","title":"How Catholic Exorcists Distinguish Bewteen Demonic Possession and Mental Disorders","publisher":"Regent Univerity","publisher-place":"USA","genre":"Ph.D.","event-place":"USA","abstract":"The belief in possession, in which evil spirits take control of a person's body, and in exorcism, in which\nthe spirits are driven out of the victim, has been widespread. Throughout the centuries, the Catholic Church has\nattempted to differentiate between possession and mental illness. However, Catholic teaching and ritual provide\nfew details on how this is to be done. A multiple case study was conducted, consisting of interviews with three\nCatholic priest exorcists in order to learn how they make this distinction. Results showed that the exorcists\nbegin with the presumption that the phenomena they observe are rooted in natural rather than supernatural\ncauses. Mental health professionals are routinely consulted, as are other exorcists, to help determine the nature\nof the problem. Results also showed that the participants look for signs that are not part of the symptomology of\nmental disorders. Recommendations for therapists, researchers, and exorcists are discussed","URL":"http://search.proquest.com.ezp.lib.unimelb.edu.au/docview/1372063990?accountid=12372","author":[{"family":"Driscoll","given":"Mike"}],"issued":{"date-parts":[["2013"]]}}}],"schema":"https://github.com/citation-style-language/schema/raw/master/csl-citation.json"} </w:instrText>
      </w:r>
      <w:r>
        <w:fldChar w:fldCharType="separate"/>
      </w:r>
      <w:r w:rsidRPr="00310DEC">
        <w:rPr>
          <w:rFonts w:ascii="Calibri" w:hAnsi="Calibri" w:cs="Times New Roman"/>
          <w:szCs w:val="24"/>
        </w:rPr>
        <w:t xml:space="preserve">Mike Driscoll, “How Catholic Exorcists Distinguish Between Demonic Possession and Mental Disorders” (Ph.D., Regent University, 2013), </w:t>
      </w:r>
      <w:r>
        <w:rPr>
          <w:rFonts w:ascii="Calibri" w:hAnsi="Calibri" w:cs="Times New Roman"/>
          <w:szCs w:val="24"/>
        </w:rPr>
        <w:t xml:space="preserve">176, 180-2; </w:t>
      </w:r>
      <w:r>
        <w:fldChar w:fldCharType="end"/>
      </w:r>
      <w:r>
        <w:t xml:space="preserve"> Lozano, </w:t>
      </w:r>
      <w:r w:rsidRPr="00DE339A">
        <w:rPr>
          <w:i/>
        </w:rPr>
        <w:t>Unbound</w:t>
      </w:r>
      <w:r>
        <w:t xml:space="preserve">, 192-8;  </w:t>
      </w:r>
      <w:proofErr w:type="spellStart"/>
      <w:r>
        <w:t>Virkler</w:t>
      </w:r>
      <w:proofErr w:type="spellEnd"/>
      <w:r>
        <w:t xml:space="preserve">, ‘Demonic Involvement in Human Life and Illness’, 100. </w:t>
      </w:r>
      <w:proofErr w:type="spellStart"/>
      <w:r>
        <w:t>Balducci</w:t>
      </w:r>
      <w:proofErr w:type="spellEnd"/>
      <w:r>
        <w:t xml:space="preserve">, </w:t>
      </w:r>
      <w:r w:rsidRPr="00DE339A">
        <w:rPr>
          <w:i/>
        </w:rPr>
        <w:t>The Devil</w:t>
      </w:r>
      <w:r>
        <w:t xml:space="preserve">, 177; Richards, </w:t>
      </w:r>
      <w:r w:rsidRPr="00DE339A">
        <w:rPr>
          <w:i/>
        </w:rPr>
        <w:t>But Deliver Us</w:t>
      </w:r>
      <w:r>
        <w:t xml:space="preserve">, 124-7; </w:t>
      </w:r>
      <w:r w:rsidRPr="00D54631">
        <w:fldChar w:fldCharType="begin"/>
      </w:r>
      <w:r>
        <w:instrText xml:space="preserve"> ADDIN ZOTERO_ITEM CSL_CITATION {"citationID":"dBd2DtRy","properties":{"formattedCitation":"{\\rtf McAll, \\uc0\\u8220{}The Ministry of Deliverance,\\uc0\\u8221{} 297.}","plainCitation":"McAll, “The Ministry of Deliverance,” 297."},"citationItems":[{"id":371,"uris":["http://zotero.org/users/1026663/items/67T88RTX"],"uri":["http://zotero.org/users/1026663/items/67T88RTX"],"itemData":{"id":371,"type":"article-journal","title":"The Ministry of Deliverance","container-title":"The Expository Times","page":"296-298","volume":"86","author":[{"family":"McAll","given":"Kenneth"}],"issued":{"date-parts":[["1974",5]]}},"locator":"297"}],"schema":"https://github.com/citation-style-language/schema/raw/master/csl-citation.json"} </w:instrText>
      </w:r>
      <w:r w:rsidRPr="00D54631">
        <w:fldChar w:fldCharType="separate"/>
      </w:r>
      <w:r w:rsidRPr="00493C70">
        <w:rPr>
          <w:rFonts w:ascii="Calibri" w:hAnsi="Calibri" w:cs="Times New Roman"/>
          <w:szCs w:val="24"/>
        </w:rPr>
        <w:t>McAll, “The Ministry of Deliverance,” 297.</w:t>
      </w:r>
      <w:r w:rsidRPr="00D54631">
        <w:fldChar w:fldCharType="end"/>
      </w:r>
      <w:r w:rsidRPr="00D54631">
        <w:t xml:space="preserve"> </w:t>
      </w:r>
      <w:r>
        <w:t xml:space="preserve">Also </w:t>
      </w:r>
      <w:proofErr w:type="spellStart"/>
      <w:r>
        <w:t>Scanlan</w:t>
      </w:r>
      <w:proofErr w:type="spellEnd"/>
      <w:r>
        <w:t xml:space="preserve"> note 230. </w:t>
      </w:r>
      <w:r w:rsidRPr="00D54631">
        <w:t xml:space="preserve">Cortes presents the arguments of those who say that if we attribute and treat someone as being afflicted by an evil spirit when they are not puts the client in a worse position. </w:t>
      </w:r>
      <w:r w:rsidRPr="00D54631">
        <w:fldChar w:fldCharType="begin"/>
      </w:r>
      <w:r>
        <w:instrText xml:space="preserve"> ADDIN ZOTERO_ITEM CSL_CITATION {"citationID":"huQHUcEv","properties":{"formattedCitation":"{\\rtf Juan Cortes and Florence Gatti, \\i The Case against Possessions and Exorcisms\\i0{} (New York: Vantage Pres, 1975), 135\\uc0\\u8211{}6.}","plainCitation":"Juan Cortes and Florence Gatti, The Case against Possessions and Exorcisms (New York: Vantage Pres, 1975), 135–6.","dontUpdate":true},"citationItems":[{"id":237,"uris":["http://zotero.org/users/1026663/items/P8H37F4H"],"uri":["http://zotero.org/users/1026663/items/P8H37F4H"],"itemData":{"id":237,"type":"book","title":"The Case against Possessions and Exorcisms","publisher":"Vantage Pres","publisher-place":"New York","source":"DML","event-place":"New York","abstract":"not against the devil or fallen angles but against demons (as separate entities) and possesion; therefore against exorcism and delivernce","call-number":"OD88.8 C828","author":[{"family":"Cortes","given":"Juan"},{"family":"Gatti","given":"Florence"}],"issued":{"date-parts":[["1975"]]}},"locator":"135-6"}],"schema":"https://github.com/citation-style-language/schema/raw/master/csl-citation.json"} </w:instrText>
      </w:r>
      <w:r w:rsidRPr="00D54631">
        <w:fldChar w:fldCharType="separate"/>
      </w:r>
      <w:r w:rsidRPr="00D54631">
        <w:t xml:space="preserve">Cortes and Gatti, </w:t>
      </w:r>
      <w:r w:rsidRPr="00D54631">
        <w:rPr>
          <w:i/>
          <w:iCs/>
        </w:rPr>
        <w:t>The Case</w:t>
      </w:r>
      <w:r w:rsidRPr="00D54631">
        <w:t>, 135–6</w:t>
      </w:r>
      <w:r w:rsidRPr="00D54631">
        <w:fldChar w:fldCharType="end"/>
      </w:r>
      <w:r w:rsidRPr="00D54631">
        <w:t xml:space="preserve">; </w:t>
      </w:r>
      <w:r>
        <w:t>h</w:t>
      </w:r>
      <w:r w:rsidRPr="00D54631">
        <w:t xml:space="preserve">e cites Karl </w:t>
      </w:r>
      <w:proofErr w:type="spellStart"/>
      <w:r w:rsidRPr="00D54631">
        <w:t>Rahner</w:t>
      </w:r>
      <w:proofErr w:type="spellEnd"/>
      <w:r w:rsidRPr="00D54631">
        <w:t xml:space="preserve"> as one of those who support the application of both healing approaches as it is can be very difficult to distinguish the causes</w:t>
      </w:r>
      <w:r>
        <w:t xml:space="preserve"> as spiritual or psychological, </w:t>
      </w:r>
      <w:r w:rsidRPr="00D54631">
        <w:t>134</w:t>
      </w:r>
      <w:r>
        <w:t>.</w:t>
      </w:r>
    </w:p>
    <w:p w:rsidR="00CC3E73" w:rsidRPr="00386172" w:rsidRDefault="00CC3E73" w:rsidP="003C63E5">
      <w:pPr>
        <w:pStyle w:val="FootnoteText"/>
        <w:rPr>
          <w:rFonts w:ascii="Calibri" w:hAnsi="Calibri" w:cs="Times New Roman"/>
          <w:sz w:val="12"/>
          <w:szCs w:val="12"/>
        </w:rPr>
      </w:pPr>
    </w:p>
  </w:footnote>
  <w:footnote w:id="240">
    <w:p w:rsidR="00CC3E73" w:rsidRDefault="00CC3E73" w:rsidP="003C63E5">
      <w:pPr>
        <w:pStyle w:val="FootnoteText"/>
      </w:pPr>
      <w:r w:rsidRPr="003B0FBF">
        <w:rPr>
          <w:rStyle w:val="FootnoteReference"/>
        </w:rPr>
        <w:footnoteRef/>
      </w:r>
      <w:r>
        <w:t xml:space="preserve"> A survey of these practices can be found in a number of articles: </w:t>
      </w:r>
      <w:r>
        <w:fldChar w:fldCharType="begin"/>
      </w:r>
      <w:r>
        <w:instrText xml:space="preserve"> ADDIN ZOTERO_ITEM CSL_CITATION {"citationID":"oZgkTdMj","properties":{"formattedCitation":"{\\rtf H.A. Selvey, \\uc0\\u8220{}Psychotherapist,\\uc0\\u8221{} \\i Dictionary of Pastoral Care and Counselling\\i0{} (Nashville: Abingdon Press, 1990); M.R McMinn, \\uc0\\u8220{}Spiritual and Religious Issues in Psychotherapy,\\uc0\\u8221{} \\i Baker Encyclopedia of Psychology and Counselling\\i0{} (Grand Rapids, Michigan: Baker Books, 1999); H Clinebell, \\uc0\\u8220{}Popular Therapeutic Movements and Psychologies,\\uc0\\u8221{} \\i Dictionary of Pastoral Care and Counselling\\i0{} (Nashville: Abingdon Press, 1990); K Graham, \\uc0\\u8220{}Healing,\\uc0\\u8221{} \\i Dictionary of Pastoral Care and Counselling\\i0{} (Nashville: Abingdon Press, 1990).}","plainCitation":"H.A. Selvey, “Psychotherapist,” Dictionary of Pastoral Care and Counselling (Nashville: Abingdon Press, 1990); M.R McMinn, “Spiritual and Religious Issues in Psychotherapy,” Baker Encyclopedia of Psychology and Counselling (Grand Rapids, Michigan: Baker Books, 1999); H Clinebell, “Popular Therapeutic Movements and Psychologies,” Dictionary of Pastoral Care and Counselling (Nashville: Abingdon Press, 1990); K Graham, “Healing,” Dictionary of Pastoral Care and Counselling (Nashville: Abingdon Press, 1990)."},"citationItems":[{"id":353,"uris":["http://zotero.org/users/1026663/items/NFIWXTPQ"],"uri":["http://zotero.org/users/1026663/items/NFIWXTPQ"],"itemData":{"id":353,"type":"entry-encyclopedia","title":"Psychotherapist","container-title":"Dictionary of Pastoral Care and Counselling","publisher":"Abingdon Press","publisher-place":"Nashville","page":"1021-1022","event-place":"Nashville","author":[{"family":"Selvey","given":"H.A."}],"issued":{"date-parts":[["1990"]]}}},{"id":356,"uris":["http://zotero.org/users/1026663/items/NK4KWEKG"],"uri":["http://zotero.org/users/1026663/items/NK4KWEKG"],"itemData":{"id":356,"type":"entry-encyclopedia","title":"Spiritual and Religious Issues in Psychotherapy","container-title":"Baker Encyclopedia of Psychology and Counselling","publisher":"Baker Books","publisher-place":"Grand Rapids, Michigan","source":"DML","event-place":"Grand Rapids, Michigan","call-number":"PP14 B167","author":[{"family":"McMinn","given":"M.R"}],"issued":{"date-parts":[["1999"]]}}},{"id":354,"uris":["http://zotero.org/users/1026663/items/V43JDBTI"],"uri":["http://zotero.org/users/1026663/items/V43JDBTI"],"itemData":{"id":354,"type":"entry-encyclopedia","title":"Popular Therapeutic Movements and Psychologies","container-title":"Dictionary of Pastoral Care and Counselling","publisher":"Abingdon Press","publisher-place":"Nashville","page":"928-929","event-place":"Nashville","author":[{"family":"Clinebell","given":"H"}],"issued":{"date-parts":[["1990"]]}}},{"id":355,"uris":["http://zotero.org/users/1026663/items/ZPWET743"],"uri":["http://zotero.org/users/1026663/items/ZPWET743"],"itemData":{"id":355,"type":"entry-encyclopedia","title":"Healing","container-title":"Dictionary of Pastoral Care and Counselling","publisher":"Abingdon Press","publisher-place":"Nashville","event-place":"Nashville","author":[{"family":"Graham","given":"K"}],"issued":{"date-parts":[["1990"]]}}}],"schema":"https://github.com/citation-style-language/schema/raw/master/csl-citation.json"} </w:instrText>
      </w:r>
      <w:r>
        <w:fldChar w:fldCharType="separate"/>
      </w:r>
      <w:r w:rsidRPr="00007381">
        <w:rPr>
          <w:rFonts w:ascii="Calibri" w:hAnsi="Calibri" w:cs="Times New Roman"/>
          <w:szCs w:val="24"/>
        </w:rPr>
        <w:t xml:space="preserve">H.A. Selvey, “Psychotherapist,” </w:t>
      </w:r>
      <w:r w:rsidRPr="00007381">
        <w:rPr>
          <w:rFonts w:ascii="Calibri" w:hAnsi="Calibri" w:cs="Times New Roman"/>
          <w:i/>
          <w:iCs/>
          <w:szCs w:val="24"/>
        </w:rPr>
        <w:t>Dictionary of Pastoral Care and Counselling</w:t>
      </w:r>
      <w:r w:rsidRPr="00007381">
        <w:rPr>
          <w:rFonts w:ascii="Calibri" w:hAnsi="Calibri" w:cs="Times New Roman"/>
          <w:szCs w:val="24"/>
        </w:rPr>
        <w:t xml:space="preserve"> (Nashville: Abingdon Press, 1990); M.R McMinn, “Spiritual and Religious Issues in Psychotherapy,” </w:t>
      </w:r>
      <w:r w:rsidRPr="00007381">
        <w:rPr>
          <w:rFonts w:ascii="Calibri" w:hAnsi="Calibri" w:cs="Times New Roman"/>
          <w:i/>
          <w:iCs/>
          <w:szCs w:val="24"/>
        </w:rPr>
        <w:t>Baker Encyclopedia of Psychology and Counselling</w:t>
      </w:r>
      <w:r w:rsidRPr="00007381">
        <w:rPr>
          <w:rFonts w:ascii="Calibri" w:hAnsi="Calibri" w:cs="Times New Roman"/>
          <w:szCs w:val="24"/>
        </w:rPr>
        <w:t xml:space="preserve"> (Grand Rapids, Michigan: Baker Books, 1999); H Clinebell, “Popular Therapeutic Movements and Psychologies,” </w:t>
      </w:r>
      <w:r>
        <w:rPr>
          <w:rFonts w:ascii="Calibri" w:hAnsi="Calibri" w:cs="Times New Roman"/>
          <w:szCs w:val="24"/>
        </w:rPr>
        <w:t xml:space="preserve">and </w:t>
      </w:r>
      <w:r w:rsidRPr="00007381">
        <w:rPr>
          <w:rFonts w:ascii="Calibri" w:hAnsi="Calibri" w:cs="Times New Roman"/>
          <w:szCs w:val="24"/>
        </w:rPr>
        <w:t xml:space="preserve">K Graham, “Healing,” </w:t>
      </w:r>
      <w:r w:rsidRPr="00007381">
        <w:rPr>
          <w:rFonts w:ascii="Calibri" w:hAnsi="Calibri" w:cs="Times New Roman"/>
          <w:i/>
          <w:iCs/>
          <w:szCs w:val="24"/>
        </w:rPr>
        <w:t>Dictionary of Pastoral Care and Counselling</w:t>
      </w:r>
      <w:r w:rsidRPr="00007381">
        <w:rPr>
          <w:rFonts w:ascii="Calibri" w:hAnsi="Calibri" w:cs="Times New Roman"/>
          <w:szCs w:val="24"/>
        </w:rPr>
        <w:t xml:space="preserve"> (N</w:t>
      </w:r>
      <w:r>
        <w:rPr>
          <w:rFonts w:ascii="Calibri" w:hAnsi="Calibri" w:cs="Times New Roman"/>
          <w:szCs w:val="24"/>
        </w:rPr>
        <w:t>ashville: Abingdon Press, 1990).</w:t>
      </w:r>
      <w:r>
        <w:fldChar w:fldCharType="end"/>
      </w:r>
    </w:p>
    <w:p w:rsidR="00CC3E73" w:rsidRPr="00C010FC" w:rsidRDefault="00CC3E73" w:rsidP="003C63E5">
      <w:pPr>
        <w:pStyle w:val="FootnoteText"/>
        <w:rPr>
          <w:sz w:val="12"/>
          <w:szCs w:val="12"/>
        </w:rPr>
      </w:pPr>
    </w:p>
  </w:footnote>
  <w:footnote w:id="241">
    <w:p w:rsidR="00CC3E73" w:rsidRDefault="00CC3E73" w:rsidP="003C63E5">
      <w:pPr>
        <w:widowControl w:val="0"/>
        <w:autoSpaceDE w:val="0"/>
        <w:autoSpaceDN w:val="0"/>
        <w:adjustRightInd w:val="0"/>
        <w:spacing w:after="0" w:line="240" w:lineRule="auto"/>
        <w:rPr>
          <w:rFonts w:cs="Times New Roman"/>
          <w:sz w:val="20"/>
          <w:szCs w:val="20"/>
        </w:rPr>
      </w:pPr>
      <w:r w:rsidRPr="003B0FBF">
        <w:rPr>
          <w:rStyle w:val="FootnoteReference"/>
        </w:rPr>
        <w:footnoteRef/>
      </w:r>
      <w:r>
        <w:t xml:space="preserve"> </w:t>
      </w:r>
      <w:r w:rsidRPr="00404985">
        <w:rPr>
          <w:sz w:val="20"/>
          <w:szCs w:val="20"/>
        </w:rPr>
        <w:t xml:space="preserve">This is as much endorsed by psychologists and psychiatrists as by priests and pastors. </w:t>
      </w:r>
      <w:r w:rsidRPr="00404985">
        <w:rPr>
          <w:rFonts w:cs="Times New Roman"/>
          <w:sz w:val="20"/>
          <w:szCs w:val="20"/>
        </w:rPr>
        <w:t xml:space="preserve">William </w:t>
      </w:r>
      <w:proofErr w:type="spellStart"/>
      <w:r w:rsidRPr="00404985">
        <w:rPr>
          <w:rFonts w:cs="Times New Roman"/>
          <w:sz w:val="20"/>
          <w:szCs w:val="20"/>
        </w:rPr>
        <w:t>Sneck</w:t>
      </w:r>
      <w:proofErr w:type="spellEnd"/>
      <w:r w:rsidRPr="00404985">
        <w:rPr>
          <w:rFonts w:cs="Times New Roman"/>
          <w:sz w:val="20"/>
          <w:szCs w:val="20"/>
        </w:rPr>
        <w:t xml:space="preserve">, “Evil and the Psychological Dynamics of the Human Person,” in </w:t>
      </w:r>
      <w:r w:rsidRPr="00404985">
        <w:rPr>
          <w:rFonts w:cs="Times New Roman"/>
          <w:i/>
          <w:iCs/>
          <w:sz w:val="20"/>
          <w:szCs w:val="20"/>
        </w:rPr>
        <w:t>Deliverance Prayer</w:t>
      </w:r>
      <w:r w:rsidRPr="00404985">
        <w:rPr>
          <w:rFonts w:cs="Times New Roman"/>
          <w:sz w:val="20"/>
          <w:szCs w:val="20"/>
        </w:rPr>
        <w:t xml:space="preserve"> (New York: Paulist Press, 1981), 101 – 125; Harold Koenig, </w:t>
      </w:r>
      <w:r w:rsidRPr="00404985">
        <w:rPr>
          <w:rFonts w:cs="Times New Roman"/>
          <w:i/>
          <w:iCs/>
          <w:sz w:val="20"/>
          <w:szCs w:val="20"/>
        </w:rPr>
        <w:t>Faith and Mental Health: Religious Resources for Healing</w:t>
      </w:r>
      <w:r w:rsidRPr="00404985">
        <w:rPr>
          <w:rFonts w:cs="Times New Roman"/>
          <w:sz w:val="20"/>
          <w:szCs w:val="20"/>
        </w:rPr>
        <w:t xml:space="preserve"> (Philadelphia: Templeton Foundation, 2005), 26–28.</w:t>
      </w:r>
    </w:p>
    <w:p w:rsidR="00CC3E73" w:rsidRPr="00780BB6" w:rsidRDefault="00CC3E73" w:rsidP="003C63E5">
      <w:pPr>
        <w:widowControl w:val="0"/>
        <w:autoSpaceDE w:val="0"/>
        <w:autoSpaceDN w:val="0"/>
        <w:adjustRightInd w:val="0"/>
        <w:spacing w:after="0" w:line="240" w:lineRule="auto"/>
        <w:rPr>
          <w:sz w:val="12"/>
          <w:szCs w:val="12"/>
        </w:rPr>
      </w:pPr>
    </w:p>
  </w:footnote>
  <w:footnote w:id="242">
    <w:p w:rsidR="00CC3E73" w:rsidRDefault="00CC3E73" w:rsidP="003C63E5">
      <w:pPr>
        <w:pStyle w:val="FootnoteText"/>
      </w:pPr>
      <w:r w:rsidRPr="003B0FBF">
        <w:rPr>
          <w:rStyle w:val="FootnoteReference"/>
        </w:rPr>
        <w:footnoteRef/>
      </w:r>
      <w:r>
        <w:t xml:space="preserve"> Cortes, </w:t>
      </w:r>
      <w:proofErr w:type="gramStart"/>
      <w:r>
        <w:t>The</w:t>
      </w:r>
      <w:proofErr w:type="gramEnd"/>
      <w:r>
        <w:t xml:space="preserve"> Case Against Possessions, 64; Driscoll, “How Exorcists Distinguish”, 73, 140.</w:t>
      </w:r>
    </w:p>
    <w:p w:rsidR="00CC3E73" w:rsidRPr="002160FF" w:rsidRDefault="00CC3E73" w:rsidP="003C63E5">
      <w:pPr>
        <w:pStyle w:val="FootnoteText"/>
        <w:rPr>
          <w:sz w:val="12"/>
          <w:szCs w:val="12"/>
        </w:rPr>
      </w:pPr>
    </w:p>
  </w:footnote>
  <w:footnote w:id="243">
    <w:p w:rsidR="00CC3E73" w:rsidRDefault="00CC3E73" w:rsidP="007509B2">
      <w:pPr>
        <w:pStyle w:val="NoSpacing"/>
        <w:rPr>
          <w:rFonts w:asciiTheme="minorHAnsi" w:hAnsiTheme="minorHAnsi"/>
          <w:sz w:val="20"/>
          <w:szCs w:val="20"/>
        </w:rPr>
      </w:pPr>
      <w:r w:rsidRPr="00842387">
        <w:rPr>
          <w:rStyle w:val="FootnoteReference"/>
          <w:sz w:val="20"/>
          <w:szCs w:val="20"/>
        </w:rPr>
        <w:footnoteRef/>
      </w:r>
      <w:r>
        <w:t xml:space="preserve"> </w:t>
      </w:r>
      <w:r w:rsidRPr="00954C26">
        <w:rPr>
          <w:rFonts w:asciiTheme="minorHAnsi" w:hAnsiTheme="minorHAnsi"/>
          <w:sz w:val="20"/>
          <w:szCs w:val="20"/>
        </w:rPr>
        <w:t>Lozano</w:t>
      </w:r>
      <w:r>
        <w:rPr>
          <w:rFonts w:asciiTheme="minorHAnsi" w:hAnsiTheme="minorHAnsi"/>
          <w:sz w:val="20"/>
          <w:szCs w:val="20"/>
        </w:rPr>
        <w:t xml:space="preserve">, </w:t>
      </w:r>
      <w:r w:rsidRPr="00106999">
        <w:rPr>
          <w:rFonts w:asciiTheme="minorHAnsi" w:hAnsiTheme="minorHAnsi"/>
          <w:i/>
          <w:sz w:val="20"/>
          <w:szCs w:val="20"/>
        </w:rPr>
        <w:t>Unbound</w:t>
      </w:r>
      <w:r>
        <w:rPr>
          <w:rFonts w:asciiTheme="minorHAnsi" w:hAnsiTheme="minorHAnsi"/>
          <w:sz w:val="20"/>
          <w:szCs w:val="20"/>
        </w:rPr>
        <w:t xml:space="preserve">, 198-208; </w:t>
      </w:r>
      <w:proofErr w:type="spellStart"/>
      <w:r>
        <w:rPr>
          <w:rFonts w:asciiTheme="minorHAnsi" w:hAnsiTheme="minorHAnsi"/>
          <w:sz w:val="20"/>
          <w:szCs w:val="20"/>
        </w:rPr>
        <w:t>Ma</w:t>
      </w:r>
      <w:r w:rsidRPr="00954C26">
        <w:rPr>
          <w:rFonts w:asciiTheme="minorHAnsi" w:hAnsiTheme="minorHAnsi"/>
          <w:sz w:val="20"/>
          <w:szCs w:val="20"/>
        </w:rPr>
        <w:t>cnutt</w:t>
      </w:r>
      <w:proofErr w:type="spellEnd"/>
      <w:r>
        <w:rPr>
          <w:rFonts w:asciiTheme="minorHAnsi" w:hAnsiTheme="minorHAnsi"/>
          <w:sz w:val="20"/>
          <w:szCs w:val="20"/>
        </w:rPr>
        <w:t xml:space="preserve">, </w:t>
      </w:r>
      <w:r w:rsidRPr="00106999">
        <w:rPr>
          <w:rFonts w:asciiTheme="minorHAnsi" w:hAnsiTheme="minorHAnsi"/>
          <w:i/>
          <w:sz w:val="20"/>
          <w:szCs w:val="20"/>
        </w:rPr>
        <w:t>Deliverance</w:t>
      </w:r>
      <w:r>
        <w:rPr>
          <w:rFonts w:asciiTheme="minorHAnsi" w:hAnsiTheme="minorHAnsi"/>
          <w:sz w:val="20"/>
          <w:szCs w:val="20"/>
        </w:rPr>
        <w:t>,</w:t>
      </w:r>
      <w:r w:rsidRPr="00954C26">
        <w:rPr>
          <w:rFonts w:asciiTheme="minorHAnsi" w:hAnsiTheme="minorHAnsi"/>
          <w:sz w:val="20"/>
          <w:szCs w:val="20"/>
        </w:rPr>
        <w:t xml:space="preserve"> 167-181</w:t>
      </w:r>
      <w:r>
        <w:rPr>
          <w:rFonts w:asciiTheme="minorHAnsi" w:hAnsiTheme="minorHAnsi"/>
          <w:sz w:val="20"/>
          <w:szCs w:val="20"/>
        </w:rPr>
        <w:t>, 212 - 220</w:t>
      </w:r>
      <w:r w:rsidRPr="00954C26">
        <w:rPr>
          <w:rFonts w:asciiTheme="minorHAnsi" w:hAnsiTheme="minorHAnsi"/>
          <w:sz w:val="20"/>
          <w:szCs w:val="20"/>
        </w:rPr>
        <w:t>; Richards</w:t>
      </w:r>
      <w:r>
        <w:rPr>
          <w:rFonts w:asciiTheme="minorHAnsi" w:hAnsiTheme="minorHAnsi"/>
          <w:sz w:val="20"/>
          <w:szCs w:val="20"/>
        </w:rPr>
        <w:t>,</w:t>
      </w:r>
      <w:r w:rsidRPr="00954C26">
        <w:rPr>
          <w:rFonts w:asciiTheme="minorHAnsi" w:hAnsiTheme="minorHAnsi"/>
          <w:sz w:val="20"/>
          <w:szCs w:val="20"/>
        </w:rPr>
        <w:t xml:space="preserve"> </w:t>
      </w:r>
      <w:r w:rsidRPr="00106999">
        <w:rPr>
          <w:rFonts w:asciiTheme="minorHAnsi" w:hAnsiTheme="minorHAnsi"/>
          <w:i/>
          <w:sz w:val="20"/>
          <w:szCs w:val="20"/>
        </w:rPr>
        <w:t>But Deliver Us</w:t>
      </w:r>
      <w:r>
        <w:rPr>
          <w:rFonts w:asciiTheme="minorHAnsi" w:hAnsiTheme="minorHAnsi"/>
          <w:sz w:val="20"/>
          <w:szCs w:val="20"/>
        </w:rPr>
        <w:t>,</w:t>
      </w:r>
      <w:r w:rsidRPr="00954C26">
        <w:rPr>
          <w:rFonts w:asciiTheme="minorHAnsi" w:hAnsiTheme="minorHAnsi"/>
          <w:sz w:val="20"/>
          <w:szCs w:val="20"/>
        </w:rPr>
        <w:t xml:space="preserve"> 175-6, 180; Ric</w:t>
      </w:r>
      <w:r>
        <w:rPr>
          <w:rFonts w:asciiTheme="minorHAnsi" w:hAnsiTheme="minorHAnsi"/>
          <w:sz w:val="20"/>
          <w:szCs w:val="20"/>
        </w:rPr>
        <w:t xml:space="preserve">hards, </w:t>
      </w:r>
      <w:r w:rsidRPr="00106999">
        <w:rPr>
          <w:rFonts w:asciiTheme="minorHAnsi" w:hAnsiTheme="minorHAnsi"/>
          <w:i/>
          <w:sz w:val="20"/>
          <w:szCs w:val="20"/>
        </w:rPr>
        <w:t>Exorcism</w:t>
      </w:r>
      <w:r>
        <w:rPr>
          <w:rFonts w:asciiTheme="minorHAnsi" w:hAnsiTheme="minorHAnsi"/>
          <w:sz w:val="20"/>
          <w:szCs w:val="20"/>
        </w:rPr>
        <w:t>,</w:t>
      </w:r>
      <w:r w:rsidRPr="00954C26">
        <w:rPr>
          <w:rFonts w:asciiTheme="minorHAnsi" w:hAnsiTheme="minorHAnsi"/>
          <w:sz w:val="20"/>
          <w:szCs w:val="20"/>
        </w:rPr>
        <w:t xml:space="preserve"> 19-20; Koch</w:t>
      </w:r>
      <w:r>
        <w:rPr>
          <w:rFonts w:asciiTheme="minorHAnsi" w:hAnsiTheme="minorHAnsi"/>
          <w:sz w:val="20"/>
          <w:szCs w:val="20"/>
        </w:rPr>
        <w:t xml:space="preserve">, </w:t>
      </w:r>
      <w:r w:rsidRPr="00106999">
        <w:rPr>
          <w:rFonts w:asciiTheme="minorHAnsi" w:hAnsiTheme="minorHAnsi"/>
          <w:i/>
          <w:sz w:val="20"/>
          <w:szCs w:val="20"/>
        </w:rPr>
        <w:t>Occult</w:t>
      </w:r>
      <w:r>
        <w:rPr>
          <w:rFonts w:asciiTheme="minorHAnsi" w:hAnsiTheme="minorHAnsi"/>
          <w:sz w:val="20"/>
          <w:szCs w:val="20"/>
        </w:rPr>
        <w:t>, 98-112, 126-7; P</w:t>
      </w:r>
      <w:r w:rsidRPr="00954C26">
        <w:rPr>
          <w:rFonts w:asciiTheme="minorHAnsi" w:hAnsiTheme="minorHAnsi"/>
          <w:sz w:val="20"/>
          <w:szCs w:val="20"/>
        </w:rPr>
        <w:t>arker</w:t>
      </w:r>
      <w:r>
        <w:rPr>
          <w:rFonts w:asciiTheme="minorHAnsi" w:hAnsiTheme="minorHAnsi"/>
          <w:sz w:val="20"/>
          <w:szCs w:val="20"/>
        </w:rPr>
        <w:t xml:space="preserve">, </w:t>
      </w:r>
      <w:r w:rsidRPr="00106999">
        <w:rPr>
          <w:rFonts w:asciiTheme="minorHAnsi" w:hAnsiTheme="minorHAnsi"/>
          <w:i/>
          <w:sz w:val="20"/>
          <w:szCs w:val="20"/>
        </w:rPr>
        <w:t>The Occult</w:t>
      </w:r>
      <w:r>
        <w:rPr>
          <w:rFonts w:asciiTheme="minorHAnsi" w:hAnsiTheme="minorHAnsi"/>
          <w:sz w:val="20"/>
          <w:szCs w:val="20"/>
        </w:rPr>
        <w:t>,</w:t>
      </w:r>
      <w:r w:rsidRPr="00954C26">
        <w:rPr>
          <w:rFonts w:asciiTheme="minorHAnsi" w:hAnsiTheme="minorHAnsi"/>
          <w:sz w:val="20"/>
          <w:szCs w:val="20"/>
        </w:rPr>
        <w:t xml:space="preserve"> 127-134;</w:t>
      </w:r>
      <w:r>
        <w:rPr>
          <w:rFonts w:asciiTheme="minorHAnsi" w:hAnsiTheme="minorHAnsi"/>
          <w:sz w:val="20"/>
          <w:szCs w:val="20"/>
        </w:rPr>
        <w:t xml:space="preserve"> </w:t>
      </w:r>
      <w:proofErr w:type="spellStart"/>
      <w:r>
        <w:rPr>
          <w:rFonts w:asciiTheme="minorHAnsi" w:hAnsiTheme="minorHAnsi"/>
          <w:sz w:val="20"/>
          <w:szCs w:val="20"/>
        </w:rPr>
        <w:t>Suenens</w:t>
      </w:r>
      <w:proofErr w:type="spellEnd"/>
      <w:r>
        <w:rPr>
          <w:rFonts w:asciiTheme="minorHAnsi" w:hAnsiTheme="minorHAnsi"/>
          <w:sz w:val="20"/>
          <w:szCs w:val="20"/>
        </w:rPr>
        <w:t xml:space="preserve">, </w:t>
      </w:r>
      <w:r w:rsidRPr="003F6930">
        <w:rPr>
          <w:rFonts w:asciiTheme="minorHAnsi" w:hAnsiTheme="minorHAnsi"/>
          <w:i/>
          <w:sz w:val="20"/>
          <w:szCs w:val="20"/>
        </w:rPr>
        <w:t>Renewal</w:t>
      </w:r>
      <w:r>
        <w:rPr>
          <w:rFonts w:asciiTheme="minorHAnsi" w:hAnsiTheme="minorHAnsi"/>
          <w:sz w:val="20"/>
          <w:szCs w:val="20"/>
        </w:rPr>
        <w:t>, 70-72.</w:t>
      </w:r>
      <w:r w:rsidRPr="00954C26">
        <w:rPr>
          <w:rFonts w:asciiTheme="minorHAnsi" w:hAnsiTheme="minorHAnsi"/>
          <w:sz w:val="20"/>
          <w:szCs w:val="20"/>
        </w:rPr>
        <w:t xml:space="preserve"> Some </w:t>
      </w:r>
      <w:r>
        <w:rPr>
          <w:rFonts w:asciiTheme="minorHAnsi" w:hAnsiTheme="minorHAnsi"/>
          <w:sz w:val="20"/>
          <w:szCs w:val="20"/>
        </w:rPr>
        <w:t xml:space="preserve">practitioners </w:t>
      </w:r>
      <w:r w:rsidRPr="00954C26">
        <w:rPr>
          <w:rFonts w:asciiTheme="minorHAnsi" w:hAnsiTheme="minorHAnsi"/>
          <w:sz w:val="20"/>
          <w:szCs w:val="20"/>
        </w:rPr>
        <w:t>include breaking of curses and destruction of occult/non-Christian artifacts (Prince</w:t>
      </w:r>
      <w:r>
        <w:rPr>
          <w:rFonts w:asciiTheme="minorHAnsi" w:hAnsiTheme="minorHAnsi"/>
          <w:sz w:val="20"/>
          <w:szCs w:val="20"/>
        </w:rPr>
        <w:t xml:space="preserve">, </w:t>
      </w:r>
      <w:r w:rsidRPr="00106999">
        <w:rPr>
          <w:rFonts w:asciiTheme="minorHAnsi" w:hAnsiTheme="minorHAnsi"/>
          <w:i/>
          <w:sz w:val="20"/>
          <w:szCs w:val="20"/>
        </w:rPr>
        <w:t>They Shall Expel</w:t>
      </w:r>
      <w:r>
        <w:rPr>
          <w:rFonts w:asciiTheme="minorHAnsi" w:hAnsiTheme="minorHAnsi"/>
          <w:sz w:val="20"/>
          <w:szCs w:val="20"/>
        </w:rPr>
        <w:t xml:space="preserve">, 209-210, </w:t>
      </w:r>
      <w:proofErr w:type="spellStart"/>
      <w:r>
        <w:rPr>
          <w:rFonts w:asciiTheme="minorHAnsi" w:hAnsiTheme="minorHAnsi"/>
          <w:sz w:val="20"/>
          <w:szCs w:val="20"/>
        </w:rPr>
        <w:t>Ma</w:t>
      </w:r>
      <w:r w:rsidRPr="00954C26">
        <w:rPr>
          <w:rFonts w:asciiTheme="minorHAnsi" w:hAnsiTheme="minorHAnsi"/>
          <w:sz w:val="20"/>
          <w:szCs w:val="20"/>
        </w:rPr>
        <w:t>cnutt</w:t>
      </w:r>
      <w:proofErr w:type="spellEnd"/>
      <w:r>
        <w:rPr>
          <w:rFonts w:asciiTheme="minorHAnsi" w:hAnsiTheme="minorHAnsi"/>
          <w:sz w:val="20"/>
          <w:szCs w:val="20"/>
        </w:rPr>
        <w:t xml:space="preserve">, </w:t>
      </w:r>
      <w:r w:rsidRPr="00106999">
        <w:rPr>
          <w:rFonts w:asciiTheme="minorHAnsi" w:hAnsiTheme="minorHAnsi"/>
          <w:i/>
          <w:sz w:val="20"/>
          <w:szCs w:val="20"/>
        </w:rPr>
        <w:t>Deliverance</w:t>
      </w:r>
      <w:r>
        <w:rPr>
          <w:rFonts w:asciiTheme="minorHAnsi" w:hAnsiTheme="minorHAnsi"/>
          <w:sz w:val="20"/>
          <w:szCs w:val="20"/>
        </w:rPr>
        <w:t>,</w:t>
      </w:r>
      <w:r w:rsidRPr="00954C26">
        <w:rPr>
          <w:rFonts w:asciiTheme="minorHAnsi" w:hAnsiTheme="minorHAnsi"/>
          <w:sz w:val="20"/>
          <w:szCs w:val="20"/>
        </w:rPr>
        <w:t xml:space="preserve"> 97-127</w:t>
      </w:r>
      <w:r>
        <w:rPr>
          <w:rFonts w:asciiTheme="minorHAnsi" w:hAnsiTheme="minorHAnsi"/>
          <w:sz w:val="20"/>
          <w:szCs w:val="20"/>
        </w:rPr>
        <w:t>)</w:t>
      </w:r>
      <w:r w:rsidRPr="00954C26">
        <w:rPr>
          <w:rFonts w:asciiTheme="minorHAnsi" w:hAnsiTheme="minorHAnsi"/>
          <w:sz w:val="20"/>
          <w:szCs w:val="20"/>
        </w:rPr>
        <w:t>. Other variations include Scripture readings; lit</w:t>
      </w:r>
      <w:r>
        <w:rPr>
          <w:rFonts w:asciiTheme="minorHAnsi" w:hAnsiTheme="minorHAnsi"/>
          <w:sz w:val="20"/>
          <w:szCs w:val="20"/>
        </w:rPr>
        <w:t>any</w:t>
      </w:r>
      <w:r w:rsidRPr="00954C26">
        <w:rPr>
          <w:rFonts w:asciiTheme="minorHAnsi" w:hAnsiTheme="minorHAnsi"/>
          <w:sz w:val="20"/>
          <w:szCs w:val="20"/>
        </w:rPr>
        <w:t xml:space="preserve"> of saints; laying on of hands</w:t>
      </w:r>
      <w:r>
        <w:rPr>
          <w:rFonts w:asciiTheme="minorHAnsi" w:hAnsiTheme="minorHAnsi"/>
          <w:sz w:val="20"/>
          <w:szCs w:val="20"/>
        </w:rPr>
        <w:t xml:space="preserve"> (</w:t>
      </w:r>
      <w:proofErr w:type="spellStart"/>
      <w:r>
        <w:rPr>
          <w:rFonts w:asciiTheme="minorHAnsi" w:hAnsiTheme="minorHAnsi"/>
          <w:sz w:val="20"/>
          <w:szCs w:val="20"/>
        </w:rPr>
        <w:t>Porteous</w:t>
      </w:r>
      <w:proofErr w:type="spellEnd"/>
      <w:r>
        <w:rPr>
          <w:rFonts w:asciiTheme="minorHAnsi" w:hAnsiTheme="minorHAnsi"/>
          <w:sz w:val="20"/>
          <w:szCs w:val="20"/>
        </w:rPr>
        <w:t xml:space="preserve">, </w:t>
      </w:r>
      <w:r w:rsidRPr="00106999">
        <w:rPr>
          <w:rFonts w:asciiTheme="minorHAnsi" w:hAnsiTheme="minorHAnsi"/>
          <w:i/>
          <w:sz w:val="20"/>
          <w:szCs w:val="20"/>
        </w:rPr>
        <w:t>Manuel</w:t>
      </w:r>
      <w:r>
        <w:rPr>
          <w:rFonts w:asciiTheme="minorHAnsi" w:hAnsiTheme="minorHAnsi"/>
          <w:sz w:val="20"/>
          <w:szCs w:val="20"/>
        </w:rPr>
        <w:t xml:space="preserve">, 39-44; Richards, </w:t>
      </w:r>
      <w:r w:rsidRPr="00106999">
        <w:rPr>
          <w:rFonts w:asciiTheme="minorHAnsi" w:hAnsiTheme="minorHAnsi"/>
          <w:i/>
          <w:sz w:val="20"/>
          <w:szCs w:val="20"/>
        </w:rPr>
        <w:t>Exorcism</w:t>
      </w:r>
      <w:r>
        <w:rPr>
          <w:rFonts w:asciiTheme="minorHAnsi" w:hAnsiTheme="minorHAnsi"/>
          <w:sz w:val="20"/>
          <w:szCs w:val="20"/>
        </w:rPr>
        <w:t xml:space="preserve">, 19-20) </w:t>
      </w:r>
      <w:proofErr w:type="spellStart"/>
      <w:r>
        <w:rPr>
          <w:rFonts w:asciiTheme="minorHAnsi" w:hAnsiTheme="minorHAnsi"/>
          <w:sz w:val="20"/>
          <w:szCs w:val="20"/>
        </w:rPr>
        <w:t>Macnutt</w:t>
      </w:r>
      <w:proofErr w:type="spellEnd"/>
      <w:r>
        <w:rPr>
          <w:rFonts w:asciiTheme="minorHAnsi" w:hAnsiTheme="minorHAnsi"/>
          <w:sz w:val="20"/>
          <w:szCs w:val="20"/>
        </w:rPr>
        <w:t xml:space="preserve"> also includes prayers of ‘inner healing’ (</w:t>
      </w:r>
      <w:r w:rsidRPr="00A75F63">
        <w:rPr>
          <w:rFonts w:asciiTheme="minorHAnsi" w:hAnsiTheme="minorHAnsi"/>
          <w:i/>
          <w:sz w:val="20"/>
          <w:szCs w:val="20"/>
        </w:rPr>
        <w:t>Healing</w:t>
      </w:r>
      <w:r>
        <w:rPr>
          <w:rFonts w:asciiTheme="minorHAnsi" w:hAnsiTheme="minorHAnsi"/>
          <w:sz w:val="20"/>
          <w:szCs w:val="20"/>
        </w:rPr>
        <w:t xml:space="preserve">, 178-191; also </w:t>
      </w:r>
      <w:proofErr w:type="spellStart"/>
      <w:r>
        <w:rPr>
          <w:rFonts w:asciiTheme="minorHAnsi" w:hAnsiTheme="minorHAnsi"/>
          <w:sz w:val="20"/>
          <w:szCs w:val="20"/>
        </w:rPr>
        <w:t>Scanlan</w:t>
      </w:r>
      <w:proofErr w:type="spellEnd"/>
      <w:r>
        <w:rPr>
          <w:rFonts w:asciiTheme="minorHAnsi" w:hAnsiTheme="minorHAnsi"/>
          <w:sz w:val="20"/>
          <w:szCs w:val="20"/>
        </w:rPr>
        <w:t xml:space="preserve">, </w:t>
      </w:r>
      <w:r w:rsidRPr="00A23231">
        <w:rPr>
          <w:rFonts w:asciiTheme="minorHAnsi" w:hAnsiTheme="minorHAnsi"/>
          <w:i/>
          <w:sz w:val="20"/>
          <w:szCs w:val="20"/>
        </w:rPr>
        <w:t>Deliverance</w:t>
      </w:r>
      <w:r>
        <w:rPr>
          <w:rFonts w:asciiTheme="minorHAnsi" w:hAnsiTheme="minorHAnsi"/>
          <w:sz w:val="20"/>
          <w:szCs w:val="20"/>
        </w:rPr>
        <w:t xml:space="preserve">, 81; </w:t>
      </w:r>
      <w:proofErr w:type="spellStart"/>
      <w:r>
        <w:rPr>
          <w:rFonts w:asciiTheme="minorHAnsi" w:hAnsiTheme="minorHAnsi"/>
          <w:sz w:val="20"/>
          <w:szCs w:val="20"/>
        </w:rPr>
        <w:t>Sandford</w:t>
      </w:r>
      <w:proofErr w:type="spellEnd"/>
      <w:r>
        <w:rPr>
          <w:rFonts w:asciiTheme="minorHAnsi" w:hAnsiTheme="minorHAnsi"/>
          <w:sz w:val="20"/>
          <w:szCs w:val="20"/>
        </w:rPr>
        <w:t xml:space="preserve">, </w:t>
      </w:r>
      <w:r w:rsidRPr="00A23231">
        <w:rPr>
          <w:rFonts w:asciiTheme="minorHAnsi" w:hAnsiTheme="minorHAnsi"/>
          <w:i/>
          <w:sz w:val="20"/>
          <w:szCs w:val="20"/>
        </w:rPr>
        <w:t>Deliverance</w:t>
      </w:r>
      <w:r>
        <w:rPr>
          <w:rFonts w:asciiTheme="minorHAnsi" w:hAnsiTheme="minorHAnsi"/>
          <w:sz w:val="20"/>
          <w:szCs w:val="20"/>
        </w:rPr>
        <w:t xml:space="preserve">, 25.) </w:t>
      </w:r>
      <w:r w:rsidRPr="007509B2">
        <w:rPr>
          <w:rFonts w:asciiTheme="minorHAnsi" w:hAnsiTheme="minorHAnsi"/>
          <w:sz w:val="20"/>
          <w:szCs w:val="20"/>
        </w:rPr>
        <w:t>When the session of deliverance prayer is over, the care by the pastor or Church does not cease. The afflicted person needs to persist in their new life of faith and freedom, avoiding the evil that trapped them previously. They may need further counseling to prevent them from returning to their former behaviours. They need to take up spiritual practices to bring the gifts of the Holy Spirit to life within them. They need to engage in personal prayer and communal worship. None of this can happen without the ongoing support of a loving Christian community especially for those “who may not feel very strong and who begin to wonder if they have been freed and will remain so.”</w:t>
      </w:r>
      <w:r>
        <w:rPr>
          <w:rFonts w:asciiTheme="minorHAnsi" w:hAnsiTheme="minorHAnsi"/>
          <w:sz w:val="20"/>
          <w:szCs w:val="20"/>
        </w:rPr>
        <w:t xml:space="preserve"> Richards, </w:t>
      </w:r>
      <w:r>
        <w:rPr>
          <w:rFonts w:asciiTheme="minorHAnsi" w:hAnsiTheme="minorHAnsi"/>
          <w:i/>
          <w:sz w:val="20"/>
          <w:szCs w:val="20"/>
        </w:rPr>
        <w:t>B</w:t>
      </w:r>
      <w:r w:rsidRPr="007509B2">
        <w:rPr>
          <w:rFonts w:asciiTheme="minorHAnsi" w:hAnsiTheme="minorHAnsi"/>
          <w:i/>
          <w:sz w:val="20"/>
          <w:szCs w:val="20"/>
        </w:rPr>
        <w:t>ut Deliver Us</w:t>
      </w:r>
      <w:r>
        <w:rPr>
          <w:rFonts w:asciiTheme="minorHAnsi" w:hAnsiTheme="minorHAnsi"/>
          <w:sz w:val="20"/>
          <w:szCs w:val="20"/>
        </w:rPr>
        <w:t xml:space="preserve">, 143. </w:t>
      </w:r>
      <w:r w:rsidRPr="007509B2">
        <w:rPr>
          <w:rFonts w:asciiTheme="minorHAnsi" w:hAnsiTheme="minorHAnsi"/>
          <w:sz w:val="20"/>
          <w:szCs w:val="20"/>
        </w:rPr>
        <w:t>The pastor cannot provide all the support the once afflicted person needs on his own</w:t>
      </w:r>
      <w:r>
        <w:rPr>
          <w:rFonts w:asciiTheme="minorHAnsi" w:hAnsiTheme="minorHAnsi"/>
          <w:sz w:val="20"/>
          <w:szCs w:val="20"/>
        </w:rPr>
        <w:t xml:space="preserve">. </w:t>
      </w:r>
      <w:r w:rsidRPr="007509B2">
        <w:rPr>
          <w:rFonts w:asciiTheme="minorHAnsi" w:hAnsiTheme="minorHAnsi"/>
          <w:sz w:val="20"/>
          <w:szCs w:val="20"/>
        </w:rPr>
        <w:t xml:space="preserve">Richards, </w:t>
      </w:r>
      <w:r w:rsidRPr="007509B2">
        <w:rPr>
          <w:rFonts w:asciiTheme="minorHAnsi" w:hAnsiTheme="minorHAnsi"/>
          <w:i/>
          <w:sz w:val="20"/>
          <w:szCs w:val="20"/>
        </w:rPr>
        <w:t>But Deliver Us</w:t>
      </w:r>
      <w:r w:rsidRPr="007509B2">
        <w:rPr>
          <w:rFonts w:asciiTheme="minorHAnsi" w:hAnsiTheme="minorHAnsi"/>
          <w:sz w:val="20"/>
          <w:szCs w:val="20"/>
        </w:rPr>
        <w:t xml:space="preserve">, 190-1; Koch, </w:t>
      </w:r>
      <w:r w:rsidRPr="007509B2">
        <w:rPr>
          <w:rFonts w:asciiTheme="minorHAnsi" w:hAnsiTheme="minorHAnsi"/>
          <w:i/>
          <w:sz w:val="20"/>
          <w:szCs w:val="20"/>
        </w:rPr>
        <w:t>Occult</w:t>
      </w:r>
      <w:r w:rsidRPr="007509B2">
        <w:rPr>
          <w:rFonts w:asciiTheme="minorHAnsi" w:hAnsiTheme="minorHAnsi"/>
          <w:sz w:val="20"/>
          <w:szCs w:val="20"/>
        </w:rPr>
        <w:t xml:space="preserve">, 113-114; Parker, </w:t>
      </w:r>
      <w:r w:rsidRPr="007509B2">
        <w:rPr>
          <w:rFonts w:asciiTheme="minorHAnsi" w:hAnsiTheme="minorHAnsi"/>
          <w:i/>
          <w:sz w:val="20"/>
          <w:szCs w:val="20"/>
        </w:rPr>
        <w:t>The Occult</w:t>
      </w:r>
      <w:r w:rsidRPr="007509B2">
        <w:rPr>
          <w:rFonts w:asciiTheme="minorHAnsi" w:hAnsiTheme="minorHAnsi"/>
          <w:sz w:val="20"/>
          <w:szCs w:val="20"/>
        </w:rPr>
        <w:t xml:space="preserve">, 143; </w:t>
      </w:r>
      <w:proofErr w:type="spellStart"/>
      <w:r w:rsidRPr="007509B2">
        <w:rPr>
          <w:rFonts w:asciiTheme="minorHAnsi" w:hAnsiTheme="minorHAnsi"/>
          <w:sz w:val="20"/>
          <w:szCs w:val="20"/>
        </w:rPr>
        <w:t>Macnutt</w:t>
      </w:r>
      <w:proofErr w:type="spellEnd"/>
      <w:r w:rsidRPr="007509B2">
        <w:rPr>
          <w:rFonts w:asciiTheme="minorHAnsi" w:hAnsiTheme="minorHAnsi"/>
          <w:sz w:val="20"/>
          <w:szCs w:val="20"/>
        </w:rPr>
        <w:t xml:space="preserve">, </w:t>
      </w:r>
      <w:r w:rsidRPr="007509B2">
        <w:rPr>
          <w:rFonts w:asciiTheme="minorHAnsi" w:hAnsiTheme="minorHAnsi"/>
          <w:i/>
          <w:sz w:val="20"/>
          <w:szCs w:val="20"/>
        </w:rPr>
        <w:t>Deliverance</w:t>
      </w:r>
      <w:r w:rsidRPr="007509B2">
        <w:rPr>
          <w:rFonts w:asciiTheme="minorHAnsi" w:hAnsiTheme="minorHAnsi"/>
          <w:sz w:val="20"/>
          <w:szCs w:val="20"/>
        </w:rPr>
        <w:t xml:space="preserve">, 219. See also </w:t>
      </w:r>
      <w:r w:rsidRPr="007509B2">
        <w:rPr>
          <w:rFonts w:asciiTheme="minorHAnsi" w:hAnsiTheme="minorHAnsi"/>
          <w:sz w:val="20"/>
          <w:szCs w:val="20"/>
        </w:rPr>
        <w:fldChar w:fldCharType="begin"/>
      </w:r>
      <w:r w:rsidRPr="007509B2">
        <w:rPr>
          <w:rFonts w:asciiTheme="minorHAnsi" w:hAnsiTheme="minorHAnsi"/>
          <w:sz w:val="20"/>
          <w:szCs w:val="20"/>
        </w:rPr>
        <w:instrText xml:space="preserve"> ADDIN ZOTERO_ITEM CSL_CITATION {"citationID":"zRD9SBML","properties":{"formattedCitation":"{\\rtf Jim Holbeck, \\uc0\\u8220{}My Learning Curve on Healing,\\uc0\\u8221{} \\i Renewal Journal\\i0{}, Healing, 4 (1994); John Warlow, \\uc0\\u8220{}Christian Wholeness Counselling,\\uc0\\u8221{} \\i Renewal Journal\\i0{} 4 (November 1994): 27\\uc0\\u8211{}32.}","plainCitation":"Jim Holbeck, “My Learning Curve on Healing,” Renewal Journal, Healing, 4 (1994); John Warlow, “Christian Wholeness Counselling,” Renewal Journal 4 (November 1994): 27–32.","dontUpdate":true},"citationItems":[{"id":166,"uris":["http://zotero.org/users/1026663/items/Q8MMKDVQ"],"uri":["http://zotero.org/users/1026663/items/Q8MMKDVQ"],"itemData":{"id":166,"type":"article-journal","title":"My Learning Curve on Healing","container-title":"Renewal Journal","page":"12-16","volume":"4","source":"DM","author":[{"family":"Holbeck","given":"Jim"}],"issued":{"date-parts":[["1994"]]}}},{"id":337,"uris":["http://zotero.org/users/1026663/items/PKHSZER6"],"uri":["http://zotero.org/users/1026663/items/PKHSZER6"],"itemData":{"id":337,"type":"article-journal","title":"Christian Wholeness Counselling","container-title":"Renewal Journal","page":"27-32","volume":"4","author":[{"family":"Warlow","given":"John"}],"issued":{"date-parts":[["1994",11]]}}}],"schema":"https://github.com/citation-style-language/schema/raw/master/csl-citation.json"} </w:instrText>
      </w:r>
      <w:r w:rsidRPr="007509B2">
        <w:rPr>
          <w:rFonts w:asciiTheme="minorHAnsi" w:hAnsiTheme="minorHAnsi"/>
          <w:sz w:val="20"/>
          <w:szCs w:val="20"/>
        </w:rPr>
        <w:fldChar w:fldCharType="separate"/>
      </w:r>
      <w:r w:rsidRPr="007509B2">
        <w:rPr>
          <w:rFonts w:asciiTheme="minorHAnsi" w:hAnsiTheme="minorHAnsi"/>
          <w:sz w:val="20"/>
          <w:szCs w:val="20"/>
        </w:rPr>
        <w:t xml:space="preserve">Jim Holbeck, “My Learning Curve on Healing,” </w:t>
      </w:r>
      <w:r w:rsidRPr="007509B2">
        <w:rPr>
          <w:rFonts w:asciiTheme="minorHAnsi" w:hAnsiTheme="minorHAnsi"/>
          <w:i/>
          <w:iCs/>
          <w:sz w:val="20"/>
          <w:szCs w:val="20"/>
        </w:rPr>
        <w:t>Renewal Journal</w:t>
      </w:r>
      <w:r w:rsidRPr="007509B2">
        <w:rPr>
          <w:rFonts w:asciiTheme="minorHAnsi" w:hAnsiTheme="minorHAnsi"/>
          <w:sz w:val="20"/>
          <w:szCs w:val="20"/>
        </w:rPr>
        <w:t xml:space="preserve">, Healing, 4 (1994); and John Warlow, “Christian Wholeness Counselling,” </w:t>
      </w:r>
      <w:r w:rsidRPr="007509B2">
        <w:rPr>
          <w:rFonts w:asciiTheme="minorHAnsi" w:hAnsiTheme="minorHAnsi"/>
          <w:i/>
          <w:iCs/>
          <w:sz w:val="20"/>
          <w:szCs w:val="20"/>
        </w:rPr>
        <w:t>Renewal Journal</w:t>
      </w:r>
      <w:r w:rsidRPr="007509B2">
        <w:rPr>
          <w:rFonts w:asciiTheme="minorHAnsi" w:hAnsiTheme="minorHAnsi"/>
          <w:sz w:val="20"/>
          <w:szCs w:val="20"/>
        </w:rPr>
        <w:t xml:space="preserve"> 4 (November 1994): 27–32.</w:t>
      </w:r>
      <w:r w:rsidRPr="007509B2">
        <w:rPr>
          <w:rFonts w:asciiTheme="minorHAnsi" w:hAnsiTheme="minorHAnsi"/>
          <w:sz w:val="20"/>
          <w:szCs w:val="20"/>
        </w:rPr>
        <w:fldChar w:fldCharType="end"/>
      </w:r>
      <w:r>
        <w:rPr>
          <w:rFonts w:asciiTheme="minorHAnsi" w:hAnsiTheme="minorHAnsi"/>
          <w:sz w:val="20"/>
          <w:szCs w:val="20"/>
        </w:rPr>
        <w:t xml:space="preserve"> For examples of actual deliverance see </w:t>
      </w:r>
      <w:r>
        <w:rPr>
          <w:rFonts w:asciiTheme="minorHAnsi" w:hAnsiTheme="minorHAnsi"/>
          <w:sz w:val="20"/>
          <w:szCs w:val="20"/>
        </w:rPr>
        <w:fldChar w:fldCharType="begin"/>
      </w:r>
      <w:r>
        <w:rPr>
          <w:rFonts w:asciiTheme="minorHAnsi" w:hAnsiTheme="minorHAnsi"/>
          <w:sz w:val="20"/>
          <w:szCs w:val="20"/>
        </w:rPr>
        <w:instrText xml:space="preserve"> ADDIN ZOTERO_ITEM CSL_CITATION {"citationID":"UJ0JbCZy","properties":{"formattedCitation":"{\\rtf McAll, \\uc0\\u8220{}Taste and See,\\uc0\\u8221{} 268\\uc0\\u8211{}271, 275\\uc0\\u8211{}6; Scanlan and Cirner, \\i Deliverance from Evil Spirits\\i0{}, 71\\uc0\\u8211{}6; White, \\uc0\\u8220{}Problems and Procedures in Exorcism,\\uc0\\u8221{} 297\\uc0\\u8211{}8.}","plainCitation":"McAll, “Taste and See,” 268–271, 275–6; Scanlan and Cirner, Deliverance from Evil Spirits, 71–6; White, “Problems and Procedures in Exorcism,” 297–8."},"citationItems":[{"id":363,"uris":["http://zotero.org/users/1026663/items/IJ7HT9PF"],"uri":["http://zotero.org/users/1026663/items/IJ7HT9PF"],"itemData":{"id":363,"type":"chapter","title":"Taste and See","container-title":"Demon Possession","publisher":"Bethany House","publisher-place":"Minneapolis, Minnesota","page":"268-278","event-place":"Minneapolis, Minnesota","author":[{"family":"McAll","given":"R Kenneth"}],"issued":{"date-parts":[["1976"]]}},"locator":"268-271, 275-6"},{"id":203,"uris":["http://zotero.org/users/1026663/items/CQUQ2ECR"],"uri":["http://zotero.org/users/1026663/items/CQUQ2ECR"],"itemData":{"id":203,"type":"book","title":"Deliverance from Evil Spirits","publisher":"Servant Books","publisher-place":"Cincinatti, Ohio","event-place":"Cincinatti, Ohio","author":[{"family":"Scanlan","given":"Michael"},{"family":"Cirner","given":"Randall"}],"issued":{"date-parts":[["1980"]]}},"locator":"71-6"},{"id":365,"uris":["http://zotero.org/users/1026663/items/4FGTX254"],"uri":["http://zotero.org/users/1026663/items/4FGTX254"],"itemData":{"id":365,"type":"chapter","title":"Problems and Procedures in Exorcism","container-title":"Demon Possession","publisher":"Bethany House","publisher-place":"Minneapolis, Minnesota","page":"281-289","event-place":"Minneapolis, Minnesota","author":[{"family":"White","given":"John"}],"issued":{"date-parts":[["1976"]]}},"locator":"297-8"}],"schema":"https://github.com/citation-style-language/schema/raw/master/csl-citation.json"} </w:instrText>
      </w:r>
      <w:r>
        <w:rPr>
          <w:rFonts w:asciiTheme="minorHAnsi" w:hAnsiTheme="minorHAnsi"/>
          <w:sz w:val="20"/>
          <w:szCs w:val="20"/>
        </w:rPr>
        <w:fldChar w:fldCharType="separate"/>
      </w:r>
      <w:r w:rsidRPr="00F128B0">
        <w:rPr>
          <w:rFonts w:ascii="Calibri" w:hAnsi="Calibri" w:cs="Times New Roman"/>
          <w:sz w:val="20"/>
          <w:szCs w:val="24"/>
        </w:rPr>
        <w:t xml:space="preserve">McAll, “Taste and See,” 268–271, 275–6; Scanlan and Cirner, </w:t>
      </w:r>
      <w:r w:rsidRPr="00F128B0">
        <w:rPr>
          <w:rFonts w:ascii="Calibri" w:hAnsi="Calibri" w:cs="Times New Roman"/>
          <w:i/>
          <w:iCs/>
          <w:sz w:val="20"/>
          <w:szCs w:val="24"/>
        </w:rPr>
        <w:t>Deliverance from Evil Spirits</w:t>
      </w:r>
      <w:r w:rsidRPr="00F128B0">
        <w:rPr>
          <w:rFonts w:ascii="Calibri" w:hAnsi="Calibri" w:cs="Times New Roman"/>
          <w:sz w:val="20"/>
          <w:szCs w:val="24"/>
        </w:rPr>
        <w:t>, 71–6; White, “Problems and Procedures in Exorcism,” 297–8.</w:t>
      </w:r>
      <w:r>
        <w:rPr>
          <w:rFonts w:asciiTheme="minorHAnsi" w:hAnsiTheme="minorHAnsi"/>
          <w:sz w:val="20"/>
          <w:szCs w:val="20"/>
        </w:rPr>
        <w:fldChar w:fldCharType="end"/>
      </w:r>
    </w:p>
    <w:p w:rsidR="00CC3E73" w:rsidRPr="00E221E2" w:rsidRDefault="00CC3E73" w:rsidP="007509B2">
      <w:pPr>
        <w:pStyle w:val="NoSpacing"/>
        <w:rPr>
          <w:rFonts w:asciiTheme="minorHAnsi" w:hAnsiTheme="minorHAnsi"/>
          <w:sz w:val="12"/>
          <w:szCs w:val="12"/>
        </w:rPr>
      </w:pPr>
    </w:p>
  </w:footnote>
  <w:footnote w:id="244">
    <w:p w:rsidR="00CC3E73" w:rsidRDefault="00CC3E73" w:rsidP="00042C9D">
      <w:pPr>
        <w:pStyle w:val="FootnoteText"/>
      </w:pPr>
      <w:r>
        <w:rPr>
          <w:rStyle w:val="FootnoteReference"/>
        </w:rPr>
        <w:footnoteRef/>
      </w:r>
      <w:r>
        <w:t xml:space="preserve"> </w:t>
      </w:r>
      <w:r>
        <w:fldChar w:fldCharType="begin"/>
      </w:r>
      <w:r>
        <w:instrText xml:space="preserve"> ADDIN ZOTERO_ITEM CSL_CITATION {"citationID":"LoUUhPrA","properties":{"formattedCitation":"{\\rtf With reference ot John Womber\\uc0\\u8217{}s approach: Mark Cartledge, \\uc0\\u8220{}Demonology and Deliverance: A Practical-Theological Case Study,\\uc0\\u8221{} in \\i Exorcism and Deliverance\\i0{}, Studies in Pentecostal and Charismatic Issues (London: Paternoster, 2011), 248.}","plainCitation":"With reference ot John Womber’s approach: Mark Cartledge, “Demonology and Deliverance: A Practical-Theological Case Study,” in Exorcism and Deliverance, Studies in Pentecostal and Charismatic Issues (London: Paternoster, 2011), 248."},"citationItems":[{"id":307,"uris":["http://zotero.org/users/1026663/items/NGZTQPCW"],"uri":["http://zotero.org/users/1026663/items/NGZTQPCW"],"itemData":{"id":307,"type":"chapter","title":"Demonology and Deliverance: A Practical-Theological Case Study","container-title":"Exorcism and Deliverance","collection-title":"Studies in Pentecostal and Charismatic Issues","publisher":"Paternoster","publisher-place":"London","page":"243-263","event-place":"London","author":[{"family":"Cartledge","given":"Mark"}],"issued":{"date-parts":[["2011"]]}},"locator":"248","prefix":"With reference ot John Womber's approach: "}],"schema":"https://github.com/citation-style-language/schema/raw/master/csl-citation.json"} </w:instrText>
      </w:r>
      <w:r>
        <w:fldChar w:fldCharType="separate"/>
      </w:r>
      <w:r w:rsidRPr="00136BC6">
        <w:rPr>
          <w:rFonts w:ascii="Calibri" w:hAnsi="Calibri" w:cs="Times New Roman"/>
          <w:szCs w:val="24"/>
        </w:rPr>
        <w:t xml:space="preserve">With reference </w:t>
      </w:r>
      <w:r>
        <w:rPr>
          <w:rFonts w:ascii="Calibri" w:hAnsi="Calibri" w:cs="Times New Roman"/>
          <w:szCs w:val="24"/>
        </w:rPr>
        <w:t>to John Wi</w:t>
      </w:r>
      <w:r w:rsidRPr="00136BC6">
        <w:rPr>
          <w:rFonts w:ascii="Calibri" w:hAnsi="Calibri" w:cs="Times New Roman"/>
          <w:szCs w:val="24"/>
        </w:rPr>
        <w:t xml:space="preserve">mber’s approach: Mark Cartledge, “Demonology and Deliverance: A Practical-Theological Case Study,” in </w:t>
      </w:r>
      <w:r w:rsidRPr="00136BC6">
        <w:rPr>
          <w:rFonts w:ascii="Calibri" w:hAnsi="Calibri" w:cs="Times New Roman"/>
          <w:i/>
          <w:iCs/>
          <w:szCs w:val="24"/>
        </w:rPr>
        <w:t>Exorcism and Deliverance</w:t>
      </w:r>
      <w:r w:rsidRPr="00136BC6">
        <w:rPr>
          <w:rFonts w:ascii="Calibri" w:hAnsi="Calibri" w:cs="Times New Roman"/>
          <w:szCs w:val="24"/>
        </w:rPr>
        <w:t>, Studies in Pentecostal and Charismatic Issues (London: Paternoster, 2011), 248</w:t>
      </w:r>
      <w:r>
        <w:fldChar w:fldCharType="end"/>
      </w:r>
      <w:r>
        <w:t xml:space="preserve">; </w:t>
      </w:r>
      <w:proofErr w:type="spellStart"/>
      <w:r>
        <w:t>MacNutt</w:t>
      </w:r>
      <w:proofErr w:type="spellEnd"/>
      <w:r>
        <w:t xml:space="preserve">, </w:t>
      </w:r>
      <w:r w:rsidRPr="004F5C3F">
        <w:rPr>
          <w:i/>
        </w:rPr>
        <w:t>Healing</w:t>
      </w:r>
      <w:r>
        <w:t xml:space="preserve">, 161-7; </w:t>
      </w:r>
      <w:r>
        <w:fldChar w:fldCharType="begin"/>
      </w:r>
      <w:r>
        <w:instrText xml:space="preserve"> ADDIN ZOTERO_ITEM CSL_CITATION {"citationID":"15NwmkF7","properties":{"formattedCitation":"{\\rtf James Wheeler, \\uc0\\u8220{}Deliverance Within Church Ministry,\\uc0\\u8221{} in \\i Deliverance Prayer\\i0{} (New York: Paulist Press, 1981), 181\\uc0\\u8211{}2.}","plainCitation":"James Wheeler, “Deliverance Within Church Ministry,” in Deliverance Prayer (New York: Paulist Press, 1981), 181–2."},"citationItems":[{"id":260,"uris":["http://zotero.org/users/1026663/items/WKA8QTAN"],"uri":["http://zotero.org/users/1026663/items/WKA8QTAN"],"itemData":{"id":260,"type":"chapter","title":"Deliverance Within Church Ministry","container-title":"Deliverance Prayer","publisher":"Paulist Press","publisher-place":"New York","page":"174-204","event-place":"New York","author":[{"family":"Wheeler","given":"James"}],"issued":{"date-parts":[["1981"]]}},"locator":"181-2"}],"schema":"https://github.com/citation-style-language/schema/raw/master/csl-citation.json"} </w:instrText>
      </w:r>
      <w:r>
        <w:fldChar w:fldCharType="separate"/>
      </w:r>
      <w:r w:rsidRPr="004F5C3F">
        <w:rPr>
          <w:rFonts w:ascii="Calibri" w:hAnsi="Calibri" w:cs="Times New Roman"/>
          <w:szCs w:val="24"/>
        </w:rPr>
        <w:t xml:space="preserve">James Wheeler, “Deliverance Within Church Ministry,” in </w:t>
      </w:r>
      <w:r w:rsidRPr="004F5C3F">
        <w:rPr>
          <w:rFonts w:ascii="Calibri" w:hAnsi="Calibri" w:cs="Times New Roman"/>
          <w:i/>
          <w:iCs/>
          <w:szCs w:val="24"/>
        </w:rPr>
        <w:t>Deliverance Prayer</w:t>
      </w:r>
      <w:r w:rsidRPr="004F5C3F">
        <w:rPr>
          <w:rFonts w:ascii="Calibri" w:hAnsi="Calibri" w:cs="Times New Roman"/>
          <w:szCs w:val="24"/>
        </w:rPr>
        <w:t xml:space="preserve"> (New York: Paulist Press, 1981), 181–2</w:t>
      </w:r>
      <w:r>
        <w:fldChar w:fldCharType="end"/>
      </w:r>
      <w:r>
        <w:t>; Richards</w:t>
      </w:r>
      <w:r w:rsidRPr="004A2665">
        <w:rPr>
          <w:i/>
        </w:rPr>
        <w:t>, But Deliver Us</w:t>
      </w:r>
      <w:r>
        <w:t>, 1-9.</w:t>
      </w:r>
    </w:p>
  </w:footnote>
  <w:footnote w:id="245">
    <w:p w:rsidR="00CC3E73" w:rsidRDefault="00CC3E73" w:rsidP="00A4328F">
      <w:pPr>
        <w:pStyle w:val="FootnoteText"/>
      </w:pPr>
      <w:r>
        <w:rPr>
          <w:rStyle w:val="FootnoteReference"/>
        </w:rPr>
        <w:footnoteRef/>
      </w:r>
      <w:r>
        <w:t xml:space="preserve"> </w:t>
      </w:r>
      <w:r w:rsidRPr="005D4B65">
        <w:t>The paranoid universe is strictly dualist: whatever is not strictly Christian or Biblical is under the control of the devil including non-Christian religions, feminism, unbiblical sex and fantasy literature (e.g. the Harry Potter stories). God and the devil are engaged in a cosmic battle which is resulting in eternal</w:t>
      </w:r>
      <w:r>
        <w:t xml:space="preserve"> death for millions of humans. </w:t>
      </w:r>
      <w:r>
        <w:fldChar w:fldCharType="begin"/>
      </w:r>
      <w:r>
        <w:instrText xml:space="preserve"> ADDIN ZOTERO_ITEM CSL_CITATION {"citationID":"6ggK2fPT","properties":{"formattedCitation":"{\\rtf Walker, \\uc0\\u8220{}The Devil You Think You Know,\\uc0\\u8221{} 88\\uc0\\u8211{}9.}","plainCitation":"Walker, “The Devil You Think You Know,” 88–9."},"citationItems":[{"id":219,"uris":["http://zotero.org/users/1026663/items/HUPXVFIT"],"uri":["http://zotero.org/users/1026663/items/HUPXVFIT"],"itemData":{"id":219,"type":"chapter","title":"The Devil You Think You Know","container-title":"Charismatic Renewal","publisher":"SPCK","publisher-place":"London","page":"86-105","source":"DM","event-place":"London","call-number":"kzp s635","author":[{"family":"Walker","given":"Andrew"}],"issued":{"date-parts":[["1995"]]}},"locator":"88-9"}],"schema":"https://github.com/citation-style-language/schema/raw/master/csl-citation.json"} </w:instrText>
      </w:r>
      <w:r>
        <w:fldChar w:fldCharType="separate"/>
      </w:r>
      <w:r w:rsidRPr="00493C70">
        <w:rPr>
          <w:rFonts w:ascii="Calibri" w:hAnsi="Calibri" w:cs="Times New Roman"/>
          <w:szCs w:val="24"/>
        </w:rPr>
        <w:t>Walker, “The Devil You Think You Know,” 88–9.</w:t>
      </w:r>
      <w:r>
        <w:fldChar w:fldCharType="end"/>
      </w:r>
    </w:p>
    <w:p w:rsidR="00CC3E73" w:rsidRPr="00766FB3" w:rsidRDefault="00CC3E73" w:rsidP="00A4328F">
      <w:pPr>
        <w:pStyle w:val="FootnoteText"/>
        <w:rPr>
          <w:sz w:val="12"/>
          <w:szCs w:val="12"/>
        </w:rPr>
      </w:pPr>
    </w:p>
  </w:footnote>
  <w:footnote w:id="246">
    <w:p w:rsidR="00CC3E73" w:rsidRDefault="00CC3E73" w:rsidP="00A4328F">
      <w:pPr>
        <w:pStyle w:val="FootnoteText"/>
      </w:pPr>
      <w:r>
        <w:rPr>
          <w:rStyle w:val="FootnoteReference"/>
        </w:rPr>
        <w:footnoteRef/>
      </w:r>
      <w:r>
        <w:t xml:space="preserve"> </w:t>
      </w:r>
      <w:r>
        <w:fldChar w:fldCharType="begin"/>
      </w:r>
      <w:r>
        <w:instrText xml:space="preserve"> ADDIN ZOTERO_ITEM CSL_CITATION {"citationID":"bhDzWTL4","properties":{"formattedCitation":"{\\rtf Theron, \\uc0\\u8220{}A Critical Overview of the Church\\uc0\\u8217{}s Ministry of Deliverance from Evil Spirits,\\uc0\\u8221{} 83.}","plainCitation":"Theron, “A Critical Overview of the Church’s Ministry of Deliverance from Evil Spirits,” 83."},"citationItems":[{"id":209,"uris":["http://zotero.org/users/1026663/items/2G72FDGF"],"uri":["http://zotero.org/users/1026663/items/2G72FDGF"],"itemData":{"id":209,"type":"article-journal","title":"A Critical Overview of the Church's Ministry of Deliverance from Evil Spirits","container-title":"Pneuma","page":"79-92","volume":"18","issue":"1","abstract":"a response to the study of Walker - Charismatics are not paranoid - their worldview is 'post modern' - healings an deliverance are normal in non-Western societies - interest by secular professionals (symposia)","author":[{"family":"Theron","given":"Jacques"}],"issued":{"date-parts":[["1996"]],"season":"Spring"}},"locator":"83"}],"schema":"https://github.com/citation-style-language/schema/raw/master/csl-citation.json"} </w:instrText>
      </w:r>
      <w:r>
        <w:fldChar w:fldCharType="separate"/>
      </w:r>
      <w:r w:rsidRPr="00493C70">
        <w:rPr>
          <w:rFonts w:ascii="Calibri" w:hAnsi="Calibri" w:cs="Times New Roman"/>
          <w:szCs w:val="24"/>
        </w:rPr>
        <w:t>Theron, “A Critical Overview of the Church’s Ministry of Deliverance from Evil Spirits,” 83.</w:t>
      </w:r>
      <w:r>
        <w:fldChar w:fldCharType="end"/>
      </w:r>
    </w:p>
    <w:p w:rsidR="00CC3E73" w:rsidRPr="003E3F87" w:rsidRDefault="00CC3E73" w:rsidP="00A4328F">
      <w:pPr>
        <w:pStyle w:val="FootnoteText"/>
        <w:rPr>
          <w:sz w:val="12"/>
          <w:szCs w:val="12"/>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35017C"/>
    <w:multiLevelType w:val="hybridMultilevel"/>
    <w:tmpl w:val="F7D09D52"/>
    <w:lvl w:ilvl="0" w:tplc="28AE134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7B1C07"/>
    <w:multiLevelType w:val="hybridMultilevel"/>
    <w:tmpl w:val="4BFA24A0"/>
    <w:lvl w:ilvl="0" w:tplc="1F4057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D6FFD"/>
    <w:multiLevelType w:val="hybridMultilevel"/>
    <w:tmpl w:val="16983A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113F1A"/>
    <w:multiLevelType w:val="hybridMultilevel"/>
    <w:tmpl w:val="E9B44A4C"/>
    <w:lvl w:ilvl="0" w:tplc="2F9AAEB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837883"/>
    <w:multiLevelType w:val="hybridMultilevel"/>
    <w:tmpl w:val="73DC1C68"/>
    <w:lvl w:ilvl="0" w:tplc="56C4FA3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70C69C4"/>
    <w:multiLevelType w:val="hybridMultilevel"/>
    <w:tmpl w:val="6FF6AD30"/>
    <w:lvl w:ilvl="0" w:tplc="04090017">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1B553D6"/>
    <w:multiLevelType w:val="hybridMultilevel"/>
    <w:tmpl w:val="E7207200"/>
    <w:lvl w:ilvl="0" w:tplc="F33A7B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C8E0C99"/>
    <w:multiLevelType w:val="hybridMultilevel"/>
    <w:tmpl w:val="CAE2DDAE"/>
    <w:lvl w:ilvl="0" w:tplc="EB0A6C52">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9F4117"/>
    <w:multiLevelType w:val="hybridMultilevel"/>
    <w:tmpl w:val="8D4C42C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D62FE7"/>
    <w:multiLevelType w:val="hybridMultilevel"/>
    <w:tmpl w:val="6E3A341A"/>
    <w:lvl w:ilvl="0" w:tplc="5C34D2B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D684CE5"/>
    <w:multiLevelType w:val="hybridMultilevel"/>
    <w:tmpl w:val="E426101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714F7C"/>
    <w:multiLevelType w:val="hybridMultilevel"/>
    <w:tmpl w:val="7B12C0FC"/>
    <w:lvl w:ilvl="0" w:tplc="18A620F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3A4590B"/>
    <w:multiLevelType w:val="hybridMultilevel"/>
    <w:tmpl w:val="93906EF4"/>
    <w:lvl w:ilvl="0" w:tplc="EF52CF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6E35518"/>
    <w:multiLevelType w:val="hybridMultilevel"/>
    <w:tmpl w:val="762E1E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AF4FF9"/>
    <w:multiLevelType w:val="hybridMultilevel"/>
    <w:tmpl w:val="C91850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CC72D6"/>
    <w:multiLevelType w:val="hybridMultilevel"/>
    <w:tmpl w:val="8F06425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87469A"/>
    <w:multiLevelType w:val="hybridMultilevel"/>
    <w:tmpl w:val="36EA1606"/>
    <w:lvl w:ilvl="0" w:tplc="958EE1F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CEE2EF7"/>
    <w:multiLevelType w:val="hybridMultilevel"/>
    <w:tmpl w:val="3968BA7A"/>
    <w:lvl w:ilvl="0" w:tplc="EB0A6C52">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755641A6"/>
    <w:multiLevelType w:val="hybridMultilevel"/>
    <w:tmpl w:val="04687B0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61307F"/>
    <w:multiLevelType w:val="hybridMultilevel"/>
    <w:tmpl w:val="2AEAE154"/>
    <w:lvl w:ilvl="0" w:tplc="34483EA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7C0F2475"/>
    <w:multiLevelType w:val="hybridMultilevel"/>
    <w:tmpl w:val="70A6FFC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C57DF4"/>
    <w:multiLevelType w:val="hybridMultilevel"/>
    <w:tmpl w:val="82404A08"/>
    <w:lvl w:ilvl="0" w:tplc="FF700C9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6"/>
  </w:num>
  <w:num w:numId="3">
    <w:abstractNumId w:val="6"/>
  </w:num>
  <w:num w:numId="4">
    <w:abstractNumId w:val="17"/>
  </w:num>
  <w:num w:numId="5">
    <w:abstractNumId w:val="9"/>
  </w:num>
  <w:num w:numId="6">
    <w:abstractNumId w:val="7"/>
  </w:num>
  <w:num w:numId="7">
    <w:abstractNumId w:val="19"/>
  </w:num>
  <w:num w:numId="8">
    <w:abstractNumId w:val="21"/>
  </w:num>
  <w:num w:numId="9">
    <w:abstractNumId w:val="4"/>
  </w:num>
  <w:num w:numId="10">
    <w:abstractNumId w:val="14"/>
  </w:num>
  <w:num w:numId="11">
    <w:abstractNumId w:val="8"/>
  </w:num>
  <w:num w:numId="12">
    <w:abstractNumId w:val="20"/>
  </w:num>
  <w:num w:numId="13">
    <w:abstractNumId w:val="11"/>
  </w:num>
  <w:num w:numId="14">
    <w:abstractNumId w:val="5"/>
  </w:num>
  <w:num w:numId="15">
    <w:abstractNumId w:val="18"/>
  </w:num>
  <w:num w:numId="16">
    <w:abstractNumId w:val="15"/>
  </w:num>
  <w:num w:numId="17">
    <w:abstractNumId w:val="3"/>
  </w:num>
  <w:num w:numId="18">
    <w:abstractNumId w:val="10"/>
  </w:num>
  <w:num w:numId="19">
    <w:abstractNumId w:val="13"/>
  </w:num>
  <w:num w:numId="20">
    <w:abstractNumId w:val="2"/>
  </w:num>
  <w:num w:numId="21">
    <w:abstractNumId w:val="12"/>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164F"/>
    <w:rsid w:val="00000CE1"/>
    <w:rsid w:val="00002272"/>
    <w:rsid w:val="00006D08"/>
    <w:rsid w:val="00042C9D"/>
    <w:rsid w:val="00093737"/>
    <w:rsid w:val="00094190"/>
    <w:rsid w:val="00095B86"/>
    <w:rsid w:val="000965A8"/>
    <w:rsid w:val="000A2673"/>
    <w:rsid w:val="000A764C"/>
    <w:rsid w:val="000F05A1"/>
    <w:rsid w:val="00103F60"/>
    <w:rsid w:val="001127D9"/>
    <w:rsid w:val="00121246"/>
    <w:rsid w:val="00136D33"/>
    <w:rsid w:val="00153D13"/>
    <w:rsid w:val="00171090"/>
    <w:rsid w:val="00176510"/>
    <w:rsid w:val="00176657"/>
    <w:rsid w:val="001A539C"/>
    <w:rsid w:val="001B2F1A"/>
    <w:rsid w:val="001C164F"/>
    <w:rsid w:val="001D4AE3"/>
    <w:rsid w:val="001E0EF2"/>
    <w:rsid w:val="001E2FB0"/>
    <w:rsid w:val="0020268D"/>
    <w:rsid w:val="00205E38"/>
    <w:rsid w:val="00246909"/>
    <w:rsid w:val="00255A21"/>
    <w:rsid w:val="00261C1E"/>
    <w:rsid w:val="00275CBB"/>
    <w:rsid w:val="00275FF4"/>
    <w:rsid w:val="002C505F"/>
    <w:rsid w:val="002C76CF"/>
    <w:rsid w:val="002C7BF4"/>
    <w:rsid w:val="002D79AC"/>
    <w:rsid w:val="002E61DD"/>
    <w:rsid w:val="002F1063"/>
    <w:rsid w:val="00315713"/>
    <w:rsid w:val="003400D1"/>
    <w:rsid w:val="00374709"/>
    <w:rsid w:val="003968E1"/>
    <w:rsid w:val="003A72C2"/>
    <w:rsid w:val="003C4F54"/>
    <w:rsid w:val="003C63E5"/>
    <w:rsid w:val="003D367D"/>
    <w:rsid w:val="003D6980"/>
    <w:rsid w:val="003E31F5"/>
    <w:rsid w:val="003E5C25"/>
    <w:rsid w:val="00413516"/>
    <w:rsid w:val="00416B04"/>
    <w:rsid w:val="0041772D"/>
    <w:rsid w:val="0043446D"/>
    <w:rsid w:val="00437282"/>
    <w:rsid w:val="004741C8"/>
    <w:rsid w:val="00493C70"/>
    <w:rsid w:val="0049405F"/>
    <w:rsid w:val="004A359E"/>
    <w:rsid w:val="004B7DA3"/>
    <w:rsid w:val="004C58E1"/>
    <w:rsid w:val="004D0757"/>
    <w:rsid w:val="004E5D0B"/>
    <w:rsid w:val="004F2950"/>
    <w:rsid w:val="005443A9"/>
    <w:rsid w:val="00544555"/>
    <w:rsid w:val="00555ADA"/>
    <w:rsid w:val="005617B3"/>
    <w:rsid w:val="005676F7"/>
    <w:rsid w:val="005707B0"/>
    <w:rsid w:val="005B5BC9"/>
    <w:rsid w:val="005C1F44"/>
    <w:rsid w:val="005D4B65"/>
    <w:rsid w:val="0061449E"/>
    <w:rsid w:val="0062541A"/>
    <w:rsid w:val="00634551"/>
    <w:rsid w:val="006425CC"/>
    <w:rsid w:val="00642A94"/>
    <w:rsid w:val="00647546"/>
    <w:rsid w:val="00670217"/>
    <w:rsid w:val="006729B8"/>
    <w:rsid w:val="006B6C5F"/>
    <w:rsid w:val="006C1F27"/>
    <w:rsid w:val="006E48F1"/>
    <w:rsid w:val="006E75C5"/>
    <w:rsid w:val="006F7465"/>
    <w:rsid w:val="00700769"/>
    <w:rsid w:val="00704B7B"/>
    <w:rsid w:val="00707FE8"/>
    <w:rsid w:val="007135F5"/>
    <w:rsid w:val="00716044"/>
    <w:rsid w:val="00721165"/>
    <w:rsid w:val="007228D7"/>
    <w:rsid w:val="00723118"/>
    <w:rsid w:val="007509B2"/>
    <w:rsid w:val="00751727"/>
    <w:rsid w:val="00766FB3"/>
    <w:rsid w:val="00781EC1"/>
    <w:rsid w:val="007930FA"/>
    <w:rsid w:val="007A48A7"/>
    <w:rsid w:val="007B6730"/>
    <w:rsid w:val="007C20CE"/>
    <w:rsid w:val="007D0676"/>
    <w:rsid w:val="007D7119"/>
    <w:rsid w:val="007F2623"/>
    <w:rsid w:val="00815E86"/>
    <w:rsid w:val="00842387"/>
    <w:rsid w:val="00844E26"/>
    <w:rsid w:val="0085211B"/>
    <w:rsid w:val="008661DB"/>
    <w:rsid w:val="0087530A"/>
    <w:rsid w:val="00875922"/>
    <w:rsid w:val="008A191F"/>
    <w:rsid w:val="008A6E5D"/>
    <w:rsid w:val="008D07A9"/>
    <w:rsid w:val="008E42B8"/>
    <w:rsid w:val="008F68E5"/>
    <w:rsid w:val="00900A02"/>
    <w:rsid w:val="0091427E"/>
    <w:rsid w:val="009240B9"/>
    <w:rsid w:val="00925A73"/>
    <w:rsid w:val="0092682A"/>
    <w:rsid w:val="009329BA"/>
    <w:rsid w:val="00933275"/>
    <w:rsid w:val="00936287"/>
    <w:rsid w:val="00943BB5"/>
    <w:rsid w:val="00967478"/>
    <w:rsid w:val="00973019"/>
    <w:rsid w:val="00995E6B"/>
    <w:rsid w:val="009A423F"/>
    <w:rsid w:val="009C1989"/>
    <w:rsid w:val="009E31C3"/>
    <w:rsid w:val="009F2859"/>
    <w:rsid w:val="00A15C69"/>
    <w:rsid w:val="00A23231"/>
    <w:rsid w:val="00A30E10"/>
    <w:rsid w:val="00A31C70"/>
    <w:rsid w:val="00A4328F"/>
    <w:rsid w:val="00A7070F"/>
    <w:rsid w:val="00A75F63"/>
    <w:rsid w:val="00A8239C"/>
    <w:rsid w:val="00A8414A"/>
    <w:rsid w:val="00A94274"/>
    <w:rsid w:val="00AA2098"/>
    <w:rsid w:val="00AC59BA"/>
    <w:rsid w:val="00B00281"/>
    <w:rsid w:val="00B44903"/>
    <w:rsid w:val="00B901EB"/>
    <w:rsid w:val="00B945ED"/>
    <w:rsid w:val="00BA62E6"/>
    <w:rsid w:val="00BA6FAC"/>
    <w:rsid w:val="00BF3F47"/>
    <w:rsid w:val="00C21229"/>
    <w:rsid w:val="00C43433"/>
    <w:rsid w:val="00C44C16"/>
    <w:rsid w:val="00C47828"/>
    <w:rsid w:val="00C71482"/>
    <w:rsid w:val="00C879E5"/>
    <w:rsid w:val="00CB0D1B"/>
    <w:rsid w:val="00CC3E73"/>
    <w:rsid w:val="00CD044E"/>
    <w:rsid w:val="00CF1185"/>
    <w:rsid w:val="00D45D63"/>
    <w:rsid w:val="00D60A7B"/>
    <w:rsid w:val="00D664D0"/>
    <w:rsid w:val="00D9011A"/>
    <w:rsid w:val="00D90276"/>
    <w:rsid w:val="00D928B0"/>
    <w:rsid w:val="00D94060"/>
    <w:rsid w:val="00DA707E"/>
    <w:rsid w:val="00DD2DC2"/>
    <w:rsid w:val="00DD6A69"/>
    <w:rsid w:val="00DE6772"/>
    <w:rsid w:val="00E071B9"/>
    <w:rsid w:val="00E70E0B"/>
    <w:rsid w:val="00E87D53"/>
    <w:rsid w:val="00EA58C3"/>
    <w:rsid w:val="00EA7BE0"/>
    <w:rsid w:val="00EB5122"/>
    <w:rsid w:val="00EC783B"/>
    <w:rsid w:val="00EF5151"/>
    <w:rsid w:val="00F01C5B"/>
    <w:rsid w:val="00F128B0"/>
    <w:rsid w:val="00F14DA3"/>
    <w:rsid w:val="00F71D81"/>
    <w:rsid w:val="00F835D8"/>
    <w:rsid w:val="00FB1FF6"/>
    <w:rsid w:val="00FB3AD7"/>
    <w:rsid w:val="00FD32AE"/>
    <w:rsid w:val="00FF69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2C5669B-7E1F-407E-A77B-DB7F6A9EB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6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02272"/>
    <w:pPr>
      <w:spacing w:after="0" w:line="240" w:lineRule="auto"/>
    </w:pPr>
    <w:rPr>
      <w:rFonts w:ascii="Times New Roman" w:hAnsi="Times New Roman"/>
      <w:sz w:val="24"/>
    </w:rPr>
  </w:style>
  <w:style w:type="paragraph" w:styleId="FootnoteText">
    <w:name w:val="footnote text"/>
    <w:basedOn w:val="Normal"/>
    <w:link w:val="FootnoteTextChar"/>
    <w:semiHidden/>
    <w:unhideWhenUsed/>
    <w:rsid w:val="001C164F"/>
    <w:pPr>
      <w:spacing w:after="0" w:line="240" w:lineRule="auto"/>
    </w:pPr>
    <w:rPr>
      <w:sz w:val="20"/>
      <w:szCs w:val="20"/>
    </w:rPr>
  </w:style>
  <w:style w:type="character" w:customStyle="1" w:styleId="FootnoteTextChar">
    <w:name w:val="Footnote Text Char"/>
    <w:basedOn w:val="DefaultParagraphFont"/>
    <w:link w:val="FootnoteText"/>
    <w:semiHidden/>
    <w:rsid w:val="001C164F"/>
    <w:rPr>
      <w:sz w:val="20"/>
      <w:szCs w:val="20"/>
    </w:rPr>
  </w:style>
  <w:style w:type="character" w:styleId="FootnoteReference">
    <w:name w:val="footnote reference"/>
    <w:basedOn w:val="DefaultParagraphFont"/>
    <w:uiPriority w:val="99"/>
    <w:semiHidden/>
    <w:unhideWhenUsed/>
    <w:rsid w:val="001C164F"/>
    <w:rPr>
      <w:vertAlign w:val="superscript"/>
    </w:rPr>
  </w:style>
  <w:style w:type="character" w:customStyle="1" w:styleId="Hyperlink1">
    <w:name w:val="Hyperlink1"/>
    <w:basedOn w:val="DefaultParagraphFont"/>
    <w:uiPriority w:val="99"/>
    <w:unhideWhenUsed/>
    <w:rsid w:val="00721165"/>
    <w:rPr>
      <w:color w:val="0000FF"/>
      <w:u w:val="single"/>
    </w:rPr>
  </w:style>
  <w:style w:type="character" w:styleId="Hyperlink">
    <w:name w:val="Hyperlink"/>
    <w:basedOn w:val="DefaultParagraphFont"/>
    <w:uiPriority w:val="99"/>
    <w:unhideWhenUsed/>
    <w:rsid w:val="00721165"/>
    <w:rPr>
      <w:color w:val="0563C1" w:themeColor="hyperlink"/>
      <w:u w:val="single"/>
    </w:rPr>
  </w:style>
  <w:style w:type="paragraph" w:styleId="ListParagraph">
    <w:name w:val="List Paragraph"/>
    <w:basedOn w:val="Normal"/>
    <w:uiPriority w:val="34"/>
    <w:qFormat/>
    <w:rsid w:val="00721165"/>
    <w:pPr>
      <w:ind w:left="720"/>
      <w:contextualSpacing/>
    </w:pPr>
  </w:style>
  <w:style w:type="paragraph" w:styleId="Header">
    <w:name w:val="header"/>
    <w:basedOn w:val="Normal"/>
    <w:link w:val="HeaderChar"/>
    <w:uiPriority w:val="99"/>
    <w:unhideWhenUsed/>
    <w:rsid w:val="007211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1165"/>
  </w:style>
  <w:style w:type="paragraph" w:styleId="Footer">
    <w:name w:val="footer"/>
    <w:basedOn w:val="Normal"/>
    <w:link w:val="FooterChar"/>
    <w:uiPriority w:val="99"/>
    <w:unhideWhenUsed/>
    <w:rsid w:val="007211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1165"/>
  </w:style>
  <w:style w:type="numbering" w:customStyle="1" w:styleId="NoList1">
    <w:name w:val="No List1"/>
    <w:next w:val="NoList"/>
    <w:uiPriority w:val="99"/>
    <w:semiHidden/>
    <w:unhideWhenUsed/>
    <w:rsid w:val="0092682A"/>
  </w:style>
  <w:style w:type="character" w:styleId="EndnoteReference">
    <w:name w:val="endnote reference"/>
    <w:basedOn w:val="DefaultParagraphFont"/>
    <w:uiPriority w:val="99"/>
    <w:semiHidden/>
    <w:unhideWhenUsed/>
    <w:rsid w:val="0092682A"/>
    <w:rPr>
      <w:vertAlign w:val="superscript"/>
    </w:rPr>
  </w:style>
  <w:style w:type="character" w:customStyle="1" w:styleId="NoSpacingChar">
    <w:name w:val="No Spacing Char"/>
    <w:basedOn w:val="DefaultParagraphFont"/>
    <w:link w:val="NoSpacing"/>
    <w:uiPriority w:val="1"/>
    <w:rsid w:val="0092682A"/>
    <w:rPr>
      <w:rFonts w:ascii="Times New Roman" w:hAnsi="Times New Roman"/>
      <w:sz w:val="24"/>
    </w:rPr>
  </w:style>
  <w:style w:type="character" w:styleId="Emphasis">
    <w:name w:val="Emphasis"/>
    <w:basedOn w:val="DefaultParagraphFont"/>
    <w:uiPriority w:val="20"/>
    <w:qFormat/>
    <w:rsid w:val="0092682A"/>
    <w:rPr>
      <w:i/>
      <w:iCs/>
    </w:rPr>
  </w:style>
  <w:style w:type="character" w:customStyle="1" w:styleId="text2">
    <w:name w:val="text2"/>
    <w:basedOn w:val="DefaultParagraphFont"/>
    <w:rsid w:val="0092682A"/>
  </w:style>
  <w:style w:type="character" w:styleId="Strong">
    <w:name w:val="Strong"/>
    <w:basedOn w:val="DefaultParagraphFont"/>
    <w:uiPriority w:val="22"/>
    <w:qFormat/>
    <w:rsid w:val="0092682A"/>
    <w:rPr>
      <w:b/>
      <w:bCs/>
    </w:rPr>
  </w:style>
  <w:style w:type="paragraph" w:styleId="BalloonText">
    <w:name w:val="Balloon Text"/>
    <w:basedOn w:val="Normal"/>
    <w:link w:val="BalloonTextChar"/>
    <w:uiPriority w:val="99"/>
    <w:semiHidden/>
    <w:unhideWhenUsed/>
    <w:rsid w:val="009268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682A"/>
    <w:rPr>
      <w:rFonts w:ascii="Segoe UI" w:hAnsi="Segoe UI" w:cs="Segoe UI"/>
      <w:sz w:val="18"/>
      <w:szCs w:val="18"/>
    </w:rPr>
  </w:style>
  <w:style w:type="paragraph" w:customStyle="1" w:styleId="Default">
    <w:name w:val="Default"/>
    <w:rsid w:val="00943BB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rl">
    <w:name w:val="url"/>
    <w:basedOn w:val="DefaultParagraphFont"/>
    <w:rsid w:val="0091427E"/>
  </w:style>
  <w:style w:type="character" w:styleId="FollowedHyperlink">
    <w:name w:val="FollowedHyperlink"/>
    <w:basedOn w:val="DefaultParagraphFont"/>
    <w:uiPriority w:val="99"/>
    <w:semiHidden/>
    <w:unhideWhenUsed/>
    <w:rsid w:val="008A19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wtsd.ac.uk/library/alister-hardy-religious-experience-research-centre/occasional-papers/" TargetMode="External"/><Relationship Id="rId13" Type="http://schemas.openxmlformats.org/officeDocument/2006/relationships/hyperlink" Target="http://catholicschoolsguide.com.au/catholic-education-featured-articles/faith-and-spirituality/the-catholic-community-in-australia/" TargetMode="External"/><Relationship Id="rId18" Type="http://schemas.openxmlformats.org/officeDocument/2006/relationships/hyperlink" Target="http://chicagorenewal.org/spiritual_growth/2011/11/deliverance-and-healin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vatican.va/roman_curia/congregations/cfaith/documents/rc_con_cfaith_doc_19750626_fede-cristiana-demonologia_en.html" TargetMode="External"/><Relationship Id="rId17" Type="http://schemas.openxmlformats.org/officeDocument/2006/relationships/hyperlink" Target="http://www.renewalministries.net/files/freeliterature/The%20Authority%20of%20the%20Good%20Shepherd%20Overcoming%20Evil.pdf" TargetMode="External"/><Relationship Id="rId2" Type="http://schemas.openxmlformats.org/officeDocument/2006/relationships/numbering" Target="numbering.xml"/><Relationship Id="rId16" Type="http://schemas.openxmlformats.org/officeDocument/2006/relationships/hyperlink" Target="http://www.smh.com.au/national/faith-what-australians-believe-in-20091218-l5qy.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ooks.google.com.au/books/about/Illness_and_Cure_in_Tonga.html?id=eLbfqDjfJjUC&amp;redir_esc=y" TargetMode="External"/><Relationship Id="rId5" Type="http://schemas.openxmlformats.org/officeDocument/2006/relationships/webSettings" Target="webSettings.xml"/><Relationship Id="rId15" Type="http://schemas.openxmlformats.org/officeDocument/2006/relationships/hyperlink" Target="http://www.garethleyshon.info/Deliverance-X.pdf" TargetMode="External"/><Relationship Id="rId10" Type="http://schemas.openxmlformats.org/officeDocument/2006/relationships/hyperlink" Target="http://uir.unisa.ac.za/bitstream/handle/10500/3212/dissertation_ooms_r.pdf?sequence=1" TargetMode="External"/><Relationship Id="rId19" Type="http://schemas.openxmlformats.org/officeDocument/2006/relationships/hyperlink" Target="http://www.alc.edu.au/assets/education/about/academic-publications/opening-lecture/2010-depression-and-the-soul.pdf" TargetMode="External"/><Relationship Id="rId4" Type="http://schemas.openxmlformats.org/officeDocument/2006/relationships/settings" Target="settings.xml"/><Relationship Id="rId9" Type="http://schemas.openxmlformats.org/officeDocument/2006/relationships/hyperlink" Target="http://search.proquest.com.ezp.lib.unimelb.edu.au/docview/1372063990?accountid=12372" TargetMode="External"/><Relationship Id="rId14" Type="http://schemas.openxmlformats.org/officeDocument/2006/relationships/hyperlink" Target="http://www.catholicnews.com/data/stories/cns/1101298.htm"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au.news.yahoo.com/world/a/20878674/exorcism-claimed-in-murders-of-two-maryland-toddlers/" TargetMode="External"/><Relationship Id="rId13" Type="http://schemas.openxmlformats.org/officeDocument/2006/relationships/hyperlink" Target="http://www.ibtimes.co.uk/christian-gp-who-performed-exorcism-patient-instead-giving-medication-struck-off-1485844" TargetMode="External"/><Relationship Id="rId18" Type="http://schemas.openxmlformats.org/officeDocument/2006/relationships/hyperlink" Target="http://en.wikipedia.org/wiki/Religion_in_Singapore" TargetMode="External"/><Relationship Id="rId3" Type="http://schemas.openxmlformats.org/officeDocument/2006/relationships/hyperlink" Target="http://psychologydictionary.org/temptation/" TargetMode="External"/><Relationship Id="rId21" Type="http://schemas.openxmlformats.org/officeDocument/2006/relationships/hyperlink" Target="http://www.ellel.org/au/" TargetMode="External"/><Relationship Id="rId7" Type="http://schemas.openxmlformats.org/officeDocument/2006/relationships/hyperlink" Target="http://www.dailymail.co.uk/news/article-3018864/Children-left-screaming-tears-priest-Polish-religious-camp-carries-mass-exorcism-bid-banish-devil.html" TargetMode="External"/><Relationship Id="rId12" Type="http://schemas.openxmlformats.org/officeDocument/2006/relationships/hyperlink" Target="http://www.nydailynews.com/news/world/priest-assaulted-woman-giving-exorcisms-cops-article-1.2105236" TargetMode="External"/><Relationship Id="rId17" Type="http://schemas.openxmlformats.org/officeDocument/2006/relationships/hyperlink" Target="http://www.churchofengland.org/media/1230023/gsmisc%20835.pdf" TargetMode="External"/><Relationship Id="rId2" Type="http://schemas.openxmlformats.org/officeDocument/2006/relationships/hyperlink" Target="http://kenschenck.blogspot.com.au/2008/07/reason-versus-experience.html" TargetMode="External"/><Relationship Id="rId16" Type="http://schemas.openxmlformats.org/officeDocument/2006/relationships/hyperlink" Target="http://www.elijahhouse.org" TargetMode="External"/><Relationship Id="rId20" Type="http://schemas.openxmlformats.org/officeDocument/2006/relationships/hyperlink" Target="https://www.dss.gov.au/sites/default/files/documents/02_2014/samoa.pdf" TargetMode="External"/><Relationship Id="rId1" Type="http://schemas.openxmlformats.org/officeDocument/2006/relationships/hyperlink" Target="http://www.iep.utm.edu/relig-ep/" TargetMode="External"/><Relationship Id="rId6" Type="http://schemas.openxmlformats.org/officeDocument/2006/relationships/hyperlink" Target="http://sidroth.org/television/tv-archives/don-dickerman" TargetMode="External"/><Relationship Id="rId11" Type="http://schemas.openxmlformats.org/officeDocument/2006/relationships/hyperlink" Target="http://www.straitstimes.com/news/singapore/courts-crime/story/faith-healer-who-molested-teenager-loses-court-appeal-20150429" TargetMode="External"/><Relationship Id="rId5" Type="http://schemas.openxmlformats.org/officeDocument/2006/relationships/hyperlink" Target="http://www.smh.com.au/national/faith-what-australians-believe-in-20091218-l5qy.html" TargetMode="External"/><Relationship Id="rId15" Type="http://schemas.openxmlformats.org/officeDocument/2006/relationships/hyperlink" Target="http://www.heartofthefather.com/heart-of-the-father-ministries/" TargetMode="External"/><Relationship Id="rId10" Type="http://schemas.openxmlformats.org/officeDocument/2006/relationships/hyperlink" Target="http://firsttoknow.com/priest-arrested-for-exorcism-of-anorexic-girl/" TargetMode="External"/><Relationship Id="rId19" Type="http://schemas.openxmlformats.org/officeDocument/2006/relationships/hyperlink" Target="http://catholicschoolsguide.com.au/catholic-education-featured-articles/faith-and-spirituality/the-catholic-community-in-australia/" TargetMode="External"/><Relationship Id="rId4" Type="http://schemas.openxmlformats.org/officeDocument/2006/relationships/hyperlink" Target="http://chicagorenewal.org/spiritual_growth/2011/11/deliverance-and-healing/" TargetMode="External"/><Relationship Id="rId9" Type="http://schemas.openxmlformats.org/officeDocument/2006/relationships/hyperlink" Target="http://www.skynews.com.au/news/world/nthamerica/2015/04/15/us-woman-starves-boy-for-exorcism.html" TargetMode="External"/><Relationship Id="rId14" Type="http://schemas.openxmlformats.org/officeDocument/2006/relationships/hyperlink" Target="http://www.express.co.uk/news/%20%20world/489229/Priest-killed-nun-crucifixion-botched-exorcism" TargetMode="External"/><Relationship Id="rId22" Type="http://schemas.openxmlformats.org/officeDocument/2006/relationships/hyperlink" Target="http://www.elijahhouse.com.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CD5E7DE-06B7-42EF-BA6A-45074922E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21244</Words>
  <Characters>121095</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cp:lastPrinted>2015-06-08T03:20:00Z</cp:lastPrinted>
  <dcterms:created xsi:type="dcterms:W3CDTF">2015-12-29T01:07:00Z</dcterms:created>
  <dcterms:modified xsi:type="dcterms:W3CDTF">2015-12-29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2JjWw8vH"/&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